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CD471E" w14:textId="77777777" w:rsidR="00ED18B1" w:rsidRPr="000B60AA" w:rsidRDefault="00ED18B1" w:rsidP="000B60AA">
      <w:pPr>
        <w:spacing w:line="360" w:lineRule="auto"/>
        <w:jc w:val="both"/>
        <w:rPr>
          <w:rFonts w:ascii="Book Antiqua" w:hAnsi="Book Antiqua"/>
          <w:b/>
        </w:rPr>
      </w:pPr>
      <w:r w:rsidRPr="000B60AA">
        <w:rPr>
          <w:rFonts w:ascii="Book Antiqua" w:hAnsi="Book Antiqua"/>
          <w:b/>
        </w:rPr>
        <w:t xml:space="preserve">Name of Journal: </w:t>
      </w:r>
      <w:r w:rsidRPr="000B60AA">
        <w:rPr>
          <w:rFonts w:ascii="Book Antiqua" w:hAnsi="Book Antiqua"/>
          <w:b/>
          <w:i/>
          <w:iCs/>
        </w:rPr>
        <w:t>World Journal of Cardiology</w:t>
      </w:r>
    </w:p>
    <w:p w14:paraId="762E4DD8" w14:textId="77777777" w:rsidR="00ED18B1" w:rsidRPr="000B60AA" w:rsidRDefault="00ED18B1" w:rsidP="000B60AA">
      <w:pPr>
        <w:spacing w:line="360" w:lineRule="auto"/>
        <w:jc w:val="both"/>
        <w:rPr>
          <w:rFonts w:ascii="Book Antiqua" w:eastAsia="宋体" w:hAnsi="Book Antiqua"/>
          <w:b/>
          <w:lang w:eastAsia="zh-CN"/>
        </w:rPr>
      </w:pPr>
      <w:r w:rsidRPr="000B60AA">
        <w:rPr>
          <w:rFonts w:ascii="Book Antiqua" w:hAnsi="Book Antiqua"/>
          <w:b/>
        </w:rPr>
        <w:t xml:space="preserve">ESPS Manuscript NO: </w:t>
      </w:r>
      <w:r w:rsidRPr="000B60AA">
        <w:rPr>
          <w:rFonts w:ascii="Book Antiqua" w:eastAsia="宋体" w:hAnsi="Book Antiqua"/>
          <w:b/>
          <w:lang w:eastAsia="zh-CN"/>
        </w:rPr>
        <w:t>30767</w:t>
      </w:r>
    </w:p>
    <w:p w14:paraId="696D52B9" w14:textId="7679E77C" w:rsidR="00ED18B1" w:rsidRPr="000B60AA" w:rsidRDefault="00ED18B1" w:rsidP="000B60AA">
      <w:pPr>
        <w:widowControl w:val="0"/>
        <w:autoSpaceDE w:val="0"/>
        <w:autoSpaceDN w:val="0"/>
        <w:adjustRightInd w:val="0"/>
        <w:spacing w:line="360" w:lineRule="auto"/>
        <w:jc w:val="both"/>
        <w:rPr>
          <w:rFonts w:ascii="Book Antiqua" w:eastAsia="宋体" w:hAnsi="Book Antiqua"/>
          <w:b/>
          <w:lang w:eastAsia="zh-CN"/>
        </w:rPr>
      </w:pPr>
      <w:r w:rsidRPr="000B60AA">
        <w:rPr>
          <w:rFonts w:ascii="Book Antiqua" w:hAnsi="Book Antiqua"/>
          <w:b/>
        </w:rPr>
        <w:t>Manuscript Type:</w:t>
      </w:r>
      <w:r w:rsidRPr="000B60AA">
        <w:rPr>
          <w:rFonts w:ascii="Book Antiqua" w:eastAsia="宋体" w:hAnsi="Book Antiqua"/>
          <w:b/>
          <w:lang w:eastAsia="zh-CN"/>
        </w:rPr>
        <w:t xml:space="preserve"> </w:t>
      </w:r>
      <w:r w:rsidRPr="000B60AA">
        <w:rPr>
          <w:rFonts w:ascii="Book Antiqua" w:hAnsi="Book Antiqua"/>
          <w:b/>
        </w:rPr>
        <w:t>R</w:t>
      </w:r>
      <w:r w:rsidR="000B60AA" w:rsidRPr="000B60AA">
        <w:rPr>
          <w:rFonts w:ascii="Book Antiqua" w:hAnsi="Book Antiqua"/>
          <w:b/>
        </w:rPr>
        <w:t>EVIEW</w:t>
      </w:r>
    </w:p>
    <w:p w14:paraId="6126BFB0" w14:textId="77777777" w:rsidR="001C69D0" w:rsidRPr="000B60AA" w:rsidRDefault="001C69D0" w:rsidP="000B60AA">
      <w:pPr>
        <w:widowControl w:val="0"/>
        <w:autoSpaceDE w:val="0"/>
        <w:autoSpaceDN w:val="0"/>
        <w:adjustRightInd w:val="0"/>
        <w:spacing w:line="360" w:lineRule="auto"/>
        <w:jc w:val="both"/>
        <w:rPr>
          <w:rStyle w:val="af8"/>
          <w:rFonts w:ascii="Book Antiqua" w:hAnsi="Book Antiqua"/>
          <w:i w:val="0"/>
          <w:color w:val="auto"/>
        </w:rPr>
      </w:pPr>
    </w:p>
    <w:p w14:paraId="327C73E3" w14:textId="13B1FF5D" w:rsidR="00700A6A" w:rsidRPr="000B60AA" w:rsidRDefault="00700A6A" w:rsidP="000B60AA">
      <w:pPr>
        <w:widowControl w:val="0"/>
        <w:autoSpaceDE w:val="0"/>
        <w:autoSpaceDN w:val="0"/>
        <w:adjustRightInd w:val="0"/>
        <w:spacing w:line="360" w:lineRule="auto"/>
        <w:jc w:val="both"/>
        <w:rPr>
          <w:rStyle w:val="af8"/>
          <w:rFonts w:ascii="Book Antiqua" w:eastAsia="宋体" w:hAnsi="Book Antiqua"/>
          <w:i w:val="0"/>
          <w:color w:val="auto"/>
          <w:lang w:eastAsia="zh-CN"/>
        </w:rPr>
      </w:pPr>
      <w:r w:rsidRPr="000B60AA">
        <w:rPr>
          <w:rStyle w:val="af8"/>
          <w:rFonts w:ascii="Book Antiqua" w:hAnsi="Book Antiqua"/>
          <w:i w:val="0"/>
          <w:color w:val="auto"/>
        </w:rPr>
        <w:t>Cardiovascular magnetic resonance imaging assessment of outcomes in acute myocardial infarction</w:t>
      </w:r>
    </w:p>
    <w:p w14:paraId="4330BD9E" w14:textId="77777777" w:rsidR="00ED18B1" w:rsidRPr="000B60AA" w:rsidRDefault="00ED18B1" w:rsidP="000B60AA">
      <w:pPr>
        <w:widowControl w:val="0"/>
        <w:autoSpaceDE w:val="0"/>
        <w:autoSpaceDN w:val="0"/>
        <w:adjustRightInd w:val="0"/>
        <w:spacing w:line="360" w:lineRule="auto"/>
        <w:jc w:val="both"/>
        <w:rPr>
          <w:rFonts w:ascii="Book Antiqua" w:eastAsia="宋体" w:hAnsi="Book Antiqua"/>
          <w:i/>
          <w:lang w:eastAsia="zh-CN"/>
        </w:rPr>
      </w:pPr>
    </w:p>
    <w:p w14:paraId="6ED97A82" w14:textId="05A6E508" w:rsidR="00700A6A" w:rsidRPr="000B60AA" w:rsidRDefault="00F76486" w:rsidP="000B60AA">
      <w:pPr>
        <w:spacing w:line="360" w:lineRule="auto"/>
        <w:contextualSpacing/>
        <w:jc w:val="both"/>
        <w:rPr>
          <w:rFonts w:ascii="Book Antiqua" w:eastAsia="宋体" w:hAnsi="Book Antiqua"/>
          <w:i/>
          <w:lang w:eastAsia="zh-CN"/>
        </w:rPr>
      </w:pPr>
      <w:r w:rsidRPr="000B60AA">
        <w:rPr>
          <w:rFonts w:ascii="Book Antiqua" w:hAnsi="Book Antiqua"/>
          <w:bCs/>
        </w:rPr>
        <w:t>Khan</w:t>
      </w:r>
      <w:r w:rsidRPr="000B60AA">
        <w:rPr>
          <w:rFonts w:ascii="Book Antiqua" w:eastAsia="宋体" w:hAnsi="Book Antiqua"/>
          <w:bCs/>
          <w:lang w:eastAsia="zh-CN"/>
        </w:rPr>
        <w:t xml:space="preserve"> JN </w:t>
      </w:r>
      <w:r w:rsidRPr="000B60AA">
        <w:rPr>
          <w:rFonts w:ascii="Book Antiqua" w:eastAsia="宋体" w:hAnsi="Book Antiqua"/>
          <w:bCs/>
          <w:i/>
          <w:lang w:eastAsia="zh-CN"/>
        </w:rPr>
        <w:t>et al.</w:t>
      </w:r>
      <w:r w:rsidR="00700A6A" w:rsidRPr="000B60AA">
        <w:rPr>
          <w:rFonts w:ascii="Book Antiqua" w:hAnsi="Book Antiqua"/>
          <w:i/>
        </w:rPr>
        <w:t xml:space="preserve"> </w:t>
      </w:r>
      <w:r w:rsidR="00700A6A" w:rsidRPr="000B60AA">
        <w:rPr>
          <w:rFonts w:ascii="Book Antiqua" w:hAnsi="Book Antiqua"/>
        </w:rPr>
        <w:t>CMR assessment of outcomes in AMI</w:t>
      </w:r>
    </w:p>
    <w:p w14:paraId="3FE73BB4" w14:textId="77777777" w:rsidR="00ED18B1" w:rsidRPr="000B60AA" w:rsidRDefault="00ED18B1" w:rsidP="000B60AA">
      <w:pPr>
        <w:spacing w:line="360" w:lineRule="auto"/>
        <w:contextualSpacing/>
        <w:jc w:val="both"/>
        <w:rPr>
          <w:rFonts w:ascii="Book Antiqua" w:eastAsia="宋体" w:hAnsi="Book Antiqua"/>
          <w:i/>
          <w:lang w:eastAsia="zh-CN"/>
        </w:rPr>
      </w:pPr>
    </w:p>
    <w:p w14:paraId="19CF5D08" w14:textId="77777777" w:rsidR="00ED18B1" w:rsidRPr="000B60AA" w:rsidRDefault="00ED18B1" w:rsidP="000B60AA">
      <w:pPr>
        <w:spacing w:line="360" w:lineRule="auto"/>
        <w:contextualSpacing/>
        <w:jc w:val="both"/>
        <w:rPr>
          <w:rFonts w:ascii="Book Antiqua" w:eastAsia="宋体" w:hAnsi="Book Antiqua"/>
          <w:b/>
          <w:bCs/>
          <w:lang w:eastAsia="zh-CN"/>
        </w:rPr>
      </w:pPr>
      <w:r w:rsidRPr="000B60AA">
        <w:rPr>
          <w:rFonts w:ascii="Book Antiqua" w:hAnsi="Book Antiqua"/>
          <w:b/>
          <w:bCs/>
        </w:rPr>
        <w:t>Jamal N Khan, Gerry P McCann</w:t>
      </w:r>
    </w:p>
    <w:p w14:paraId="3FB1BB2C" w14:textId="77777777" w:rsidR="00700A6A" w:rsidRPr="000B60AA" w:rsidRDefault="00700A6A" w:rsidP="000B60AA">
      <w:pPr>
        <w:spacing w:line="360" w:lineRule="auto"/>
        <w:jc w:val="both"/>
        <w:rPr>
          <w:rFonts w:ascii="Book Antiqua" w:eastAsia="宋体" w:hAnsi="Book Antiqua"/>
          <w:lang w:eastAsia="zh-CN"/>
        </w:rPr>
      </w:pPr>
    </w:p>
    <w:p w14:paraId="3EB8DFE6" w14:textId="5E66A035" w:rsidR="00700A6A" w:rsidRPr="000B60AA" w:rsidRDefault="00D3321D" w:rsidP="000B60AA">
      <w:pPr>
        <w:spacing w:line="360" w:lineRule="auto"/>
        <w:jc w:val="both"/>
        <w:rPr>
          <w:rFonts w:ascii="Book Antiqua" w:eastAsia="宋体" w:hAnsi="Book Antiqua"/>
          <w:b/>
          <w:bCs/>
          <w:lang w:eastAsia="zh-CN"/>
        </w:rPr>
      </w:pPr>
      <w:r w:rsidRPr="000B60AA">
        <w:rPr>
          <w:rFonts w:ascii="Book Antiqua" w:hAnsi="Book Antiqua"/>
          <w:b/>
          <w:bCs/>
        </w:rPr>
        <w:t>Jamal N Khan, Gerry P McCann</w:t>
      </w:r>
      <w:r w:rsidRPr="000B60AA">
        <w:rPr>
          <w:rFonts w:ascii="Book Antiqua" w:eastAsia="宋体" w:hAnsi="Book Antiqua"/>
          <w:b/>
          <w:bCs/>
          <w:lang w:eastAsia="zh-CN"/>
        </w:rPr>
        <w:t xml:space="preserve">, </w:t>
      </w:r>
      <w:r w:rsidR="00700A6A" w:rsidRPr="000B60AA">
        <w:rPr>
          <w:rFonts w:ascii="Book Antiqua" w:hAnsi="Book Antiqua"/>
        </w:rPr>
        <w:t>Department of Cardiovascular Sciences, University of Leicester and the NIHR Leicester Cardiovascular Biomedical Research Unit, University Hospitals of Leicester NHS Trust, Glenfield Hospital, Leicester</w:t>
      </w:r>
      <w:r w:rsidR="005836F0" w:rsidRPr="000B60AA">
        <w:rPr>
          <w:rFonts w:ascii="Book Antiqua" w:eastAsia="宋体" w:hAnsi="Book Antiqua"/>
          <w:lang w:eastAsia="zh-CN"/>
        </w:rPr>
        <w:t xml:space="preserve"> </w:t>
      </w:r>
      <w:r w:rsidR="005836F0" w:rsidRPr="000B60AA">
        <w:rPr>
          <w:rFonts w:ascii="Book Antiqua" w:hAnsi="Book Antiqua"/>
        </w:rPr>
        <w:t>LE3 9QP</w:t>
      </w:r>
      <w:r w:rsidR="00700A6A" w:rsidRPr="000B60AA">
        <w:rPr>
          <w:rFonts w:ascii="Book Antiqua" w:hAnsi="Book Antiqua"/>
        </w:rPr>
        <w:t>, U</w:t>
      </w:r>
      <w:r w:rsidR="007941D2" w:rsidRPr="000B60AA">
        <w:rPr>
          <w:rFonts w:ascii="Book Antiqua" w:eastAsia="宋体" w:hAnsi="Book Antiqua"/>
          <w:lang w:eastAsia="zh-CN"/>
        </w:rPr>
        <w:t xml:space="preserve">nited </w:t>
      </w:r>
      <w:r w:rsidR="00700A6A" w:rsidRPr="000B60AA">
        <w:rPr>
          <w:rFonts w:ascii="Book Antiqua" w:hAnsi="Book Antiqua"/>
        </w:rPr>
        <w:t>K</w:t>
      </w:r>
      <w:r w:rsidR="007941D2" w:rsidRPr="000B60AA">
        <w:rPr>
          <w:rFonts w:ascii="Book Antiqua" w:eastAsia="宋体" w:hAnsi="Book Antiqua"/>
          <w:lang w:eastAsia="zh-CN"/>
        </w:rPr>
        <w:t>ingdom</w:t>
      </w:r>
    </w:p>
    <w:p w14:paraId="457805F2" w14:textId="77777777" w:rsidR="00894B23" w:rsidRPr="000B60AA" w:rsidRDefault="00894B23" w:rsidP="000B60AA">
      <w:pPr>
        <w:spacing w:line="360" w:lineRule="auto"/>
        <w:jc w:val="both"/>
        <w:rPr>
          <w:rFonts w:ascii="Book Antiqua" w:eastAsia="宋体" w:hAnsi="Book Antiqua"/>
          <w:lang w:eastAsia="zh-CN"/>
        </w:rPr>
      </w:pPr>
    </w:p>
    <w:p w14:paraId="5AFC0681" w14:textId="39D55637" w:rsidR="0066404F" w:rsidRPr="000B60AA" w:rsidRDefault="007941D2" w:rsidP="0066404F">
      <w:pPr>
        <w:spacing w:line="360" w:lineRule="auto"/>
        <w:jc w:val="both"/>
        <w:rPr>
          <w:rFonts w:ascii="Book Antiqua" w:hAnsi="Book Antiqua"/>
        </w:rPr>
      </w:pPr>
      <w:r w:rsidRPr="000B60AA">
        <w:rPr>
          <w:rFonts w:ascii="Book Antiqua" w:hAnsi="Book Antiqua"/>
          <w:b/>
        </w:rPr>
        <w:t>Author contributions:</w:t>
      </w:r>
      <w:r w:rsidRPr="000B60AA">
        <w:rPr>
          <w:rFonts w:ascii="Book Antiqua" w:eastAsia="宋体" w:hAnsi="Book Antiqua"/>
          <w:lang w:eastAsia="zh-CN"/>
        </w:rPr>
        <w:t xml:space="preserve"> </w:t>
      </w:r>
      <w:r w:rsidR="0066404F" w:rsidRPr="000B60AA">
        <w:rPr>
          <w:rFonts w:ascii="Book Antiqua" w:hAnsi="Book Antiqua"/>
        </w:rPr>
        <w:t>Khan JN wrote the manuscript</w:t>
      </w:r>
      <w:r w:rsidR="0066404F">
        <w:rPr>
          <w:rFonts w:ascii="Book Antiqua" w:eastAsia="宋体" w:hAnsi="Book Antiqua" w:hint="eastAsia"/>
          <w:lang w:eastAsia="zh-CN"/>
        </w:rPr>
        <w:t>;</w:t>
      </w:r>
      <w:r w:rsidR="0066404F" w:rsidRPr="000B60AA">
        <w:rPr>
          <w:rFonts w:ascii="Book Antiqua" w:hAnsi="Book Antiqua"/>
        </w:rPr>
        <w:t xml:space="preserve"> McCann GP critically reviewed and edited the manuscript.</w:t>
      </w:r>
    </w:p>
    <w:p w14:paraId="2A8626C4" w14:textId="77777777" w:rsidR="000B60AA" w:rsidRPr="0066404F" w:rsidRDefault="000B60AA" w:rsidP="000B60AA">
      <w:pPr>
        <w:spacing w:line="360" w:lineRule="auto"/>
        <w:jc w:val="both"/>
        <w:rPr>
          <w:rFonts w:ascii="Book Antiqua" w:eastAsia="宋体" w:hAnsi="Book Antiqua"/>
          <w:lang w:eastAsia="zh-CN"/>
        </w:rPr>
      </w:pPr>
    </w:p>
    <w:p w14:paraId="66723CC6" w14:textId="20D75B5C" w:rsidR="000B60AA" w:rsidRPr="000B60AA" w:rsidRDefault="000B60AA" w:rsidP="000B60AA">
      <w:pPr>
        <w:widowControl w:val="0"/>
        <w:autoSpaceDE w:val="0"/>
        <w:autoSpaceDN w:val="0"/>
        <w:adjustRightInd w:val="0"/>
        <w:spacing w:line="360" w:lineRule="auto"/>
        <w:jc w:val="both"/>
        <w:rPr>
          <w:rFonts w:ascii="Book Antiqua" w:hAnsi="Book Antiqua" w:cs="BookAntiqua"/>
          <w:lang w:val="en-US"/>
        </w:rPr>
      </w:pPr>
      <w:r w:rsidRPr="000B60AA">
        <w:rPr>
          <w:rFonts w:ascii="Book Antiqua" w:hAnsi="Book Antiqua"/>
          <w:b/>
        </w:rPr>
        <w:t>Conflict-of-interest statement</w:t>
      </w:r>
      <w:r w:rsidRPr="000B60AA">
        <w:rPr>
          <w:rFonts w:ascii="Book Antiqua" w:hAnsi="Book Antiqua" w:cs="TimesNewRomanPS-BoldItalicMT"/>
          <w:b/>
          <w:iCs/>
        </w:rPr>
        <w:t xml:space="preserve">: </w:t>
      </w:r>
      <w:r w:rsidRPr="000B60AA">
        <w:rPr>
          <w:rFonts w:ascii="Book Antiqua" w:hAnsi="Book Antiqua" w:cs="BookAntiqua"/>
          <w:lang w:val="en-US"/>
        </w:rPr>
        <w:t>There are no relevant conflicts of interests for the authors with respect to this</w:t>
      </w:r>
      <w:r w:rsidRPr="000B60AA">
        <w:rPr>
          <w:rFonts w:ascii="Book Antiqua" w:eastAsia="宋体" w:hAnsi="Book Antiqua" w:cs="BookAntiqua"/>
          <w:lang w:val="en-US" w:eastAsia="zh-CN"/>
        </w:rPr>
        <w:t xml:space="preserve"> </w:t>
      </w:r>
      <w:r w:rsidRPr="000B60AA">
        <w:rPr>
          <w:rFonts w:ascii="Book Antiqua" w:hAnsi="Book Antiqua" w:cs="BookAntiqua"/>
          <w:lang w:val="en-US"/>
        </w:rPr>
        <w:t>manuscript or with respect to any manuscripts that the authors may be asked</w:t>
      </w:r>
      <w:r w:rsidRPr="000B60AA">
        <w:rPr>
          <w:rFonts w:ascii="Book Antiqua" w:eastAsia="宋体" w:hAnsi="Book Antiqua" w:cs="BookAntiqua"/>
          <w:lang w:val="en-US" w:eastAsia="zh-CN"/>
        </w:rPr>
        <w:t xml:space="preserve"> </w:t>
      </w:r>
      <w:r w:rsidRPr="000B60AA">
        <w:rPr>
          <w:rFonts w:ascii="Book Antiqua" w:hAnsi="Book Antiqua" w:cs="BookAntiqua"/>
          <w:lang w:val="en-US"/>
        </w:rPr>
        <w:t>to review.</w:t>
      </w:r>
    </w:p>
    <w:p w14:paraId="55B08935" w14:textId="77777777" w:rsidR="000B60AA" w:rsidRPr="000B60AA" w:rsidRDefault="000B60AA" w:rsidP="000B60AA">
      <w:pPr>
        <w:adjustRightInd w:val="0"/>
        <w:snapToGrid w:val="0"/>
        <w:spacing w:line="360" w:lineRule="auto"/>
        <w:jc w:val="both"/>
        <w:rPr>
          <w:rFonts w:ascii="Book Antiqua" w:hAnsi="Book Antiqua"/>
        </w:rPr>
      </w:pPr>
    </w:p>
    <w:p w14:paraId="708CA4B2" w14:textId="77777777" w:rsidR="000B60AA" w:rsidRPr="000B60AA" w:rsidRDefault="000B60AA" w:rsidP="000B60AA">
      <w:pPr>
        <w:adjustRightInd w:val="0"/>
        <w:snapToGrid w:val="0"/>
        <w:spacing w:line="360" w:lineRule="auto"/>
        <w:jc w:val="both"/>
        <w:rPr>
          <w:rFonts w:ascii="Book Antiqua" w:hAnsi="Book Antiqua" w:cs="宋体"/>
        </w:rPr>
      </w:pPr>
      <w:r w:rsidRPr="000B60AA">
        <w:rPr>
          <w:rFonts w:ascii="Book Antiqua" w:hAnsi="Book Antiqua"/>
          <w:b/>
        </w:rPr>
        <w:t xml:space="preserve">Open-Access: </w:t>
      </w:r>
      <w:r w:rsidRPr="000B60AA">
        <w:rPr>
          <w:rFonts w:ascii="Book Antiqua" w:hAnsi="Book Antiqua"/>
        </w:rPr>
        <w:t xml:space="preserve">This is an </w:t>
      </w:r>
      <w:r w:rsidRPr="000B60AA">
        <w:rPr>
          <w:rFonts w:ascii="Book Antiqua" w:hAnsi="Book Antiqua" w:cs="宋体"/>
        </w:rPr>
        <w:t xml:space="preserve">open-access article that was </w:t>
      </w:r>
      <w:r w:rsidRPr="000B60AA">
        <w:rPr>
          <w:rFonts w:ascii="Book Antiqua" w:hAnsi="Book Antiqua"/>
        </w:rPr>
        <w:t xml:space="preserve">selected by an in-house editor and fully peer-reviewed by external reviewers. It is </w:t>
      </w:r>
      <w:r w:rsidRPr="000B60AA">
        <w:rPr>
          <w:rFonts w:ascii="Book Antiqua" w:hAnsi="Book Antiqua" w:cs="宋体"/>
        </w:rPr>
        <w:t xml:space="preserve">distributed in accordance with </w:t>
      </w:r>
      <w:r w:rsidRPr="000B60A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89F0DC" w14:textId="77777777" w:rsidR="000B60AA" w:rsidRPr="000B60AA" w:rsidRDefault="000B60AA" w:rsidP="000B60AA">
      <w:pPr>
        <w:spacing w:line="360" w:lineRule="auto"/>
        <w:jc w:val="both"/>
        <w:rPr>
          <w:rFonts w:ascii="Book Antiqua" w:eastAsia="宋体" w:hAnsi="Book Antiqua"/>
          <w:lang w:eastAsia="zh-CN"/>
        </w:rPr>
      </w:pPr>
    </w:p>
    <w:p w14:paraId="00D89664" w14:textId="6C018EFB" w:rsidR="000B60AA" w:rsidRPr="000B60AA" w:rsidRDefault="000B60AA" w:rsidP="000B60AA">
      <w:pPr>
        <w:spacing w:line="360" w:lineRule="auto"/>
        <w:jc w:val="both"/>
        <w:rPr>
          <w:rFonts w:ascii="Book Antiqua" w:eastAsia="宋体" w:hAnsi="Book Antiqua" w:cs="宋体"/>
          <w:lang w:eastAsia="zh-CN"/>
        </w:rPr>
      </w:pPr>
      <w:r w:rsidRPr="000B60AA">
        <w:rPr>
          <w:rFonts w:ascii="Book Antiqua" w:eastAsia="宋体" w:hAnsi="Book Antiqua" w:cs="宋体"/>
          <w:b/>
        </w:rPr>
        <w:lastRenderedPageBreak/>
        <w:t>Manuscript source:</w:t>
      </w:r>
      <w:r w:rsidRPr="000B60AA">
        <w:rPr>
          <w:rFonts w:ascii="Book Antiqua" w:eastAsia="宋体" w:hAnsi="Book Antiqua" w:cs="宋体"/>
        </w:rPr>
        <w:t> Invited manuscript</w:t>
      </w:r>
    </w:p>
    <w:p w14:paraId="12D71348" w14:textId="77777777" w:rsidR="000B60AA" w:rsidRPr="000B60AA" w:rsidRDefault="000B60AA" w:rsidP="000B60AA">
      <w:pPr>
        <w:spacing w:line="360" w:lineRule="auto"/>
        <w:jc w:val="both"/>
        <w:rPr>
          <w:rFonts w:ascii="Book Antiqua" w:eastAsia="宋体" w:hAnsi="Book Antiqua"/>
          <w:lang w:eastAsia="zh-CN"/>
        </w:rPr>
      </w:pPr>
    </w:p>
    <w:p w14:paraId="0095ED20" w14:textId="5DCC9DF7" w:rsidR="000B60AA" w:rsidRPr="000B60AA" w:rsidRDefault="007941D2" w:rsidP="000B60AA">
      <w:pPr>
        <w:spacing w:line="360" w:lineRule="auto"/>
        <w:jc w:val="both"/>
        <w:rPr>
          <w:rFonts w:ascii="Book Antiqua" w:eastAsia="宋体" w:hAnsi="Book Antiqua"/>
          <w:lang w:eastAsia="zh-CN"/>
        </w:rPr>
      </w:pPr>
      <w:r w:rsidRPr="000B60AA">
        <w:rPr>
          <w:rFonts w:ascii="Book Antiqua" w:hAnsi="Book Antiqua"/>
          <w:b/>
        </w:rPr>
        <w:t>Correspondence to:</w:t>
      </w:r>
      <w:r w:rsidRPr="000B60AA">
        <w:rPr>
          <w:rFonts w:ascii="Book Antiqua" w:eastAsia="宋体" w:hAnsi="Book Antiqua"/>
          <w:b/>
          <w:lang w:eastAsia="zh-CN"/>
        </w:rPr>
        <w:t xml:space="preserve"> </w:t>
      </w:r>
      <w:r w:rsidR="00F7222C" w:rsidRPr="000B60AA">
        <w:rPr>
          <w:rFonts w:ascii="Book Antiqua" w:hAnsi="Book Antiqua"/>
          <w:b/>
        </w:rPr>
        <w:t>Dr</w:t>
      </w:r>
      <w:r w:rsidRPr="000B60AA">
        <w:rPr>
          <w:rFonts w:ascii="Book Antiqua" w:eastAsia="宋体" w:hAnsi="Book Antiqua"/>
          <w:b/>
          <w:lang w:eastAsia="zh-CN"/>
        </w:rPr>
        <w:t>.</w:t>
      </w:r>
      <w:r w:rsidR="00F7222C" w:rsidRPr="000B60AA">
        <w:rPr>
          <w:rFonts w:ascii="Book Antiqua" w:hAnsi="Book Antiqua"/>
          <w:b/>
        </w:rPr>
        <w:t xml:space="preserve"> </w:t>
      </w:r>
      <w:r w:rsidRPr="000B60AA">
        <w:rPr>
          <w:rFonts w:ascii="Book Antiqua" w:hAnsi="Book Antiqua"/>
          <w:b/>
        </w:rPr>
        <w:t>Jamal N Khan, MBChB, PhD, BMedSci</w:t>
      </w:r>
      <w:r w:rsidRPr="000B60AA">
        <w:rPr>
          <w:rFonts w:ascii="Book Antiqua" w:eastAsia="宋体" w:hAnsi="Book Antiqua"/>
          <w:b/>
          <w:lang w:eastAsia="zh-CN"/>
        </w:rPr>
        <w:t>,</w:t>
      </w:r>
      <w:r w:rsidR="00700A6A" w:rsidRPr="000B60AA">
        <w:rPr>
          <w:rFonts w:ascii="Book Antiqua" w:hAnsi="Book Antiqua"/>
        </w:rPr>
        <w:t xml:space="preserve"> </w:t>
      </w:r>
      <w:r w:rsidR="00F7222C" w:rsidRPr="000B60AA">
        <w:rPr>
          <w:rFonts w:ascii="Book Antiqua" w:hAnsi="Book Antiqua"/>
          <w:b/>
        </w:rPr>
        <w:t>Clinical Research Fellow</w:t>
      </w:r>
      <w:r w:rsidR="00F7222C" w:rsidRPr="000B60AA">
        <w:rPr>
          <w:rFonts w:ascii="Book Antiqua" w:hAnsi="Book Antiqua"/>
        </w:rPr>
        <w:t xml:space="preserve"> in Cardiovascular Sciences</w:t>
      </w:r>
      <w:r w:rsidR="00700A6A" w:rsidRPr="000B60AA">
        <w:rPr>
          <w:rFonts w:ascii="Book Antiqua" w:hAnsi="Book Antiqua"/>
        </w:rPr>
        <w:t xml:space="preserve">, </w:t>
      </w:r>
      <w:r w:rsidRPr="000B60AA">
        <w:rPr>
          <w:rFonts w:ascii="Book Antiqua" w:hAnsi="Book Antiqua"/>
        </w:rPr>
        <w:t xml:space="preserve">Department of Cardiovascular Sciences, University of Leicester and the NIHR Leicester Cardiovascular Biomedical Research Unit, University Hospitals of Leicester NHS Trust, Glenfield Hospital, </w:t>
      </w:r>
      <w:r w:rsidR="000B60AA" w:rsidRPr="000B60AA">
        <w:rPr>
          <w:rFonts w:ascii="Book Antiqua" w:hAnsi="Book Antiqua"/>
        </w:rPr>
        <w:t>Groby Road,</w:t>
      </w:r>
      <w:r w:rsidR="000B60AA">
        <w:rPr>
          <w:rStyle w:val="apple-converted-space"/>
          <w:rFonts w:ascii="Book Antiqua" w:hAnsi="Book Antiqua"/>
        </w:rPr>
        <w:t xml:space="preserve"> </w:t>
      </w:r>
      <w:r w:rsidRPr="000B60AA">
        <w:rPr>
          <w:rFonts w:ascii="Book Antiqua" w:hAnsi="Book Antiqua"/>
        </w:rPr>
        <w:t>Leicester</w:t>
      </w:r>
      <w:r w:rsidRPr="000B60AA">
        <w:rPr>
          <w:rFonts w:ascii="Book Antiqua" w:eastAsia="宋体" w:hAnsi="Book Antiqua"/>
          <w:lang w:eastAsia="zh-CN"/>
        </w:rPr>
        <w:t xml:space="preserve"> </w:t>
      </w:r>
      <w:r w:rsidRPr="000B60AA">
        <w:rPr>
          <w:rFonts w:ascii="Book Antiqua" w:hAnsi="Book Antiqua"/>
        </w:rPr>
        <w:t>LE3 9QP, U</w:t>
      </w:r>
      <w:r w:rsidRPr="000B60AA">
        <w:rPr>
          <w:rFonts w:ascii="Book Antiqua" w:eastAsia="宋体" w:hAnsi="Book Antiqua"/>
          <w:lang w:eastAsia="zh-CN"/>
        </w:rPr>
        <w:t xml:space="preserve">nited </w:t>
      </w:r>
      <w:r w:rsidRPr="000B60AA">
        <w:rPr>
          <w:rFonts w:ascii="Book Antiqua" w:hAnsi="Book Antiqua"/>
        </w:rPr>
        <w:t>K</w:t>
      </w:r>
      <w:r w:rsidRPr="000B60AA">
        <w:rPr>
          <w:rFonts w:ascii="Book Antiqua" w:eastAsia="宋体" w:hAnsi="Book Antiqua"/>
          <w:lang w:eastAsia="zh-CN"/>
        </w:rPr>
        <w:t xml:space="preserve">ingdom. </w:t>
      </w:r>
      <w:hyperlink r:id="rId9" w:history="1">
        <w:r w:rsidR="000B60AA" w:rsidRPr="000B60AA">
          <w:rPr>
            <w:rStyle w:val="a4"/>
            <w:rFonts w:ascii="Book Antiqua" w:hAnsi="Book Antiqua"/>
            <w:color w:val="auto"/>
            <w:u w:val="none"/>
          </w:rPr>
          <w:t>jk211@le.ac.uk</w:t>
        </w:r>
      </w:hyperlink>
    </w:p>
    <w:p w14:paraId="1034BBF5" w14:textId="12B698C8" w:rsidR="00700A6A" w:rsidRPr="000B60AA" w:rsidRDefault="00700A6A" w:rsidP="000B60AA">
      <w:pPr>
        <w:spacing w:line="360" w:lineRule="auto"/>
        <w:jc w:val="both"/>
        <w:rPr>
          <w:rFonts w:ascii="Book Antiqua" w:hAnsi="Book Antiqua"/>
        </w:rPr>
      </w:pPr>
      <w:r w:rsidRPr="000B60AA">
        <w:rPr>
          <w:rFonts w:ascii="Book Antiqua" w:hAnsi="Book Antiqua"/>
          <w:b/>
        </w:rPr>
        <w:t>Telephone:</w:t>
      </w:r>
      <w:r w:rsidRPr="000B60AA">
        <w:rPr>
          <w:rFonts w:ascii="Book Antiqua" w:hAnsi="Book Antiqua"/>
        </w:rPr>
        <w:t xml:space="preserve"> +44</w:t>
      </w:r>
      <w:r w:rsidR="007941D2" w:rsidRPr="000B60AA">
        <w:rPr>
          <w:rFonts w:ascii="Book Antiqua" w:eastAsia="宋体" w:hAnsi="Book Antiqua"/>
          <w:lang w:eastAsia="zh-CN"/>
        </w:rPr>
        <w:t>-</w:t>
      </w:r>
      <w:r w:rsidR="007941D2" w:rsidRPr="000B60AA">
        <w:rPr>
          <w:rFonts w:ascii="Book Antiqua" w:hAnsi="Book Antiqua"/>
        </w:rPr>
        <w:t>0</w:t>
      </w:r>
      <w:r w:rsidRPr="000B60AA">
        <w:rPr>
          <w:rFonts w:ascii="Book Antiqua" w:hAnsi="Book Antiqua"/>
        </w:rPr>
        <w:t>116</w:t>
      </w:r>
      <w:r w:rsidR="007941D2" w:rsidRPr="000B60AA">
        <w:rPr>
          <w:rFonts w:ascii="Book Antiqua" w:eastAsia="宋体" w:hAnsi="Book Antiqua"/>
          <w:lang w:eastAsia="zh-CN"/>
        </w:rPr>
        <w:t>-</w:t>
      </w:r>
      <w:r w:rsidR="007941D2" w:rsidRPr="000B60AA">
        <w:rPr>
          <w:rFonts w:ascii="Book Antiqua" w:hAnsi="Book Antiqua"/>
        </w:rPr>
        <w:t>204</w:t>
      </w:r>
      <w:r w:rsidRPr="000B60AA">
        <w:rPr>
          <w:rFonts w:ascii="Book Antiqua" w:hAnsi="Book Antiqua"/>
        </w:rPr>
        <w:t>4746</w:t>
      </w:r>
    </w:p>
    <w:p w14:paraId="6310AE8E" w14:textId="77777777" w:rsidR="00700A6A" w:rsidRPr="000B60AA" w:rsidRDefault="00700A6A" w:rsidP="000B60AA">
      <w:pPr>
        <w:spacing w:line="360" w:lineRule="auto"/>
        <w:jc w:val="both"/>
        <w:rPr>
          <w:rFonts w:ascii="Book Antiqua" w:eastAsia="宋体" w:hAnsi="Book Antiqua"/>
          <w:lang w:eastAsia="zh-CN"/>
        </w:rPr>
      </w:pPr>
    </w:p>
    <w:p w14:paraId="7CCD8F05" w14:textId="649B47A2" w:rsidR="000B60AA" w:rsidRPr="000B60AA" w:rsidRDefault="000B60AA" w:rsidP="000B60AA">
      <w:pPr>
        <w:spacing w:line="360" w:lineRule="auto"/>
        <w:jc w:val="both"/>
        <w:rPr>
          <w:rFonts w:ascii="Book Antiqua" w:hAnsi="Book Antiqua"/>
          <w:b/>
        </w:rPr>
      </w:pPr>
      <w:r w:rsidRPr="000B60AA">
        <w:rPr>
          <w:rFonts w:ascii="Book Antiqua" w:hAnsi="Book Antiqua"/>
          <w:b/>
        </w:rPr>
        <w:t>Received:</w:t>
      </w:r>
      <w:r w:rsidRPr="000B60AA">
        <w:rPr>
          <w:rFonts w:ascii="Book Antiqua" w:eastAsia="宋体" w:hAnsi="Book Antiqua"/>
          <w:b/>
          <w:lang w:eastAsia="zh-CN"/>
        </w:rPr>
        <w:t xml:space="preserve"> </w:t>
      </w:r>
      <w:r w:rsidRPr="000B60AA">
        <w:rPr>
          <w:rFonts w:ascii="Book Antiqua" w:eastAsia="宋体" w:hAnsi="Book Antiqua"/>
          <w:lang w:eastAsia="zh-CN"/>
        </w:rPr>
        <w:t>October 15, 2016</w:t>
      </w:r>
      <w:r>
        <w:rPr>
          <w:rFonts w:ascii="Book Antiqua" w:hAnsi="Book Antiqua"/>
        </w:rPr>
        <w:t xml:space="preserve"> </w:t>
      </w:r>
    </w:p>
    <w:p w14:paraId="74F4B2B7" w14:textId="17ECF21E" w:rsidR="000B60AA" w:rsidRPr="000B60AA" w:rsidRDefault="000B60AA" w:rsidP="000B60AA">
      <w:pPr>
        <w:spacing w:line="360" w:lineRule="auto"/>
        <w:jc w:val="both"/>
        <w:rPr>
          <w:rFonts w:ascii="Book Antiqua" w:hAnsi="Book Antiqua"/>
          <w:b/>
        </w:rPr>
      </w:pPr>
      <w:r w:rsidRPr="000B60AA">
        <w:rPr>
          <w:rFonts w:ascii="Book Antiqua" w:hAnsi="Book Antiqua"/>
          <w:b/>
        </w:rPr>
        <w:t>Peer-review started:</w:t>
      </w:r>
      <w:r w:rsidRPr="000B60AA">
        <w:rPr>
          <w:rFonts w:ascii="Book Antiqua" w:eastAsia="宋体" w:hAnsi="Book Antiqua"/>
          <w:lang w:eastAsia="zh-CN"/>
        </w:rPr>
        <w:t xml:space="preserve"> October 19, 2016</w:t>
      </w:r>
      <w:r>
        <w:rPr>
          <w:rFonts w:ascii="Book Antiqua" w:hAnsi="Book Antiqua"/>
        </w:rPr>
        <w:t xml:space="preserve"> </w:t>
      </w:r>
    </w:p>
    <w:p w14:paraId="6A791914" w14:textId="459F67D8" w:rsidR="000B60AA" w:rsidRPr="000B60AA" w:rsidRDefault="000B60AA" w:rsidP="000B60AA">
      <w:pPr>
        <w:spacing w:line="360" w:lineRule="auto"/>
        <w:jc w:val="both"/>
        <w:rPr>
          <w:rFonts w:ascii="Book Antiqua" w:hAnsi="Book Antiqua"/>
          <w:b/>
        </w:rPr>
      </w:pPr>
      <w:r w:rsidRPr="000B60AA">
        <w:rPr>
          <w:rFonts w:ascii="Book Antiqua" w:hAnsi="Book Antiqua"/>
          <w:b/>
        </w:rPr>
        <w:t>First decision:</w:t>
      </w:r>
      <w:r w:rsidRPr="000B60AA">
        <w:rPr>
          <w:rFonts w:ascii="Book Antiqua" w:eastAsia="宋体" w:hAnsi="Book Antiqua"/>
          <w:lang w:eastAsia="zh-CN"/>
        </w:rPr>
        <w:t xml:space="preserve"> November 30, 2016</w:t>
      </w:r>
      <w:r>
        <w:rPr>
          <w:rFonts w:ascii="Book Antiqua" w:hAnsi="Book Antiqua"/>
        </w:rPr>
        <w:t xml:space="preserve"> </w:t>
      </w:r>
    </w:p>
    <w:p w14:paraId="42C4052F" w14:textId="65C08012" w:rsidR="000B60AA" w:rsidRPr="000B60AA" w:rsidRDefault="000B60AA" w:rsidP="000B60AA">
      <w:pPr>
        <w:spacing w:line="360" w:lineRule="auto"/>
        <w:jc w:val="both"/>
        <w:rPr>
          <w:rFonts w:ascii="Book Antiqua" w:hAnsi="Book Antiqua"/>
          <w:b/>
        </w:rPr>
      </w:pPr>
      <w:r w:rsidRPr="000B60AA">
        <w:rPr>
          <w:rFonts w:ascii="Book Antiqua" w:hAnsi="Book Antiqua"/>
          <w:b/>
        </w:rPr>
        <w:t xml:space="preserve">Revised: </w:t>
      </w:r>
      <w:r w:rsidRPr="000B60AA">
        <w:rPr>
          <w:rFonts w:ascii="Book Antiqua" w:eastAsia="宋体" w:hAnsi="Book Antiqua"/>
          <w:lang w:eastAsia="zh-CN"/>
        </w:rPr>
        <w:t>December 2, 2016</w:t>
      </w:r>
      <w:r>
        <w:rPr>
          <w:rFonts w:ascii="Book Antiqua" w:hAnsi="Book Antiqua"/>
        </w:rPr>
        <w:t xml:space="preserve"> </w:t>
      </w:r>
    </w:p>
    <w:p w14:paraId="7507ABA5" w14:textId="5B5B2EEE" w:rsidR="000B60AA" w:rsidRPr="000B60AA" w:rsidRDefault="000B60AA" w:rsidP="000B60AA">
      <w:pPr>
        <w:spacing w:line="360" w:lineRule="auto"/>
        <w:jc w:val="both"/>
        <w:rPr>
          <w:rFonts w:ascii="Book Antiqua" w:hAnsi="Book Antiqua"/>
          <w:b/>
        </w:rPr>
      </w:pPr>
      <w:r w:rsidRPr="000B60AA">
        <w:rPr>
          <w:rFonts w:ascii="Book Antiqua" w:hAnsi="Book Antiqua"/>
          <w:b/>
        </w:rPr>
        <w:t>Accepted:</w:t>
      </w:r>
      <w:r>
        <w:rPr>
          <w:rFonts w:ascii="Book Antiqua" w:hAnsi="Book Antiqua"/>
          <w:b/>
        </w:rPr>
        <w:t xml:space="preserve"> </w:t>
      </w:r>
      <w:r w:rsidR="00A82319" w:rsidRPr="00A82319">
        <w:rPr>
          <w:rFonts w:ascii="Book Antiqua" w:hAnsi="Book Antiqua"/>
        </w:rPr>
        <w:t>January 2, 2017</w:t>
      </w:r>
    </w:p>
    <w:p w14:paraId="4250D566" w14:textId="46E1F536" w:rsidR="000B60AA" w:rsidRPr="000B60AA" w:rsidRDefault="000B60AA" w:rsidP="000B60AA">
      <w:pPr>
        <w:spacing w:line="360" w:lineRule="auto"/>
        <w:jc w:val="both"/>
        <w:rPr>
          <w:rFonts w:ascii="Book Antiqua" w:hAnsi="Book Antiqua"/>
        </w:rPr>
      </w:pPr>
      <w:r w:rsidRPr="000B60AA">
        <w:rPr>
          <w:rFonts w:ascii="Book Antiqua" w:hAnsi="Book Antiqua"/>
          <w:b/>
        </w:rPr>
        <w:t>Article in press:</w:t>
      </w:r>
      <w:r>
        <w:rPr>
          <w:rFonts w:ascii="Book Antiqua" w:hAnsi="Book Antiqua"/>
        </w:rPr>
        <w:t xml:space="preserve"> </w:t>
      </w:r>
    </w:p>
    <w:p w14:paraId="600B762A" w14:textId="624570CD" w:rsidR="000B60AA" w:rsidRPr="000B60AA" w:rsidRDefault="000B60AA" w:rsidP="000B60AA">
      <w:pPr>
        <w:spacing w:line="360" w:lineRule="auto"/>
        <w:jc w:val="both"/>
        <w:rPr>
          <w:rFonts w:ascii="Book Antiqua" w:eastAsia="宋体" w:hAnsi="Book Antiqua"/>
          <w:b/>
          <w:lang w:eastAsia="zh-CN"/>
        </w:rPr>
      </w:pPr>
      <w:r w:rsidRPr="000B60AA">
        <w:rPr>
          <w:rFonts w:ascii="Book Antiqua" w:hAnsi="Book Antiqua"/>
          <w:b/>
        </w:rPr>
        <w:t xml:space="preserve">Published online: </w:t>
      </w:r>
    </w:p>
    <w:p w14:paraId="3984D8F0" w14:textId="3F8AB2B2" w:rsidR="00700A6A" w:rsidRPr="000B60AA" w:rsidRDefault="00700A6A" w:rsidP="000B60AA">
      <w:pPr>
        <w:spacing w:line="360" w:lineRule="auto"/>
        <w:jc w:val="both"/>
        <w:rPr>
          <w:rFonts w:ascii="Book Antiqua" w:hAnsi="Book Antiqua"/>
          <w:b/>
        </w:rPr>
      </w:pPr>
      <w:r w:rsidRPr="000B60AA">
        <w:rPr>
          <w:rFonts w:ascii="Book Antiqua" w:hAnsi="Book Antiqua"/>
          <w:b/>
        </w:rPr>
        <w:br w:type="page"/>
      </w:r>
    </w:p>
    <w:p w14:paraId="4184282C" w14:textId="3804928F" w:rsidR="007D7B4B" w:rsidRPr="00345EC8" w:rsidRDefault="007941D2" w:rsidP="000B60AA">
      <w:pPr>
        <w:widowControl w:val="0"/>
        <w:autoSpaceDE w:val="0"/>
        <w:autoSpaceDN w:val="0"/>
        <w:adjustRightInd w:val="0"/>
        <w:spacing w:line="360" w:lineRule="auto"/>
        <w:jc w:val="both"/>
        <w:rPr>
          <w:rFonts w:ascii="Book Antiqua" w:eastAsia="宋体" w:hAnsi="Book Antiqua"/>
          <w:b/>
          <w:lang w:eastAsia="zh-CN"/>
        </w:rPr>
      </w:pPr>
      <w:r w:rsidRPr="00345EC8">
        <w:rPr>
          <w:rFonts w:ascii="Book Antiqua" w:eastAsia="宋体" w:hAnsi="Book Antiqua"/>
          <w:b/>
          <w:lang w:eastAsia="zh-CN"/>
        </w:rPr>
        <w:lastRenderedPageBreak/>
        <w:t>Abstract</w:t>
      </w:r>
    </w:p>
    <w:p w14:paraId="6F3684F2" w14:textId="64590BFA" w:rsidR="007941D2" w:rsidRPr="000B60AA" w:rsidRDefault="007941D2" w:rsidP="000B60AA">
      <w:pPr>
        <w:spacing w:line="360" w:lineRule="auto"/>
        <w:jc w:val="both"/>
        <w:rPr>
          <w:rFonts w:ascii="Book Antiqua" w:eastAsia="宋体" w:hAnsi="Book Antiqua"/>
          <w:lang w:eastAsia="zh-CN"/>
        </w:rPr>
      </w:pPr>
      <w:r w:rsidRPr="000B60AA">
        <w:rPr>
          <w:rFonts w:ascii="Book Antiqua" w:hAnsi="Book Antiqua"/>
        </w:rPr>
        <w:t>Cardiovascular magnetic resonance (CMR) imaging uniquely characterizes myocardial and microvascular injury in acute myocardial infarction (</w:t>
      </w:r>
      <w:r w:rsidR="000B60AA" w:rsidRPr="000B60AA">
        <w:rPr>
          <w:rFonts w:ascii="Book Antiqua" w:eastAsia="宋体" w:hAnsi="Book Antiqua"/>
          <w:lang w:eastAsia="zh-CN"/>
        </w:rPr>
        <w:t>A</w:t>
      </w:r>
      <w:r w:rsidRPr="000B60AA">
        <w:rPr>
          <w:rFonts w:ascii="Book Antiqua" w:hAnsi="Book Antiqua"/>
        </w:rPr>
        <w:t xml:space="preserve">MI), providing powerful surrogate markers of outcomes. The last 10 years have seen an exponential increase in </w:t>
      </w:r>
      <w:r w:rsidR="000B60AA" w:rsidRPr="000B60AA">
        <w:rPr>
          <w:rFonts w:ascii="Book Antiqua" w:eastAsia="宋体" w:hAnsi="Book Antiqua"/>
          <w:lang w:eastAsia="zh-CN"/>
        </w:rPr>
        <w:t>AMI</w:t>
      </w:r>
      <w:r w:rsidRPr="000B60AA">
        <w:rPr>
          <w:rFonts w:ascii="Book Antiqua" w:hAnsi="Book Antiqua"/>
        </w:rPr>
        <w:t xml:space="preserve"> studies utilizing CMR based endpoints. This article provides a contemporary, comprehensive review of the powerful role of CMR imaging in the assessment of outcomes in </w:t>
      </w:r>
      <w:r w:rsidR="000B60AA" w:rsidRPr="000B60AA">
        <w:rPr>
          <w:rFonts w:ascii="Book Antiqua" w:eastAsia="宋体" w:hAnsi="Book Antiqua"/>
          <w:lang w:eastAsia="zh-CN"/>
        </w:rPr>
        <w:t>AMI</w:t>
      </w:r>
      <w:r w:rsidRPr="000B60AA">
        <w:rPr>
          <w:rFonts w:ascii="Book Antiqua" w:hAnsi="Book Antiqua"/>
        </w:rPr>
        <w:t xml:space="preserve">. The theory, assessment techniques, chronology, importance in predicting left ventricular function and remodelling, and prognostic value of each CMR surrogate marker is described in detail. Major studies illustrating the importance of the markers are summarized, providing an up to date review of the literature base in CMR imaging in </w:t>
      </w:r>
      <w:r w:rsidR="000B60AA" w:rsidRPr="000B60AA">
        <w:rPr>
          <w:rFonts w:ascii="Book Antiqua" w:eastAsia="宋体" w:hAnsi="Book Antiqua"/>
          <w:lang w:eastAsia="zh-CN"/>
        </w:rPr>
        <w:t>AMI</w:t>
      </w:r>
      <w:r w:rsidRPr="000B60AA">
        <w:rPr>
          <w:rFonts w:ascii="Book Antiqua" w:hAnsi="Book Antiqua"/>
        </w:rPr>
        <w:t>.</w:t>
      </w:r>
    </w:p>
    <w:p w14:paraId="1D05654E" w14:textId="77777777" w:rsidR="000B60AA" w:rsidRPr="000B60AA" w:rsidRDefault="000B60AA" w:rsidP="000B60AA">
      <w:pPr>
        <w:spacing w:line="360" w:lineRule="auto"/>
        <w:jc w:val="both"/>
        <w:rPr>
          <w:rFonts w:ascii="Book Antiqua" w:eastAsia="宋体" w:hAnsi="Book Antiqua"/>
          <w:lang w:eastAsia="zh-CN"/>
        </w:rPr>
      </w:pPr>
    </w:p>
    <w:p w14:paraId="46F63AB1" w14:textId="05493359" w:rsidR="007941D2" w:rsidRPr="000B60AA" w:rsidRDefault="007941D2" w:rsidP="000B60AA">
      <w:pPr>
        <w:spacing w:line="360" w:lineRule="auto"/>
        <w:jc w:val="both"/>
        <w:rPr>
          <w:rFonts w:ascii="Book Antiqua" w:eastAsia="宋体" w:hAnsi="Book Antiqua"/>
          <w:lang w:eastAsia="zh-CN"/>
        </w:rPr>
      </w:pPr>
      <w:r w:rsidRPr="000B60AA">
        <w:rPr>
          <w:rFonts w:ascii="Book Antiqua" w:hAnsi="Book Antiqua"/>
          <w:b/>
        </w:rPr>
        <w:t>Key</w:t>
      </w:r>
      <w:r w:rsidR="000B60AA" w:rsidRPr="000B60AA">
        <w:rPr>
          <w:rFonts w:ascii="Book Antiqua" w:eastAsia="宋体" w:hAnsi="Book Antiqua"/>
          <w:b/>
          <w:lang w:eastAsia="zh-CN"/>
        </w:rPr>
        <w:t xml:space="preserve"> </w:t>
      </w:r>
      <w:r w:rsidRPr="000B60AA">
        <w:rPr>
          <w:rFonts w:ascii="Book Antiqua" w:hAnsi="Book Antiqua"/>
          <w:b/>
        </w:rPr>
        <w:t>words</w:t>
      </w:r>
      <w:r w:rsidRPr="000B60AA">
        <w:rPr>
          <w:rFonts w:ascii="Book Antiqua" w:hAnsi="Book Antiqua"/>
        </w:rPr>
        <w:t>:</w:t>
      </w:r>
      <w:r w:rsidR="000B60AA" w:rsidRPr="000B60AA">
        <w:rPr>
          <w:rFonts w:ascii="Book Antiqua" w:eastAsia="宋体" w:hAnsi="Book Antiqua"/>
          <w:lang w:eastAsia="zh-CN"/>
        </w:rPr>
        <w:t xml:space="preserve"> </w:t>
      </w:r>
      <w:r w:rsidRPr="000B60AA">
        <w:rPr>
          <w:rFonts w:ascii="Book Antiqua" w:hAnsi="Book Antiqua"/>
        </w:rPr>
        <w:t>Myocardial infarction</w:t>
      </w:r>
      <w:r w:rsidR="000B60AA" w:rsidRPr="000B60AA">
        <w:rPr>
          <w:rFonts w:ascii="Book Antiqua" w:eastAsia="宋体" w:hAnsi="Book Antiqua"/>
          <w:lang w:eastAsia="zh-CN"/>
        </w:rPr>
        <w:t>;</w:t>
      </w:r>
      <w:r w:rsidRPr="000B60AA">
        <w:rPr>
          <w:rFonts w:ascii="Book Antiqua" w:hAnsi="Book Antiqua"/>
        </w:rPr>
        <w:t xml:space="preserve"> </w:t>
      </w:r>
      <w:proofErr w:type="gramStart"/>
      <w:r w:rsidR="000B60AA" w:rsidRPr="000B60AA">
        <w:rPr>
          <w:rFonts w:ascii="Book Antiqua" w:hAnsi="Book Antiqua"/>
        </w:rPr>
        <w:t>C</w:t>
      </w:r>
      <w:r w:rsidRPr="000B60AA">
        <w:rPr>
          <w:rFonts w:ascii="Book Antiqua" w:hAnsi="Book Antiqua"/>
        </w:rPr>
        <w:t>ardiovascular</w:t>
      </w:r>
      <w:proofErr w:type="gramEnd"/>
      <w:r w:rsidRPr="000B60AA">
        <w:rPr>
          <w:rFonts w:ascii="Book Antiqua" w:hAnsi="Book Antiqua"/>
        </w:rPr>
        <w:t xml:space="preserve"> magnetic resonance</w:t>
      </w:r>
      <w:r w:rsidR="000B60AA" w:rsidRPr="000B60AA">
        <w:rPr>
          <w:rFonts w:ascii="Book Antiqua" w:eastAsia="宋体" w:hAnsi="Book Antiqua"/>
          <w:lang w:eastAsia="zh-CN"/>
        </w:rPr>
        <w:t>;</w:t>
      </w:r>
      <w:r w:rsidR="000B60AA" w:rsidRPr="000B60AA">
        <w:rPr>
          <w:rFonts w:ascii="Book Antiqua" w:hAnsi="Book Antiqua"/>
        </w:rPr>
        <w:t xml:space="preserve"> Infarct</w:t>
      </w:r>
      <w:r w:rsidR="000B60AA" w:rsidRPr="000B60AA">
        <w:rPr>
          <w:rFonts w:ascii="Book Antiqua" w:eastAsia="宋体" w:hAnsi="Book Antiqua"/>
          <w:lang w:eastAsia="zh-CN"/>
        </w:rPr>
        <w:t>;</w:t>
      </w:r>
      <w:r w:rsidR="000B60AA" w:rsidRPr="000B60AA">
        <w:rPr>
          <w:rFonts w:ascii="Book Antiqua" w:hAnsi="Book Antiqua"/>
        </w:rPr>
        <w:t xml:space="preserve"> Prognosis</w:t>
      </w:r>
      <w:r w:rsidR="000B60AA" w:rsidRPr="000B60AA">
        <w:rPr>
          <w:rFonts w:ascii="Book Antiqua" w:eastAsia="宋体" w:hAnsi="Book Antiqua"/>
          <w:lang w:eastAsia="zh-CN"/>
        </w:rPr>
        <w:t>;</w:t>
      </w:r>
      <w:r w:rsidR="000B60AA" w:rsidRPr="000B60AA">
        <w:rPr>
          <w:rFonts w:ascii="Book Antiqua" w:hAnsi="Book Antiqua"/>
        </w:rPr>
        <w:t xml:space="preserve"> Left</w:t>
      </w:r>
      <w:r w:rsidRPr="000B60AA">
        <w:rPr>
          <w:rFonts w:ascii="Book Antiqua" w:hAnsi="Book Antiqua"/>
        </w:rPr>
        <w:t xml:space="preserve"> ventricular remodelling</w:t>
      </w:r>
    </w:p>
    <w:p w14:paraId="644384BE" w14:textId="77777777" w:rsidR="000B60AA" w:rsidRPr="000B60AA" w:rsidRDefault="000B60AA" w:rsidP="000B60AA">
      <w:pPr>
        <w:spacing w:line="360" w:lineRule="auto"/>
        <w:jc w:val="both"/>
        <w:rPr>
          <w:rFonts w:ascii="Book Antiqua" w:eastAsia="宋体" w:hAnsi="Book Antiqua"/>
          <w:lang w:eastAsia="zh-CN"/>
        </w:rPr>
      </w:pPr>
    </w:p>
    <w:p w14:paraId="68F95E49" w14:textId="39AE489C" w:rsidR="000B60AA" w:rsidRPr="000B60AA" w:rsidRDefault="000B60AA" w:rsidP="000B60AA">
      <w:pPr>
        <w:spacing w:line="360" w:lineRule="auto"/>
        <w:jc w:val="both"/>
        <w:rPr>
          <w:rFonts w:ascii="Book Antiqua" w:hAnsi="Book Antiqua" w:cs="Arial"/>
        </w:rPr>
      </w:pPr>
      <w:proofErr w:type="gramStart"/>
      <w:r w:rsidRPr="000B60AA">
        <w:rPr>
          <w:rFonts w:ascii="Book Antiqua" w:hAnsi="Book Antiqua"/>
          <w:b/>
        </w:rPr>
        <w:t xml:space="preserve">© </w:t>
      </w:r>
      <w:r w:rsidRPr="000B60AA">
        <w:rPr>
          <w:rFonts w:ascii="Book Antiqua" w:hAnsi="Book Antiqua" w:cs="Arial"/>
          <w:b/>
        </w:rPr>
        <w:t>The Author(s) 201</w:t>
      </w:r>
      <w:r w:rsidR="00B747FC">
        <w:rPr>
          <w:rFonts w:ascii="Book Antiqua" w:eastAsia="宋体" w:hAnsi="Book Antiqua" w:cs="Arial" w:hint="eastAsia"/>
          <w:b/>
          <w:lang w:eastAsia="zh-CN"/>
        </w:rPr>
        <w:t>7</w:t>
      </w:r>
      <w:r w:rsidRPr="000B60AA">
        <w:rPr>
          <w:rFonts w:ascii="Book Antiqua" w:hAnsi="Book Antiqua" w:cs="Arial"/>
          <w:b/>
        </w:rPr>
        <w:t>.</w:t>
      </w:r>
      <w:proofErr w:type="gramEnd"/>
      <w:r w:rsidRPr="000B60AA">
        <w:rPr>
          <w:rFonts w:ascii="Book Antiqua" w:hAnsi="Book Antiqua" w:cs="Arial"/>
        </w:rPr>
        <w:t xml:space="preserve"> </w:t>
      </w:r>
      <w:proofErr w:type="gramStart"/>
      <w:r w:rsidRPr="000B60AA">
        <w:rPr>
          <w:rFonts w:ascii="Book Antiqua" w:hAnsi="Book Antiqua" w:cs="Arial"/>
        </w:rPr>
        <w:t>Published by Baishideng Publishing Group Inc.</w:t>
      </w:r>
      <w:proofErr w:type="gramEnd"/>
      <w:r w:rsidRPr="000B60AA">
        <w:rPr>
          <w:rFonts w:ascii="Book Antiqua" w:hAnsi="Book Antiqua" w:cs="Arial"/>
        </w:rPr>
        <w:t xml:space="preserve"> All rights reserved.</w:t>
      </w:r>
    </w:p>
    <w:p w14:paraId="0D485BB2" w14:textId="77777777" w:rsidR="000B60AA" w:rsidRPr="000B60AA" w:rsidRDefault="000B60AA" w:rsidP="000B60AA">
      <w:pPr>
        <w:spacing w:line="360" w:lineRule="auto"/>
        <w:jc w:val="both"/>
        <w:rPr>
          <w:rFonts w:ascii="Book Antiqua" w:eastAsia="宋体" w:hAnsi="Book Antiqua"/>
          <w:lang w:eastAsia="zh-CN"/>
        </w:rPr>
      </w:pPr>
    </w:p>
    <w:p w14:paraId="0AEB1912" w14:textId="49EC94A1" w:rsidR="007941D2" w:rsidRPr="000B60AA" w:rsidRDefault="007941D2" w:rsidP="000B60AA">
      <w:pPr>
        <w:widowControl w:val="0"/>
        <w:autoSpaceDE w:val="0"/>
        <w:autoSpaceDN w:val="0"/>
        <w:adjustRightInd w:val="0"/>
        <w:spacing w:line="360" w:lineRule="auto"/>
        <w:jc w:val="both"/>
        <w:rPr>
          <w:rFonts w:ascii="Book Antiqua" w:eastAsia="宋体" w:hAnsi="Book Antiqua"/>
          <w:lang w:eastAsia="zh-CN"/>
        </w:rPr>
      </w:pPr>
      <w:r w:rsidRPr="000B60AA">
        <w:rPr>
          <w:rFonts w:ascii="Book Antiqua" w:eastAsia="宋体" w:hAnsi="Book Antiqua"/>
          <w:b/>
          <w:lang w:eastAsia="zh-CN"/>
        </w:rPr>
        <w:t>Core tip:</w:t>
      </w:r>
      <w:r w:rsidRPr="000B60AA">
        <w:rPr>
          <w:rFonts w:ascii="Book Antiqua" w:eastAsia="宋体" w:hAnsi="Book Antiqua"/>
          <w:lang w:eastAsia="zh-CN"/>
        </w:rPr>
        <w:t xml:space="preserve"> Cardiovascular magnetic resonance (CMR) imaging uniquely characterizes myocardial and microvascular injury in acute myocardial infarction (AMI). Contrast-enhanced CMR offers robust, validated and reproducible surrogate markers, providing an accurate representation of pathophysiology, assessment of myocardial function and injury, and predictive value for medium to long-term LV function, remodelling and prognosis following </w:t>
      </w:r>
      <w:r w:rsidR="000B60AA" w:rsidRPr="000B60AA">
        <w:rPr>
          <w:rFonts w:ascii="Book Antiqua" w:hAnsi="Book Antiqua"/>
        </w:rPr>
        <w:t>primary percutaneous coronary intervention</w:t>
      </w:r>
      <w:r w:rsidRPr="000B60AA">
        <w:rPr>
          <w:rFonts w:ascii="Book Antiqua" w:eastAsia="宋体" w:hAnsi="Book Antiqua"/>
          <w:lang w:eastAsia="zh-CN"/>
        </w:rPr>
        <w:t xml:space="preserve"> for STEMI. </w:t>
      </w:r>
      <w:proofErr w:type="gramStart"/>
      <w:r w:rsidRPr="000B60AA">
        <w:rPr>
          <w:rFonts w:ascii="Book Antiqua" w:eastAsia="宋体" w:hAnsi="Book Antiqua"/>
          <w:lang w:eastAsia="zh-CN"/>
        </w:rPr>
        <w:t>These qualities significantly increase the statistical power of studies using CMR endpoints and has</w:t>
      </w:r>
      <w:proofErr w:type="gramEnd"/>
      <w:r w:rsidRPr="000B60AA">
        <w:rPr>
          <w:rFonts w:ascii="Book Antiqua" w:eastAsia="宋体" w:hAnsi="Book Antiqua"/>
          <w:lang w:eastAsia="zh-CN"/>
        </w:rPr>
        <w:t xml:space="preserve"> resulted in an exponential increase in </w:t>
      </w:r>
      <w:r w:rsidR="000B60AA" w:rsidRPr="000B60AA">
        <w:rPr>
          <w:rFonts w:ascii="Book Antiqua" w:eastAsia="宋体" w:hAnsi="Book Antiqua"/>
          <w:lang w:eastAsia="zh-CN"/>
        </w:rPr>
        <w:t>AMI</w:t>
      </w:r>
      <w:r w:rsidRPr="000B60AA">
        <w:rPr>
          <w:rFonts w:ascii="Book Antiqua" w:eastAsia="宋体" w:hAnsi="Book Antiqua"/>
          <w:lang w:eastAsia="zh-CN"/>
        </w:rPr>
        <w:t xml:space="preserve"> studies utilizing CMR based endpoints. An understanding of the role of CMR in the assessment of outcomes in </w:t>
      </w:r>
      <w:r w:rsidR="000B60AA" w:rsidRPr="000B60AA">
        <w:rPr>
          <w:rFonts w:ascii="Book Antiqua" w:eastAsia="宋体" w:hAnsi="Book Antiqua"/>
          <w:lang w:eastAsia="zh-CN"/>
        </w:rPr>
        <w:t>AMI</w:t>
      </w:r>
      <w:r w:rsidRPr="000B60AA">
        <w:rPr>
          <w:rFonts w:ascii="Book Antiqua" w:eastAsia="宋体" w:hAnsi="Book Antiqua"/>
          <w:lang w:eastAsia="zh-CN"/>
        </w:rPr>
        <w:t xml:space="preserve"> is of key importance not only to interventional and imaging cardiologists, but to the cardiology community as a whole.</w:t>
      </w:r>
    </w:p>
    <w:p w14:paraId="5C4A25D1" w14:textId="77777777" w:rsidR="000B60AA" w:rsidRPr="000B60AA" w:rsidRDefault="000B60AA" w:rsidP="000B60AA">
      <w:pPr>
        <w:spacing w:line="360" w:lineRule="auto"/>
        <w:contextualSpacing/>
        <w:jc w:val="both"/>
        <w:rPr>
          <w:rFonts w:ascii="Book Antiqua" w:eastAsia="宋体" w:hAnsi="Book Antiqua"/>
          <w:i/>
          <w:lang w:eastAsia="zh-CN"/>
        </w:rPr>
      </w:pPr>
    </w:p>
    <w:p w14:paraId="140EC1DA" w14:textId="02350C2D" w:rsidR="000B60AA" w:rsidRPr="000B60AA" w:rsidRDefault="000B60AA" w:rsidP="000B60AA">
      <w:pPr>
        <w:widowControl w:val="0"/>
        <w:autoSpaceDE w:val="0"/>
        <w:autoSpaceDN w:val="0"/>
        <w:adjustRightInd w:val="0"/>
        <w:spacing w:line="360" w:lineRule="auto"/>
        <w:jc w:val="both"/>
        <w:rPr>
          <w:rFonts w:ascii="Book Antiqua" w:eastAsia="宋体" w:hAnsi="Book Antiqua"/>
          <w:bCs/>
          <w:iCs/>
          <w:lang w:eastAsia="zh-CN"/>
        </w:rPr>
      </w:pPr>
      <w:r w:rsidRPr="000B60AA">
        <w:rPr>
          <w:rFonts w:ascii="Book Antiqua" w:hAnsi="Book Antiqua"/>
          <w:bCs/>
        </w:rPr>
        <w:t>Khan</w:t>
      </w:r>
      <w:r w:rsidRPr="000B60AA">
        <w:rPr>
          <w:rFonts w:ascii="Book Antiqua" w:eastAsia="宋体" w:hAnsi="Book Antiqua"/>
          <w:bCs/>
          <w:lang w:eastAsia="zh-CN"/>
        </w:rPr>
        <w:t xml:space="preserve"> JN</w:t>
      </w:r>
      <w:r w:rsidRPr="000B60AA">
        <w:rPr>
          <w:rFonts w:ascii="Book Antiqua" w:hAnsi="Book Antiqua"/>
          <w:bCs/>
        </w:rPr>
        <w:t>, McCann</w:t>
      </w:r>
      <w:r w:rsidRPr="000B60AA">
        <w:rPr>
          <w:rFonts w:ascii="Book Antiqua" w:eastAsia="宋体" w:hAnsi="Book Antiqua"/>
          <w:bCs/>
          <w:lang w:eastAsia="zh-CN"/>
        </w:rPr>
        <w:t xml:space="preserve"> GP.</w:t>
      </w:r>
      <w:r w:rsidRPr="000B60AA">
        <w:rPr>
          <w:rStyle w:val="af8"/>
          <w:rFonts w:ascii="Book Antiqua" w:hAnsi="Book Antiqua"/>
          <w:b w:val="0"/>
          <w:i w:val="0"/>
          <w:color w:val="auto"/>
        </w:rPr>
        <w:t xml:space="preserve"> </w:t>
      </w:r>
      <w:proofErr w:type="gramStart"/>
      <w:r w:rsidRPr="000B60AA">
        <w:rPr>
          <w:rStyle w:val="af8"/>
          <w:rFonts w:ascii="Book Antiqua" w:hAnsi="Book Antiqua"/>
          <w:b w:val="0"/>
          <w:i w:val="0"/>
          <w:color w:val="auto"/>
        </w:rPr>
        <w:t>Cardiovascular magnetic resonance imaging assessment of outcomes in acute myocardial infarction</w:t>
      </w:r>
      <w:r w:rsidRPr="000B60AA">
        <w:rPr>
          <w:rStyle w:val="af8"/>
          <w:rFonts w:ascii="Book Antiqua" w:eastAsia="宋体" w:hAnsi="Book Antiqua"/>
          <w:b w:val="0"/>
          <w:i w:val="0"/>
          <w:color w:val="auto"/>
          <w:lang w:eastAsia="zh-CN"/>
        </w:rPr>
        <w:t>.</w:t>
      </w:r>
      <w:proofErr w:type="gramEnd"/>
      <w:r w:rsidRPr="000B60AA">
        <w:rPr>
          <w:rFonts w:ascii="Book Antiqua" w:hAnsi="Book Antiqua"/>
          <w:i/>
          <w:iCs/>
        </w:rPr>
        <w:t xml:space="preserve"> World J Cardiol</w:t>
      </w:r>
      <w:r w:rsidRPr="000B60AA">
        <w:rPr>
          <w:rFonts w:ascii="Book Antiqua" w:eastAsia="宋体" w:hAnsi="Book Antiqua"/>
          <w:i/>
          <w:iCs/>
          <w:lang w:eastAsia="zh-CN"/>
        </w:rPr>
        <w:t xml:space="preserve"> </w:t>
      </w:r>
      <w:r w:rsidRPr="000B60AA">
        <w:rPr>
          <w:rFonts w:ascii="Book Antiqua" w:eastAsia="宋体" w:hAnsi="Book Antiqua"/>
          <w:iCs/>
          <w:lang w:eastAsia="zh-CN"/>
        </w:rPr>
        <w:t>201</w:t>
      </w:r>
      <w:r w:rsidR="00B747FC">
        <w:rPr>
          <w:rFonts w:ascii="Book Antiqua" w:eastAsia="宋体" w:hAnsi="Book Antiqua" w:hint="eastAsia"/>
          <w:iCs/>
          <w:lang w:eastAsia="zh-CN"/>
        </w:rPr>
        <w:t>7</w:t>
      </w:r>
      <w:bookmarkStart w:id="0" w:name="_GoBack"/>
      <w:bookmarkEnd w:id="0"/>
      <w:r w:rsidRPr="000B60AA">
        <w:rPr>
          <w:rFonts w:ascii="Book Antiqua" w:eastAsia="宋体" w:hAnsi="Book Antiqua"/>
          <w:iCs/>
          <w:lang w:eastAsia="zh-CN"/>
        </w:rPr>
        <w:t>; In press</w:t>
      </w:r>
    </w:p>
    <w:p w14:paraId="01A7632E" w14:textId="77777777" w:rsidR="000B60AA" w:rsidRDefault="000B60AA">
      <w:pPr>
        <w:rPr>
          <w:rFonts w:ascii="Book Antiqua" w:eastAsiaTheme="majorEastAsia" w:hAnsi="Book Antiqua" w:cstheme="majorBidi"/>
          <w:b/>
          <w:bCs/>
        </w:rPr>
      </w:pPr>
      <w:r>
        <w:rPr>
          <w:rFonts w:ascii="Book Antiqua" w:hAnsi="Book Antiqua"/>
        </w:rPr>
        <w:br w:type="page"/>
      </w:r>
    </w:p>
    <w:p w14:paraId="0457FD29" w14:textId="3DB2710A" w:rsidR="0067758E" w:rsidRPr="000B60AA" w:rsidRDefault="000B60AA" w:rsidP="000B60AA">
      <w:pPr>
        <w:pStyle w:val="2"/>
        <w:jc w:val="both"/>
        <w:rPr>
          <w:rFonts w:ascii="Book Antiqua" w:hAnsi="Book Antiqua"/>
          <w:color w:val="auto"/>
          <w:sz w:val="24"/>
          <w:szCs w:val="24"/>
        </w:rPr>
      </w:pPr>
      <w:r w:rsidRPr="000B60AA">
        <w:rPr>
          <w:rFonts w:ascii="Book Antiqua" w:hAnsi="Book Antiqua"/>
          <w:color w:val="auto"/>
          <w:sz w:val="24"/>
          <w:szCs w:val="24"/>
        </w:rPr>
        <w:lastRenderedPageBreak/>
        <w:t>INTRODUCTION</w:t>
      </w:r>
    </w:p>
    <w:p w14:paraId="0605FBA0" w14:textId="13FDDA54" w:rsidR="007D7B4B" w:rsidRPr="000B60AA" w:rsidRDefault="005A15F4" w:rsidP="000B60AA">
      <w:pPr>
        <w:widowControl w:val="0"/>
        <w:autoSpaceDE w:val="0"/>
        <w:autoSpaceDN w:val="0"/>
        <w:adjustRightInd w:val="0"/>
        <w:spacing w:line="360" w:lineRule="auto"/>
        <w:jc w:val="both"/>
        <w:rPr>
          <w:rFonts w:ascii="Book Antiqua" w:hAnsi="Book Antiqua"/>
        </w:rPr>
      </w:pPr>
      <w:r w:rsidRPr="000B60AA">
        <w:rPr>
          <w:rFonts w:ascii="Book Antiqua" w:hAnsi="Book Antiqua"/>
        </w:rPr>
        <w:t xml:space="preserve">Cardiovascular magnetic resonance (CMR) imaging uniquely characterises myocardial and microvascular injury in acute </w:t>
      </w:r>
      <w:r w:rsidR="00726E69" w:rsidRPr="000B60AA">
        <w:rPr>
          <w:rFonts w:ascii="Book Antiqua" w:hAnsi="Book Antiqua"/>
        </w:rPr>
        <w:t>myocardial infarction (</w:t>
      </w:r>
      <w:r w:rsidR="000B60AA" w:rsidRPr="000B60AA">
        <w:rPr>
          <w:rFonts w:ascii="Book Antiqua" w:eastAsia="宋体" w:hAnsi="Book Antiqua"/>
          <w:lang w:eastAsia="zh-CN"/>
        </w:rPr>
        <w:t>A</w:t>
      </w:r>
      <w:r w:rsidR="00726E69" w:rsidRPr="000B60AA">
        <w:rPr>
          <w:rFonts w:ascii="Book Antiqua" w:hAnsi="Book Antiqua"/>
        </w:rPr>
        <w:t xml:space="preserve">MI), providing powerful surrogate markers of </w:t>
      </w:r>
      <w:r w:rsidR="00CA757E" w:rsidRPr="000B60AA">
        <w:rPr>
          <w:rFonts w:ascii="Book Antiqua" w:hAnsi="Book Antiqua"/>
        </w:rPr>
        <w:t>outcomes</w:t>
      </w:r>
      <w:r w:rsidR="00726E69" w:rsidRPr="000B60AA">
        <w:rPr>
          <w:rFonts w:ascii="Book Antiqua" w:hAnsi="Book Antiqua"/>
        </w:rPr>
        <w:t>.</w:t>
      </w:r>
      <w:r w:rsidR="000B60AA">
        <w:rPr>
          <w:rFonts w:ascii="Book Antiqua" w:hAnsi="Book Antiqua"/>
        </w:rPr>
        <w:t xml:space="preserve"> </w:t>
      </w:r>
      <w:r w:rsidR="00CA757E" w:rsidRPr="000B60AA">
        <w:rPr>
          <w:rFonts w:ascii="Book Antiqua" w:hAnsi="Book Antiqua"/>
        </w:rPr>
        <w:t>T</w:t>
      </w:r>
      <w:r w:rsidR="0078172B" w:rsidRPr="000B60AA">
        <w:rPr>
          <w:rFonts w:ascii="Book Antiqua" w:hAnsi="Book Antiqua"/>
        </w:rPr>
        <w:t>he l</w:t>
      </w:r>
      <w:r w:rsidR="00726E69" w:rsidRPr="000B60AA">
        <w:rPr>
          <w:rFonts w:ascii="Book Antiqua" w:hAnsi="Book Antiqua"/>
        </w:rPr>
        <w:t>ast 10 years have seen an exponential increase in studies utilising CMR based endpoints</w:t>
      </w:r>
      <w:r w:rsidR="005061A1" w:rsidRPr="000B60AA">
        <w:rPr>
          <w:rFonts w:ascii="Book Antiqua" w:hAnsi="Book Antiqua"/>
        </w:rPr>
        <w:t xml:space="preserve"> in patients with </w:t>
      </w:r>
      <w:r w:rsidR="000B60AA" w:rsidRPr="000B60AA">
        <w:rPr>
          <w:rFonts w:ascii="Book Antiqua" w:eastAsia="宋体" w:hAnsi="Book Antiqua"/>
          <w:lang w:eastAsia="zh-CN"/>
        </w:rPr>
        <w:t>AMI</w:t>
      </w:r>
      <w:r w:rsidR="005061A1" w:rsidRPr="000B60AA">
        <w:rPr>
          <w:rFonts w:ascii="Book Antiqua" w:hAnsi="Book Antiqua"/>
        </w:rPr>
        <w:t xml:space="preserve"> undergoing primary percutaneous intervention</w:t>
      </w:r>
      <w:r w:rsidR="00726E69" w:rsidRPr="000B60AA">
        <w:rPr>
          <w:rFonts w:ascii="Book Antiqua" w:hAnsi="Book Antiqua"/>
        </w:rPr>
        <w:t>.</w:t>
      </w:r>
      <w:r w:rsidR="000B60AA">
        <w:rPr>
          <w:rFonts w:ascii="Book Antiqua" w:hAnsi="Book Antiqua"/>
        </w:rPr>
        <w:t xml:space="preserve"> </w:t>
      </w:r>
      <w:r w:rsidR="00726E69" w:rsidRPr="000B60AA">
        <w:rPr>
          <w:rFonts w:ascii="Book Antiqua" w:hAnsi="Book Antiqua"/>
        </w:rPr>
        <w:t>This article provides a</w:t>
      </w:r>
      <w:r w:rsidR="00E33389" w:rsidRPr="000B60AA">
        <w:rPr>
          <w:rFonts w:ascii="Book Antiqua" w:hAnsi="Book Antiqua"/>
        </w:rPr>
        <w:t xml:space="preserve"> contemporary, </w:t>
      </w:r>
      <w:r w:rsidR="004D283A" w:rsidRPr="000B60AA">
        <w:rPr>
          <w:rFonts w:ascii="Book Antiqua" w:hAnsi="Book Antiqua"/>
        </w:rPr>
        <w:t>comprehensive</w:t>
      </w:r>
      <w:r w:rsidR="00E33389" w:rsidRPr="000B60AA">
        <w:rPr>
          <w:rFonts w:ascii="Book Antiqua" w:hAnsi="Book Antiqua"/>
        </w:rPr>
        <w:t xml:space="preserve"> </w:t>
      </w:r>
      <w:r w:rsidR="00CA757E" w:rsidRPr="000B60AA">
        <w:rPr>
          <w:rFonts w:ascii="Book Antiqua" w:hAnsi="Book Antiqua"/>
        </w:rPr>
        <w:t>review of the powerful role of CMR imaging in the assessment</w:t>
      </w:r>
      <w:r w:rsidR="00E33389" w:rsidRPr="000B60AA">
        <w:rPr>
          <w:rFonts w:ascii="Book Antiqua" w:hAnsi="Book Antiqua"/>
        </w:rPr>
        <w:t xml:space="preserve"> of outcomes in </w:t>
      </w:r>
      <w:r w:rsidR="000B60AA" w:rsidRPr="000B60AA">
        <w:rPr>
          <w:rFonts w:ascii="Book Antiqua" w:eastAsia="宋体" w:hAnsi="Book Antiqua"/>
          <w:lang w:eastAsia="zh-CN"/>
        </w:rPr>
        <w:t>AMI</w:t>
      </w:r>
      <w:r w:rsidR="00E33389" w:rsidRPr="000B60AA">
        <w:rPr>
          <w:rFonts w:ascii="Book Antiqua" w:hAnsi="Book Antiqua"/>
        </w:rPr>
        <w:t>.</w:t>
      </w:r>
      <w:r w:rsidR="000B60AA">
        <w:rPr>
          <w:rFonts w:ascii="Book Antiqua" w:hAnsi="Book Antiqua"/>
        </w:rPr>
        <w:t xml:space="preserve"> </w:t>
      </w:r>
      <w:r w:rsidR="00E33389" w:rsidRPr="000B60AA">
        <w:rPr>
          <w:rFonts w:ascii="Book Antiqua" w:hAnsi="Book Antiqua"/>
        </w:rPr>
        <w:t xml:space="preserve">The theory, assessment techniques, chronology, importance in predicting left ventricular function and </w:t>
      </w:r>
      <w:r w:rsidR="00F1071D" w:rsidRPr="000B60AA">
        <w:rPr>
          <w:rFonts w:ascii="Book Antiqua" w:hAnsi="Book Antiqua"/>
        </w:rPr>
        <w:t>remodelling</w:t>
      </w:r>
      <w:r w:rsidR="002C0174" w:rsidRPr="000B60AA">
        <w:rPr>
          <w:rFonts w:ascii="Book Antiqua" w:hAnsi="Book Antiqua"/>
        </w:rPr>
        <w:t>,</w:t>
      </w:r>
      <w:r w:rsidR="00E33389" w:rsidRPr="000B60AA">
        <w:rPr>
          <w:rFonts w:ascii="Book Antiqua" w:hAnsi="Book Antiqua"/>
        </w:rPr>
        <w:t xml:space="preserve"> and prognostic value of each CMR surrogate marker is described in detail. Major studies illustrating the importance of the markers are summarised, </w:t>
      </w:r>
      <w:r w:rsidR="00C14E9F" w:rsidRPr="000B60AA">
        <w:rPr>
          <w:rFonts w:ascii="Book Antiqua" w:hAnsi="Book Antiqua"/>
        </w:rPr>
        <w:t>providing</w:t>
      </w:r>
      <w:r w:rsidR="00E33389" w:rsidRPr="000B60AA">
        <w:rPr>
          <w:rFonts w:ascii="Book Antiqua" w:hAnsi="Book Antiqua"/>
        </w:rPr>
        <w:t xml:space="preserve"> an up to date review of </w:t>
      </w:r>
      <w:r w:rsidR="002C0174" w:rsidRPr="000B60AA">
        <w:rPr>
          <w:rFonts w:ascii="Book Antiqua" w:hAnsi="Book Antiqua"/>
        </w:rPr>
        <w:t xml:space="preserve">the </w:t>
      </w:r>
      <w:r w:rsidR="00E33389" w:rsidRPr="000B60AA">
        <w:rPr>
          <w:rFonts w:ascii="Book Antiqua" w:hAnsi="Book Antiqua"/>
        </w:rPr>
        <w:t xml:space="preserve">literature </w:t>
      </w:r>
      <w:r w:rsidR="002C0174" w:rsidRPr="000B60AA">
        <w:rPr>
          <w:rFonts w:ascii="Book Antiqua" w:hAnsi="Book Antiqua"/>
        </w:rPr>
        <w:t xml:space="preserve">base </w:t>
      </w:r>
      <w:r w:rsidR="00E33389" w:rsidRPr="000B60AA">
        <w:rPr>
          <w:rFonts w:ascii="Book Antiqua" w:hAnsi="Book Antiqua"/>
        </w:rPr>
        <w:t xml:space="preserve">in CMR imaging in </w:t>
      </w:r>
      <w:r w:rsidR="000B60AA" w:rsidRPr="000B60AA">
        <w:rPr>
          <w:rFonts w:ascii="Book Antiqua" w:eastAsia="宋体" w:hAnsi="Book Antiqua"/>
          <w:lang w:eastAsia="zh-CN"/>
        </w:rPr>
        <w:t>AMI</w:t>
      </w:r>
      <w:r w:rsidR="00E33389" w:rsidRPr="000B60AA">
        <w:rPr>
          <w:rFonts w:ascii="Book Antiqua" w:hAnsi="Book Antiqua"/>
        </w:rPr>
        <w:t>.</w:t>
      </w:r>
    </w:p>
    <w:p w14:paraId="0A29E58D" w14:textId="77777777" w:rsidR="0067758E" w:rsidRPr="000B60AA" w:rsidRDefault="0067758E" w:rsidP="000B60AA">
      <w:pPr>
        <w:widowControl w:val="0"/>
        <w:autoSpaceDE w:val="0"/>
        <w:autoSpaceDN w:val="0"/>
        <w:adjustRightInd w:val="0"/>
        <w:spacing w:line="360" w:lineRule="auto"/>
        <w:jc w:val="both"/>
        <w:rPr>
          <w:rFonts w:ascii="Book Antiqua" w:eastAsia="宋体" w:hAnsi="Book Antiqua"/>
          <w:lang w:eastAsia="zh-CN"/>
        </w:rPr>
      </w:pPr>
    </w:p>
    <w:p w14:paraId="19C7099B" w14:textId="259BDEBB" w:rsidR="00AE1A15" w:rsidRPr="000B60AA" w:rsidRDefault="000B60AA" w:rsidP="000B60AA">
      <w:pPr>
        <w:pStyle w:val="2"/>
        <w:tabs>
          <w:tab w:val="left" w:pos="567"/>
          <w:tab w:val="left" w:pos="709"/>
        </w:tabs>
        <w:jc w:val="both"/>
        <w:rPr>
          <w:rFonts w:ascii="Book Antiqua" w:hAnsi="Book Antiqua"/>
          <w:color w:val="auto"/>
          <w:sz w:val="24"/>
          <w:szCs w:val="24"/>
        </w:rPr>
      </w:pPr>
      <w:bookmarkStart w:id="1" w:name="_Toc262158420"/>
      <w:bookmarkStart w:id="2" w:name="_Toc262161441"/>
      <w:bookmarkStart w:id="3" w:name="_Toc262161500"/>
      <w:bookmarkStart w:id="4" w:name="_Toc262161559"/>
      <w:bookmarkStart w:id="5" w:name="_Toc262161655"/>
      <w:bookmarkStart w:id="6" w:name="_Toc312061036"/>
      <w:bookmarkStart w:id="7" w:name="_Toc312253072"/>
      <w:bookmarkStart w:id="8" w:name="_Toc312254054"/>
      <w:bookmarkStart w:id="9" w:name="_Toc327394763"/>
      <w:r w:rsidRPr="000B60AA">
        <w:rPr>
          <w:rFonts w:ascii="Book Antiqua" w:hAnsi="Book Antiqua"/>
          <w:color w:val="auto"/>
          <w:sz w:val="24"/>
          <w:szCs w:val="24"/>
        </w:rPr>
        <w:t xml:space="preserve">MARKERS OF OUTCOMES FOLLOWING PRIMARY PERCUTANEOUS CORONARY INTERVENTION IN </w:t>
      </w:r>
      <w:bookmarkEnd w:id="1"/>
      <w:bookmarkEnd w:id="2"/>
      <w:bookmarkEnd w:id="3"/>
      <w:bookmarkEnd w:id="4"/>
      <w:bookmarkEnd w:id="5"/>
      <w:bookmarkEnd w:id="6"/>
      <w:bookmarkEnd w:id="7"/>
      <w:bookmarkEnd w:id="8"/>
      <w:bookmarkEnd w:id="9"/>
      <w:r w:rsidRPr="000B60AA">
        <w:rPr>
          <w:rFonts w:ascii="Book Antiqua" w:eastAsia="宋体" w:hAnsi="Book Antiqua"/>
          <w:color w:val="auto"/>
          <w:sz w:val="24"/>
          <w:szCs w:val="24"/>
          <w:lang w:eastAsia="zh-CN"/>
        </w:rPr>
        <w:t>AMI</w:t>
      </w:r>
    </w:p>
    <w:p w14:paraId="0BBD878C" w14:textId="4BFC3494" w:rsidR="00AE1A15" w:rsidRPr="000B60AA" w:rsidRDefault="000567FD" w:rsidP="000B60AA">
      <w:pPr>
        <w:tabs>
          <w:tab w:val="left" w:pos="688"/>
        </w:tabs>
        <w:spacing w:line="360" w:lineRule="auto"/>
        <w:jc w:val="both"/>
        <w:rPr>
          <w:rFonts w:ascii="Book Antiqua" w:hAnsi="Book Antiqua"/>
        </w:rPr>
      </w:pPr>
      <w:r w:rsidRPr="000B60AA">
        <w:rPr>
          <w:rFonts w:ascii="Book Antiqua" w:hAnsi="Book Antiqua"/>
        </w:rPr>
        <w:t>Prognostic studies</w:t>
      </w:r>
      <w:r w:rsidR="003337AD" w:rsidRPr="000B60AA">
        <w:rPr>
          <w:rFonts w:ascii="Book Antiqua" w:hAnsi="Book Antiqua"/>
        </w:rPr>
        <w:t xml:space="preserve"> using</w:t>
      </w:r>
      <w:r w:rsidR="00791F76" w:rsidRPr="000B60AA">
        <w:rPr>
          <w:rFonts w:ascii="Book Antiqua" w:hAnsi="Book Antiqua"/>
        </w:rPr>
        <w:t xml:space="preserve"> </w:t>
      </w:r>
      <w:r w:rsidR="00A54C44" w:rsidRPr="000B60AA">
        <w:rPr>
          <w:rFonts w:ascii="Book Antiqua" w:hAnsi="Book Antiqua"/>
        </w:rPr>
        <w:t>clinical</w:t>
      </w:r>
      <w:r w:rsidR="003337AD" w:rsidRPr="000B60AA">
        <w:rPr>
          <w:rFonts w:ascii="Book Antiqua" w:hAnsi="Book Antiqua"/>
        </w:rPr>
        <w:t xml:space="preserve"> </w:t>
      </w:r>
      <w:r w:rsidR="00791F76" w:rsidRPr="000B60AA">
        <w:rPr>
          <w:rFonts w:ascii="Book Antiqua" w:hAnsi="Book Antiqua"/>
        </w:rPr>
        <w:t>outcomes</w:t>
      </w:r>
      <w:r w:rsidR="003337AD" w:rsidRPr="000B60AA">
        <w:rPr>
          <w:rFonts w:ascii="Book Antiqua" w:hAnsi="Book Antiqua"/>
        </w:rPr>
        <w:t>, in particular mortality require large sample sizes.</w:t>
      </w:r>
      <w:r w:rsidR="000B60AA">
        <w:rPr>
          <w:rFonts w:ascii="Book Antiqua" w:hAnsi="Book Antiqua"/>
        </w:rPr>
        <w:t xml:space="preserve"> </w:t>
      </w:r>
      <w:r w:rsidR="003337AD" w:rsidRPr="000B60AA">
        <w:rPr>
          <w:rFonts w:ascii="Book Antiqua" w:hAnsi="Book Antiqua"/>
        </w:rPr>
        <w:t xml:space="preserve">Surrogate </w:t>
      </w:r>
      <w:r w:rsidR="00963ED0" w:rsidRPr="000B60AA">
        <w:rPr>
          <w:rFonts w:ascii="Book Antiqua" w:hAnsi="Book Antiqua"/>
        </w:rPr>
        <w:t>bio</w:t>
      </w:r>
      <w:r w:rsidR="003337AD" w:rsidRPr="000B60AA">
        <w:rPr>
          <w:rFonts w:ascii="Book Antiqua" w:hAnsi="Book Antiqua"/>
        </w:rPr>
        <w:t xml:space="preserve">markers of outcome are directly measured alternative endpoints used as a substitute for </w:t>
      </w:r>
      <w:r w:rsidR="00963ED0" w:rsidRPr="000B60AA">
        <w:rPr>
          <w:rFonts w:ascii="Book Antiqua" w:hAnsi="Book Antiqua"/>
        </w:rPr>
        <w:t xml:space="preserve">biological processes and </w:t>
      </w:r>
      <w:r w:rsidR="003337AD" w:rsidRPr="000B60AA">
        <w:rPr>
          <w:rFonts w:ascii="Book Antiqua" w:hAnsi="Book Antiqua"/>
        </w:rPr>
        <w:t xml:space="preserve">clinical </w:t>
      </w:r>
      <w:proofErr w:type="gramStart"/>
      <w:r w:rsidR="003337AD" w:rsidRPr="000B60AA">
        <w:rPr>
          <w:rFonts w:ascii="Book Antiqua" w:hAnsi="Book Antiqua"/>
        </w:rPr>
        <w:t>outcomes</w:t>
      </w:r>
      <w:r w:rsidR="000B60AA" w:rsidRPr="000B60AA">
        <w:rPr>
          <w:rFonts w:ascii="Book Antiqua" w:eastAsia="宋体" w:hAnsi="Book Antiqua" w:hint="eastAsia"/>
          <w:vertAlign w:val="superscript"/>
          <w:lang w:eastAsia="zh-CN"/>
        </w:rPr>
        <w:t>[</w:t>
      </w:r>
      <w:proofErr w:type="gramEnd"/>
      <w:r w:rsidR="007F1CE4" w:rsidRPr="000B60AA">
        <w:rPr>
          <w:rFonts w:ascii="Book Antiqua" w:hAnsi="Book Antiqua"/>
        </w:rPr>
        <w:fldChar w:fldCharType="begin">
          <w:fldData xml:space="preserve">PEVuZE5vdGU+PENpdGU+PEF1dGhvcj5Hcm91cDwvQXV0aG9yPjxZZWFyPjIwMDE8L1llYXI+PFJl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4OS05NTwvcGFnZXM+PHZvbHVtZT42OTwvdm9sdW1lPjxudW1iZXI+MzwvbnVtYmVyPjxlZGl0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</w:fldData>
        </w:fldChar>
      </w:r>
      <w:r w:rsidR="00763EEA" w:rsidRPr="000B60AA">
        <w:rPr>
          <w:rFonts w:ascii="Book Antiqua" w:hAnsi="Book Antiqua"/>
        </w:rPr>
        <w:instrText xml:space="preserve"> ADDIN EN.CITE </w:instrText>
      </w:r>
      <w:r w:rsidR="00763EEA" w:rsidRPr="000B60AA">
        <w:rPr>
          <w:rFonts w:ascii="Book Antiqua" w:hAnsi="Book Antiqua"/>
        </w:rPr>
        <w:fldChar w:fldCharType="begin">
          <w:fldData xml:space="preserve">PEVuZE5vdGU+PENpdGU+PEF1dGhvcj5Hcm91cDwvQXV0aG9yPjxZZWFyPjIwMDE8L1llYXI+PFJl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4OS05NTwvcGFnZXM+PHZvbHVtZT42OTwvdm9sdW1lPjxudW1iZXI+MzwvbnVtYmVyPjxlZGl0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</w:fldData>
        </w:fldChar>
      </w:r>
      <w:r w:rsidR="00763EEA" w:rsidRPr="000B60AA">
        <w:rPr>
          <w:rFonts w:ascii="Book Antiqua" w:hAnsi="Book Antiqua"/>
        </w:rPr>
        <w:instrText xml:space="preserve"> ADDIN EN.CITE.DATA </w:instrText>
      </w:r>
      <w:r w:rsidR="00763EEA" w:rsidRPr="000B60AA">
        <w:rPr>
          <w:rFonts w:ascii="Book Antiqua" w:hAnsi="Book Antiqua"/>
        </w:rPr>
      </w:r>
      <w:r w:rsidR="00763EEA" w:rsidRPr="000B60AA">
        <w:rPr>
          <w:rFonts w:ascii="Book Antiqua" w:hAnsi="Book Antiqua"/>
        </w:rPr>
        <w:fldChar w:fldCharType="end"/>
      </w:r>
      <w:r w:rsidR="007F1CE4" w:rsidRPr="000B60AA">
        <w:rPr>
          <w:rFonts w:ascii="Book Antiqua" w:hAnsi="Book Antiqua"/>
        </w:rPr>
      </w:r>
      <w:r w:rsidR="007F1CE4" w:rsidRPr="000B60AA">
        <w:rPr>
          <w:rFonts w:ascii="Book Antiqua" w:hAnsi="Book Antiqua"/>
        </w:rPr>
        <w:fldChar w:fldCharType="separate"/>
      </w:r>
      <w:hyperlink w:anchor="_ENREF_1" w:tooltip="Group, 2001 #1222" w:history="1">
        <w:r w:rsidR="00E43AE9" w:rsidRPr="000B60AA">
          <w:rPr>
            <w:rFonts w:ascii="Book Antiqua" w:hAnsi="Book Antiqua"/>
            <w:noProof/>
            <w:vertAlign w:val="superscript"/>
          </w:rPr>
          <w:t>1</w:t>
        </w:r>
      </w:hyperlink>
      <w:r w:rsidR="000B60AA" w:rsidRPr="000B60AA">
        <w:rPr>
          <w:rFonts w:ascii="Book Antiqua" w:hAnsi="Book Antiqua"/>
          <w:noProof/>
          <w:vertAlign w:val="superscript"/>
        </w:rPr>
        <w:t>,</w:t>
      </w:r>
      <w:hyperlink w:anchor="_ENREF_2" w:tooltip="Desch, 2011 #414" w:history="1">
        <w:r w:rsidR="00E43AE9" w:rsidRPr="000B60AA">
          <w:rPr>
            <w:rFonts w:ascii="Book Antiqua" w:hAnsi="Book Antiqua"/>
            <w:noProof/>
            <w:vertAlign w:val="superscript"/>
          </w:rPr>
          <w:t>2</w:t>
        </w:r>
      </w:hyperlink>
      <w:r w:rsidR="007F1CE4" w:rsidRPr="000B60AA">
        <w:rPr>
          <w:rFonts w:ascii="Book Antiqua" w:hAnsi="Book Antiqua"/>
        </w:rPr>
        <w:fldChar w:fldCharType="end"/>
      </w:r>
      <w:r w:rsidR="000B60AA" w:rsidRPr="000B60AA">
        <w:rPr>
          <w:rFonts w:ascii="Book Antiqua" w:eastAsia="宋体" w:hAnsi="Book Antiqua" w:hint="eastAsia"/>
          <w:vertAlign w:val="superscript"/>
          <w:lang w:eastAsia="zh-CN"/>
        </w:rPr>
        <w:t>]</w:t>
      </w:r>
      <w:r w:rsidR="003337AD" w:rsidRPr="000B60AA">
        <w:rPr>
          <w:rFonts w:ascii="Book Antiqua" w:hAnsi="Book Antiqua"/>
        </w:rPr>
        <w:t>.</w:t>
      </w:r>
      <w:r w:rsidR="000B60AA" w:rsidRPr="000B60AA">
        <w:rPr>
          <w:rFonts w:ascii="Book Antiqua" w:hAnsi="Book Antiqua"/>
        </w:rPr>
        <w:t xml:space="preserve"> </w:t>
      </w:r>
      <w:r w:rsidR="000B60AA" w:rsidRPr="000B60AA">
        <w:rPr>
          <w:rFonts w:ascii="Book Antiqua" w:eastAsia="宋体" w:hAnsi="Book Antiqua"/>
          <w:lang w:eastAsia="zh-CN"/>
        </w:rPr>
        <w:t>CMR</w:t>
      </w:r>
      <w:r w:rsidR="004C7014" w:rsidRPr="000B60AA">
        <w:rPr>
          <w:rFonts w:ascii="Book Antiqua" w:hAnsi="Book Antiqua"/>
        </w:rPr>
        <w:t xml:space="preserve"> imaging</w:t>
      </w:r>
      <w:r w:rsidR="001E3857" w:rsidRPr="000B60AA">
        <w:rPr>
          <w:rFonts w:ascii="Book Antiqua" w:hAnsi="Book Antiqua"/>
        </w:rPr>
        <w:t xml:space="preserve"> </w:t>
      </w:r>
      <w:r w:rsidR="00CD7762" w:rsidRPr="000B60AA">
        <w:rPr>
          <w:rFonts w:ascii="Book Antiqua" w:hAnsi="Book Antiqua"/>
        </w:rPr>
        <w:t>uniquely characterises</w:t>
      </w:r>
      <w:r w:rsidR="00F876AC" w:rsidRPr="000B60AA">
        <w:rPr>
          <w:rFonts w:ascii="Book Antiqua" w:hAnsi="Book Antiqua"/>
        </w:rPr>
        <w:t xml:space="preserve"> myocardial and microvascular injury in </w:t>
      </w:r>
      <w:r w:rsidR="000B60AA" w:rsidRPr="000B60AA">
        <w:rPr>
          <w:rFonts w:ascii="Book Antiqua" w:eastAsia="宋体" w:hAnsi="Book Antiqua"/>
          <w:lang w:eastAsia="zh-CN"/>
        </w:rPr>
        <w:t>AMI</w:t>
      </w:r>
      <w:r w:rsidR="00F876AC" w:rsidRPr="000B60AA">
        <w:rPr>
          <w:rFonts w:ascii="Book Antiqua" w:hAnsi="Book Antiqua"/>
        </w:rPr>
        <w:t xml:space="preserve"> </w:t>
      </w:r>
      <w:r w:rsidR="00F27DA6" w:rsidRPr="000B60AA">
        <w:rPr>
          <w:rFonts w:ascii="Book Antiqua" w:hAnsi="Book Antiqua"/>
        </w:rPr>
        <w:t xml:space="preserve">due </w:t>
      </w:r>
      <w:r w:rsidR="001E3857" w:rsidRPr="000B60AA">
        <w:rPr>
          <w:rFonts w:ascii="Book Antiqua" w:hAnsi="Book Antiqua"/>
        </w:rPr>
        <w:t>to its accuracy, reliability and validity</w:t>
      </w:r>
      <w:r w:rsidR="009D2272" w:rsidRPr="000B60AA">
        <w:rPr>
          <w:rFonts w:ascii="Book Antiqua" w:hAnsi="Book Antiqua"/>
        </w:rPr>
        <w:t xml:space="preserve"> (Figure </w:t>
      </w:r>
      <w:r w:rsidR="00762538" w:rsidRPr="000B60AA">
        <w:rPr>
          <w:rFonts w:ascii="Book Antiqua" w:hAnsi="Book Antiqua"/>
        </w:rPr>
        <w:t>1</w:t>
      </w:r>
      <w:r w:rsidR="009D2272" w:rsidRPr="000B60AA">
        <w:rPr>
          <w:rFonts w:ascii="Book Antiqua" w:hAnsi="Book Antiqua"/>
        </w:rPr>
        <w:t>)</w:t>
      </w:r>
      <w:r w:rsidR="000B60AA" w:rsidRPr="000B60AA">
        <w:rPr>
          <w:rFonts w:ascii="Book Antiqua" w:eastAsia="宋体" w:hAnsi="Book Antiqua" w:hint="eastAsia"/>
          <w:vertAlign w:val="superscript"/>
          <w:lang w:eastAsia="zh-CN"/>
        </w:rPr>
        <w:t>[2-</w:t>
      </w:r>
      <w:hyperlink w:anchor="_ENREF_4" w:tooltip="Austin, 2011 #2107"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Austin&lt;/Author&gt;&lt;Year&gt;2011&lt;/Year&gt;&lt;RecNum&gt;2107&lt;/RecNum&gt;&lt;DisplayText&gt;&lt;style face="superscript"&gt;4&lt;/style&gt;&lt;/DisplayText&gt;&lt;record&gt;&lt;rec-number&gt;2107&lt;/rec-number&gt;&lt;foreign-keys&gt;&lt;key app="EN" db-id="zzst0pe9v92wx6eaxf6pwstvvxxs0tzd5rfr"&gt;2107&lt;/key&gt;&lt;/foreign-keys&gt;&lt;ref-type name="Journal Article"&gt;17&lt;/ref-type&gt;&lt;contributors&gt;&lt;authors&gt;&lt;author&gt;Austin, P.C&lt;/author&gt;&lt;/authors&gt;&lt;/contributors&gt;&lt;titles&gt;&lt;title&gt;An Introduction to Propensity Score Methods for Reducing the Effects of Confounding in Observational Studies&lt;/title&gt;&lt;secondary-title&gt;Multivariate Behavioral Research&lt;/secondary-title&gt;&lt;/titles&gt;&lt;periodical&gt;&lt;full-title&gt;Multivariate Behavioral Research&lt;/full-title&gt;&lt;/periodical&gt;&lt;pages&gt;399-424&lt;/pages&gt;&lt;volume&gt;46&lt;/volume&gt;&lt;dates&gt;&lt;year&gt;2011&lt;/year&gt;&lt;/dates&gt;&lt;pub-location&gt;YES&lt;/pub-location&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4</w:t>
        </w:r>
        <w:r w:rsidR="00E43AE9" w:rsidRPr="000B60AA">
          <w:rPr>
            <w:rFonts w:ascii="Book Antiqua" w:hAnsi="Book Antiqua"/>
          </w:rPr>
          <w:fldChar w:fldCharType="end"/>
        </w:r>
      </w:hyperlink>
      <w:r w:rsidR="000B60AA" w:rsidRPr="000B60AA">
        <w:rPr>
          <w:rFonts w:ascii="Book Antiqua" w:eastAsia="宋体" w:hAnsi="Book Antiqua" w:hint="eastAsia"/>
          <w:vertAlign w:val="superscript"/>
          <w:lang w:eastAsia="zh-CN"/>
        </w:rPr>
        <w:t>]</w:t>
      </w:r>
      <w:r w:rsidR="001E3857" w:rsidRPr="000B60AA">
        <w:rPr>
          <w:rFonts w:ascii="Book Antiqua" w:hAnsi="Book Antiqua"/>
        </w:rPr>
        <w:t>.</w:t>
      </w:r>
      <w:r w:rsidR="000B60AA" w:rsidRPr="000B60AA">
        <w:rPr>
          <w:rFonts w:ascii="Book Antiqua" w:hAnsi="Book Antiqua"/>
        </w:rPr>
        <w:t xml:space="preserve"> </w:t>
      </w:r>
      <w:r w:rsidR="006D0F94" w:rsidRPr="000B60AA">
        <w:rPr>
          <w:rFonts w:ascii="Book Antiqua" w:hAnsi="Book Antiqua"/>
        </w:rPr>
        <w:t>This</w:t>
      </w:r>
      <w:r w:rsidR="00637BEE" w:rsidRPr="000B60AA">
        <w:rPr>
          <w:rFonts w:ascii="Book Antiqua" w:hAnsi="Book Antiqua"/>
        </w:rPr>
        <w:t xml:space="preserve"> </w:t>
      </w:r>
      <w:r w:rsidR="007F1CE4" w:rsidRPr="000B60AA">
        <w:rPr>
          <w:rFonts w:ascii="Book Antiqua" w:hAnsi="Book Antiqua"/>
        </w:rPr>
        <w:t>significantly increas</w:t>
      </w:r>
      <w:r w:rsidR="004C7014" w:rsidRPr="000B60AA">
        <w:rPr>
          <w:rFonts w:ascii="Book Antiqua" w:hAnsi="Book Antiqua"/>
        </w:rPr>
        <w:t>e</w:t>
      </w:r>
      <w:r w:rsidR="006D0F94" w:rsidRPr="000B60AA">
        <w:rPr>
          <w:rFonts w:ascii="Book Antiqua" w:hAnsi="Book Antiqua"/>
        </w:rPr>
        <w:t>s</w:t>
      </w:r>
      <w:r w:rsidR="00B753B0" w:rsidRPr="000B60AA">
        <w:rPr>
          <w:rFonts w:ascii="Book Antiqua" w:hAnsi="Book Antiqua"/>
        </w:rPr>
        <w:t xml:space="preserve"> the </w:t>
      </w:r>
      <w:r w:rsidR="007F1CE4" w:rsidRPr="000B60AA">
        <w:rPr>
          <w:rFonts w:ascii="Book Antiqua" w:hAnsi="Book Antiqua"/>
        </w:rPr>
        <w:t xml:space="preserve">statistical power of studies, </w:t>
      </w:r>
      <w:r w:rsidRPr="000B60AA">
        <w:rPr>
          <w:rFonts w:ascii="Book Antiqua" w:hAnsi="Book Antiqua"/>
        </w:rPr>
        <w:t>allowing</w:t>
      </w:r>
      <w:r w:rsidR="007F1CE4" w:rsidRPr="000B60AA">
        <w:rPr>
          <w:rFonts w:ascii="Book Antiqua" w:hAnsi="Book Antiqua"/>
        </w:rPr>
        <w:t xml:space="preserve"> sample size</w:t>
      </w:r>
      <w:r w:rsidRPr="000B60AA">
        <w:rPr>
          <w:rFonts w:ascii="Book Antiqua" w:hAnsi="Book Antiqua"/>
        </w:rPr>
        <w:t xml:space="preserve"> requirements</w:t>
      </w:r>
      <w:r w:rsidR="007F1CE4" w:rsidRPr="000B60AA">
        <w:rPr>
          <w:rFonts w:ascii="Book Antiqua" w:hAnsi="Book Antiqua"/>
        </w:rPr>
        <w:t xml:space="preserve"> to be reduced.</w:t>
      </w:r>
      <w:r w:rsidR="000B60AA" w:rsidRPr="000B60AA">
        <w:rPr>
          <w:rFonts w:ascii="Book Antiqua" w:hAnsi="Book Antiqua"/>
        </w:rPr>
        <w:t xml:space="preserve"> </w:t>
      </w:r>
      <w:r w:rsidR="006D0F94" w:rsidRPr="000B60AA">
        <w:rPr>
          <w:rFonts w:ascii="Book Antiqua" w:hAnsi="Book Antiqua"/>
        </w:rPr>
        <w:t xml:space="preserve">CMR data </w:t>
      </w:r>
      <w:r w:rsidR="005A15F4" w:rsidRPr="000B60AA">
        <w:rPr>
          <w:rFonts w:ascii="Book Antiqua" w:hAnsi="Book Antiqua"/>
        </w:rPr>
        <w:t xml:space="preserve">are </w:t>
      </w:r>
      <w:r w:rsidR="006D0F94" w:rsidRPr="000B60AA">
        <w:rPr>
          <w:rFonts w:ascii="Book Antiqua" w:hAnsi="Book Antiqua"/>
        </w:rPr>
        <w:t>strong surrogate markers of outcome following primary percutaneous coronary intervention (PPCI)</w:t>
      </w:r>
      <w:r w:rsidR="005A15F4" w:rsidRPr="000B60AA">
        <w:rPr>
          <w:rFonts w:ascii="Book Antiqua" w:hAnsi="Book Antiqua"/>
        </w:rPr>
        <w:t xml:space="preserve"> in acute ST-segment elevation MI</w:t>
      </w:r>
      <w:r w:rsidR="006D0F94" w:rsidRPr="000B60AA">
        <w:rPr>
          <w:rFonts w:ascii="Book Antiqua" w:hAnsi="Book Antiqua"/>
        </w:rPr>
        <w:t>.</w:t>
      </w:r>
      <w:r w:rsidR="000B60AA" w:rsidRPr="000B60AA">
        <w:rPr>
          <w:rFonts w:ascii="Book Antiqua" w:hAnsi="Book Antiqua"/>
        </w:rPr>
        <w:t xml:space="preserve"> </w:t>
      </w:r>
    </w:p>
    <w:p w14:paraId="30E3E2D3" w14:textId="77777777" w:rsidR="00890A4C" w:rsidRPr="007953D6" w:rsidRDefault="00890A4C" w:rsidP="000B60AA">
      <w:pPr>
        <w:tabs>
          <w:tab w:val="left" w:pos="688"/>
        </w:tabs>
        <w:spacing w:line="360" w:lineRule="auto"/>
        <w:jc w:val="both"/>
        <w:rPr>
          <w:rFonts w:ascii="Book Antiqua" w:eastAsia="宋体" w:hAnsi="Book Antiqua"/>
          <w:lang w:eastAsia="zh-CN"/>
        </w:rPr>
      </w:pPr>
    </w:p>
    <w:p w14:paraId="69D590D2" w14:textId="12548132" w:rsidR="00FF7F8F" w:rsidRPr="00FD308C" w:rsidRDefault="00FD308C" w:rsidP="00FD308C">
      <w:pPr>
        <w:pStyle w:val="3"/>
        <w:tabs>
          <w:tab w:val="clear" w:pos="1134"/>
          <w:tab w:val="left" w:pos="900"/>
        </w:tabs>
        <w:jc w:val="both"/>
        <w:rPr>
          <w:rFonts w:ascii="Book Antiqua" w:hAnsi="Book Antiqua"/>
          <w:b/>
          <w:color w:val="auto"/>
          <w:sz w:val="24"/>
          <w:szCs w:val="24"/>
        </w:rPr>
      </w:pPr>
      <w:bookmarkStart w:id="10" w:name="_Toc262158421"/>
      <w:bookmarkStart w:id="11" w:name="_Toc262161442"/>
      <w:bookmarkStart w:id="12" w:name="_Toc262161501"/>
      <w:bookmarkStart w:id="13" w:name="_Toc262161560"/>
      <w:bookmarkStart w:id="14" w:name="_Toc262161656"/>
      <w:bookmarkStart w:id="15" w:name="_Toc312061037"/>
      <w:bookmarkStart w:id="16" w:name="_Toc312253073"/>
      <w:bookmarkStart w:id="17" w:name="_Toc312254055"/>
      <w:bookmarkStart w:id="18" w:name="_Toc327394764"/>
      <w:r w:rsidRPr="00FD308C">
        <w:rPr>
          <w:rFonts w:ascii="Book Antiqua" w:hAnsi="Book Antiqua"/>
          <w:b/>
          <w:color w:val="auto"/>
          <w:sz w:val="24"/>
          <w:szCs w:val="24"/>
        </w:rPr>
        <w:t>LV EJECTION FRACTION AND VOLUMES</w:t>
      </w:r>
      <w:bookmarkEnd w:id="10"/>
      <w:bookmarkEnd w:id="11"/>
      <w:bookmarkEnd w:id="12"/>
      <w:bookmarkEnd w:id="13"/>
      <w:bookmarkEnd w:id="14"/>
      <w:r w:rsidRPr="00FD308C">
        <w:rPr>
          <w:rFonts w:ascii="Book Antiqua" w:hAnsi="Book Antiqua"/>
          <w:b/>
          <w:color w:val="auto"/>
          <w:sz w:val="24"/>
          <w:szCs w:val="24"/>
        </w:rPr>
        <w:t xml:space="preserve"> IN </w:t>
      </w:r>
      <w:bookmarkEnd w:id="15"/>
      <w:bookmarkEnd w:id="16"/>
      <w:bookmarkEnd w:id="17"/>
      <w:bookmarkEnd w:id="18"/>
      <w:r w:rsidRPr="00FD308C">
        <w:rPr>
          <w:rFonts w:ascii="Book Antiqua" w:eastAsia="宋体" w:hAnsi="Book Antiqua"/>
          <w:b/>
          <w:color w:val="auto"/>
          <w:sz w:val="24"/>
          <w:szCs w:val="24"/>
          <w:lang w:eastAsia="zh-CN"/>
        </w:rPr>
        <w:t>AMI</w:t>
      </w:r>
    </w:p>
    <w:p w14:paraId="7C8F3198" w14:textId="256C0BC1" w:rsidR="00D20B09" w:rsidRPr="00FD308C" w:rsidRDefault="00FF7F8F" w:rsidP="000B60AA">
      <w:pPr>
        <w:pStyle w:val="4"/>
        <w:jc w:val="both"/>
        <w:rPr>
          <w:rFonts w:ascii="Book Antiqua" w:hAnsi="Book Antiqua"/>
          <w:i/>
          <w:szCs w:val="24"/>
        </w:rPr>
      </w:pPr>
      <w:bookmarkStart w:id="19" w:name="_Toc262158422"/>
      <w:bookmarkStart w:id="20" w:name="_Toc262161443"/>
      <w:bookmarkStart w:id="21" w:name="_Toc262161502"/>
      <w:bookmarkStart w:id="22" w:name="_Toc262161561"/>
      <w:bookmarkStart w:id="23" w:name="_Toc262161657"/>
      <w:bookmarkStart w:id="24" w:name="_Toc312061038"/>
      <w:bookmarkStart w:id="25" w:name="_Toc312253074"/>
      <w:bookmarkStart w:id="26" w:name="_Toc312254056"/>
      <w:r w:rsidRPr="00FD308C">
        <w:rPr>
          <w:rFonts w:ascii="Book Antiqua" w:hAnsi="Book Antiqua"/>
          <w:i/>
          <w:szCs w:val="24"/>
        </w:rPr>
        <w:t>Background</w:t>
      </w:r>
      <w:bookmarkEnd w:id="19"/>
      <w:bookmarkEnd w:id="20"/>
      <w:bookmarkEnd w:id="21"/>
      <w:bookmarkEnd w:id="22"/>
      <w:bookmarkEnd w:id="23"/>
      <w:bookmarkEnd w:id="24"/>
      <w:bookmarkEnd w:id="25"/>
      <w:bookmarkEnd w:id="26"/>
    </w:p>
    <w:p w14:paraId="5BD31F6E" w14:textId="11442040" w:rsidR="00FF7F8F" w:rsidRPr="000B60AA" w:rsidRDefault="000E5FCF" w:rsidP="000B60AA">
      <w:pPr>
        <w:spacing w:line="360" w:lineRule="auto"/>
        <w:jc w:val="both"/>
        <w:rPr>
          <w:rFonts w:ascii="Book Antiqua" w:hAnsi="Book Antiqua"/>
        </w:rPr>
      </w:pPr>
      <w:r w:rsidRPr="000B60AA">
        <w:rPr>
          <w:rFonts w:ascii="Book Antiqua" w:hAnsi="Book Antiqua"/>
        </w:rPr>
        <w:t>In the medium-term f</w:t>
      </w:r>
      <w:r w:rsidR="007456CE" w:rsidRPr="000B60AA">
        <w:rPr>
          <w:rFonts w:ascii="Book Antiqua" w:hAnsi="Book Antiqua"/>
        </w:rPr>
        <w:t xml:space="preserve">ollowing </w:t>
      </w:r>
      <w:r w:rsidR="00D33AA9" w:rsidRPr="000B60AA">
        <w:rPr>
          <w:rFonts w:ascii="Book Antiqua" w:hAnsi="Book Antiqua"/>
        </w:rPr>
        <w:t>STEMI</w:t>
      </w:r>
      <w:r w:rsidR="00245D05" w:rsidRPr="000B60AA">
        <w:rPr>
          <w:rFonts w:ascii="Book Antiqua" w:hAnsi="Book Antiqua"/>
        </w:rPr>
        <w:t>,</w:t>
      </w:r>
      <w:r w:rsidR="007456CE" w:rsidRPr="000B60AA">
        <w:rPr>
          <w:rFonts w:ascii="Book Antiqua" w:hAnsi="Book Antiqua"/>
        </w:rPr>
        <w:t xml:space="preserve"> </w:t>
      </w:r>
      <w:r w:rsidR="00D33AA9" w:rsidRPr="000B60AA">
        <w:rPr>
          <w:rFonts w:ascii="Book Antiqua" w:hAnsi="Book Antiqua"/>
        </w:rPr>
        <w:t>LV end-</w:t>
      </w:r>
      <w:r w:rsidR="00E136B3" w:rsidRPr="000B60AA">
        <w:rPr>
          <w:rFonts w:ascii="Book Antiqua" w:hAnsi="Book Antiqua"/>
        </w:rPr>
        <w:t>dia</w:t>
      </w:r>
      <w:r w:rsidR="00BF58CC" w:rsidRPr="000B60AA">
        <w:rPr>
          <w:rFonts w:ascii="Book Antiqua" w:hAnsi="Book Antiqua"/>
        </w:rPr>
        <w:t xml:space="preserve">stolic volume (LVEDV) increases, </w:t>
      </w:r>
      <w:r w:rsidR="00D33AA9" w:rsidRPr="000B60AA">
        <w:rPr>
          <w:rFonts w:ascii="Book Antiqua" w:hAnsi="Book Antiqua"/>
        </w:rPr>
        <w:t>LV end-</w:t>
      </w:r>
      <w:r w:rsidR="00E136B3" w:rsidRPr="000B60AA">
        <w:rPr>
          <w:rFonts w:ascii="Book Antiqua" w:hAnsi="Book Antiqua"/>
        </w:rPr>
        <w:t xml:space="preserve">systolic volume (LVESV) </w:t>
      </w:r>
      <w:proofErr w:type="gramStart"/>
      <w:r w:rsidR="00E136B3" w:rsidRPr="000B60AA">
        <w:rPr>
          <w:rFonts w:ascii="Book Antiqua" w:hAnsi="Book Antiqua"/>
        </w:rPr>
        <w:t>decreases</w:t>
      </w:r>
      <w:r w:rsidR="00FD308C">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5" \o "Ripa, 2007 #1128"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SaXBhPC9BdXRob3I+PFllYXI+MjAwNzwvWWVhcj48UmVj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SaXBhPC9BdXRob3I+PFllYXI+MjAwNzwvWWVhcj48UmVj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5-7</w:t>
      </w:r>
      <w:r w:rsidR="00E43AE9" w:rsidRPr="000B60AA">
        <w:rPr>
          <w:rFonts w:ascii="Book Antiqua" w:hAnsi="Book Antiqua"/>
        </w:rPr>
        <w:fldChar w:fldCharType="end"/>
      </w:r>
      <w:r w:rsidR="000B60AA" w:rsidRPr="000B60AA">
        <w:rPr>
          <w:rFonts w:ascii="Book Antiqua" w:hAnsi="Book Antiqua"/>
        </w:rPr>
        <w:fldChar w:fldCharType="end"/>
      </w:r>
      <w:r w:rsidR="00FD308C">
        <w:rPr>
          <w:rFonts w:ascii="Book Antiqua" w:eastAsia="宋体" w:hAnsi="Book Antiqua" w:hint="eastAsia"/>
          <w:vertAlign w:val="superscript"/>
          <w:lang w:eastAsia="zh-CN"/>
        </w:rPr>
        <w:t>]</w:t>
      </w:r>
      <w:r w:rsidR="00BF58CC" w:rsidRPr="000B60AA">
        <w:rPr>
          <w:rFonts w:ascii="Book Antiqua" w:hAnsi="Book Antiqua"/>
        </w:rPr>
        <w:t xml:space="preserve"> and there </w:t>
      </w:r>
      <w:r w:rsidR="00D478E5" w:rsidRPr="000B60AA">
        <w:rPr>
          <w:rFonts w:ascii="Book Antiqua" w:hAnsi="Book Antiqua"/>
        </w:rPr>
        <w:t>can be</w:t>
      </w:r>
      <w:r w:rsidR="00BF58CC" w:rsidRPr="000B60AA">
        <w:rPr>
          <w:rFonts w:ascii="Book Antiqua" w:hAnsi="Book Antiqua"/>
        </w:rPr>
        <w:t xml:space="preserve"> compensatory hypertrophy of remote myocardium</w:t>
      </w:r>
      <w:r w:rsidR="00FD308C">
        <w:rPr>
          <w:rFonts w:ascii="Book Antiqua" w:eastAsia="宋体" w:hAnsi="Book Antiqua" w:hint="eastAsia"/>
          <w:vertAlign w:val="superscript"/>
          <w:lang w:eastAsia="zh-CN"/>
        </w:rPr>
        <w:t>[</w:t>
      </w:r>
      <w:r w:rsidR="003148F5" w:rsidRPr="000B60AA">
        <w:rPr>
          <w:rFonts w:ascii="Book Antiqua" w:hAnsi="Book Antiqua"/>
        </w:rPr>
        <w:fldChar w:fldCharType="begin">
          <w:fldData xml:space="preserve">PEVuZE5vdGU+PENpdGU+PEF1dGhvcj5HaHVncmU8L0F1dGhvcj48WWVhcj4yMDExPC9ZZWFyPjxS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wvcGVyaW9kaWNhbD48YWx0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HaHVncmU8L0F1dGhvcj48WWVhcj4yMDExPC9ZZWFyPjxS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4gUmVzb24gTWVkPC9mdWxsLXRpdGxlPjwvcGVyaW9kaWNhbD48YWx0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3148F5" w:rsidRPr="000B60AA">
        <w:rPr>
          <w:rFonts w:ascii="Book Antiqua" w:hAnsi="Book Antiqua"/>
        </w:rPr>
      </w:r>
      <w:r w:rsidR="003148F5" w:rsidRPr="000B60AA">
        <w:rPr>
          <w:rFonts w:ascii="Book Antiqua" w:hAnsi="Book Antiqua"/>
        </w:rPr>
        <w:fldChar w:fldCharType="separate"/>
      </w:r>
      <w:hyperlink w:anchor="_ENREF_8" w:tooltip="Ghugre, 2011 #1554" w:history="1">
        <w:r w:rsidR="00E43AE9" w:rsidRPr="000B60AA">
          <w:rPr>
            <w:rFonts w:ascii="Book Antiqua" w:hAnsi="Book Antiqua"/>
            <w:noProof/>
            <w:vertAlign w:val="superscript"/>
          </w:rPr>
          <w:t>8</w:t>
        </w:r>
      </w:hyperlink>
      <w:r w:rsidR="00FD308C">
        <w:rPr>
          <w:rFonts w:ascii="Book Antiqua" w:hAnsi="Book Antiqua"/>
          <w:noProof/>
          <w:vertAlign w:val="superscript"/>
        </w:rPr>
        <w:t>,</w:t>
      </w:r>
      <w:hyperlink w:anchor="_ENREF_9" w:tooltip="Ibrahim, 2010 #892" w:history="1">
        <w:r w:rsidR="00E43AE9" w:rsidRPr="000B60AA">
          <w:rPr>
            <w:rFonts w:ascii="Book Antiqua" w:hAnsi="Book Antiqua"/>
            <w:noProof/>
            <w:vertAlign w:val="superscript"/>
          </w:rPr>
          <w:t>9</w:t>
        </w:r>
      </w:hyperlink>
      <w:r w:rsidR="003148F5" w:rsidRPr="000B60AA">
        <w:rPr>
          <w:rFonts w:ascii="Book Antiqua" w:hAnsi="Book Antiqua"/>
        </w:rPr>
        <w:fldChar w:fldCharType="end"/>
      </w:r>
      <w:r w:rsidR="00FD308C">
        <w:rPr>
          <w:rFonts w:ascii="Book Antiqua" w:eastAsia="宋体" w:hAnsi="Book Antiqua" w:hint="eastAsia"/>
          <w:vertAlign w:val="superscript"/>
          <w:lang w:eastAsia="zh-CN"/>
        </w:rPr>
        <w:t>]</w:t>
      </w:r>
      <w:r w:rsidR="00BF58CC" w:rsidRPr="000B60AA">
        <w:rPr>
          <w:rFonts w:ascii="Book Antiqua" w:hAnsi="Book Antiqua"/>
        </w:rPr>
        <w:t xml:space="preserve"> in order to preserve stroke volume</w:t>
      </w:r>
      <w:r w:rsidR="0009691A" w:rsidRPr="000B60AA">
        <w:rPr>
          <w:rFonts w:ascii="Book Antiqua" w:hAnsi="Book Antiqua"/>
        </w:rPr>
        <w:t xml:space="preserve"> and ejection fraction (LVEF)</w:t>
      </w:r>
      <w:r w:rsidR="00D33AA9" w:rsidRPr="000B60AA">
        <w:rPr>
          <w:rFonts w:ascii="Book Antiqua" w:hAnsi="Book Antiqua"/>
        </w:rPr>
        <w:t>.</w:t>
      </w:r>
      <w:r w:rsidR="000B60AA">
        <w:rPr>
          <w:rFonts w:ascii="Book Antiqua" w:hAnsi="Book Antiqua"/>
        </w:rPr>
        <w:t xml:space="preserve"> </w:t>
      </w:r>
      <w:r w:rsidR="00F6176D" w:rsidRPr="000B60AA">
        <w:rPr>
          <w:rFonts w:ascii="Book Antiqua" w:hAnsi="Book Antiqua"/>
        </w:rPr>
        <w:t>A</w:t>
      </w:r>
      <w:r w:rsidR="000567FD" w:rsidRPr="000B60AA">
        <w:rPr>
          <w:rFonts w:ascii="Book Antiqua" w:hAnsi="Book Antiqua"/>
        </w:rPr>
        <w:t>dverse</w:t>
      </w:r>
      <w:r w:rsidR="00B7793F" w:rsidRPr="000B60AA">
        <w:rPr>
          <w:rFonts w:ascii="Book Antiqua" w:hAnsi="Book Antiqua"/>
        </w:rPr>
        <w:t xml:space="preserve"> remodelling</w:t>
      </w:r>
      <w:r w:rsidR="00683B26" w:rsidRPr="000B60AA">
        <w:rPr>
          <w:rFonts w:ascii="Book Antiqua" w:hAnsi="Book Antiqua"/>
        </w:rPr>
        <w:t xml:space="preserve"> </w:t>
      </w:r>
      <w:r w:rsidR="00F80634" w:rsidRPr="000B60AA">
        <w:rPr>
          <w:rFonts w:ascii="Book Antiqua" w:hAnsi="Book Antiqua"/>
        </w:rPr>
        <w:t xml:space="preserve">results from </w:t>
      </w:r>
      <w:r w:rsidR="00F80634" w:rsidRPr="000B60AA">
        <w:rPr>
          <w:rFonts w:ascii="Book Antiqua" w:hAnsi="Book Antiqua"/>
        </w:rPr>
        <w:lastRenderedPageBreak/>
        <w:t>an inability of the heart to maintain geometry post MI in the context of large infarct</w:t>
      </w:r>
      <w:r w:rsidR="000567FD" w:rsidRPr="000B60AA">
        <w:rPr>
          <w:rFonts w:ascii="Book Antiqua" w:hAnsi="Book Antiqua"/>
        </w:rPr>
        <w:t>s</w:t>
      </w:r>
      <w:r w:rsidR="00F80634" w:rsidRPr="000B60AA">
        <w:rPr>
          <w:rFonts w:ascii="Book Antiqua" w:hAnsi="Book Antiqua"/>
        </w:rPr>
        <w:t xml:space="preserve"> and </w:t>
      </w:r>
      <w:r w:rsidR="00DF5CAF" w:rsidRPr="000B60AA">
        <w:rPr>
          <w:rFonts w:ascii="Book Antiqua" w:hAnsi="Book Antiqua"/>
        </w:rPr>
        <w:t xml:space="preserve">increased </w:t>
      </w:r>
      <w:r w:rsidR="00F80634" w:rsidRPr="000B60AA">
        <w:rPr>
          <w:rFonts w:ascii="Book Antiqua" w:hAnsi="Book Antiqua"/>
        </w:rPr>
        <w:t xml:space="preserve">wall </w:t>
      </w:r>
      <w:proofErr w:type="gramStart"/>
      <w:r w:rsidR="00F80634" w:rsidRPr="000B60AA">
        <w:rPr>
          <w:rFonts w:ascii="Book Antiqua" w:hAnsi="Book Antiqua"/>
        </w:rPr>
        <w:t>stresses</w:t>
      </w:r>
      <w:r w:rsidR="00FD308C">
        <w:rPr>
          <w:rFonts w:ascii="Book Antiqua" w:eastAsia="宋体" w:hAnsi="Book Antiqua" w:hint="eastAsia"/>
          <w:vertAlign w:val="superscript"/>
          <w:lang w:eastAsia="zh-CN"/>
        </w:rPr>
        <w:t>[</w:t>
      </w:r>
      <w:proofErr w:type="gramEnd"/>
      <w:r w:rsidR="00DD6E8F" w:rsidRPr="000B60AA">
        <w:rPr>
          <w:rFonts w:ascii="Book Antiqua" w:hAnsi="Book Antiqua"/>
        </w:rPr>
        <w:fldChar w:fldCharType="begin">
          <w:fldData xml:space="preserve">PEVuZE5vdGU+PENpdGU+PEF1dGhvcj5MdW5kPC9BdXRob3I+PFllYXI+MjAwNzwvWWVhcj48UmVj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MdW5kPC9BdXRob3I+PFllYXI+MjAwNzwvWWVhcj48UmVj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DD6E8F" w:rsidRPr="000B60AA">
        <w:rPr>
          <w:rFonts w:ascii="Book Antiqua" w:hAnsi="Book Antiqua"/>
        </w:rPr>
      </w:r>
      <w:r w:rsidR="00DD6E8F" w:rsidRPr="000B60AA">
        <w:rPr>
          <w:rFonts w:ascii="Book Antiqua" w:hAnsi="Book Antiqua"/>
        </w:rPr>
        <w:fldChar w:fldCharType="separate"/>
      </w:r>
      <w:hyperlink w:anchor="_ENREF_10" w:tooltip="Lund, 2007 #1062" w:history="1">
        <w:r w:rsidR="00E43AE9" w:rsidRPr="000B60AA">
          <w:rPr>
            <w:rFonts w:ascii="Book Antiqua" w:hAnsi="Book Antiqua"/>
            <w:noProof/>
            <w:vertAlign w:val="superscript"/>
          </w:rPr>
          <w:t>10</w:t>
        </w:r>
      </w:hyperlink>
      <w:r w:rsidR="00FD308C">
        <w:rPr>
          <w:rFonts w:ascii="Book Antiqua" w:hAnsi="Book Antiqua"/>
          <w:noProof/>
          <w:vertAlign w:val="superscript"/>
        </w:rPr>
        <w:t>,</w:t>
      </w:r>
      <w:hyperlink w:anchor="_ENREF_11" w:tooltip="Pfeffer, 1990 #1882" w:history="1">
        <w:r w:rsidR="00E43AE9" w:rsidRPr="000B60AA">
          <w:rPr>
            <w:rFonts w:ascii="Book Antiqua" w:hAnsi="Book Antiqua"/>
            <w:noProof/>
            <w:vertAlign w:val="superscript"/>
          </w:rPr>
          <w:t>11</w:t>
        </w:r>
      </w:hyperlink>
      <w:r w:rsidR="00DD6E8F" w:rsidRPr="000B60AA">
        <w:rPr>
          <w:rFonts w:ascii="Book Antiqua" w:hAnsi="Book Antiqua"/>
        </w:rPr>
        <w:fldChar w:fldCharType="end"/>
      </w:r>
      <w:r w:rsidR="00FD308C">
        <w:rPr>
          <w:rFonts w:ascii="Book Antiqua" w:eastAsia="宋体" w:hAnsi="Book Antiqua" w:hint="eastAsia"/>
          <w:vertAlign w:val="superscript"/>
          <w:lang w:eastAsia="zh-CN"/>
        </w:rPr>
        <w:t>]</w:t>
      </w:r>
      <w:r w:rsidR="00F80634" w:rsidRPr="000B60AA">
        <w:rPr>
          <w:rFonts w:ascii="Book Antiqua" w:hAnsi="Book Antiqua"/>
        </w:rPr>
        <w:t>.</w:t>
      </w:r>
      <w:r w:rsidR="000B60AA">
        <w:rPr>
          <w:rFonts w:ascii="Book Antiqua" w:hAnsi="Book Antiqua"/>
        </w:rPr>
        <w:t xml:space="preserve"> </w:t>
      </w:r>
      <w:r w:rsidR="00A62001" w:rsidRPr="000B60AA">
        <w:rPr>
          <w:rFonts w:ascii="Book Antiqua" w:hAnsi="Book Antiqua"/>
        </w:rPr>
        <w:t>A</w:t>
      </w:r>
      <w:r w:rsidR="00C02BD0" w:rsidRPr="000B60AA">
        <w:rPr>
          <w:rFonts w:ascii="Book Antiqua" w:hAnsi="Book Antiqua"/>
        </w:rPr>
        <w:t>n increase in LVEDVI &gt;</w:t>
      </w:r>
      <w:r w:rsidR="00FD308C">
        <w:rPr>
          <w:rFonts w:ascii="Book Antiqua" w:eastAsia="宋体" w:hAnsi="Book Antiqua" w:hint="eastAsia"/>
          <w:lang w:eastAsia="zh-CN"/>
        </w:rPr>
        <w:t xml:space="preserve"> </w:t>
      </w:r>
      <w:r w:rsidR="00C02BD0" w:rsidRPr="000B60AA">
        <w:rPr>
          <w:rFonts w:ascii="Book Antiqua" w:hAnsi="Book Antiqua"/>
        </w:rPr>
        <w:t>20%</w:t>
      </w:r>
      <w:r w:rsidR="00FD308C">
        <w:rPr>
          <w:rFonts w:ascii="Book Antiqua" w:eastAsia="宋体" w:hAnsi="Book Antiqua" w:hint="eastAsia"/>
          <w:vertAlign w:val="superscript"/>
          <w:lang w:eastAsia="zh-CN"/>
        </w:rPr>
        <w:t>[</w:t>
      </w:r>
      <w:r w:rsidR="00C02BD0" w:rsidRPr="000B60AA">
        <w:rPr>
          <w:rFonts w:ascii="Book Antiqua" w:hAnsi="Book Antiqua"/>
        </w:rPr>
        <w:fldChar w:fldCharType="begin">
          <w:fldData xml:space="preserve">PEVuZE5vdGU+PENpdGU+PEF1dGhvcj5Cb2xvZ25lc2U8L0F1dGhvcj48WWVhcj4yMDAyPC9ZZWFy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IzNTEtNzwvcGFnZXM+PHZvbHVtZT4xMDY8L3ZvbHVtZT48bnVtYmVyPjE4PC9udW1i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Cb2xvZ25lc2U8L0F1dGhvcj48WWVhcj4yMDAyPC9ZZWFy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IzNTEtNzwvcGFnZXM+PHZvbHVtZT4xMDY8L3ZvbHVtZT48bnVtYmVyPjE4PC9udW1i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C02BD0" w:rsidRPr="000B60AA">
        <w:rPr>
          <w:rFonts w:ascii="Book Antiqua" w:hAnsi="Book Antiqua"/>
        </w:rPr>
      </w:r>
      <w:r w:rsidR="00C02BD0" w:rsidRPr="000B60AA">
        <w:rPr>
          <w:rFonts w:ascii="Book Antiqua" w:hAnsi="Book Antiqua"/>
        </w:rPr>
        <w:fldChar w:fldCharType="separate"/>
      </w:r>
      <w:hyperlink w:anchor="_ENREF_12" w:tooltip="Bolognese, 2002 #1881" w:history="1">
        <w:r w:rsidR="00E43AE9" w:rsidRPr="000B60AA">
          <w:rPr>
            <w:rFonts w:ascii="Book Antiqua" w:hAnsi="Book Antiqua"/>
            <w:noProof/>
            <w:vertAlign w:val="superscript"/>
          </w:rPr>
          <w:t>12</w:t>
        </w:r>
      </w:hyperlink>
      <w:r w:rsidR="00FD308C">
        <w:rPr>
          <w:rFonts w:ascii="Book Antiqua" w:hAnsi="Book Antiqua"/>
          <w:noProof/>
          <w:vertAlign w:val="superscript"/>
        </w:rPr>
        <w:t>,</w:t>
      </w:r>
      <w:hyperlink w:anchor="_ENREF_13" w:tooltip="Ahn, 2013 #1719" w:history="1">
        <w:r w:rsidR="00E43AE9" w:rsidRPr="000B60AA">
          <w:rPr>
            <w:rFonts w:ascii="Book Antiqua" w:hAnsi="Book Antiqua"/>
            <w:noProof/>
            <w:vertAlign w:val="superscript"/>
          </w:rPr>
          <w:t>13</w:t>
        </w:r>
      </w:hyperlink>
      <w:r w:rsidR="00C02BD0" w:rsidRPr="000B60AA">
        <w:rPr>
          <w:rFonts w:ascii="Book Antiqua" w:hAnsi="Book Antiqua"/>
        </w:rPr>
        <w:fldChar w:fldCharType="end"/>
      </w:r>
      <w:r w:rsidR="00FD308C">
        <w:rPr>
          <w:rFonts w:ascii="Book Antiqua" w:eastAsia="宋体" w:hAnsi="Book Antiqua" w:hint="eastAsia"/>
          <w:vertAlign w:val="superscript"/>
          <w:lang w:eastAsia="zh-CN"/>
        </w:rPr>
        <w:t>]</w:t>
      </w:r>
      <w:r w:rsidR="00C02BD0" w:rsidRPr="000B60AA">
        <w:rPr>
          <w:rFonts w:ascii="Book Antiqua" w:hAnsi="Book Antiqua"/>
        </w:rPr>
        <w:t xml:space="preserve"> and increase in LVESVI &gt;</w:t>
      </w:r>
      <w:r w:rsidR="00FD308C">
        <w:rPr>
          <w:rFonts w:ascii="Book Antiqua" w:eastAsia="宋体" w:hAnsi="Book Antiqua" w:hint="eastAsia"/>
          <w:lang w:eastAsia="zh-CN"/>
        </w:rPr>
        <w:t xml:space="preserve"> </w:t>
      </w:r>
      <w:r w:rsidR="00C02BD0" w:rsidRPr="000B60AA">
        <w:rPr>
          <w:rFonts w:ascii="Book Antiqua" w:hAnsi="Book Antiqua"/>
        </w:rPr>
        <w:t>15%</w:t>
      </w:r>
      <w:r w:rsidR="00FD308C">
        <w:rPr>
          <w:rFonts w:ascii="Book Antiqua" w:eastAsia="宋体" w:hAnsi="Book Antiqua" w:hint="eastAsia"/>
          <w:vertAlign w:val="superscript"/>
          <w:lang w:eastAsia="zh-CN"/>
        </w:rPr>
        <w:t>[</w:t>
      </w:r>
      <w:hyperlink w:anchor="_ENREF_14" w:tooltip="Masci, 2011 #1072"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asci&lt;/Author&gt;&lt;Year&gt;2011&lt;/Year&gt;&lt;RecNum&gt;1072&lt;/RecNum&gt;&lt;DisplayText&gt;&lt;style face="superscript"&gt;14&lt;/style&gt;&lt;/DisplayText&gt;&lt;record&gt;&lt;rec-number&gt;1072&lt;/rec-number&gt;&lt;foreign-keys&gt;&lt;key app="EN" db-id="zzst0pe9v92wx6eaxf6pwstvvxxs0tzd5rfr"&gt;1072&lt;/key&gt;&lt;/foreign-keys&gt;&lt;ref-type name="Journal Article"&gt;17&lt;/ref-type&gt;&lt;contributors&gt;&lt;authors&gt;&lt;author&gt;Masci, Pier Giorgio&lt;/author&gt;&lt;author&gt;Ganame, Javier&lt;/author&gt;&lt;author&gt;Francone, Marco&lt;/author&gt;&lt;author&gt;Desmet, Walter&lt;/author&gt;&lt;author&gt;Lorenzoni, Valentina&lt;/author&gt;&lt;author&gt;Iacucci, Ilaria&lt;/author&gt;&lt;author&gt;Barison, Andrea&lt;/author&gt;&lt;author&gt;Carbone, Iacopo&lt;/author&gt;&lt;author&gt;Lombardi, Massimo&lt;/author&gt;&lt;author&gt;Agati, Luciano&lt;/author&gt;&lt;author&gt;Janssens, Stefan&lt;/author&gt;&lt;author&gt;Bogaert, Jan&lt;/author&gt;&lt;/authors&gt;&lt;/contributors&gt;&lt;titles&gt;&lt;title&gt;Relationship between location and size of myocardial infarction and their reciprocal influences on post-infarction left ventricular remodelling.&lt;/title&gt;&lt;secondary-title&gt;Eur Heart J&lt;/secondary-title&gt;&lt;/titles&gt;&lt;periodical&gt;&lt;full-title&gt;Eur Heart J&lt;/full-title&gt;&lt;/periodical&gt;&lt;pages&gt;1640-8&lt;/pages&gt;&lt;volume&gt;32&lt;/volume&gt;&lt;keywords&gt;&lt;keyword&gt;Aged&lt;/keyword&gt;&lt;keyword&gt;Female&lt;/keyword&gt;&lt;keyword&gt;Humans&lt;/keyword&gt;&lt;keyword&gt;Magnetic Resonance Angiography&lt;/keyword&gt;&lt;keyword&gt;Magnetic Resonance Imaging, Cine&lt;/keyword&gt;&lt;keyword&gt;Male&lt;/keyword&gt;&lt;keyword&gt;Middle Aged&lt;/keyword&gt;&lt;keyword&gt;Myocardial Infarction&lt;/keyword&gt;&lt;keyword&gt;Myocardial Infarction: pathology&lt;/keyword&gt;&lt;keyword&gt;Myocardial Reperfusion&lt;/keyword&gt;&lt;keyword&gt;Myocardial Reperfusion: methods&lt;/keyword&gt;&lt;keyword&gt;Prospective Studies&lt;/keyword&gt;&lt;keyword&gt;Ventricular Dysfunction, Left&lt;/keyword&gt;&lt;keyword&gt;Ventricular Dysfunction, Left: etiology&lt;/keyword&gt;&lt;keyword&gt;Ventricular Dysfunction, Left: pathology&lt;/keyword&gt;&lt;keyword&gt;Ventricular Remodeling&lt;/keyword&gt;&lt;keyword&gt;Ventricular Remodeling: physiology&lt;/keyword&gt;&lt;/keywords&gt;&lt;dates&gt;&lt;year&gt;2011&lt;/year&gt;&lt;/dates&gt;&lt;accession-num&gt;21398642&lt;/accession-num&gt;&lt;label&gt;READ&lt;/label&gt;&lt;urls&gt;&lt;/urls&gt;&lt;electronic-resource-num&gt;10.1093/eurheartj/ehr064&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4</w:t>
        </w:r>
        <w:r w:rsidR="00E43AE9" w:rsidRPr="000B60AA">
          <w:rPr>
            <w:rFonts w:ascii="Book Antiqua" w:hAnsi="Book Antiqua"/>
          </w:rPr>
          <w:fldChar w:fldCharType="end"/>
        </w:r>
      </w:hyperlink>
      <w:r w:rsidR="00FD308C">
        <w:rPr>
          <w:rFonts w:ascii="Book Antiqua" w:eastAsia="宋体" w:hAnsi="Book Antiqua" w:hint="eastAsia"/>
          <w:vertAlign w:val="superscript"/>
          <w:lang w:eastAsia="zh-CN"/>
        </w:rPr>
        <w:t>]</w:t>
      </w:r>
      <w:r w:rsidR="00C02BD0" w:rsidRPr="000B60AA">
        <w:rPr>
          <w:rFonts w:ascii="Book Antiqua" w:hAnsi="Book Antiqua"/>
        </w:rPr>
        <w:t xml:space="preserve"> </w:t>
      </w:r>
      <w:r w:rsidR="00F45302" w:rsidRPr="000B60AA">
        <w:rPr>
          <w:rFonts w:ascii="Book Antiqua" w:hAnsi="Book Antiqua"/>
        </w:rPr>
        <w:t xml:space="preserve">at follow-up </w:t>
      </w:r>
      <w:r w:rsidR="00A62001" w:rsidRPr="000B60AA">
        <w:rPr>
          <w:rFonts w:ascii="Book Antiqua" w:hAnsi="Book Antiqua"/>
        </w:rPr>
        <w:t xml:space="preserve">are the </w:t>
      </w:r>
      <w:r w:rsidR="00C02BD0" w:rsidRPr="000B60AA">
        <w:rPr>
          <w:rFonts w:ascii="Book Antiqua" w:hAnsi="Book Antiqua"/>
        </w:rPr>
        <w:t xml:space="preserve">most commonly used </w:t>
      </w:r>
      <w:r w:rsidR="000567FD" w:rsidRPr="000B60AA">
        <w:rPr>
          <w:rFonts w:ascii="Book Antiqua" w:hAnsi="Book Antiqua"/>
        </w:rPr>
        <w:t>criteria</w:t>
      </w:r>
      <w:r w:rsidR="00A62001" w:rsidRPr="000B60AA">
        <w:rPr>
          <w:rFonts w:ascii="Book Antiqua" w:hAnsi="Book Antiqua"/>
        </w:rPr>
        <w:t xml:space="preserve"> for adverse remodelling</w:t>
      </w:r>
      <w:r w:rsidR="00B7793F" w:rsidRPr="000B60AA">
        <w:rPr>
          <w:rFonts w:ascii="Book Antiqua" w:hAnsi="Book Antiqua"/>
        </w:rPr>
        <w:t>.</w:t>
      </w:r>
      <w:r w:rsidRPr="000B60AA">
        <w:rPr>
          <w:rFonts w:ascii="Book Antiqua" w:hAnsi="Book Antiqua"/>
        </w:rPr>
        <w:t xml:space="preserve"> </w:t>
      </w:r>
    </w:p>
    <w:p w14:paraId="55A2A5FA" w14:textId="77777777" w:rsidR="002F2B96" w:rsidRPr="000B60AA" w:rsidRDefault="002F2B96" w:rsidP="000B60AA">
      <w:pPr>
        <w:spacing w:line="360" w:lineRule="auto"/>
        <w:jc w:val="both"/>
        <w:rPr>
          <w:rFonts w:ascii="Book Antiqua" w:hAnsi="Book Antiqua"/>
        </w:rPr>
      </w:pPr>
    </w:p>
    <w:p w14:paraId="5BC6566A" w14:textId="2DFFAB01" w:rsidR="002F2B96" w:rsidRPr="00FD308C" w:rsidRDefault="002F2B96" w:rsidP="00FD308C">
      <w:pPr>
        <w:pStyle w:val="4"/>
        <w:tabs>
          <w:tab w:val="clear" w:pos="1134"/>
          <w:tab w:val="left" w:pos="1020"/>
        </w:tabs>
        <w:jc w:val="both"/>
        <w:rPr>
          <w:rFonts w:ascii="Book Antiqua" w:hAnsi="Book Antiqua"/>
          <w:i/>
          <w:szCs w:val="24"/>
        </w:rPr>
      </w:pPr>
      <w:bookmarkStart w:id="27" w:name="_Toc262158423"/>
      <w:bookmarkStart w:id="28" w:name="_Toc262161444"/>
      <w:bookmarkStart w:id="29" w:name="_Toc262161503"/>
      <w:bookmarkStart w:id="30" w:name="_Toc262161562"/>
      <w:bookmarkStart w:id="31" w:name="_Toc262161658"/>
      <w:bookmarkStart w:id="32" w:name="_Toc312061039"/>
      <w:bookmarkStart w:id="33" w:name="_Toc312253075"/>
      <w:bookmarkStart w:id="34" w:name="_Toc312254057"/>
      <w:r w:rsidRPr="00FD308C">
        <w:rPr>
          <w:rFonts w:ascii="Book Antiqua" w:hAnsi="Book Antiqua"/>
          <w:i/>
          <w:szCs w:val="24"/>
        </w:rPr>
        <w:t>CMR assessment</w:t>
      </w:r>
      <w:r w:rsidR="00036D67" w:rsidRPr="00FD308C">
        <w:rPr>
          <w:rFonts w:ascii="Book Antiqua" w:hAnsi="Book Antiqua"/>
          <w:i/>
          <w:szCs w:val="24"/>
        </w:rPr>
        <w:t xml:space="preserve"> of LV volumes and ejection fraction</w:t>
      </w:r>
      <w:bookmarkEnd w:id="27"/>
      <w:bookmarkEnd w:id="28"/>
      <w:bookmarkEnd w:id="29"/>
      <w:bookmarkEnd w:id="30"/>
      <w:bookmarkEnd w:id="31"/>
      <w:bookmarkEnd w:id="32"/>
      <w:bookmarkEnd w:id="33"/>
      <w:bookmarkEnd w:id="34"/>
    </w:p>
    <w:p w14:paraId="58EA29AF" w14:textId="6B9D368D" w:rsidR="00E72A31" w:rsidRPr="000B60AA" w:rsidRDefault="00137713" w:rsidP="000B60AA">
      <w:pPr>
        <w:spacing w:line="360" w:lineRule="auto"/>
        <w:jc w:val="both"/>
        <w:rPr>
          <w:rFonts w:ascii="Book Antiqua" w:hAnsi="Book Antiqua"/>
        </w:rPr>
      </w:pPr>
      <w:r w:rsidRPr="000B60AA">
        <w:rPr>
          <w:rFonts w:ascii="Book Antiqua" w:hAnsi="Book Antiqua"/>
        </w:rPr>
        <w:t xml:space="preserve">CMR </w:t>
      </w:r>
      <w:r w:rsidR="003E0110" w:rsidRPr="000B60AA">
        <w:rPr>
          <w:rFonts w:ascii="Book Antiqua" w:hAnsi="Book Antiqua"/>
        </w:rPr>
        <w:t xml:space="preserve">is the gold standard modality for </w:t>
      </w:r>
      <w:r w:rsidR="000D5E12" w:rsidRPr="000B60AA">
        <w:rPr>
          <w:rFonts w:ascii="Book Antiqua" w:hAnsi="Book Antiqua"/>
        </w:rPr>
        <w:t xml:space="preserve">the </w:t>
      </w:r>
      <w:r w:rsidR="003E0110" w:rsidRPr="000B60AA">
        <w:rPr>
          <w:rFonts w:ascii="Book Antiqua" w:hAnsi="Book Antiqua"/>
        </w:rPr>
        <w:t>assessment of ventricular function and volumes</w:t>
      </w:r>
      <w:r w:rsidR="00A1729E" w:rsidRPr="000B60AA">
        <w:rPr>
          <w:rFonts w:ascii="Book Antiqua" w:hAnsi="Book Antiqua"/>
        </w:rPr>
        <w:t>.</w:t>
      </w:r>
      <w:r w:rsidR="000B60AA">
        <w:rPr>
          <w:rFonts w:ascii="Book Antiqua" w:hAnsi="Book Antiqua"/>
        </w:rPr>
        <w:t xml:space="preserve"> </w:t>
      </w:r>
      <w:r w:rsidR="004F3D23" w:rsidRPr="000B60AA">
        <w:rPr>
          <w:rFonts w:ascii="Book Antiqua" w:hAnsi="Book Antiqua"/>
        </w:rPr>
        <w:t xml:space="preserve">It has higher spatial resolution than </w:t>
      </w:r>
      <w:r w:rsidR="00BB0F44" w:rsidRPr="000B60AA">
        <w:rPr>
          <w:rFonts w:ascii="Book Antiqua" w:hAnsi="Book Antiqua"/>
        </w:rPr>
        <w:t xml:space="preserve">single-photon emission computed tomography (SPECT) </w:t>
      </w:r>
      <w:r w:rsidR="001C25D0" w:rsidRPr="000B60AA">
        <w:rPr>
          <w:rFonts w:ascii="Book Antiqua" w:hAnsi="Book Antiqua"/>
        </w:rPr>
        <w:t>(</w:t>
      </w:r>
      <w:r w:rsidR="00B21555">
        <w:rPr>
          <w:rFonts w:ascii="Book Antiqua" w:eastAsia="宋体" w:hAnsi="Book Antiqua"/>
          <w:lang w:eastAsia="zh-CN"/>
        </w:rPr>
        <w:t>approximately</w:t>
      </w:r>
      <w:r w:rsidR="00B21555">
        <w:rPr>
          <w:rFonts w:ascii="Book Antiqua" w:eastAsia="宋体" w:hAnsi="Book Antiqua" w:hint="eastAsia"/>
          <w:lang w:eastAsia="zh-CN"/>
        </w:rPr>
        <w:t xml:space="preserve"> </w:t>
      </w:r>
      <w:r w:rsidR="001C25D0" w:rsidRPr="000B60AA">
        <w:rPr>
          <w:rFonts w:ascii="Book Antiqua" w:hAnsi="Book Antiqua"/>
        </w:rPr>
        <w:t>1.8</w:t>
      </w:r>
      <w:r w:rsidR="00B21555" w:rsidRPr="00B21555">
        <w:rPr>
          <w:rFonts w:ascii="Book Antiqua" w:hAnsi="Book Antiqua"/>
        </w:rPr>
        <w:t xml:space="preserve"> </w:t>
      </w:r>
      <w:r w:rsidR="00B21555" w:rsidRPr="000B60AA">
        <w:rPr>
          <w:rFonts w:ascii="Book Antiqua" w:hAnsi="Book Antiqua"/>
        </w:rPr>
        <w:t xml:space="preserve">mm </w:t>
      </w:r>
      <w:r w:rsidR="00B21555" w:rsidRPr="009D014F">
        <w:rPr>
          <w:rFonts w:ascii="Book Antiqua" w:hAnsi="Book Antiqua" w:cs="Times New Roman"/>
          <w:color w:val="000000"/>
        </w:rPr>
        <w:t>×</w:t>
      </w:r>
      <w:r w:rsidR="00B21555">
        <w:rPr>
          <w:rFonts w:ascii="Book Antiqua" w:eastAsia="宋体" w:hAnsi="Book Antiqua" w:cs="Times New Roman" w:hint="eastAsia"/>
          <w:color w:val="000000"/>
          <w:lang w:eastAsia="zh-CN"/>
        </w:rPr>
        <w:t xml:space="preserve"> </w:t>
      </w:r>
      <w:r w:rsidR="00D6774F" w:rsidRPr="000B60AA">
        <w:rPr>
          <w:rFonts w:ascii="Book Antiqua" w:hAnsi="Book Antiqua"/>
        </w:rPr>
        <w:t>1</w:t>
      </w:r>
      <w:r w:rsidR="001C25D0" w:rsidRPr="000B60AA">
        <w:rPr>
          <w:rFonts w:ascii="Book Antiqua" w:hAnsi="Book Antiqua"/>
        </w:rPr>
        <w:t>.</w:t>
      </w:r>
      <w:r w:rsidR="00D6774F" w:rsidRPr="000B60AA">
        <w:rPr>
          <w:rFonts w:ascii="Book Antiqua" w:hAnsi="Book Antiqua"/>
        </w:rPr>
        <w:t>8</w:t>
      </w:r>
      <w:r w:rsidR="00B21555" w:rsidRPr="00B21555">
        <w:rPr>
          <w:rFonts w:ascii="Book Antiqua" w:hAnsi="Book Antiqua"/>
        </w:rPr>
        <w:t xml:space="preserve"> </w:t>
      </w:r>
      <w:r w:rsidR="00B21555" w:rsidRPr="000B60AA">
        <w:rPr>
          <w:rFonts w:ascii="Book Antiqua" w:hAnsi="Book Antiqua"/>
        </w:rPr>
        <w:t xml:space="preserve">mm </w:t>
      </w:r>
      <w:r w:rsidR="00B21555" w:rsidRPr="009D014F">
        <w:rPr>
          <w:rFonts w:ascii="Book Antiqua" w:hAnsi="Book Antiqua" w:cs="Times New Roman"/>
          <w:color w:val="000000"/>
        </w:rPr>
        <w:t>×</w:t>
      </w:r>
      <w:r w:rsidR="00B21555">
        <w:rPr>
          <w:rFonts w:ascii="Book Antiqua" w:eastAsia="宋体" w:hAnsi="Book Antiqua" w:cs="Times New Roman" w:hint="eastAsia"/>
          <w:color w:val="000000"/>
          <w:lang w:eastAsia="zh-CN"/>
        </w:rPr>
        <w:t xml:space="preserve"> </w:t>
      </w:r>
      <w:r w:rsidR="00D6774F" w:rsidRPr="000B60AA">
        <w:rPr>
          <w:rFonts w:ascii="Book Antiqua" w:hAnsi="Book Antiqua"/>
        </w:rPr>
        <w:t>8</w:t>
      </w:r>
      <w:r w:rsidR="00B21555">
        <w:rPr>
          <w:rFonts w:ascii="Book Antiqua" w:eastAsia="宋体" w:hAnsi="Book Antiqua" w:hint="eastAsia"/>
          <w:lang w:eastAsia="zh-CN"/>
        </w:rPr>
        <w:t xml:space="preserve"> </w:t>
      </w:r>
      <w:r w:rsidR="00B21555">
        <w:rPr>
          <w:rFonts w:ascii="Book Antiqua" w:hAnsi="Book Antiqua"/>
        </w:rPr>
        <w:t xml:space="preserve">mm </w:t>
      </w:r>
      <w:r w:rsidR="00B21555" w:rsidRPr="00B21555">
        <w:rPr>
          <w:rFonts w:ascii="Book Antiqua" w:hAnsi="Book Antiqua"/>
          <w:i/>
        </w:rPr>
        <w:t>vs</w:t>
      </w:r>
      <w:r w:rsidR="00D6774F" w:rsidRPr="000B60AA">
        <w:rPr>
          <w:rFonts w:ascii="Book Antiqua" w:hAnsi="Book Antiqua"/>
        </w:rPr>
        <w:t xml:space="preserve"> 10</w:t>
      </w:r>
      <w:r w:rsidR="00B21555" w:rsidRPr="00B21555">
        <w:rPr>
          <w:rFonts w:ascii="Book Antiqua" w:hAnsi="Book Antiqua"/>
        </w:rPr>
        <w:t xml:space="preserve"> </w:t>
      </w:r>
      <w:r w:rsidR="00B21555" w:rsidRPr="000B60AA">
        <w:rPr>
          <w:rFonts w:ascii="Book Antiqua" w:hAnsi="Book Antiqua"/>
        </w:rPr>
        <w:t xml:space="preserve">mm </w:t>
      </w:r>
      <w:r w:rsidR="00B21555" w:rsidRPr="009D014F">
        <w:rPr>
          <w:rFonts w:ascii="Book Antiqua" w:hAnsi="Book Antiqua" w:cs="Times New Roman"/>
          <w:color w:val="000000"/>
        </w:rPr>
        <w:t>×</w:t>
      </w:r>
      <w:r w:rsidR="00B21555">
        <w:rPr>
          <w:rFonts w:ascii="Book Antiqua" w:eastAsia="宋体" w:hAnsi="Book Antiqua" w:cs="Times New Roman" w:hint="eastAsia"/>
          <w:color w:val="000000"/>
          <w:lang w:eastAsia="zh-CN"/>
        </w:rPr>
        <w:t xml:space="preserve"> </w:t>
      </w:r>
      <w:r w:rsidR="00D6774F" w:rsidRPr="000B60AA">
        <w:rPr>
          <w:rFonts w:ascii="Book Antiqua" w:hAnsi="Book Antiqua"/>
        </w:rPr>
        <w:t>10</w:t>
      </w:r>
      <w:r w:rsidR="00B21555" w:rsidRPr="00B21555">
        <w:rPr>
          <w:rFonts w:ascii="Book Antiqua" w:hAnsi="Book Antiqua"/>
        </w:rPr>
        <w:t xml:space="preserve"> </w:t>
      </w:r>
      <w:r w:rsidR="00B21555" w:rsidRPr="000B60AA">
        <w:rPr>
          <w:rFonts w:ascii="Book Antiqua" w:hAnsi="Book Antiqua"/>
        </w:rPr>
        <w:t xml:space="preserve">mm </w:t>
      </w:r>
      <w:r w:rsidR="00B21555" w:rsidRPr="009D014F">
        <w:rPr>
          <w:rFonts w:ascii="Book Antiqua" w:hAnsi="Book Antiqua" w:cs="Times New Roman"/>
          <w:color w:val="000000"/>
        </w:rPr>
        <w:t>×</w:t>
      </w:r>
      <w:r w:rsidR="00B21555">
        <w:rPr>
          <w:rFonts w:ascii="Book Antiqua" w:eastAsia="宋体" w:hAnsi="Book Antiqua" w:cs="Times New Roman" w:hint="eastAsia"/>
          <w:color w:val="000000"/>
          <w:lang w:eastAsia="zh-CN"/>
        </w:rPr>
        <w:t xml:space="preserve"> </w:t>
      </w:r>
      <w:r w:rsidR="00D6774F" w:rsidRPr="000B60AA">
        <w:rPr>
          <w:rFonts w:ascii="Book Antiqua" w:hAnsi="Book Antiqua"/>
        </w:rPr>
        <w:t>10</w:t>
      </w:r>
      <w:r w:rsidR="00B21555">
        <w:rPr>
          <w:rFonts w:ascii="Book Antiqua" w:eastAsia="宋体" w:hAnsi="Book Antiqua" w:hint="eastAsia"/>
          <w:lang w:eastAsia="zh-CN"/>
        </w:rPr>
        <w:t xml:space="preserve"> </w:t>
      </w:r>
      <w:r w:rsidR="00D6774F" w:rsidRPr="000B60AA">
        <w:rPr>
          <w:rFonts w:ascii="Book Antiqua" w:hAnsi="Book Antiqua"/>
        </w:rPr>
        <w:t>mm)</w:t>
      </w:r>
      <w:r w:rsidR="00B21555">
        <w:rPr>
          <w:rFonts w:ascii="Book Antiqua" w:eastAsia="宋体" w:hAnsi="Book Antiqua" w:hint="eastAsia"/>
          <w:vertAlign w:val="superscript"/>
          <w:lang w:eastAsia="zh-CN"/>
        </w:rPr>
        <w:t>[</w:t>
      </w:r>
      <w:hyperlink w:anchor="_ENREF_15" w:tooltip="Wagner, 2003 #914" w:history="1">
        <w:r w:rsidR="00E43AE9" w:rsidRPr="000B60AA">
          <w:rPr>
            <w:rFonts w:ascii="Book Antiqua" w:hAnsi="Book Antiqua"/>
          </w:rPr>
          <w:fldChar w:fldCharType="begin">
            <w:fldData xml:space="preserve">PEVuZE5vdGU+PENpdGU+PEF1dGhvcj5XYWduZXI8L0F1dGhvcj48WWVhcj4yMDAzPC9ZZWFyPjxS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XYWduZXI8L0F1dGhvcj48WWVhcj4yMDAzPC9ZZWFyPjxS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5</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00DD7919" w:rsidRPr="000B60AA">
        <w:rPr>
          <w:rFonts w:ascii="Book Antiqua" w:hAnsi="Book Antiqua"/>
        </w:rPr>
        <w:t>, and suffers from</w:t>
      </w:r>
      <w:r w:rsidR="00D6774F" w:rsidRPr="000B60AA">
        <w:rPr>
          <w:rFonts w:ascii="Book Antiqua" w:hAnsi="Book Antiqua"/>
        </w:rPr>
        <w:t xml:space="preserve"> little subjectivity </w:t>
      </w:r>
      <w:r w:rsidR="007333CD" w:rsidRPr="000B60AA">
        <w:rPr>
          <w:rFonts w:ascii="Book Antiqua" w:hAnsi="Book Antiqua"/>
        </w:rPr>
        <w:t>or</w:t>
      </w:r>
      <w:r w:rsidR="00D6774F" w:rsidRPr="000B60AA">
        <w:rPr>
          <w:rFonts w:ascii="Book Antiqua" w:hAnsi="Book Antiqua"/>
        </w:rPr>
        <w:t xml:space="preserve"> reliance on patient body habitus</w:t>
      </w:r>
      <w:r w:rsidR="00B21555">
        <w:rPr>
          <w:rFonts w:ascii="Book Antiqua" w:eastAsia="宋体" w:hAnsi="Book Antiqua" w:hint="eastAsia"/>
          <w:vertAlign w:val="superscript"/>
          <w:lang w:eastAsia="zh-CN"/>
        </w:rPr>
        <w:t>[</w:t>
      </w:r>
      <w:hyperlink w:anchor="_ENREF_16" w:tooltip="Bellenger, 2000 #1224"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Bellenger&lt;/Author&gt;&lt;Year&gt;2000&lt;/Year&gt;&lt;RecNum&gt;1224&lt;/RecNum&gt;&lt;DisplayText&gt;&lt;style face="superscript"&gt;16&lt;/style&gt;&lt;/DisplayText&gt;&lt;record&gt;&lt;rec-number&gt;1224&lt;/rec-number&gt;&lt;foreign-keys&gt;&lt;key app="EN" db-id="zzst0pe9v92wx6eaxf6pwstvvxxs0tzd5rfr"&gt;1224&lt;/key&gt;&lt;/foreign-keys&gt;&lt;ref-type name="Journal Article"&gt;17&lt;/ref-type&gt;&lt;contributors&gt;&lt;authors&gt;&lt;author&gt;Bellenger, N. G.&lt;/author&gt;&lt;author&gt;Grothues, F.&lt;/author&gt;&lt;author&gt;Smith, G. C.&lt;/author&gt;&lt;author&gt;Pennell, D. J.&lt;/author&gt;&lt;/authors&gt;&lt;/contributors&gt;&lt;auth-address&gt;Cardiovascular MR Unit, Royal Brompton Hospital, London, UK.&lt;/auth-address&gt;&lt;titles&gt;&lt;title&gt;Quantification of right and left ventricular function by cardiovascular magnetic resonance&lt;/title&gt;&lt;secondary-title&gt;Herz&lt;/secondary-title&gt;&lt;alt-title&gt;Herz&lt;/alt-title&gt;&lt;/titles&gt;&lt;periodical&gt;&lt;full-title&gt;Herz&lt;/full-title&gt;&lt;/periodical&gt;&lt;alt-periodical&gt;&lt;full-title&gt;Herz&lt;/full-title&gt;&lt;/alt-periodical&gt;&lt;pages&gt;392-9&lt;/pages&gt;&lt;volume&gt;25&lt;/volume&gt;&lt;number&gt;4&lt;/number&gt;&lt;edition&gt;2000/08/19&lt;/edition&gt;&lt;keywords&gt;&lt;keyword&gt;Echocardiography&lt;/keyword&gt;&lt;keyword&gt;Evaluation Studies as Topic&lt;/keyword&gt;&lt;keyword&gt;Heart Diseases/*diagnosis/radionuclide imaging/ultrasonography&lt;/keyword&gt;&lt;keyword&gt;Humans&lt;/keyword&gt;&lt;keyword&gt;*Magnetic Resonance Imaging&lt;/keyword&gt;&lt;keyword&gt;Radionuclide Ventriculography&lt;/keyword&gt;&lt;keyword&gt;Reproducibility of Results&lt;/keyword&gt;&lt;keyword&gt;Tomography, Emission-Computed, Single-Photon&lt;/keyword&gt;&lt;keyword&gt;*Ventricular Function, Left&lt;/keyword&gt;&lt;keyword&gt;*Ventricular Function, Right&lt;/keyword&gt;&lt;/keywords&gt;&lt;dates&gt;&lt;year&gt;2000&lt;/year&gt;&lt;pub-dates&gt;&lt;date&gt;Jun&lt;/date&gt;&lt;/pub-dates&gt;&lt;/dates&gt;&lt;isbn&gt;0340-9937 (Print)&amp;#xD;0340-9937 (Linking)&lt;/isbn&gt;&lt;accession-num&gt;10948775&lt;/accession-num&gt;&lt;work-type&gt;Comparative Study&amp;#xD;Research Support, Non-U.S. Gov&amp;apos;t&lt;/work-type&gt;&lt;urls&gt;&lt;related-urls&gt;&lt;url&gt;http://www.ncbi.nlm.nih.gov/pubmed/10948775&lt;/url&gt;&lt;/related-urls&gt;&lt;/urls&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6</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00D6774F" w:rsidRPr="000B60AA">
        <w:rPr>
          <w:rFonts w:ascii="Book Antiqua" w:hAnsi="Book Antiqua"/>
        </w:rPr>
        <w:t>.</w:t>
      </w:r>
      <w:r w:rsidR="000B60AA">
        <w:rPr>
          <w:rFonts w:ascii="Book Antiqua" w:hAnsi="Book Antiqua"/>
        </w:rPr>
        <w:t xml:space="preserve"> </w:t>
      </w:r>
    </w:p>
    <w:p w14:paraId="1C6E8A88" w14:textId="6007324E" w:rsidR="00D20B09" w:rsidRPr="000B60AA" w:rsidRDefault="005D0A4C" w:rsidP="00B21555">
      <w:pPr>
        <w:spacing w:line="360" w:lineRule="auto"/>
        <w:ind w:firstLineChars="100" w:firstLine="240"/>
        <w:jc w:val="both"/>
        <w:rPr>
          <w:rFonts w:ascii="Book Antiqua" w:hAnsi="Book Antiqua"/>
        </w:rPr>
      </w:pPr>
      <w:r w:rsidRPr="000B60AA">
        <w:rPr>
          <w:rFonts w:ascii="Book Antiqua" w:hAnsi="Book Antiqua"/>
        </w:rPr>
        <w:t xml:space="preserve">Volumes and mass are assessed on analysis of a 3D </w:t>
      </w:r>
      <w:r w:rsidR="00B2407F" w:rsidRPr="000B60AA">
        <w:rPr>
          <w:rFonts w:ascii="Book Antiqua" w:hAnsi="Book Antiqua"/>
        </w:rPr>
        <w:t xml:space="preserve">cine </w:t>
      </w:r>
      <w:r w:rsidRPr="000B60AA">
        <w:rPr>
          <w:rFonts w:ascii="Book Antiqua" w:hAnsi="Book Antiqua"/>
        </w:rPr>
        <w:t>stack of short-axis biventricular contiguous slices.</w:t>
      </w:r>
      <w:r w:rsidR="000B60AA">
        <w:rPr>
          <w:rFonts w:ascii="Book Antiqua" w:hAnsi="Book Antiqua"/>
        </w:rPr>
        <w:t xml:space="preserve"> </w:t>
      </w:r>
      <w:r w:rsidR="00B2407F" w:rsidRPr="000B60AA">
        <w:rPr>
          <w:rFonts w:ascii="Book Antiqua" w:hAnsi="Book Antiqua"/>
        </w:rPr>
        <w:t>Modern cine sequences use breath-hold,</w:t>
      </w:r>
      <w:r w:rsidR="00ED57F8" w:rsidRPr="000B60AA">
        <w:rPr>
          <w:rFonts w:ascii="Book Antiqua" w:hAnsi="Book Antiqua"/>
        </w:rPr>
        <w:t xml:space="preserve"> </w:t>
      </w:r>
      <w:r w:rsidR="001E1C9C" w:rsidRPr="000B60AA">
        <w:rPr>
          <w:rFonts w:ascii="Book Antiqua" w:hAnsi="Book Antiqua"/>
        </w:rPr>
        <w:t>electrocardiographic-</w:t>
      </w:r>
      <w:r w:rsidR="00ED6020" w:rsidRPr="000B60AA">
        <w:rPr>
          <w:rFonts w:ascii="Book Antiqua" w:hAnsi="Book Antiqua"/>
        </w:rPr>
        <w:t xml:space="preserve">gated, </w:t>
      </w:r>
      <w:r w:rsidR="00ED57F8" w:rsidRPr="000B60AA">
        <w:rPr>
          <w:rFonts w:ascii="Book Antiqua" w:hAnsi="Book Antiqua"/>
        </w:rPr>
        <w:t>segmented steady-state free pre</w:t>
      </w:r>
      <w:r w:rsidR="00B2407F" w:rsidRPr="000B60AA">
        <w:rPr>
          <w:rFonts w:ascii="Book Antiqua" w:hAnsi="Book Antiqua"/>
        </w:rPr>
        <w:t>cession (SSFP) to produce high</w:t>
      </w:r>
      <w:r w:rsidR="00501337" w:rsidRPr="000B60AA">
        <w:rPr>
          <w:rFonts w:ascii="Book Antiqua" w:hAnsi="Book Antiqua"/>
        </w:rPr>
        <w:t xml:space="preserve"> spatial </w:t>
      </w:r>
      <w:r w:rsidR="00B2407F" w:rsidRPr="000B60AA">
        <w:rPr>
          <w:rFonts w:ascii="Book Antiqua" w:hAnsi="Book Antiqua"/>
        </w:rPr>
        <w:t>resolution images</w:t>
      </w:r>
      <w:r w:rsidR="00383E8E" w:rsidRPr="000B60AA">
        <w:rPr>
          <w:rFonts w:ascii="Book Antiqua" w:hAnsi="Book Antiqua"/>
        </w:rPr>
        <w:t xml:space="preserve"> </w:t>
      </w:r>
      <w:r w:rsidR="00ED57F8" w:rsidRPr="000B60AA">
        <w:rPr>
          <w:rFonts w:ascii="Book Antiqua" w:hAnsi="Book Antiqua"/>
        </w:rPr>
        <w:t xml:space="preserve">with excellent </w:t>
      </w:r>
      <w:r w:rsidR="00ED6020" w:rsidRPr="000B60AA">
        <w:rPr>
          <w:rFonts w:ascii="Book Antiqua" w:hAnsi="Book Antiqua"/>
        </w:rPr>
        <w:t xml:space="preserve">myocardium-blood </w:t>
      </w:r>
      <w:r w:rsidR="00ED57F8" w:rsidRPr="000B60AA">
        <w:rPr>
          <w:rFonts w:ascii="Book Antiqua" w:hAnsi="Book Antiqua"/>
        </w:rPr>
        <w:t>contrast</w:t>
      </w:r>
      <w:r w:rsidR="00E73611" w:rsidRPr="000B60AA">
        <w:rPr>
          <w:rFonts w:ascii="Book Antiqua" w:hAnsi="Book Antiqua"/>
        </w:rPr>
        <w:t xml:space="preserve">. </w:t>
      </w:r>
      <w:r w:rsidR="00D035A4" w:rsidRPr="000B60AA">
        <w:rPr>
          <w:rFonts w:ascii="Book Antiqua" w:hAnsi="Book Antiqua"/>
        </w:rPr>
        <w:t>Regional systolic function can alternatively be assessed using wall motion scoring</w:t>
      </w:r>
      <w:r w:rsidR="00B21555">
        <w:rPr>
          <w:rFonts w:ascii="Book Antiqua" w:eastAsia="宋体" w:hAnsi="Book Antiqua" w:hint="eastAsia"/>
          <w:vertAlign w:val="superscript"/>
          <w:lang w:eastAsia="zh-CN"/>
        </w:rPr>
        <w:t>[</w:t>
      </w:r>
      <w:hyperlink w:anchor="_ENREF_17" w:tooltip="Cerqueira, 2002 #1689"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Cerqueira&lt;/Author&gt;&lt;Year&gt;2002&lt;/Year&gt;&lt;RecNum&gt;1689&lt;/RecNum&gt;&lt;DisplayText&gt;&lt;style face="superscript"&gt;17&lt;/style&gt;&lt;/DisplayText&gt;&lt;record&gt;&lt;rec-number&gt;1689&lt;/rec-number&gt;&lt;foreign-keys&gt;&lt;key app="EN" db-id="zzst0pe9v92wx6eaxf6pwstvvxxs0tzd5rfr"&gt;1689&lt;/key&gt;&lt;/foreign-keys&gt;&lt;ref-type name="Journal Article"&gt;17&lt;/ref-type&gt;&lt;contributors&gt;&lt;authors&gt;&lt;author&gt;Cerqueira, M. D.&lt;/author&gt;&lt;author&gt;Weissman, N. J.&lt;/author&gt;&lt;author&gt;Dilsizian, V.&lt;/author&gt;&lt;author&gt;Jacobs, A. K.&lt;/author&gt;&lt;author&gt;Kaul, S.&lt;/author&gt;&lt;author&gt;Laskey, W. K.&lt;/author&gt;&lt;author&gt;Pennell, D. J.&lt;/author&gt;&lt;author&gt;Rumberger, J. A.&lt;/author&gt;&lt;author&gt;Ryan, T.&lt;/author&gt;&lt;author&gt;Verani, M. S.&lt;/author&gt;&lt;/authors&gt;&lt;/contributors&gt;&lt;auth-address&gt;American Society of Nuclear Cardiology, USA.&lt;/auth-address&gt;&lt;titles&gt;&lt;title&gt;Standardized myocardial segmentation and nomenclature for tomographic imaging of the heart. A statement for healthcare professionals from the Cardiac Imaging Committee of the Council on Clinical Cardiology of the American Heart Association&lt;/title&gt;&lt;secondary-title&gt;Circulation&lt;/secondary-title&gt;&lt;alt-title&gt;Circulation&lt;/alt-title&gt;&lt;/titles&gt;&lt;periodical&gt;&lt;full-title&gt;Circulation&lt;/full-title&gt;&lt;/periodical&gt;&lt;alt-periodical&gt;&lt;full-title&gt;Circulation&lt;/full-title&gt;&lt;/alt-periodical&gt;&lt;pages&gt;539-42&lt;/pages&gt;&lt;volume&gt;105&lt;/volume&gt;&lt;number&gt;4&lt;/number&gt;&lt;edition&gt;2002/01/30&lt;/edition&gt;&lt;keywords&gt;&lt;keyword&gt;Coronary Vessels/*anatomy &amp;amp; histology&lt;/keyword&gt;&lt;keyword&gt;Heart/*anatomy &amp;amp; histology&lt;/keyword&gt;&lt;keyword&gt;Heart Diseases/diagnosis&lt;/keyword&gt;&lt;keyword&gt;Humans&lt;/keyword&gt;&lt;keyword&gt;*Terminology as Topic&lt;/keyword&gt;&lt;keyword&gt;Tomography/*standards&lt;/keyword&gt;&lt;/keywords&gt;&lt;dates&gt;&lt;year&gt;2002&lt;/year&gt;&lt;pub-dates&gt;&lt;date&gt;Jan 29&lt;/date&gt;&lt;/pub-dates&gt;&lt;/dates&gt;&lt;isbn&gt;1524-4539 (Electronic)&amp;#xD;0009-7322 (Linking)&lt;/isbn&gt;&lt;accession-num&gt;11815441&lt;/accession-num&gt;&lt;label&gt;ABSTRACT only for 16-seg model ref&lt;/label&gt;&lt;work-type&gt;Consensus Development Conference&amp;#xD;Review&lt;/work-type&gt;&lt;urls&gt;&lt;related-urls&gt;&lt;url&gt;http://www.ncbi.nlm.nih.gov/pubmed/11815441&lt;/url&gt;&lt;/related-urls&gt;&lt;/urls&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7</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00D035A4" w:rsidRPr="000B60AA">
        <w:rPr>
          <w:rFonts w:ascii="Book Antiqua" w:hAnsi="Book Antiqua"/>
        </w:rPr>
        <w:t>.</w:t>
      </w:r>
    </w:p>
    <w:p w14:paraId="173E995B" w14:textId="606EB91E" w:rsidR="004975B9" w:rsidRPr="000B60AA" w:rsidRDefault="007A4D87" w:rsidP="00B21555">
      <w:pPr>
        <w:spacing w:line="360" w:lineRule="auto"/>
        <w:ind w:firstLineChars="100" w:firstLine="240"/>
        <w:jc w:val="both"/>
        <w:rPr>
          <w:rFonts w:ascii="Book Antiqua" w:hAnsi="Book Antiqua"/>
        </w:rPr>
      </w:pPr>
      <w:r w:rsidRPr="000B60AA">
        <w:rPr>
          <w:rFonts w:ascii="Book Antiqua" w:hAnsi="Book Antiqua"/>
        </w:rPr>
        <w:t>CMR</w:t>
      </w:r>
      <w:r w:rsidR="002E7A39" w:rsidRPr="000B60AA">
        <w:rPr>
          <w:rFonts w:ascii="Book Antiqua" w:hAnsi="Book Antiqua"/>
        </w:rPr>
        <w:t xml:space="preserve"> studies have demonstrated that r</w:t>
      </w:r>
      <w:r w:rsidR="00EC5D78" w:rsidRPr="000B60AA">
        <w:rPr>
          <w:rFonts w:ascii="Book Antiqua" w:hAnsi="Book Antiqua"/>
        </w:rPr>
        <w:t>ecovery of LVEF occurs relatively early post STEMI.</w:t>
      </w:r>
      <w:r w:rsidR="000B60AA">
        <w:rPr>
          <w:rFonts w:ascii="Book Antiqua" w:hAnsi="Book Antiqua"/>
        </w:rPr>
        <w:t xml:space="preserve"> </w:t>
      </w:r>
      <w:r w:rsidR="00EC5D78" w:rsidRPr="000B60AA">
        <w:rPr>
          <w:rFonts w:ascii="Book Antiqua" w:hAnsi="Book Antiqua"/>
        </w:rPr>
        <w:t xml:space="preserve">Ripa showed that </w:t>
      </w:r>
      <w:r w:rsidR="00952591" w:rsidRPr="000B60AA">
        <w:rPr>
          <w:rFonts w:ascii="Book Antiqua" w:hAnsi="Book Antiqua"/>
        </w:rPr>
        <w:t>improvement in LVEF</w:t>
      </w:r>
      <w:r w:rsidR="00C840F5" w:rsidRPr="000B60AA">
        <w:rPr>
          <w:rFonts w:ascii="Book Antiqua" w:hAnsi="Book Antiqua"/>
        </w:rPr>
        <w:t xml:space="preserve"> and systolic wall thickening occurred by 1 mo</w:t>
      </w:r>
      <w:r w:rsidR="00EC5D78" w:rsidRPr="000B60AA">
        <w:rPr>
          <w:rFonts w:ascii="Book Antiqua" w:hAnsi="Book Antiqua"/>
        </w:rPr>
        <w:t xml:space="preserve">, with no further change at 6 </w:t>
      </w:r>
      <w:proofErr w:type="gramStart"/>
      <w:r w:rsidR="00EC5D78" w:rsidRPr="000B60AA">
        <w:rPr>
          <w:rFonts w:ascii="Book Antiqua" w:hAnsi="Book Antiqua"/>
        </w:rPr>
        <w:t>mo</w:t>
      </w:r>
      <w:r w:rsidR="00B21555">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5" \o "Ripa, 2007 #1128"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SaXBhPC9BdXRob3I+PFllYXI+MjAwNzwvWWVhcj48UmVj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SaXBhPC9BdXRob3I+PFllYXI+MjAwNzwvWWVhcj48UmVj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5</w:t>
      </w:r>
      <w:r w:rsidR="00E43AE9" w:rsidRPr="000B60AA">
        <w:rPr>
          <w:rFonts w:ascii="Book Antiqua" w:hAnsi="Book Antiqua"/>
        </w:rPr>
        <w:fldChar w:fldCharType="end"/>
      </w:r>
      <w:r w:rsidR="000B60AA" w:rsidRPr="000B60AA">
        <w:rPr>
          <w:rFonts w:ascii="Book Antiqua" w:hAnsi="Book Antiqua"/>
        </w:rPr>
        <w:fldChar w:fldCharType="end"/>
      </w:r>
      <w:r w:rsidR="00B21555">
        <w:rPr>
          <w:rFonts w:ascii="Book Antiqua" w:eastAsia="宋体" w:hAnsi="Book Antiqua" w:hint="eastAsia"/>
          <w:vertAlign w:val="superscript"/>
          <w:lang w:eastAsia="zh-CN"/>
        </w:rPr>
        <w:t>]</w:t>
      </w:r>
      <w:r w:rsidR="00EC5D78" w:rsidRPr="000B60AA">
        <w:rPr>
          <w:rFonts w:ascii="Book Antiqua" w:hAnsi="Book Antiqua"/>
        </w:rPr>
        <w:t>.</w:t>
      </w:r>
      <w:r w:rsidR="000B60AA">
        <w:rPr>
          <w:rFonts w:ascii="Book Antiqua" w:hAnsi="Book Antiqua"/>
        </w:rPr>
        <w:t xml:space="preserve"> </w:t>
      </w:r>
      <w:r w:rsidR="00C840F5" w:rsidRPr="000B60AA">
        <w:rPr>
          <w:rFonts w:ascii="Book Antiqua" w:hAnsi="Book Antiqua"/>
        </w:rPr>
        <w:t xml:space="preserve">The majority of improvement in LVEF </w:t>
      </w:r>
      <w:r w:rsidR="00B21555">
        <w:rPr>
          <w:rFonts w:ascii="Book Antiqua" w:hAnsi="Book Antiqua"/>
        </w:rPr>
        <w:t>occurred between day 2 and 1 w</w:t>
      </w:r>
      <w:r w:rsidR="00C840F5" w:rsidRPr="000B60AA">
        <w:rPr>
          <w:rFonts w:ascii="Book Antiqua" w:hAnsi="Book Antiqua"/>
        </w:rPr>
        <w:t>k in the study by Mather</w:t>
      </w:r>
      <w:r w:rsidR="00B21555">
        <w:rPr>
          <w:rFonts w:ascii="Book Antiqua" w:eastAsia="宋体" w:hAnsi="Book Antiqua" w:hint="eastAsia"/>
          <w:vertAlign w:val="superscript"/>
          <w:lang w:eastAsia="zh-CN"/>
        </w:rPr>
        <w:t>[</w:t>
      </w:r>
      <w:hyperlink w:anchor="_ENREF_18" w:tooltip="Mather, 2011 #903"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ather&lt;/Author&gt;&lt;Year&gt;2011&lt;/Year&gt;&lt;RecNum&gt;903&lt;/RecNum&gt;&lt;DisplayText&gt;&lt;style face="superscript"&gt;18&lt;/style&gt;&lt;/DisplayText&gt;&lt;record&gt;&lt;rec-number&gt;903&lt;/rec-number&gt;&lt;foreign-keys&gt;&lt;key app="EN" db-id="zzst0pe9v92wx6eaxf6pwstvvxxs0tzd5rfr"&gt;903&lt;/key&gt;&lt;/foreign-keys&gt;&lt;ref-type name="Journal Article"&gt;17&lt;/ref-type&gt;&lt;contributors&gt;&lt;authors&gt;&lt;author&gt;Mather, Adam N&lt;/author&gt;&lt;author&gt;Fairbairn, Timothy A&lt;/author&gt;&lt;author&gt;Artis, Nigel J&lt;/author&gt;&lt;author&gt;Greenwood, John P&lt;/author&gt;&lt;/authors&gt;&lt;/contributors&gt;&lt;titles&gt;&lt;title&gt;Timing of Cardiovascular MR Imaging after Acute Myocardial Infarction : Effect on Estimates of Infarct Characteristics and Prediction of Late Ventricular Remodeling&lt;/title&gt;&lt;secondary-title&gt;Radiology&lt;/secondary-title&gt;&lt;/titles&gt;&lt;periodical&gt;&lt;full-title&gt;Radiology&lt;/full-title&gt;&lt;/periodical&gt;&lt;pages&gt;116-26&lt;/pages&gt;&lt;volume&gt;261&lt;/volume&gt;&lt;dates&gt;&lt;year&gt;2011&lt;/year&gt;&lt;/dates&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8</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00C840F5" w:rsidRPr="000B60AA">
        <w:rPr>
          <w:rFonts w:ascii="Book Antiqua" w:hAnsi="Book Antiqua"/>
        </w:rPr>
        <w:t xml:space="preserve">, with a final </w:t>
      </w:r>
      <w:r w:rsidR="004F47E6" w:rsidRPr="000B60AA">
        <w:rPr>
          <w:rFonts w:ascii="Book Antiqua" w:hAnsi="Book Antiqua"/>
        </w:rPr>
        <w:t>increase</w:t>
      </w:r>
      <w:r w:rsidR="00C840F5" w:rsidRPr="000B60AA">
        <w:rPr>
          <w:rFonts w:ascii="Book Antiqua" w:hAnsi="Book Antiqua"/>
        </w:rPr>
        <w:t xml:space="preserve"> by 3 mo.</w:t>
      </w:r>
      <w:r w:rsidR="000B60AA">
        <w:rPr>
          <w:rFonts w:ascii="Book Antiqua" w:hAnsi="Book Antiqua"/>
        </w:rPr>
        <w:t xml:space="preserve"> </w:t>
      </w:r>
      <w:r w:rsidR="00EC5D78" w:rsidRPr="000B60AA">
        <w:rPr>
          <w:rFonts w:ascii="Book Antiqua" w:hAnsi="Book Antiqua"/>
        </w:rPr>
        <w:t xml:space="preserve">Beek </w:t>
      </w:r>
      <w:r w:rsidRPr="000B60AA">
        <w:rPr>
          <w:rFonts w:ascii="Book Antiqua" w:hAnsi="Book Antiqua"/>
        </w:rPr>
        <w:t>showed</w:t>
      </w:r>
      <w:r w:rsidR="00EC5D78" w:rsidRPr="000B60AA">
        <w:rPr>
          <w:rFonts w:ascii="Book Antiqua" w:hAnsi="Book Antiqua"/>
        </w:rPr>
        <w:t xml:space="preserve"> that 55% of segments with initially impaired systolic wall</w:t>
      </w:r>
      <w:r w:rsidR="00B21555">
        <w:rPr>
          <w:rFonts w:ascii="Book Antiqua" w:hAnsi="Book Antiqua"/>
        </w:rPr>
        <w:t xml:space="preserve"> thickness improved at 13-wk</w:t>
      </w:r>
      <w:r w:rsidR="00B21555">
        <w:rPr>
          <w:rFonts w:ascii="Book Antiqua" w:eastAsia="宋体" w:hAnsi="Book Antiqua" w:hint="eastAsia"/>
          <w:vertAlign w:val="superscript"/>
          <w:lang w:eastAsia="zh-CN"/>
        </w:rPr>
        <w:t>[</w:t>
      </w:r>
      <w:hyperlink w:anchor="_ENREF_19" w:tooltip="Beek, 2003 #1774"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Beek&lt;/Author&gt;&lt;Year&gt;2003&lt;/Year&gt;&lt;RecNum&gt;888&lt;/RecNum&gt;&lt;DisplayText&gt;&lt;style face="superscript"&gt;19&lt;/style&gt;&lt;/DisplayText&gt;&lt;record&gt;&lt;rec-number&gt;888&lt;/rec-number&gt;&lt;foreign-keys&gt;&lt;key app="EN" db-id="zzst0pe9v92wx6eaxf6pwstvvxxs0tzd5rfr"&gt;888&lt;/key&gt;&lt;/foreign-keys&gt;&lt;ref-type name="Journal Article"&gt;17&lt;/ref-type&gt;&lt;contributors&gt;&lt;authors&gt;&lt;author&gt;Beek, Aernout M&lt;/author&gt;&lt;author&gt;Ku, Harald P&lt;/author&gt;&lt;author&gt;Bondarenko, Olga&lt;/author&gt;&lt;author&gt;Twisk, Jos W R&lt;/author&gt;&lt;author&gt;Rossum, Albert C Van&lt;/author&gt;&lt;/authors&gt;&lt;/contributors&gt;&lt;titles&gt;&lt;title&gt;Delayed Contrast-Enhanced Magnetic Resonance Imaging for the Prediction of Regional Functional Improvement After Acute Myocardial Infarction&lt;/title&gt;&lt;secondary-title&gt;JACC&lt;/secondary-title&gt;&lt;/titles&gt;&lt;periodical&gt;&lt;full-title&gt;JACC&lt;/full-title&gt;&lt;/periodical&gt;&lt;pages&gt;895-901&lt;/pages&gt;&lt;volume&gt;42&lt;/volume&gt;&lt;number&gt;5&lt;/number&gt;&lt;section&gt;895&lt;/section&gt;&lt;dates&gt;&lt;year&gt;2003&lt;/year&gt;&lt;/dates&gt;&lt;label&gt;READ&lt;/label&gt;&lt;urls&gt;&lt;/urls&gt;&lt;electronic-resource-num&gt;10.1016/S0735-1097(03)00835-0&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9</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00EC5D78" w:rsidRPr="000B60AA">
        <w:rPr>
          <w:rFonts w:ascii="Book Antiqua" w:hAnsi="Book Antiqua"/>
        </w:rPr>
        <w:t>.</w:t>
      </w:r>
      <w:r w:rsidR="000B60AA">
        <w:rPr>
          <w:rFonts w:ascii="Book Antiqua" w:hAnsi="Book Antiqua"/>
        </w:rPr>
        <w:t xml:space="preserve"> </w:t>
      </w:r>
      <w:r w:rsidR="00C840F5" w:rsidRPr="000B60AA">
        <w:rPr>
          <w:rFonts w:ascii="Book Antiqua" w:hAnsi="Book Antiqua"/>
        </w:rPr>
        <w:t>Ganame</w:t>
      </w:r>
      <w:r w:rsidR="00251BB9">
        <w:rPr>
          <w:rFonts w:ascii="Book Antiqua" w:eastAsia="宋体" w:hAnsi="Book Antiqua" w:hint="eastAsia"/>
          <w:vertAlign w:val="superscript"/>
          <w:lang w:eastAsia="zh-CN"/>
        </w:rPr>
        <w:t>[</w:t>
      </w:r>
      <w:hyperlink w:anchor="_ENREF_20" w:tooltip="Ganame, 2011 #1065"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Ganame&lt;/Author&gt;&lt;Year&gt;2011&lt;/Year&gt;&lt;RecNum&gt;1065&lt;/RecNum&gt;&lt;DisplayText&gt;&lt;style face="superscript"&gt;20&lt;/style&gt;&lt;/DisplayText&gt;&lt;record&gt;&lt;rec-number&gt;1065&lt;/rec-number&gt;&lt;foreign-keys&gt;&lt;key app="EN" db-id="zzst0pe9v92wx6eaxf6pwstvvxxs0tzd5rfr"&gt;1065&lt;/key&gt;&lt;/foreign-keys&gt;&lt;ref-type name="Journal Article"&gt;17&lt;/ref-type&gt;&lt;contributors&gt;&lt;authors&gt;&lt;author&gt;Ganame, Javier&lt;/author&gt;&lt;author&gt;Messalli, Giancarlo&lt;/author&gt;&lt;author&gt;Masci, Pier Giorgio&lt;/author&gt;&lt;author&gt;Dymarkowski, Steven&lt;/author&gt;&lt;author&gt;Abbasi, Kayvan&lt;/author&gt;&lt;author&gt;Van de Werf, Frans&lt;/author&gt;&lt;author&gt;Janssens, Stefan&lt;/author&gt;&lt;author&gt;Bogaert, Jan&lt;/author&gt;&lt;/authors&gt;&lt;/contributors&gt;&lt;titles&gt;&lt;title&gt;Time course of infarct healing and left ventricular remodelling in patients with reperfused ST segment elevation myocardial infarction using comprehensive magnetic resonance imaging.&lt;/title&gt;&lt;secondary-title&gt;Eur Radiol&lt;/secondary-title&gt;&lt;/titles&gt;&lt;periodical&gt;&lt;full-title&gt;Eur Radiol&lt;/full-title&gt;&lt;/periodical&gt;&lt;pages&gt;693-701&lt;/pages&gt;&lt;volume&gt;21&lt;/volume&gt;&lt;keywords&gt;&lt;keyword&gt;Adult&lt;/keyword&gt;&lt;keyword&gt;Aged&lt;/keyword&gt;&lt;keyword&gt;Angioplasty, Balloon, Coronary&lt;/keyword&gt;&lt;keyword&gt;Angioplasty, Balloon, Coronary: methods&lt;/keyword&gt;&lt;keyword&gt;Diastole&lt;/keyword&gt;&lt;keyword&gt;Female&lt;/keyword&gt;&lt;keyword&gt;Heart Failure&lt;/keyword&gt;&lt;keyword&gt;Heart Failure: pathology&lt;/keyword&gt;&lt;keyword&gt;Humans&lt;/keyword&gt;&lt;keyword&gt;Magnetic Resonance Imaging&lt;/keyword&gt;&lt;keyword&gt;Magnetic Resonance Imaging: methods&lt;/keyword&gt;&lt;keyword&gt;Male&lt;/keyword&gt;&lt;keyword&gt;Middle Aged&lt;/keyword&gt;&lt;keyword&gt;Myocardial Infarction&lt;/keyword&gt;&lt;keyword&gt;Myocardial Infarction: pathology&lt;/keyword&gt;&lt;keyword&gt;Myocardial Infarction: radiography&lt;/keyword&gt;&lt;keyword&gt;Myocardium&lt;/keyword&gt;&lt;keyword&gt;Myocardium: pathology&lt;/keyword&gt;&lt;keyword&gt;Systole&lt;/keyword&gt;&lt;keyword&gt;Time Factors&lt;/keyword&gt;&lt;keyword&gt;Ventricular Remodeling&lt;/keyword&gt;&lt;/keywords&gt;&lt;dates&gt;&lt;year&gt;2011&lt;/year&gt;&lt;/dates&gt;&lt;accession-num&gt;20865262&lt;/accession-num&gt;&lt;label&gt;READ&lt;/label&gt;&lt;urls&gt;&lt;/urls&gt;&lt;electronic-resource-num&gt;10.1007/s00330-010-1963-8&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20</w:t>
        </w:r>
        <w:r w:rsidR="00E43AE9" w:rsidRPr="000B60AA">
          <w:rPr>
            <w:rFonts w:ascii="Book Antiqua" w:hAnsi="Book Antiqua"/>
          </w:rPr>
          <w:fldChar w:fldCharType="end"/>
        </w:r>
      </w:hyperlink>
      <w:r w:rsidR="00251BB9" w:rsidRPr="00251BB9">
        <w:rPr>
          <w:rFonts w:ascii="Book Antiqua" w:eastAsia="宋体" w:hAnsi="Book Antiqua" w:hint="eastAsia"/>
          <w:vertAlign w:val="superscript"/>
          <w:lang w:eastAsia="zh-CN"/>
        </w:rPr>
        <w:t>]</w:t>
      </w:r>
      <w:r w:rsidR="00C840F5" w:rsidRPr="000B60AA">
        <w:rPr>
          <w:rFonts w:ascii="Book Antiqua" w:hAnsi="Book Antiqua"/>
        </w:rPr>
        <w:t xml:space="preserve"> and Dall’Armelina</w:t>
      </w:r>
      <w:r w:rsidR="00B21555">
        <w:rPr>
          <w:rFonts w:ascii="Book Antiqua" w:eastAsia="宋体" w:hAnsi="Book Antiqua" w:hint="eastAsia"/>
          <w:vertAlign w:val="superscript"/>
          <w:lang w:eastAsia="zh-CN"/>
        </w:rPr>
        <w:t>[</w:t>
      </w:r>
      <w:hyperlink w:anchor="_ENREF_21" w:tooltip="Dall'Armellina, 2011 #46" w:history="1">
        <w:r w:rsidR="00E43AE9" w:rsidRPr="000B60AA">
          <w:rPr>
            <w:rFonts w:ascii="Book Antiqua" w:hAnsi="Book Antiqua"/>
          </w:rPr>
          <w:fldChar w:fldCharType="begin">
            <w:fldData xml:space="preserve">PEVuZE5vdGU+PENpdGU+PEF1dGhvcj5EYWxsJmFwb3M7QXJtZWxsaW5hPC9BdXRob3I+PFllYXI+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EYWxsJmFwb3M7QXJtZWxsaW5hPC9BdXRob3I+PFllYXI+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21</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00C840F5" w:rsidRPr="000B60AA">
        <w:rPr>
          <w:rFonts w:ascii="Book Antiqua" w:hAnsi="Book Antiqua"/>
        </w:rPr>
        <w:t xml:space="preserve"> </w:t>
      </w:r>
      <w:r w:rsidR="000A04B7" w:rsidRPr="000B60AA">
        <w:rPr>
          <w:rFonts w:ascii="Book Antiqua" w:hAnsi="Book Antiqua"/>
        </w:rPr>
        <w:t xml:space="preserve">however </w:t>
      </w:r>
      <w:r w:rsidR="00C840F5" w:rsidRPr="000B60AA">
        <w:rPr>
          <w:rFonts w:ascii="Book Antiqua" w:hAnsi="Book Antiqua"/>
        </w:rPr>
        <w:t xml:space="preserve">showed that LVEF underwent no significant change </w:t>
      </w:r>
      <w:r w:rsidR="00952591" w:rsidRPr="000B60AA">
        <w:rPr>
          <w:rFonts w:ascii="Book Antiqua" w:hAnsi="Book Antiqua"/>
        </w:rPr>
        <w:t>by</w:t>
      </w:r>
      <w:r w:rsidR="00C840F5" w:rsidRPr="000B60AA">
        <w:rPr>
          <w:rFonts w:ascii="Book Antiqua" w:hAnsi="Book Antiqua"/>
        </w:rPr>
        <w:t xml:space="preserve"> </w:t>
      </w:r>
      <w:r w:rsidR="007510BC" w:rsidRPr="000B60AA">
        <w:rPr>
          <w:rFonts w:ascii="Book Antiqua" w:hAnsi="Book Antiqua"/>
        </w:rPr>
        <w:t xml:space="preserve">6 and </w:t>
      </w:r>
      <w:r w:rsidR="00C840F5" w:rsidRPr="000B60AA">
        <w:rPr>
          <w:rFonts w:ascii="Book Antiqua" w:hAnsi="Book Antiqua"/>
        </w:rPr>
        <w:t>12 mo post PPCI</w:t>
      </w:r>
      <w:r w:rsidR="007510BC" w:rsidRPr="000B60AA">
        <w:rPr>
          <w:rFonts w:ascii="Book Antiqua" w:hAnsi="Book Antiqua"/>
        </w:rPr>
        <w:t xml:space="preserve"> respectively</w:t>
      </w:r>
      <w:r w:rsidR="00C840F5" w:rsidRPr="000B60AA">
        <w:rPr>
          <w:rFonts w:ascii="Book Antiqua" w:hAnsi="Book Antiqua"/>
        </w:rPr>
        <w:t>.</w:t>
      </w:r>
      <w:r w:rsidR="000B60AA">
        <w:rPr>
          <w:rFonts w:ascii="Book Antiqua" w:hAnsi="Book Antiqua"/>
        </w:rPr>
        <w:t xml:space="preserve"> </w:t>
      </w:r>
      <w:r w:rsidR="00E61A14" w:rsidRPr="000B60AA">
        <w:rPr>
          <w:rFonts w:ascii="Book Antiqua" w:hAnsi="Book Antiqua"/>
        </w:rPr>
        <w:t xml:space="preserve">This may be </w:t>
      </w:r>
      <w:r w:rsidRPr="000B60AA">
        <w:rPr>
          <w:rFonts w:ascii="Book Antiqua" w:hAnsi="Book Antiqua"/>
        </w:rPr>
        <w:t>because</w:t>
      </w:r>
      <w:r w:rsidR="00435671" w:rsidRPr="000B60AA">
        <w:rPr>
          <w:rFonts w:ascii="Book Antiqua" w:hAnsi="Book Antiqua"/>
        </w:rPr>
        <w:t xml:space="preserve"> </w:t>
      </w:r>
      <w:r w:rsidR="00275641" w:rsidRPr="000B60AA">
        <w:rPr>
          <w:rFonts w:ascii="Book Antiqua" w:hAnsi="Book Antiqua"/>
        </w:rPr>
        <w:t>their subjects</w:t>
      </w:r>
      <w:r w:rsidR="00E61A14" w:rsidRPr="000B60AA">
        <w:rPr>
          <w:rFonts w:ascii="Book Antiqua" w:hAnsi="Book Antiqua"/>
        </w:rPr>
        <w:t xml:space="preserve"> </w:t>
      </w:r>
      <w:r w:rsidR="00435671" w:rsidRPr="000B60AA">
        <w:rPr>
          <w:rFonts w:ascii="Book Antiqua" w:hAnsi="Book Antiqua"/>
        </w:rPr>
        <w:t>sustained</w:t>
      </w:r>
      <w:r w:rsidR="00E61A14" w:rsidRPr="000B60AA">
        <w:rPr>
          <w:rFonts w:ascii="Book Antiqua" w:hAnsi="Book Antiqua"/>
        </w:rPr>
        <w:t xml:space="preserve"> </w:t>
      </w:r>
      <w:r w:rsidRPr="000B60AA">
        <w:rPr>
          <w:rFonts w:ascii="Book Antiqua" w:hAnsi="Book Antiqua"/>
        </w:rPr>
        <w:t>less</w:t>
      </w:r>
      <w:r w:rsidR="00E61A14" w:rsidRPr="000B60AA">
        <w:rPr>
          <w:rFonts w:ascii="Book Antiqua" w:hAnsi="Book Antiqua"/>
        </w:rPr>
        <w:t xml:space="preserve"> m</w:t>
      </w:r>
      <w:r w:rsidR="00435671" w:rsidRPr="000B60AA">
        <w:rPr>
          <w:rFonts w:ascii="Book Antiqua" w:hAnsi="Book Antiqua"/>
        </w:rPr>
        <w:t>yocardial damage</w:t>
      </w:r>
      <w:r w:rsidR="00E61A14" w:rsidRPr="000B60AA">
        <w:rPr>
          <w:rFonts w:ascii="Book Antiqua" w:hAnsi="Book Antiqua"/>
        </w:rPr>
        <w:t>, represented by relatively preserved LVEF and thus lower potential for improvement</w:t>
      </w:r>
      <w:r w:rsidR="00B21555">
        <w:rPr>
          <w:rFonts w:ascii="Book Antiqua" w:eastAsia="宋体" w:hAnsi="Book Antiqua" w:hint="eastAsia"/>
          <w:vertAlign w:val="superscript"/>
          <w:lang w:eastAsia="zh-CN"/>
        </w:rPr>
        <w:t>[</w:t>
      </w:r>
      <w:hyperlink w:anchor="_ENREF_21" w:tooltip="Dall'Armellina, 2011 #46" w:history="1">
        <w:r w:rsidR="00E43AE9" w:rsidRPr="000B60AA">
          <w:rPr>
            <w:rFonts w:ascii="Book Antiqua" w:hAnsi="Book Antiqua"/>
          </w:rPr>
          <w:fldChar w:fldCharType="begin">
            <w:fldData xml:space="preserve">PEVuZE5vdGU+PENpdGU+PEF1dGhvcj5EYWxsJmFwb3M7QXJtZWxsaW5hPC9BdXRob3I+PFllYXI+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EYWxsJmFwb3M7QXJtZWxsaW5hPC9BdXRob3I+PFllYXI+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21</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00E61A14" w:rsidRPr="000B60AA">
        <w:rPr>
          <w:rFonts w:ascii="Book Antiqua" w:hAnsi="Book Antiqua"/>
        </w:rPr>
        <w:t>.</w:t>
      </w:r>
      <w:r w:rsidR="00181C04" w:rsidRPr="000B60AA">
        <w:rPr>
          <w:rFonts w:ascii="Book Antiqua" w:hAnsi="Book Antiqua"/>
        </w:rPr>
        <w:t xml:space="preserve"> </w:t>
      </w:r>
    </w:p>
    <w:p w14:paraId="75560C34" w14:textId="6CA4DCD1" w:rsidR="00EC5D78" w:rsidRPr="000B60AA" w:rsidRDefault="00EC5D78" w:rsidP="00B21555">
      <w:pPr>
        <w:spacing w:line="360" w:lineRule="auto"/>
        <w:ind w:firstLineChars="100" w:firstLine="240"/>
        <w:jc w:val="both"/>
        <w:rPr>
          <w:rFonts w:ascii="Book Antiqua" w:hAnsi="Book Antiqua"/>
        </w:rPr>
      </w:pPr>
      <w:r w:rsidRPr="000B60AA">
        <w:rPr>
          <w:rFonts w:ascii="Book Antiqua" w:hAnsi="Book Antiqua"/>
        </w:rPr>
        <w:t>Volumetric changes occur more slowly.</w:t>
      </w:r>
      <w:r w:rsidR="000B60AA">
        <w:rPr>
          <w:rFonts w:ascii="Book Antiqua" w:hAnsi="Book Antiqua"/>
        </w:rPr>
        <w:t xml:space="preserve"> </w:t>
      </w:r>
      <w:r w:rsidRPr="000B60AA">
        <w:rPr>
          <w:rFonts w:ascii="Book Antiqua" w:hAnsi="Book Antiqua"/>
        </w:rPr>
        <w:t>Ripa</w:t>
      </w:r>
      <w:r w:rsidR="00B21555">
        <w:rPr>
          <w:rFonts w:ascii="Book Antiqua" w:eastAsia="宋体" w:hAnsi="Book Antiqua" w:hint="eastAsia"/>
          <w:i/>
          <w:lang w:eastAsia="zh-CN"/>
        </w:rPr>
        <w:t xml:space="preserve"> et al</w:t>
      </w:r>
      <w:r w:rsidR="00B21555">
        <w:rPr>
          <w:rFonts w:ascii="Book Antiqua" w:eastAsia="宋体" w:hAnsi="Book Antiqua" w:hint="eastAsia"/>
          <w:vertAlign w:val="superscript"/>
          <w:lang w:eastAsia="zh-CN"/>
        </w:rPr>
        <w:t>[</w:t>
      </w:r>
      <w:hyperlink w:anchor="_ENREF_5" w:tooltip="Ripa, 2007 #1128" w:history="1">
        <w:r w:rsidR="00E43AE9" w:rsidRPr="000B60AA">
          <w:rPr>
            <w:rFonts w:ascii="Book Antiqua" w:hAnsi="Book Antiqua"/>
          </w:rPr>
          <w:fldChar w:fldCharType="begin">
            <w:fldData xml:space="preserve">PEVuZE5vdGU+PENpdGU+PEF1dGhvcj5SaXBhPC9BdXRob3I+PFllYXI+MjAwNzwvWWVhcj48UmVj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SaXBhPC9BdXRob3I+PFllYXI+MjAwNzwvWWVhcj48UmVj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5</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Pr="000B60AA">
        <w:rPr>
          <w:rFonts w:ascii="Book Antiqua" w:hAnsi="Book Antiqua"/>
        </w:rPr>
        <w:t xml:space="preserve"> </w:t>
      </w:r>
      <w:r w:rsidR="00E27620" w:rsidRPr="000B60AA">
        <w:rPr>
          <w:rFonts w:ascii="Book Antiqua" w:hAnsi="Book Antiqua"/>
        </w:rPr>
        <w:t>showed</w:t>
      </w:r>
      <w:r w:rsidR="00016572" w:rsidRPr="000B60AA">
        <w:rPr>
          <w:rFonts w:ascii="Book Antiqua" w:hAnsi="Book Antiqua"/>
        </w:rPr>
        <w:t xml:space="preserve"> a continued increa</w:t>
      </w:r>
      <w:r w:rsidR="00E27620" w:rsidRPr="000B60AA">
        <w:rPr>
          <w:rFonts w:ascii="Book Antiqua" w:hAnsi="Book Antiqua"/>
        </w:rPr>
        <w:t>se in LVEDV and reduction in</w:t>
      </w:r>
      <w:r w:rsidR="00016572" w:rsidRPr="000B60AA">
        <w:rPr>
          <w:rFonts w:ascii="Book Antiqua" w:hAnsi="Book Antiqua"/>
        </w:rPr>
        <w:t xml:space="preserve"> LVES</w:t>
      </w:r>
      <w:r w:rsidR="007A4D87" w:rsidRPr="000B60AA">
        <w:rPr>
          <w:rFonts w:ascii="Book Antiqua" w:hAnsi="Book Antiqua"/>
        </w:rPr>
        <w:t xml:space="preserve">V </w:t>
      </w:r>
      <w:r w:rsidR="00DD6C61" w:rsidRPr="000B60AA">
        <w:rPr>
          <w:rFonts w:ascii="Book Antiqua" w:hAnsi="Book Antiqua"/>
        </w:rPr>
        <w:t>until</w:t>
      </w:r>
      <w:r w:rsidR="007A4D87" w:rsidRPr="000B60AA">
        <w:rPr>
          <w:rFonts w:ascii="Book Antiqua" w:hAnsi="Book Antiqua"/>
        </w:rPr>
        <w:t xml:space="preserve"> 6 mo.</w:t>
      </w:r>
      <w:r w:rsidR="000B60AA">
        <w:rPr>
          <w:rFonts w:ascii="Book Antiqua" w:hAnsi="Book Antiqua"/>
        </w:rPr>
        <w:t xml:space="preserve"> </w:t>
      </w:r>
      <w:r w:rsidR="00016572" w:rsidRPr="000B60AA">
        <w:rPr>
          <w:rFonts w:ascii="Book Antiqua" w:hAnsi="Book Antiqua"/>
        </w:rPr>
        <w:t>Engblom</w:t>
      </w:r>
      <w:r w:rsidR="00B21555">
        <w:rPr>
          <w:rFonts w:ascii="Book Antiqua" w:eastAsia="宋体" w:hAnsi="Book Antiqua" w:hint="eastAsia"/>
          <w:lang w:eastAsia="zh-CN"/>
        </w:rPr>
        <w:t xml:space="preserve"> </w:t>
      </w:r>
      <w:r w:rsidR="00B21555">
        <w:rPr>
          <w:rFonts w:ascii="Book Antiqua" w:eastAsia="宋体" w:hAnsi="Book Antiqua" w:hint="eastAsia"/>
          <w:i/>
          <w:lang w:eastAsia="zh-CN"/>
        </w:rPr>
        <w:t>et al</w:t>
      </w:r>
      <w:r w:rsidR="00B21555">
        <w:rPr>
          <w:rFonts w:ascii="Book Antiqua" w:eastAsia="宋体" w:hAnsi="Book Antiqua" w:hint="eastAsia"/>
          <w:vertAlign w:val="superscript"/>
          <w:lang w:eastAsia="zh-CN"/>
        </w:rPr>
        <w:t>[</w:t>
      </w:r>
      <w:hyperlink w:anchor="_ENREF_7" w:tooltip="Engblom, 2009 #1335" w:history="1">
        <w:r w:rsidR="00E43AE9" w:rsidRPr="000B60AA">
          <w:rPr>
            <w:rFonts w:ascii="Book Antiqua" w:hAnsi="Book Antiqua"/>
          </w:rPr>
          <w:fldChar w:fldCharType="begin">
            <w:fldData xml:space="preserve">PEVuZE5vdGU+PENpdGU+PEF1dGhvcj5FbmdibG9tPC9BdXRob3I+PFllYXI+MjAwOTwvWWVhcj48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FbmdibG9tPC9BdXRob3I+PFllYXI+MjAwOTwvWWVhcj48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7</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00016572" w:rsidRPr="000B60AA">
        <w:rPr>
          <w:rFonts w:ascii="Book Antiqua" w:hAnsi="Book Antiqua"/>
        </w:rPr>
        <w:t xml:space="preserve"> demonstrated similar sequelae</w:t>
      </w:r>
      <w:r w:rsidRPr="000B60AA">
        <w:rPr>
          <w:rFonts w:ascii="Book Antiqua" w:hAnsi="Book Antiqua"/>
        </w:rPr>
        <w:t xml:space="preserve"> </w:t>
      </w:r>
      <w:r w:rsidR="00016572" w:rsidRPr="000B60AA">
        <w:rPr>
          <w:rFonts w:ascii="Book Antiqua" w:hAnsi="Book Antiqua"/>
        </w:rPr>
        <w:t>to 12-mo.</w:t>
      </w:r>
      <w:r w:rsidR="000B60AA">
        <w:rPr>
          <w:rFonts w:ascii="Book Antiqua" w:hAnsi="Book Antiqua"/>
        </w:rPr>
        <w:t xml:space="preserve"> </w:t>
      </w:r>
      <w:r w:rsidRPr="000B60AA">
        <w:rPr>
          <w:rFonts w:ascii="Book Antiqua" w:hAnsi="Book Antiqua"/>
        </w:rPr>
        <w:t xml:space="preserve">Ganame showed progressive significant changes in LVEDV and LVESV and </w:t>
      </w:r>
      <w:r w:rsidR="007A4D87" w:rsidRPr="000B60AA">
        <w:rPr>
          <w:rFonts w:ascii="Book Antiqua" w:hAnsi="Book Antiqua"/>
        </w:rPr>
        <w:t>resulting</w:t>
      </w:r>
      <w:r w:rsidRPr="000B60AA">
        <w:rPr>
          <w:rFonts w:ascii="Book Antiqua" w:hAnsi="Book Antiqua"/>
        </w:rPr>
        <w:t xml:space="preserve"> LV sphericity at </w:t>
      </w:r>
      <w:r w:rsidR="00181C04" w:rsidRPr="000B60AA">
        <w:rPr>
          <w:rFonts w:ascii="Book Antiqua" w:hAnsi="Book Antiqua"/>
        </w:rPr>
        <w:t xml:space="preserve">all </w:t>
      </w:r>
      <w:r w:rsidR="00181C04" w:rsidRPr="000B60AA">
        <w:rPr>
          <w:rFonts w:ascii="Book Antiqua" w:hAnsi="Book Antiqua"/>
        </w:rPr>
        <w:lastRenderedPageBreak/>
        <w:t>timepoints to</w:t>
      </w:r>
      <w:r w:rsidRPr="000B60AA">
        <w:rPr>
          <w:rFonts w:ascii="Book Antiqua" w:hAnsi="Book Antiqua"/>
        </w:rPr>
        <w:t xml:space="preserve"> 12 mo</w:t>
      </w:r>
      <w:r w:rsidR="00B21555">
        <w:rPr>
          <w:rFonts w:ascii="Book Antiqua" w:eastAsia="宋体" w:hAnsi="Book Antiqua" w:hint="eastAsia"/>
          <w:vertAlign w:val="superscript"/>
          <w:lang w:eastAsia="zh-CN"/>
        </w:rPr>
        <w:t>[</w:t>
      </w:r>
      <w:hyperlink w:anchor="_ENREF_20" w:tooltip="Ganame, 2011 #1065"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Ganame&lt;/Author&gt;&lt;Year&gt;2011&lt;/Year&gt;&lt;RecNum&gt;1065&lt;/RecNum&gt;&lt;DisplayText&gt;&lt;style face="superscript"&gt;20&lt;/style&gt;&lt;/DisplayText&gt;&lt;record&gt;&lt;rec-number&gt;1065&lt;/rec-number&gt;&lt;foreign-keys&gt;&lt;key app="EN" db-id="zzst0pe9v92wx6eaxf6pwstvvxxs0tzd5rfr"&gt;1065&lt;/key&gt;&lt;/foreign-keys&gt;&lt;ref-type name="Journal Article"&gt;17&lt;/ref-type&gt;&lt;contributors&gt;&lt;authors&gt;&lt;author&gt;Ganame, Javier&lt;/author&gt;&lt;author&gt;Messalli, Giancarlo&lt;/author&gt;&lt;author&gt;Masci, Pier Giorgio&lt;/author&gt;&lt;author&gt;Dymarkowski, Steven&lt;/author&gt;&lt;author&gt;Abbasi, Kayvan&lt;/author&gt;&lt;author&gt;Van de Werf, Frans&lt;/author&gt;&lt;author&gt;Janssens, Stefan&lt;/author&gt;&lt;author&gt;Bogaert, Jan&lt;/author&gt;&lt;/authors&gt;&lt;/contributors&gt;&lt;titles&gt;&lt;title&gt;Time course of infarct healing and left ventricular remodelling in patients with reperfused ST segment elevation myocardial infarction using comprehensive magnetic resonance imaging.&lt;/title&gt;&lt;secondary-title&gt;Eur Radiol&lt;/secondary-title&gt;&lt;/titles&gt;&lt;periodical&gt;&lt;full-title&gt;Eur Radiol&lt;/full-title&gt;&lt;/periodical&gt;&lt;pages&gt;693-701&lt;/pages&gt;&lt;volume&gt;21&lt;/volume&gt;&lt;keywords&gt;&lt;keyword&gt;Adult&lt;/keyword&gt;&lt;keyword&gt;Aged&lt;/keyword&gt;&lt;keyword&gt;Angioplasty, Balloon, Coronary&lt;/keyword&gt;&lt;keyword&gt;Angioplasty, Balloon, Coronary: methods&lt;/keyword&gt;&lt;keyword&gt;Diastole&lt;/keyword&gt;&lt;keyword&gt;Female&lt;/keyword&gt;&lt;keyword&gt;Heart Failure&lt;/keyword&gt;&lt;keyword&gt;Heart Failure: pathology&lt;/keyword&gt;&lt;keyword&gt;Humans&lt;/keyword&gt;&lt;keyword&gt;Magnetic Resonance Imaging&lt;/keyword&gt;&lt;keyword&gt;Magnetic Resonance Imaging: methods&lt;/keyword&gt;&lt;keyword&gt;Male&lt;/keyword&gt;&lt;keyword&gt;Middle Aged&lt;/keyword&gt;&lt;keyword&gt;Myocardial Infarction&lt;/keyword&gt;&lt;keyword&gt;Myocardial Infarction: pathology&lt;/keyword&gt;&lt;keyword&gt;Myocardial Infarction: radiography&lt;/keyword&gt;&lt;keyword&gt;Myocardium&lt;/keyword&gt;&lt;keyword&gt;Myocardium: pathology&lt;/keyword&gt;&lt;keyword&gt;Systole&lt;/keyword&gt;&lt;keyword&gt;Time Factors&lt;/keyword&gt;&lt;keyword&gt;Ventricular Remodeling&lt;/keyword&gt;&lt;/keywords&gt;&lt;dates&gt;&lt;year&gt;2011&lt;/year&gt;&lt;/dates&gt;&lt;accession-num&gt;20865262&lt;/accession-num&gt;&lt;label&gt;READ&lt;/label&gt;&lt;urls&gt;&lt;/urls&gt;&lt;electronic-resource-num&gt;10.1007/s00330-010-1963-8&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20</w:t>
        </w:r>
        <w:r w:rsidR="00E43AE9" w:rsidRPr="000B60AA">
          <w:rPr>
            <w:rFonts w:ascii="Book Antiqua" w:hAnsi="Book Antiqua"/>
          </w:rPr>
          <w:fldChar w:fldCharType="end"/>
        </w:r>
      </w:hyperlink>
      <w:r w:rsidR="00B21555">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These studies have important implications for </w:t>
      </w:r>
      <w:r w:rsidR="004975B9" w:rsidRPr="000B60AA">
        <w:rPr>
          <w:rFonts w:ascii="Book Antiqua" w:hAnsi="Book Antiqua"/>
        </w:rPr>
        <w:t xml:space="preserve">optimising </w:t>
      </w:r>
      <w:r w:rsidRPr="000B60AA">
        <w:rPr>
          <w:rFonts w:ascii="Book Antiqua" w:hAnsi="Book Antiqua"/>
        </w:rPr>
        <w:t>timing of follow-up CMR studies assessing</w:t>
      </w:r>
      <w:r w:rsidR="00794A16" w:rsidRPr="000B60AA">
        <w:rPr>
          <w:rFonts w:ascii="Book Antiqua" w:hAnsi="Book Antiqua"/>
        </w:rPr>
        <w:t xml:space="preserve"> </w:t>
      </w:r>
      <w:r w:rsidRPr="000B60AA">
        <w:rPr>
          <w:rFonts w:ascii="Book Antiqua" w:hAnsi="Book Antiqua"/>
        </w:rPr>
        <w:t>remodelling.</w:t>
      </w:r>
      <w:r w:rsidR="00E61A14" w:rsidRPr="000B60AA">
        <w:rPr>
          <w:rFonts w:ascii="Book Antiqua" w:eastAsia="MS Gothic" w:hAnsi="Book Antiqua"/>
        </w:rPr>
        <w:t xml:space="preserve"> </w:t>
      </w:r>
    </w:p>
    <w:p w14:paraId="4190733D" w14:textId="36BAB29F" w:rsidR="00036D67" w:rsidRPr="000B60AA" w:rsidRDefault="00757E35" w:rsidP="00B21555">
      <w:pPr>
        <w:spacing w:line="360" w:lineRule="auto"/>
        <w:ind w:firstLineChars="100" w:firstLine="240"/>
        <w:jc w:val="both"/>
        <w:rPr>
          <w:rFonts w:ascii="Book Antiqua" w:hAnsi="Book Antiqua"/>
        </w:rPr>
      </w:pPr>
      <w:r w:rsidRPr="000B60AA">
        <w:rPr>
          <w:rFonts w:ascii="Book Antiqua" w:hAnsi="Book Antiqua"/>
        </w:rPr>
        <w:t xml:space="preserve">The degree of impairment of LVEF and changes in volume </w:t>
      </w:r>
      <w:r w:rsidR="009038F3" w:rsidRPr="000B60AA">
        <w:rPr>
          <w:rFonts w:ascii="Book Antiqua" w:hAnsi="Book Antiqua"/>
        </w:rPr>
        <w:t>depend</w:t>
      </w:r>
      <w:r w:rsidRPr="000B60AA">
        <w:rPr>
          <w:rFonts w:ascii="Book Antiqua" w:hAnsi="Book Antiqua"/>
        </w:rPr>
        <w:t xml:space="preserve"> on a number of CMR-based markers including </w:t>
      </w:r>
      <w:r w:rsidR="00C426E4" w:rsidRPr="000B60AA">
        <w:rPr>
          <w:rFonts w:ascii="Book Antiqua" w:hAnsi="Book Antiqua"/>
        </w:rPr>
        <w:t>infarct size (IS)</w:t>
      </w:r>
      <w:r w:rsidR="00FD7B3A">
        <w:rPr>
          <w:rFonts w:ascii="Book Antiqua" w:eastAsia="宋体" w:hAnsi="Book Antiqua" w:hint="eastAsia"/>
          <w:vertAlign w:val="superscript"/>
          <w:lang w:eastAsia="zh-CN"/>
        </w:rPr>
        <w:t>[</w:t>
      </w:r>
      <w:hyperlink w:anchor="_ENREF_22" w:tooltip="Orn, 2007 #1118" w:history="1">
        <w:r w:rsidR="00E43AE9" w:rsidRPr="000B60AA">
          <w:rPr>
            <w:rFonts w:ascii="Book Antiqua" w:hAnsi="Book Antiqua"/>
          </w:rPr>
          <w:fldChar w:fldCharType="begin">
            <w:fldData xml:space="preserve">PEVuZE5vdGU+PENpdGU+PEF1dGhvcj5Pcm48L0F1dGhvcj48WWVhcj4yMDA3PC9ZZWFyPjxSZWNO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Pcm48L0F1dGhvcj48WWVhcj4yMDA3PC9ZZWFyPjxSZWNO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22</w:t>
        </w:r>
        <w:r w:rsidR="00E43AE9" w:rsidRPr="000B60AA">
          <w:rPr>
            <w:rFonts w:ascii="Book Antiqua" w:hAnsi="Book Antiqua"/>
          </w:rPr>
          <w:fldChar w:fldCharType="end"/>
        </w:r>
      </w:hyperlink>
      <w:r w:rsidR="00FD7B3A">
        <w:rPr>
          <w:rFonts w:ascii="Book Antiqua" w:eastAsia="宋体" w:hAnsi="Book Antiqua" w:hint="eastAsia"/>
          <w:vertAlign w:val="superscript"/>
          <w:lang w:eastAsia="zh-CN"/>
        </w:rPr>
        <w:t>]</w:t>
      </w:r>
      <w:r w:rsidRPr="000B60AA">
        <w:rPr>
          <w:rFonts w:ascii="Book Antiqua" w:hAnsi="Book Antiqua"/>
        </w:rPr>
        <w:t>, microvascular obstruction (MVO)</w:t>
      </w:r>
      <w:r w:rsidR="00FD7B3A">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IdXNzZXI8L0F1dGhvcj48WWVhcj4yMDEwPC9ZZWFyPjxS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IdXNzZXI8L0F1dGhvcj48WWVhcj4yMDEwPC9ZZWFyPjxS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23" w:tooltip="Husser, 2010 #1014" w:history="1">
        <w:r w:rsidR="00E43AE9" w:rsidRPr="000B60AA">
          <w:rPr>
            <w:rFonts w:ascii="Book Antiqua" w:hAnsi="Book Antiqua"/>
            <w:noProof/>
            <w:vertAlign w:val="superscript"/>
          </w:rPr>
          <w:t>23</w:t>
        </w:r>
      </w:hyperlink>
      <w:r w:rsidR="00FD7B3A">
        <w:rPr>
          <w:rFonts w:ascii="Book Antiqua" w:hAnsi="Book Antiqua"/>
          <w:noProof/>
          <w:vertAlign w:val="superscript"/>
        </w:rPr>
        <w:t>,</w:t>
      </w:r>
      <w:hyperlink w:anchor="_ENREF_24" w:tooltip="Beek, 2010 #267" w:history="1">
        <w:r w:rsidR="00E43AE9" w:rsidRPr="000B60AA">
          <w:rPr>
            <w:rFonts w:ascii="Book Antiqua" w:hAnsi="Book Antiqua"/>
            <w:noProof/>
            <w:vertAlign w:val="superscript"/>
          </w:rPr>
          <w:t>24</w:t>
        </w:r>
      </w:hyperlink>
      <w:r w:rsidRPr="000B60AA">
        <w:rPr>
          <w:rFonts w:ascii="Book Antiqua" w:hAnsi="Book Antiqua"/>
        </w:rPr>
        <w:fldChar w:fldCharType="end"/>
      </w:r>
      <w:r w:rsidR="00FD7B3A" w:rsidRPr="00FD7B3A">
        <w:rPr>
          <w:rFonts w:ascii="Book Antiqua" w:eastAsia="宋体" w:hAnsi="Book Antiqua"/>
          <w:vertAlign w:val="superscript"/>
          <w:lang w:eastAsia="zh-CN"/>
        </w:rPr>
        <w:t>]</w:t>
      </w:r>
      <w:r w:rsidRPr="000B60AA">
        <w:rPr>
          <w:rFonts w:ascii="Book Antiqua" w:hAnsi="Book Antiqua"/>
        </w:rPr>
        <w:t>, intramyocardial haemorrhage (IMH)</w:t>
      </w:r>
      <w:r w:rsidR="00FD7B3A">
        <w:rPr>
          <w:rFonts w:ascii="Book Antiqua" w:eastAsia="宋体" w:hAnsi="Book Antiqua" w:hint="eastAsia"/>
          <w:vertAlign w:val="superscript"/>
          <w:lang w:eastAsia="zh-CN"/>
        </w:rPr>
        <w:t>[</w:t>
      </w:r>
      <w:hyperlink w:anchor="_ENREF_25" w:tooltip="Ganame, 2009 #270" w:history="1">
        <w:r w:rsidR="00E43AE9" w:rsidRPr="000B60AA">
          <w:rPr>
            <w:rFonts w:ascii="Book Antiqua" w:hAnsi="Book Antiqua"/>
          </w:rPr>
          <w:fldChar w:fldCharType="begin">
            <w:fldData xml:space="preserve">PEVuZE5vdGU+PENpdGU+PEF1dGhvcj5HYW5hbWU8L0F1dGhvcj48WWVhcj4yMDA5PC9ZZWFyPjxS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HYW5hbWU8L0F1dGhvcj48WWVhcj4yMDA5PC9ZZWFyPjxS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25</w:t>
        </w:r>
        <w:r w:rsidR="00E43AE9" w:rsidRPr="000B60AA">
          <w:rPr>
            <w:rFonts w:ascii="Book Antiqua" w:hAnsi="Book Antiqua"/>
          </w:rPr>
          <w:fldChar w:fldCharType="end"/>
        </w:r>
      </w:hyperlink>
      <w:r w:rsidR="00FD7B3A">
        <w:rPr>
          <w:rFonts w:ascii="Book Antiqua" w:eastAsia="宋体" w:hAnsi="Book Antiqua" w:hint="eastAsia"/>
          <w:vertAlign w:val="superscript"/>
          <w:lang w:eastAsia="zh-CN"/>
        </w:rPr>
        <w:t>]</w:t>
      </w:r>
      <w:r w:rsidRPr="000B60AA">
        <w:rPr>
          <w:rFonts w:ascii="Book Antiqua" w:hAnsi="Book Antiqua"/>
        </w:rPr>
        <w:t xml:space="preserve"> and myocardial salvage </w:t>
      </w:r>
      <w:r w:rsidR="00284CD0">
        <w:rPr>
          <w:rFonts w:ascii="Book Antiqua" w:eastAsia="宋体" w:hAnsi="Book Antiqua" w:hint="eastAsia"/>
          <w:lang w:eastAsia="zh-CN"/>
        </w:rPr>
        <w:t>[</w:t>
      </w:r>
      <w:r w:rsidRPr="000B60AA">
        <w:rPr>
          <w:rFonts w:ascii="Book Antiqua" w:hAnsi="Book Antiqua"/>
        </w:rPr>
        <w:t>non-infarcted proportion of ischaemic area at risk</w:t>
      </w:r>
      <w:r w:rsidR="00284CD0">
        <w:rPr>
          <w:rFonts w:ascii="Book Antiqua" w:eastAsia="宋体" w:hAnsi="Book Antiqua" w:hint="eastAsia"/>
          <w:lang w:eastAsia="zh-CN"/>
        </w:rPr>
        <w:t xml:space="preserve"> </w:t>
      </w:r>
      <w:r w:rsidR="00284CD0" w:rsidRPr="000B60AA">
        <w:rPr>
          <w:rFonts w:ascii="Book Antiqua" w:hAnsi="Book Antiqua"/>
        </w:rPr>
        <w:t>(AAR)</w:t>
      </w:r>
      <w:r w:rsidR="00284CD0">
        <w:rPr>
          <w:rFonts w:ascii="Book Antiqua" w:eastAsia="宋体" w:hAnsi="Book Antiqua" w:hint="eastAsia"/>
          <w:lang w:eastAsia="zh-CN"/>
        </w:rPr>
        <w:t>]</w:t>
      </w:r>
      <w:r w:rsidR="00FD7B3A">
        <w:rPr>
          <w:rFonts w:ascii="Book Antiqua" w:eastAsia="宋体" w:hAnsi="Book Antiqua" w:hint="eastAsia"/>
          <w:vertAlign w:val="superscript"/>
          <w:lang w:eastAsia="zh-CN"/>
        </w:rPr>
        <w:t>[</w:t>
      </w:r>
      <w:r w:rsidR="008423F5" w:rsidRPr="000B60AA">
        <w:rPr>
          <w:rFonts w:ascii="Book Antiqua" w:hAnsi="Book Antiqua"/>
        </w:rPr>
        <w:fldChar w:fldCharType="begin">
          <w:fldData xml:space="preserve">PEVuZE5vdGU+PENpdGU+PEF1dGhvcj5NYXNjaTwvQXV0aG9yPjxZZWFyPjIwMTA8L1llYXI+PFJl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NYXNjaTwvQXV0aG9yPjxZZWFyPjIwMTA8L1llYXI+PFJl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8423F5" w:rsidRPr="000B60AA">
        <w:rPr>
          <w:rFonts w:ascii="Book Antiqua" w:hAnsi="Book Antiqua"/>
        </w:rPr>
      </w:r>
      <w:r w:rsidR="008423F5" w:rsidRPr="000B60AA">
        <w:rPr>
          <w:rFonts w:ascii="Book Antiqua" w:hAnsi="Book Antiqua"/>
        </w:rPr>
        <w:fldChar w:fldCharType="separate"/>
      </w:r>
      <w:hyperlink w:anchor="_ENREF_26" w:tooltip="Masci, 2010 #930" w:history="1">
        <w:r w:rsidR="00E43AE9" w:rsidRPr="000B60AA">
          <w:rPr>
            <w:rFonts w:ascii="Book Antiqua" w:hAnsi="Book Antiqua"/>
            <w:noProof/>
            <w:vertAlign w:val="superscript"/>
          </w:rPr>
          <w:t>26</w:t>
        </w:r>
      </w:hyperlink>
      <w:r w:rsidR="00FD7B3A">
        <w:rPr>
          <w:rFonts w:ascii="Book Antiqua" w:hAnsi="Book Antiqua"/>
          <w:noProof/>
          <w:vertAlign w:val="superscript"/>
        </w:rPr>
        <w:t>,</w:t>
      </w:r>
      <w:hyperlink w:anchor="_ENREF_27" w:tooltip="E. Canali, 2012 #918" w:history="1">
        <w:r w:rsidR="00E43AE9" w:rsidRPr="000B60AA">
          <w:rPr>
            <w:rFonts w:ascii="Book Antiqua" w:hAnsi="Book Antiqua"/>
            <w:noProof/>
            <w:vertAlign w:val="superscript"/>
          </w:rPr>
          <w:t>27</w:t>
        </w:r>
      </w:hyperlink>
      <w:r w:rsidR="008423F5" w:rsidRPr="000B60AA">
        <w:rPr>
          <w:rFonts w:ascii="Book Antiqua" w:hAnsi="Book Antiqua"/>
        </w:rPr>
        <w:fldChar w:fldCharType="end"/>
      </w:r>
      <w:r w:rsidR="00FD7B3A">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Anterior STEMI results in larger IS and lower LVEF due to the greater </w:t>
      </w:r>
      <w:r w:rsidR="00DB6E25" w:rsidRPr="000B60AA">
        <w:rPr>
          <w:rFonts w:ascii="Book Antiqua" w:hAnsi="Book Antiqua"/>
        </w:rPr>
        <w:t xml:space="preserve">ischaemic </w:t>
      </w:r>
      <w:proofErr w:type="gramStart"/>
      <w:r w:rsidR="00284CD0">
        <w:rPr>
          <w:rFonts w:ascii="Book Antiqua" w:hAnsi="Book Antiqua"/>
        </w:rPr>
        <w:t>AAR</w:t>
      </w:r>
      <w:r w:rsidR="00FD7B3A">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28" \o "Nijveldt, 2009 #675"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OaWp2ZWxkdDwvQXV0aG9yPjxZZWFyPjIwMDk8L1llYXI+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OaWp2ZWxkdDwvQXV0aG9yPjxZZWFyPjIwMDk8L1llYXI+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28</w:t>
      </w:r>
      <w:r w:rsidR="00E43AE9" w:rsidRPr="000B60AA">
        <w:rPr>
          <w:rFonts w:ascii="Book Antiqua" w:hAnsi="Book Antiqua"/>
        </w:rPr>
        <w:fldChar w:fldCharType="end"/>
      </w:r>
      <w:r w:rsidR="000B60AA" w:rsidRPr="000B60AA">
        <w:rPr>
          <w:rFonts w:ascii="Book Antiqua" w:hAnsi="Book Antiqua"/>
        </w:rPr>
        <w:fldChar w:fldCharType="end"/>
      </w:r>
      <w:r w:rsidR="00FD7B3A">
        <w:rPr>
          <w:rFonts w:ascii="Book Antiqua" w:eastAsia="宋体" w:hAnsi="Book Antiqua" w:hint="eastAsia"/>
          <w:vertAlign w:val="superscript"/>
          <w:lang w:eastAsia="zh-CN"/>
        </w:rPr>
        <w:t>]</w:t>
      </w:r>
      <w:r w:rsidRPr="000B60AA">
        <w:rPr>
          <w:rFonts w:ascii="Book Antiqua" w:hAnsi="Book Antiqua"/>
        </w:rPr>
        <w:t xml:space="preserve">. </w:t>
      </w:r>
    </w:p>
    <w:p w14:paraId="04B4A05E" w14:textId="77777777" w:rsidR="00FF3603" w:rsidRPr="000B60AA" w:rsidRDefault="00FF3603" w:rsidP="000B60AA">
      <w:pPr>
        <w:spacing w:line="360" w:lineRule="auto"/>
        <w:jc w:val="both"/>
        <w:rPr>
          <w:rFonts w:ascii="Book Antiqua" w:hAnsi="Book Antiqua"/>
        </w:rPr>
      </w:pPr>
    </w:p>
    <w:p w14:paraId="113BE1AD" w14:textId="05545ACB" w:rsidR="00BA7E32" w:rsidRPr="00FD7B3A" w:rsidRDefault="00BA7E32" w:rsidP="00FD7B3A">
      <w:pPr>
        <w:pStyle w:val="4"/>
        <w:tabs>
          <w:tab w:val="clear" w:pos="1134"/>
          <w:tab w:val="left" w:pos="1020"/>
        </w:tabs>
        <w:jc w:val="both"/>
        <w:rPr>
          <w:rFonts w:ascii="Book Antiqua" w:hAnsi="Book Antiqua"/>
          <w:i/>
          <w:szCs w:val="24"/>
        </w:rPr>
      </w:pPr>
      <w:bookmarkStart w:id="35" w:name="_Toc262158424"/>
      <w:bookmarkStart w:id="36" w:name="_Toc262161445"/>
      <w:bookmarkStart w:id="37" w:name="_Toc262161504"/>
      <w:bookmarkStart w:id="38" w:name="_Toc262161563"/>
      <w:bookmarkStart w:id="39" w:name="_Toc262161659"/>
      <w:bookmarkStart w:id="40" w:name="_Toc312061040"/>
      <w:bookmarkStart w:id="41" w:name="_Toc312253076"/>
      <w:bookmarkStart w:id="42" w:name="_Toc312254058"/>
      <w:r w:rsidRPr="00FD7B3A">
        <w:rPr>
          <w:rFonts w:ascii="Book Antiqua" w:hAnsi="Book Antiqua"/>
          <w:i/>
          <w:szCs w:val="24"/>
        </w:rPr>
        <w:t>Prognostic importance</w:t>
      </w:r>
      <w:r w:rsidR="00590F24" w:rsidRPr="00FD7B3A">
        <w:rPr>
          <w:rFonts w:ascii="Book Antiqua" w:hAnsi="Book Antiqua"/>
          <w:i/>
          <w:szCs w:val="24"/>
        </w:rPr>
        <w:t xml:space="preserve"> </w:t>
      </w:r>
      <w:r w:rsidR="00FF3603" w:rsidRPr="00FD7B3A">
        <w:rPr>
          <w:rFonts w:ascii="Book Antiqua" w:hAnsi="Book Antiqua"/>
          <w:i/>
          <w:szCs w:val="24"/>
        </w:rPr>
        <w:t xml:space="preserve">of LVEF and volumes </w:t>
      </w:r>
      <w:r w:rsidR="00590F24" w:rsidRPr="00FD7B3A">
        <w:rPr>
          <w:rFonts w:ascii="Book Antiqua" w:hAnsi="Book Antiqua"/>
          <w:i/>
          <w:szCs w:val="24"/>
        </w:rPr>
        <w:t xml:space="preserve">in </w:t>
      </w:r>
      <w:bookmarkEnd w:id="35"/>
      <w:bookmarkEnd w:id="36"/>
      <w:bookmarkEnd w:id="37"/>
      <w:bookmarkEnd w:id="38"/>
      <w:bookmarkEnd w:id="39"/>
      <w:bookmarkEnd w:id="40"/>
      <w:bookmarkEnd w:id="41"/>
      <w:bookmarkEnd w:id="42"/>
      <w:r w:rsidR="000B60AA" w:rsidRPr="00FD7B3A">
        <w:rPr>
          <w:rFonts w:ascii="Book Antiqua" w:eastAsia="宋体" w:hAnsi="Book Antiqua"/>
          <w:i/>
          <w:szCs w:val="24"/>
          <w:lang w:eastAsia="zh-CN"/>
        </w:rPr>
        <w:t>AMI</w:t>
      </w:r>
      <w:r w:rsidR="003E019C" w:rsidRPr="00FD7B3A">
        <w:rPr>
          <w:rFonts w:ascii="Book Antiqua" w:hAnsi="Book Antiqua"/>
          <w:i/>
          <w:szCs w:val="24"/>
        </w:rPr>
        <w:t xml:space="preserve"> </w:t>
      </w:r>
    </w:p>
    <w:p w14:paraId="6615061F" w14:textId="692C0F1B" w:rsidR="00BF3EE0" w:rsidRPr="000B60AA" w:rsidRDefault="002071CA" w:rsidP="000B60AA">
      <w:pPr>
        <w:spacing w:line="360" w:lineRule="auto"/>
        <w:jc w:val="both"/>
        <w:rPr>
          <w:rFonts w:ascii="Book Antiqua" w:hAnsi="Book Antiqua"/>
        </w:rPr>
      </w:pPr>
      <w:r w:rsidRPr="000B60AA">
        <w:rPr>
          <w:rFonts w:ascii="Book Antiqua" w:hAnsi="Book Antiqua"/>
        </w:rPr>
        <w:t>Norris</w:t>
      </w:r>
      <w:r w:rsidR="00E2473F">
        <w:rPr>
          <w:rFonts w:ascii="Book Antiqua" w:eastAsia="宋体" w:hAnsi="Book Antiqua" w:hint="eastAsia"/>
          <w:lang w:eastAsia="zh-CN"/>
        </w:rPr>
        <w:t xml:space="preserve"> </w:t>
      </w:r>
      <w:r w:rsidR="00E2473F">
        <w:rPr>
          <w:rFonts w:ascii="Book Antiqua" w:eastAsia="宋体" w:hAnsi="Book Antiqua" w:hint="eastAsia"/>
          <w:i/>
          <w:lang w:eastAsia="zh-CN"/>
        </w:rPr>
        <w:t>et al</w:t>
      </w:r>
      <w:r w:rsidR="00FD7B3A">
        <w:rPr>
          <w:rFonts w:ascii="Book Antiqua" w:eastAsia="宋体" w:hAnsi="Book Antiqua" w:hint="eastAsia"/>
          <w:vertAlign w:val="superscript"/>
          <w:lang w:eastAsia="zh-CN"/>
        </w:rPr>
        <w:t>[</w:t>
      </w:r>
      <w:hyperlink w:anchor="_ENREF_29" w:tooltip="Norris, 1984 #1217" w:history="1">
        <w:r w:rsidR="00E43AE9" w:rsidRPr="000B60AA">
          <w:rPr>
            <w:rFonts w:ascii="Book Antiqua" w:hAnsi="Book Antiqua"/>
          </w:rPr>
          <w:fldChar w:fldCharType="begin">
            <w:fldData xml:space="preserve">PEVuZE5vdGU+PENpdGU+PEF1dGhvcj5Ob3JyaXM8L0F1dGhvcj48WWVhcj4xOTg0PC9ZZWFyPjxS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Ob3JyaXM8L0F1dGhvcj48WWVhcj4xOTg0PC9ZZWFyPjxS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29</w:t>
        </w:r>
        <w:r w:rsidR="00E43AE9" w:rsidRPr="000B60AA">
          <w:rPr>
            <w:rFonts w:ascii="Book Antiqua" w:hAnsi="Book Antiqua"/>
          </w:rPr>
          <w:fldChar w:fldCharType="end"/>
        </w:r>
      </w:hyperlink>
      <w:r w:rsidR="00FD7B3A">
        <w:rPr>
          <w:rFonts w:ascii="Book Antiqua" w:eastAsia="宋体" w:hAnsi="Book Antiqua" w:hint="eastAsia"/>
          <w:vertAlign w:val="superscript"/>
          <w:lang w:eastAsia="zh-CN"/>
        </w:rPr>
        <w:t>]</w:t>
      </w:r>
      <w:r w:rsidRPr="000B60AA">
        <w:rPr>
          <w:rFonts w:ascii="Book Antiqua" w:hAnsi="Book Antiqua"/>
        </w:rPr>
        <w:t xml:space="preserve"> and White</w:t>
      </w:r>
      <w:r w:rsidR="00E2473F">
        <w:rPr>
          <w:rFonts w:ascii="Book Antiqua" w:eastAsia="宋体" w:hAnsi="Book Antiqua" w:hint="eastAsia"/>
          <w:lang w:eastAsia="zh-CN"/>
        </w:rPr>
        <w:t xml:space="preserve"> </w:t>
      </w:r>
      <w:r w:rsidR="00E2473F">
        <w:rPr>
          <w:rFonts w:ascii="Book Antiqua" w:eastAsia="宋体" w:hAnsi="Book Antiqua" w:hint="eastAsia"/>
          <w:i/>
          <w:lang w:eastAsia="zh-CN"/>
        </w:rPr>
        <w:t>et al</w:t>
      </w:r>
      <w:r w:rsidR="00FD7B3A">
        <w:rPr>
          <w:rFonts w:ascii="Book Antiqua" w:eastAsia="宋体" w:hAnsi="Book Antiqua" w:hint="eastAsia"/>
          <w:vertAlign w:val="superscript"/>
          <w:lang w:eastAsia="zh-CN"/>
        </w:rPr>
        <w:t>[</w:t>
      </w:r>
      <w:hyperlink w:anchor="_ENREF_30" w:tooltip="White, 1987 #1063"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White&lt;/Author&gt;&lt;Year&gt;1987&lt;/Year&gt;&lt;RecNum&gt;1063&lt;/RecNum&gt;&lt;DisplayText&gt;&lt;style face="superscript"&gt;30&lt;/style&gt;&lt;/DisplayText&gt;&lt;record&gt;&lt;rec-number&gt;1063&lt;/rec-number&gt;&lt;foreign-keys&gt;&lt;key app="EN" db-id="zzst0pe9v92wx6eaxf6pwstvvxxs0tzd5rfr"&gt;1063&lt;/key&gt;&lt;/foreign-keys&gt;&lt;ref-type name="Journal Article"&gt;17&lt;/ref-type&gt;&lt;contributors&gt;&lt;authors&gt;&lt;author&gt;White, Harvey D&lt;/author&gt;&lt;author&gt;Norris, RM&lt;/author&gt;&lt;author&gt;Brown, MA&lt;/author&gt;&lt;author&gt;Brandt, PW&lt;/author&gt;&lt;author&gt;Whitlock, RM&lt;/author&gt;&lt;author&gt;Wild, CJ&lt;/author&gt;&lt;/authors&gt;&lt;/contributors&gt;&lt;titles&gt;&lt;title&gt;Left ventricular end-systolic volume as the major determinant of survival after recovery from myocardial infarction&lt;/title&gt;&lt;secondary-title&gt;Circulation&lt;/secondary-title&gt;&lt;/titles&gt;&lt;periodical&gt;&lt;full-title&gt;Circulation&lt;/full-title&gt;&lt;/periodical&gt;&lt;pages&gt;44-51&lt;/pages&gt;&lt;volume&gt;76&lt;/volume&gt;&lt;section&gt;44&lt;/section&gt;&lt;dates&gt;&lt;year&gt;1987&lt;/year&gt;&lt;/dates&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30</w:t>
        </w:r>
        <w:r w:rsidR="00E43AE9" w:rsidRPr="000B60AA">
          <w:rPr>
            <w:rFonts w:ascii="Book Antiqua" w:hAnsi="Book Antiqua"/>
          </w:rPr>
          <w:fldChar w:fldCharType="end"/>
        </w:r>
      </w:hyperlink>
      <w:r w:rsidR="00FD7B3A">
        <w:rPr>
          <w:rFonts w:ascii="Book Antiqua" w:eastAsia="宋体" w:hAnsi="Book Antiqua" w:hint="eastAsia"/>
          <w:vertAlign w:val="superscript"/>
          <w:lang w:eastAsia="zh-CN"/>
        </w:rPr>
        <w:t>]</w:t>
      </w:r>
      <w:r w:rsidRPr="000B60AA">
        <w:rPr>
          <w:rFonts w:ascii="Book Antiqua" w:hAnsi="Book Antiqua"/>
        </w:rPr>
        <w:t xml:space="preserve"> </w:t>
      </w:r>
      <w:r w:rsidR="00BD5612" w:rsidRPr="000B60AA">
        <w:rPr>
          <w:rFonts w:ascii="Book Antiqua" w:hAnsi="Book Antiqua"/>
        </w:rPr>
        <w:t>first illustrated</w:t>
      </w:r>
      <w:r w:rsidRPr="000B60AA">
        <w:rPr>
          <w:rFonts w:ascii="Book Antiqua" w:hAnsi="Book Antiqua"/>
        </w:rPr>
        <w:t xml:space="preserve"> the </w:t>
      </w:r>
      <w:r w:rsidR="00674736" w:rsidRPr="000B60AA">
        <w:rPr>
          <w:rFonts w:ascii="Book Antiqua" w:hAnsi="Book Antiqua"/>
        </w:rPr>
        <w:t xml:space="preserve">prognostic </w:t>
      </w:r>
      <w:r w:rsidRPr="000B60AA">
        <w:rPr>
          <w:rFonts w:ascii="Book Antiqua" w:hAnsi="Book Antiqua"/>
        </w:rPr>
        <w:t>importance of LVEF</w:t>
      </w:r>
      <w:r w:rsidR="00674736" w:rsidRPr="000B60AA">
        <w:rPr>
          <w:rFonts w:ascii="Book Antiqua" w:hAnsi="Book Antiqua"/>
        </w:rPr>
        <w:t xml:space="preserve"> </w:t>
      </w:r>
      <w:r w:rsidR="00A75781" w:rsidRPr="000B60AA">
        <w:rPr>
          <w:rFonts w:ascii="Book Antiqua" w:hAnsi="Book Antiqua"/>
        </w:rPr>
        <w:t xml:space="preserve">(strongest </w:t>
      </w:r>
      <w:r w:rsidR="00E96AD7" w:rsidRPr="000B60AA">
        <w:rPr>
          <w:rFonts w:ascii="Book Antiqua" w:hAnsi="Book Antiqua"/>
        </w:rPr>
        <w:t xml:space="preserve">independent predictor </w:t>
      </w:r>
      <w:r w:rsidR="00A75781" w:rsidRPr="000B60AA">
        <w:rPr>
          <w:rFonts w:ascii="Book Antiqua" w:hAnsi="Book Antiqua"/>
        </w:rPr>
        <w:t xml:space="preserve">of survival at 3.5 years) </w:t>
      </w:r>
      <w:r w:rsidRPr="000B60AA">
        <w:rPr>
          <w:rFonts w:ascii="Book Antiqua" w:hAnsi="Book Antiqua"/>
        </w:rPr>
        <w:t xml:space="preserve">and LVESV </w:t>
      </w:r>
      <w:r w:rsidR="001104D5" w:rsidRPr="000B60AA">
        <w:rPr>
          <w:rFonts w:ascii="Book Antiqua" w:hAnsi="Book Antiqua"/>
        </w:rPr>
        <w:t xml:space="preserve">(only </w:t>
      </w:r>
      <w:r w:rsidR="00EC1EF6" w:rsidRPr="000B60AA">
        <w:rPr>
          <w:rFonts w:ascii="Book Antiqua" w:hAnsi="Book Antiqua"/>
        </w:rPr>
        <w:t>independent predictor of</w:t>
      </w:r>
      <w:r w:rsidR="001104D5" w:rsidRPr="000B60AA">
        <w:rPr>
          <w:rFonts w:ascii="Book Antiqua" w:hAnsi="Book Antiqua"/>
        </w:rPr>
        <w:t xml:space="preserve"> long-term mortality at 6 years) </w:t>
      </w:r>
      <w:r w:rsidR="00521C7C" w:rsidRPr="000B60AA">
        <w:rPr>
          <w:rFonts w:ascii="Book Antiqua" w:hAnsi="Book Antiqua"/>
        </w:rPr>
        <w:t>respectively</w:t>
      </w:r>
      <w:r w:rsidR="00674736" w:rsidRPr="000B60AA">
        <w:rPr>
          <w:rFonts w:ascii="Book Antiqua" w:hAnsi="Book Antiqua"/>
        </w:rPr>
        <w:t>,</w:t>
      </w:r>
      <w:r w:rsidR="009D7DA4" w:rsidRPr="000B60AA">
        <w:rPr>
          <w:rFonts w:ascii="Book Antiqua" w:hAnsi="Book Antiqua"/>
        </w:rPr>
        <w:t xml:space="preserve"> using invasive ventriculography.</w:t>
      </w:r>
      <w:r w:rsidR="000B60AA">
        <w:rPr>
          <w:rFonts w:ascii="Book Antiqua" w:hAnsi="Book Antiqua"/>
        </w:rPr>
        <w:t xml:space="preserve"> </w:t>
      </w:r>
      <w:r w:rsidR="009D7DA4" w:rsidRPr="000B60AA">
        <w:rPr>
          <w:rFonts w:ascii="Book Antiqua" w:hAnsi="Book Antiqua"/>
        </w:rPr>
        <w:t>Burns first demonstrated the prognostic importance of LVEF</w:t>
      </w:r>
      <w:r w:rsidR="003F7CF0" w:rsidRPr="000B60AA">
        <w:rPr>
          <w:rFonts w:ascii="Book Antiqua" w:hAnsi="Book Antiqua"/>
        </w:rPr>
        <w:t xml:space="preserve"> and</w:t>
      </w:r>
      <w:r w:rsidR="009D7DA4" w:rsidRPr="000B60AA">
        <w:rPr>
          <w:rFonts w:ascii="Book Antiqua" w:hAnsi="Book Antiqua"/>
        </w:rPr>
        <w:t xml:space="preserve"> LV</w:t>
      </w:r>
      <w:r w:rsidR="003F7CF0" w:rsidRPr="000B60AA">
        <w:rPr>
          <w:rFonts w:ascii="Book Antiqua" w:hAnsi="Book Antiqua"/>
        </w:rPr>
        <w:t xml:space="preserve"> volumes </w:t>
      </w:r>
      <w:r w:rsidR="009D7DA4" w:rsidRPr="000B60AA">
        <w:rPr>
          <w:rFonts w:ascii="Book Antiqua" w:hAnsi="Book Antiqua"/>
        </w:rPr>
        <w:t>and their strong correlation with each other</w:t>
      </w:r>
      <w:r w:rsidR="0034799A" w:rsidRPr="000B60AA">
        <w:rPr>
          <w:rFonts w:ascii="Book Antiqua" w:hAnsi="Book Antiqua"/>
        </w:rPr>
        <w:t>,</w:t>
      </w:r>
      <w:r w:rsidR="009D7DA4" w:rsidRPr="000B60AA">
        <w:rPr>
          <w:rFonts w:ascii="Book Antiqua" w:hAnsi="Book Antiqua"/>
        </w:rPr>
        <w:t xml:space="preserve"> using radionucletide analysis</w:t>
      </w:r>
      <w:r w:rsidR="00E2473F">
        <w:rPr>
          <w:rFonts w:ascii="Book Antiqua" w:eastAsia="宋体" w:hAnsi="Book Antiqua" w:hint="eastAsia"/>
          <w:vertAlign w:val="superscript"/>
          <w:lang w:eastAsia="zh-CN"/>
        </w:rPr>
        <w:t>[</w:t>
      </w:r>
      <w:hyperlink w:anchor="_ENREF_31" w:tooltip="Burns, 2002 #890"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Burns&lt;/Author&gt;&lt;Year&gt;2002&lt;/Year&gt;&lt;RecNum&gt;890&lt;/RecNum&gt;&lt;DisplayText&gt;&lt;style face="superscript"&gt;31&lt;/style&gt;&lt;/DisplayText&gt;&lt;record&gt;&lt;rec-number&gt;890&lt;/rec-number&gt;&lt;foreign-keys&gt;&lt;key app="EN" db-id="zzst0pe9v92wx6eaxf6pwstvvxxs0tzd5rfr"&gt;890&lt;/key&gt;&lt;/foreign-keys&gt;&lt;ref-type name="Journal Article"&gt;17&lt;/ref-type&gt;&lt;contributors&gt;&lt;authors&gt;&lt;author&gt;Burns, Robert J&lt;/author&gt;&lt;author&gt;Gibbons, Raymond J&lt;/author&gt;&lt;author&gt;Yi, Qilong&lt;/author&gt;&lt;author&gt;Roberts, Robin S&lt;/author&gt;&lt;author&gt;Miller, Todd D&lt;/author&gt;&lt;author&gt;Schaer, Gary L&lt;/author&gt;&lt;author&gt;Anderson, Jeffrey L&lt;/author&gt;&lt;author&gt;Yusuf, Salim&lt;/author&gt;&lt;/authors&gt;&lt;/contributors&gt;&lt;titles&gt;&lt;title&gt;The relationships of left ventricular ejection fraction, end-systolic volume index and infarct size to six-month mortality after hospital discharge following myocardial infarction treated by thrombolysis.&lt;/title&gt;&lt;secondary-title&gt;JACC&lt;/secondary-title&gt;&lt;/titles&gt;&lt;periodical&gt;&lt;full-title&gt;JACC&lt;/full-title&gt;&lt;/periodical&gt;&lt;pages&gt;30-6&lt;/pages&gt;&lt;volume&gt;39&lt;/volume&gt;&lt;keywords&gt;&lt;keyword&gt;Female&lt;/keyword&gt;&lt;keyword&gt;Humans&lt;/keyword&gt;&lt;keyword&gt;Logistic Models&lt;/keyword&gt;&lt;keyword&gt;Male&lt;/keyword&gt;&lt;keyword&gt;Middle Aged&lt;/keyword&gt;&lt;keyword&gt;Myocardial Infarction&lt;/keyword&gt;&lt;keyword&gt;Myocardial Infarction: drug therapy&lt;/keyword&gt;&lt;keyword&gt;Myocardial Infarction: mortality&lt;/keyword&gt;&lt;keyword&gt;Myocardial Infarction: radionuclide imaging&lt;/keyword&gt;&lt;keyword&gt;Prognosis&lt;/keyword&gt;&lt;keyword&gt;Radionuclide Angiography&lt;/keyword&gt;&lt;keyword&gt;Stroke Volume&lt;/keyword&gt;&lt;keyword&gt;Survival Analysis&lt;/keyword&gt;&lt;keyword&gt;Thrombolytic Therapy&lt;/keyword&gt;&lt;keyword&gt;Tomography, Emission-Computed, Single-Photon&lt;/keyword&gt;&lt;keyword&gt;Ventricular Function, Left&lt;/keyword&gt;&lt;/keywords&gt;&lt;dates&gt;&lt;year&gt;2002&lt;/year&gt;&lt;/dates&gt;&lt;accession-num&gt;11755283&lt;/accession-num&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31</w:t>
        </w:r>
        <w:r w:rsidR="00E43AE9" w:rsidRPr="000B60AA">
          <w:rPr>
            <w:rFonts w:ascii="Book Antiqua" w:hAnsi="Book Antiqua"/>
          </w:rPr>
          <w:fldChar w:fldCharType="end"/>
        </w:r>
      </w:hyperlink>
      <w:r w:rsidR="00E2473F">
        <w:rPr>
          <w:rFonts w:ascii="Book Antiqua" w:eastAsia="宋体" w:hAnsi="Book Antiqua" w:hint="eastAsia"/>
          <w:vertAlign w:val="superscript"/>
          <w:lang w:eastAsia="zh-CN"/>
        </w:rPr>
        <w:t>]</w:t>
      </w:r>
      <w:r w:rsidR="009D7DA4" w:rsidRPr="000B60AA">
        <w:rPr>
          <w:rFonts w:ascii="Book Antiqua" w:hAnsi="Book Antiqua"/>
        </w:rPr>
        <w:t>.</w:t>
      </w:r>
      <w:r w:rsidR="000B60AA">
        <w:rPr>
          <w:rFonts w:ascii="Book Antiqua" w:hAnsi="Book Antiqua"/>
        </w:rPr>
        <w:t xml:space="preserve"> </w:t>
      </w:r>
    </w:p>
    <w:p w14:paraId="3C8910FD" w14:textId="100EA728" w:rsidR="006F56DA" w:rsidRPr="000B60AA" w:rsidRDefault="00F274F3" w:rsidP="00E2473F">
      <w:pPr>
        <w:spacing w:line="360" w:lineRule="auto"/>
        <w:ind w:firstLineChars="100" w:firstLine="240"/>
        <w:jc w:val="both"/>
        <w:rPr>
          <w:rFonts w:ascii="Book Antiqua" w:hAnsi="Book Antiqua"/>
        </w:rPr>
      </w:pPr>
      <w:r w:rsidRPr="000B60AA">
        <w:rPr>
          <w:rFonts w:ascii="Book Antiqua" w:hAnsi="Book Antiqua"/>
        </w:rPr>
        <w:t>A</w:t>
      </w:r>
      <w:r w:rsidR="00897EE3" w:rsidRPr="000B60AA">
        <w:rPr>
          <w:rFonts w:ascii="Book Antiqua" w:hAnsi="Book Antiqua"/>
        </w:rPr>
        <w:t xml:space="preserve"> large evidence base </w:t>
      </w:r>
      <w:r w:rsidRPr="000B60AA">
        <w:rPr>
          <w:rFonts w:ascii="Book Antiqua" w:hAnsi="Book Antiqua"/>
        </w:rPr>
        <w:t xml:space="preserve">has </w:t>
      </w:r>
      <w:r w:rsidR="00DE5CF8" w:rsidRPr="000B60AA">
        <w:rPr>
          <w:rFonts w:ascii="Book Antiqua" w:hAnsi="Book Antiqua"/>
        </w:rPr>
        <w:t>emerge</w:t>
      </w:r>
      <w:r w:rsidRPr="000B60AA">
        <w:rPr>
          <w:rFonts w:ascii="Book Antiqua" w:hAnsi="Book Antiqua"/>
        </w:rPr>
        <w:t>d</w:t>
      </w:r>
      <w:r w:rsidR="00194CCE" w:rsidRPr="000B60AA">
        <w:rPr>
          <w:rFonts w:ascii="Book Antiqua" w:hAnsi="Book Antiqua"/>
        </w:rPr>
        <w:t xml:space="preserve"> </w:t>
      </w:r>
      <w:r w:rsidR="00897EE3" w:rsidRPr="000B60AA">
        <w:rPr>
          <w:rFonts w:ascii="Book Antiqua" w:hAnsi="Book Antiqua"/>
        </w:rPr>
        <w:t xml:space="preserve">for the prognostic </w:t>
      </w:r>
      <w:r w:rsidR="00716D9F" w:rsidRPr="000B60AA">
        <w:rPr>
          <w:rFonts w:ascii="Book Antiqua" w:hAnsi="Book Antiqua"/>
        </w:rPr>
        <w:t xml:space="preserve">impact </w:t>
      </w:r>
      <w:r w:rsidR="00DC2818" w:rsidRPr="000B60AA">
        <w:rPr>
          <w:rFonts w:ascii="Book Antiqua" w:hAnsi="Book Antiqua"/>
        </w:rPr>
        <w:t xml:space="preserve">of </w:t>
      </w:r>
      <w:r w:rsidR="00716D9F" w:rsidRPr="000B60AA">
        <w:rPr>
          <w:rFonts w:ascii="Book Antiqua" w:hAnsi="Book Antiqua"/>
        </w:rPr>
        <w:t xml:space="preserve">impaired </w:t>
      </w:r>
      <w:r w:rsidR="00DC2818" w:rsidRPr="000B60AA">
        <w:rPr>
          <w:rFonts w:ascii="Book Antiqua" w:hAnsi="Book Antiqua"/>
        </w:rPr>
        <w:t xml:space="preserve">systolic function based on </w:t>
      </w:r>
      <w:r w:rsidR="00716D9F" w:rsidRPr="000B60AA">
        <w:rPr>
          <w:rFonts w:ascii="Book Antiqua" w:hAnsi="Book Antiqua"/>
        </w:rPr>
        <w:t xml:space="preserve">reduced </w:t>
      </w:r>
      <w:r w:rsidR="00DE5CF8" w:rsidRPr="000B60AA">
        <w:rPr>
          <w:rFonts w:ascii="Book Antiqua" w:hAnsi="Book Antiqua"/>
        </w:rPr>
        <w:t>CMR-derived</w:t>
      </w:r>
      <w:r w:rsidR="00DC2818" w:rsidRPr="000B60AA">
        <w:rPr>
          <w:rFonts w:ascii="Book Antiqua" w:hAnsi="Book Antiqua"/>
        </w:rPr>
        <w:t xml:space="preserve"> LVEF</w:t>
      </w:r>
      <w:r w:rsidR="00721F8C" w:rsidRPr="000B60AA">
        <w:rPr>
          <w:rFonts w:ascii="Book Antiqua" w:hAnsi="Book Antiqua"/>
        </w:rPr>
        <w:t xml:space="preserve"> (Table 1)</w:t>
      </w:r>
      <w:r w:rsidR="00897EE3" w:rsidRPr="000B60AA">
        <w:rPr>
          <w:rFonts w:ascii="Book Antiqua" w:hAnsi="Book Antiqua"/>
        </w:rPr>
        <w:t>.</w:t>
      </w:r>
      <w:r w:rsidR="00446B68" w:rsidRPr="000B60AA">
        <w:rPr>
          <w:rFonts w:ascii="Book Antiqua" w:hAnsi="Book Antiqua"/>
        </w:rPr>
        <w:t xml:space="preserve"> </w:t>
      </w:r>
    </w:p>
    <w:p w14:paraId="2B42FFAC" w14:textId="204F020D" w:rsidR="00EB76F0" w:rsidRPr="000B60AA" w:rsidRDefault="00EB76F0" w:rsidP="00921FA0">
      <w:pPr>
        <w:spacing w:line="360" w:lineRule="auto"/>
        <w:ind w:firstLineChars="100" w:firstLine="240"/>
        <w:jc w:val="both"/>
        <w:rPr>
          <w:rFonts w:ascii="Book Antiqua" w:hAnsi="Book Antiqua"/>
        </w:rPr>
      </w:pPr>
      <w:bookmarkStart w:id="43" w:name="_Toc312062684"/>
      <w:r w:rsidRPr="000B60AA">
        <w:rPr>
          <w:rFonts w:ascii="Book Antiqua" w:hAnsi="Book Antiqua"/>
        </w:rPr>
        <w:t>In addition to LVEF-based global systolic function, Bodi demonstrated that the number of dysfun</w:t>
      </w:r>
      <w:r w:rsidR="00921FA0">
        <w:rPr>
          <w:rFonts w:ascii="Book Antiqua" w:hAnsi="Book Antiqua"/>
        </w:rPr>
        <w:t>ctional segments on CMR at 1-w</w:t>
      </w:r>
      <w:r w:rsidRPr="000B60AA">
        <w:rPr>
          <w:rFonts w:ascii="Book Antiqua" w:hAnsi="Book Antiqua"/>
        </w:rPr>
        <w:t xml:space="preserve">k post STEMI was an </w:t>
      </w:r>
      <w:r w:rsidR="00C7169F" w:rsidRPr="000B60AA">
        <w:rPr>
          <w:rFonts w:ascii="Book Antiqua" w:hAnsi="Book Antiqua"/>
        </w:rPr>
        <w:t xml:space="preserve">independent predictor of </w:t>
      </w:r>
      <w:r w:rsidRPr="000B60AA">
        <w:rPr>
          <w:rFonts w:ascii="Book Antiqua" w:hAnsi="Book Antiqua"/>
        </w:rPr>
        <w:t>combined MACE at a median follow-up of 553 d</w:t>
      </w:r>
      <w:r w:rsidR="00921FA0">
        <w:rPr>
          <w:rFonts w:ascii="Book Antiqua" w:eastAsia="宋体" w:hAnsi="Book Antiqua" w:hint="eastAsia"/>
          <w:vertAlign w:val="superscript"/>
          <w:lang w:eastAsia="zh-CN"/>
        </w:rPr>
        <w:t>[</w:t>
      </w:r>
      <w:hyperlink w:anchor="_ENREF_38" w:tooltip="Bodi, 2009 #413" w:history="1">
        <w:r w:rsidR="00E43AE9" w:rsidRPr="000B60AA">
          <w:rPr>
            <w:rFonts w:ascii="Book Antiqua" w:hAnsi="Book Antiqua"/>
          </w:rPr>
          <w:fldChar w:fldCharType="begin">
            <w:fldData xml:space="preserve">PEVuZE5vdGU+PENpdGU+PEF1dGhvcj5Cb2RpPC9BdXRob3I+PFllYXI+MjAwOTwvWWVhcj48UmVj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Cb2RpPC9BdXRob3I+PFllYXI+MjAwOTwvWWVhcj48UmVj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38</w:t>
        </w:r>
        <w:r w:rsidR="00E43AE9" w:rsidRPr="000B60AA">
          <w:rPr>
            <w:rFonts w:ascii="Book Antiqua" w:hAnsi="Book Antiqua"/>
          </w:rPr>
          <w:fldChar w:fldCharType="end"/>
        </w:r>
      </w:hyperlink>
      <w:r w:rsidR="00921FA0">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The evidence base for the prognostic importance of LV volumes is largely historical, based on large echocardiographic and radionucleotide studies, demonstrating the negative prognostic impact of ventricular dilatation and remodelling as summarised in Table </w:t>
      </w:r>
      <w:r w:rsidR="008A181E" w:rsidRPr="000B60AA">
        <w:rPr>
          <w:rFonts w:ascii="Book Antiqua" w:hAnsi="Book Antiqua"/>
        </w:rPr>
        <w:t>2</w:t>
      </w:r>
      <w:r w:rsidRPr="000B60AA">
        <w:rPr>
          <w:rFonts w:ascii="Book Antiqua" w:hAnsi="Book Antiqua"/>
        </w:rPr>
        <w:t xml:space="preserve">. </w:t>
      </w:r>
    </w:p>
    <w:p w14:paraId="55E4C106" w14:textId="0FB70C47" w:rsidR="00B615B3" w:rsidRPr="000B60AA" w:rsidRDefault="002C6547" w:rsidP="00921FA0">
      <w:pPr>
        <w:spacing w:line="360" w:lineRule="auto"/>
        <w:ind w:firstLineChars="100" w:firstLine="240"/>
        <w:jc w:val="both"/>
        <w:rPr>
          <w:rFonts w:ascii="Book Antiqua" w:hAnsi="Book Antiqua"/>
        </w:rPr>
      </w:pPr>
      <w:r w:rsidRPr="000B60AA">
        <w:rPr>
          <w:rFonts w:ascii="Book Antiqua" w:hAnsi="Book Antiqua"/>
        </w:rPr>
        <w:t>Negative LV remodelling has demonstrated prognostic importance in two studies, based on the cut-off of LVEDVI dilation of &gt;</w:t>
      </w:r>
      <w:r w:rsidR="00921FA0">
        <w:rPr>
          <w:rFonts w:ascii="Book Antiqua" w:eastAsia="宋体" w:hAnsi="Book Antiqua" w:hint="eastAsia"/>
          <w:lang w:eastAsia="zh-CN"/>
        </w:rPr>
        <w:t xml:space="preserve"> </w:t>
      </w:r>
      <w:r w:rsidRPr="000B60AA">
        <w:rPr>
          <w:rFonts w:ascii="Book Antiqua" w:hAnsi="Book Antiqua"/>
        </w:rPr>
        <w:t>20% at 6-mo follow-</w:t>
      </w:r>
      <w:proofErr w:type="gramStart"/>
      <w:r w:rsidRPr="000B60AA">
        <w:rPr>
          <w:rFonts w:ascii="Book Antiqua" w:hAnsi="Book Antiqua"/>
        </w:rPr>
        <w:t>up</w:t>
      </w:r>
      <w:r w:rsidR="00921FA0">
        <w:rPr>
          <w:rFonts w:ascii="Book Antiqua" w:eastAsia="宋体" w:hAnsi="Book Antiqua" w:hint="eastAsia"/>
          <w:vertAlign w:val="superscript"/>
          <w:lang w:eastAsia="zh-CN"/>
        </w:rPr>
        <w:t>[</w:t>
      </w:r>
      <w:proofErr w:type="gramEnd"/>
      <w:r w:rsidRPr="000B60AA">
        <w:rPr>
          <w:rFonts w:ascii="Book Antiqua" w:hAnsi="Book Antiqua"/>
        </w:rPr>
        <w:fldChar w:fldCharType="begin">
          <w:fldData xml:space="preserve">PEVuZE5vdGU+PENpdGU+PEF1dGhvcj5BaG48L0F1dGhvcj48WWVhcj4yMDEzPC9ZZWFyPjxSZWNO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yMzUxLTc8L3BhZ2VzPjx2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BaG48L0F1dGhvcj48WWVhcj4yMDEzPC9ZZWFyPjxSZWNO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yMzUxLTc8L3BhZ2VzPjx2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2" w:tooltip="Bolognese, 2002 #1881" w:history="1">
        <w:r w:rsidR="00E43AE9" w:rsidRPr="000B60AA">
          <w:rPr>
            <w:rFonts w:ascii="Book Antiqua" w:hAnsi="Book Antiqua"/>
            <w:noProof/>
            <w:vertAlign w:val="superscript"/>
          </w:rPr>
          <w:t>12</w:t>
        </w:r>
      </w:hyperlink>
      <w:r w:rsidR="00921FA0">
        <w:rPr>
          <w:rFonts w:ascii="Book Antiqua" w:hAnsi="Book Antiqua"/>
          <w:noProof/>
          <w:vertAlign w:val="superscript"/>
        </w:rPr>
        <w:t>,</w:t>
      </w:r>
      <w:hyperlink w:anchor="_ENREF_13" w:tooltip="Ahn, 2013 #1719" w:history="1">
        <w:r w:rsidR="00E43AE9" w:rsidRPr="000B60AA">
          <w:rPr>
            <w:rFonts w:ascii="Book Antiqua" w:hAnsi="Book Antiqua"/>
            <w:noProof/>
            <w:vertAlign w:val="superscript"/>
          </w:rPr>
          <w:t>13</w:t>
        </w:r>
      </w:hyperlink>
      <w:r w:rsidRPr="000B60AA">
        <w:rPr>
          <w:rFonts w:ascii="Book Antiqua" w:hAnsi="Book Antiqua"/>
        </w:rPr>
        <w:fldChar w:fldCharType="end"/>
      </w:r>
      <w:r w:rsidR="00921FA0">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p>
    <w:bookmarkEnd w:id="43"/>
    <w:p w14:paraId="2DC32736" w14:textId="1918FC8F" w:rsidR="006D7E2F" w:rsidRPr="000B60AA" w:rsidRDefault="006D7E2F" w:rsidP="00921FA0">
      <w:pPr>
        <w:spacing w:line="360" w:lineRule="auto"/>
        <w:ind w:firstLineChars="100" w:firstLine="240"/>
        <w:jc w:val="both"/>
        <w:rPr>
          <w:rFonts w:ascii="Book Antiqua" w:hAnsi="Book Antiqua"/>
        </w:rPr>
      </w:pPr>
      <w:r w:rsidRPr="000B60AA">
        <w:rPr>
          <w:rFonts w:ascii="Book Antiqua" w:hAnsi="Book Antiqua"/>
        </w:rPr>
        <w:t xml:space="preserve">Recently, </w:t>
      </w:r>
      <w:r w:rsidR="00EF6996" w:rsidRPr="000B60AA">
        <w:rPr>
          <w:rFonts w:ascii="Book Antiqua" w:hAnsi="Book Antiqua"/>
        </w:rPr>
        <w:t>left ventricular</w:t>
      </w:r>
      <w:r w:rsidR="00410B6D" w:rsidRPr="000B60AA">
        <w:rPr>
          <w:rFonts w:ascii="Book Antiqua" w:hAnsi="Book Antiqua"/>
        </w:rPr>
        <w:t xml:space="preserve"> </w:t>
      </w:r>
      <w:r w:rsidR="003D1B0C" w:rsidRPr="000B60AA">
        <w:rPr>
          <w:rFonts w:ascii="Book Antiqua" w:hAnsi="Book Antiqua"/>
        </w:rPr>
        <w:t xml:space="preserve">global </w:t>
      </w:r>
      <w:r w:rsidR="00EF6996" w:rsidRPr="000B60AA">
        <w:rPr>
          <w:rFonts w:ascii="Book Antiqua" w:hAnsi="Book Antiqua"/>
        </w:rPr>
        <w:t>performance index</w:t>
      </w:r>
      <w:r w:rsidRPr="000B60AA">
        <w:rPr>
          <w:rFonts w:ascii="Book Antiqua" w:hAnsi="Book Antiqua"/>
        </w:rPr>
        <w:t xml:space="preserve"> has been proposed as a </w:t>
      </w:r>
      <w:r w:rsidR="00B53183" w:rsidRPr="000B60AA">
        <w:rPr>
          <w:rFonts w:ascii="Book Antiqua" w:hAnsi="Book Antiqua"/>
        </w:rPr>
        <w:t>CMR</w:t>
      </w:r>
      <w:r w:rsidRPr="000B60AA">
        <w:rPr>
          <w:rFonts w:ascii="Book Antiqua" w:hAnsi="Book Antiqua"/>
        </w:rPr>
        <w:t xml:space="preserve"> marker of cardiac performance, </w:t>
      </w:r>
      <w:r w:rsidR="006E6C6E" w:rsidRPr="000B60AA">
        <w:rPr>
          <w:rFonts w:ascii="Book Antiqua" w:hAnsi="Book Antiqua"/>
        </w:rPr>
        <w:t>incorporating</w:t>
      </w:r>
      <w:r w:rsidRPr="000B60AA">
        <w:rPr>
          <w:rFonts w:ascii="Book Antiqua" w:hAnsi="Book Antiqua"/>
        </w:rPr>
        <w:t xml:space="preserve"> LVEF, LV volumes and mass.</w:t>
      </w:r>
      <w:r w:rsidR="000B60AA">
        <w:rPr>
          <w:rFonts w:ascii="Book Antiqua" w:hAnsi="Book Antiqua"/>
        </w:rPr>
        <w:t xml:space="preserve"> </w:t>
      </w:r>
      <w:r w:rsidRPr="000B60AA">
        <w:rPr>
          <w:rFonts w:ascii="Book Antiqua" w:hAnsi="Book Antiqua"/>
        </w:rPr>
        <w:t>It has been assessed in one study in STEMI and correlate</w:t>
      </w:r>
      <w:r w:rsidR="007772FA" w:rsidRPr="000B60AA">
        <w:rPr>
          <w:rFonts w:ascii="Book Antiqua" w:hAnsi="Book Antiqua"/>
        </w:rPr>
        <w:t>d</w:t>
      </w:r>
      <w:r w:rsidRPr="000B60AA">
        <w:rPr>
          <w:rFonts w:ascii="Book Antiqua" w:hAnsi="Book Antiqua"/>
        </w:rPr>
        <w:t xml:space="preserve"> strongly with </w:t>
      </w:r>
      <w:r w:rsidRPr="000B60AA">
        <w:rPr>
          <w:rFonts w:ascii="Book Antiqua" w:hAnsi="Book Antiqua"/>
        </w:rPr>
        <w:lastRenderedPageBreak/>
        <w:t xml:space="preserve">IS, MSI, MVO and IMH extent, and had incremental prognostic value to LVEF in predicting 12-mo </w:t>
      </w:r>
      <w:proofErr w:type="gramStart"/>
      <w:r w:rsidRPr="000B60AA">
        <w:rPr>
          <w:rFonts w:ascii="Book Antiqua" w:hAnsi="Book Antiqua"/>
        </w:rPr>
        <w:t>MACE</w:t>
      </w:r>
      <w:r w:rsidR="00921FA0">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42" \o "Eitel, 2015 #2114"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FaXRlbDwvQXV0aG9yPjxZZWFyPjIwMTU8L1llYXI+PFJl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FaXRlbDwvQXV0aG9yPjxZZWFyPjIwMTU8L1llYXI+PFJl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42</w:t>
      </w:r>
      <w:r w:rsidR="00E43AE9" w:rsidRPr="000B60AA">
        <w:rPr>
          <w:rFonts w:ascii="Book Antiqua" w:hAnsi="Book Antiqua"/>
        </w:rPr>
        <w:fldChar w:fldCharType="end"/>
      </w:r>
      <w:r w:rsidR="000B60AA" w:rsidRPr="000B60AA">
        <w:rPr>
          <w:rFonts w:ascii="Book Antiqua" w:hAnsi="Book Antiqua"/>
        </w:rPr>
        <w:fldChar w:fldCharType="end"/>
      </w:r>
      <w:r w:rsidR="00921FA0">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Further work is needed to </w:t>
      </w:r>
      <w:r w:rsidR="00B504BC" w:rsidRPr="000B60AA">
        <w:rPr>
          <w:rFonts w:ascii="Book Antiqua" w:hAnsi="Book Antiqua"/>
        </w:rPr>
        <w:t>investigate</w:t>
      </w:r>
      <w:r w:rsidRPr="000B60AA">
        <w:rPr>
          <w:rFonts w:ascii="Book Antiqua" w:hAnsi="Book Antiqua"/>
        </w:rPr>
        <w:t xml:space="preserve"> </w:t>
      </w:r>
      <w:r w:rsidR="00EF6996" w:rsidRPr="000B60AA">
        <w:rPr>
          <w:rFonts w:ascii="Book Antiqua" w:hAnsi="Book Antiqua"/>
        </w:rPr>
        <w:t>its</w:t>
      </w:r>
      <w:r w:rsidRPr="000B60AA">
        <w:rPr>
          <w:rFonts w:ascii="Book Antiqua" w:hAnsi="Book Antiqua"/>
        </w:rPr>
        <w:t xml:space="preserve"> prognostic value in STEMI.</w:t>
      </w:r>
    </w:p>
    <w:p w14:paraId="5C5E9F82" w14:textId="77777777" w:rsidR="00575529" w:rsidRPr="000B60AA" w:rsidRDefault="00575529" w:rsidP="000B60AA">
      <w:pPr>
        <w:spacing w:line="360" w:lineRule="auto"/>
        <w:jc w:val="both"/>
        <w:rPr>
          <w:rFonts w:ascii="Book Antiqua" w:hAnsi="Book Antiqua"/>
        </w:rPr>
      </w:pPr>
    </w:p>
    <w:p w14:paraId="678EEB53" w14:textId="6FC9C04A" w:rsidR="00575529" w:rsidRPr="00921FA0" w:rsidRDefault="00921FA0" w:rsidP="00921FA0">
      <w:pPr>
        <w:pStyle w:val="3"/>
        <w:tabs>
          <w:tab w:val="clear" w:pos="1134"/>
          <w:tab w:val="left" w:pos="1020"/>
        </w:tabs>
        <w:jc w:val="both"/>
        <w:rPr>
          <w:rFonts w:ascii="Book Antiqua" w:hAnsi="Book Antiqua"/>
          <w:b/>
          <w:color w:val="auto"/>
          <w:sz w:val="24"/>
          <w:szCs w:val="24"/>
        </w:rPr>
      </w:pPr>
      <w:bookmarkStart w:id="44" w:name="_Toc262158425"/>
      <w:bookmarkStart w:id="45" w:name="_Toc262161446"/>
      <w:bookmarkStart w:id="46" w:name="_Toc262161505"/>
      <w:bookmarkStart w:id="47" w:name="_Toc262161564"/>
      <w:bookmarkStart w:id="48" w:name="_Toc262161660"/>
      <w:bookmarkStart w:id="49" w:name="_Toc312061041"/>
      <w:bookmarkStart w:id="50" w:name="_Toc312253077"/>
      <w:bookmarkStart w:id="51" w:name="_Toc312254059"/>
      <w:bookmarkStart w:id="52" w:name="_Toc327394765"/>
      <w:r w:rsidRPr="00921FA0">
        <w:rPr>
          <w:rFonts w:ascii="Book Antiqua" w:hAnsi="Book Antiqua"/>
          <w:b/>
          <w:color w:val="auto"/>
          <w:sz w:val="24"/>
          <w:szCs w:val="24"/>
        </w:rPr>
        <w:t>MYOCARDIAL STRAIN</w:t>
      </w:r>
      <w:bookmarkEnd w:id="44"/>
      <w:bookmarkEnd w:id="45"/>
      <w:bookmarkEnd w:id="46"/>
      <w:bookmarkEnd w:id="47"/>
      <w:bookmarkEnd w:id="48"/>
      <w:r w:rsidRPr="00921FA0">
        <w:rPr>
          <w:rFonts w:ascii="Book Antiqua" w:hAnsi="Book Antiqua"/>
          <w:b/>
          <w:color w:val="auto"/>
          <w:sz w:val="24"/>
          <w:szCs w:val="24"/>
        </w:rPr>
        <w:t xml:space="preserve"> IN </w:t>
      </w:r>
      <w:bookmarkEnd w:id="49"/>
      <w:bookmarkEnd w:id="50"/>
      <w:bookmarkEnd w:id="51"/>
      <w:bookmarkEnd w:id="52"/>
      <w:r w:rsidRPr="00921FA0">
        <w:rPr>
          <w:rFonts w:ascii="Book Antiqua" w:eastAsia="宋体" w:hAnsi="Book Antiqua"/>
          <w:b/>
          <w:color w:val="auto"/>
          <w:sz w:val="24"/>
          <w:szCs w:val="24"/>
          <w:lang w:eastAsia="zh-CN"/>
        </w:rPr>
        <w:t>AMI</w:t>
      </w:r>
    </w:p>
    <w:p w14:paraId="7C8155E3" w14:textId="098B0417" w:rsidR="00EC1EF6" w:rsidRPr="000B60AA" w:rsidRDefault="00393692" w:rsidP="000B60AA">
      <w:pPr>
        <w:spacing w:line="360" w:lineRule="auto"/>
        <w:jc w:val="both"/>
        <w:rPr>
          <w:rFonts w:ascii="Book Antiqua" w:hAnsi="Book Antiqua"/>
        </w:rPr>
      </w:pPr>
      <w:r w:rsidRPr="000B60AA">
        <w:rPr>
          <w:rFonts w:ascii="Book Antiqua" w:hAnsi="Book Antiqua"/>
        </w:rPr>
        <w:t xml:space="preserve">CMR-measured myocardial strain (tissue deformity) is the gold standard </w:t>
      </w:r>
      <w:r w:rsidR="007B6917" w:rsidRPr="000B60AA">
        <w:rPr>
          <w:rFonts w:ascii="Book Antiqua" w:hAnsi="Book Antiqua"/>
        </w:rPr>
        <w:t xml:space="preserve">non-invasive </w:t>
      </w:r>
      <w:r w:rsidRPr="000B60AA">
        <w:rPr>
          <w:rFonts w:ascii="Book Antiqua" w:hAnsi="Book Antiqua"/>
        </w:rPr>
        <w:t xml:space="preserve">measure of </w:t>
      </w:r>
      <w:r w:rsidR="007B6917" w:rsidRPr="000B60AA">
        <w:rPr>
          <w:rFonts w:ascii="Book Antiqua" w:hAnsi="Book Antiqua"/>
        </w:rPr>
        <w:t xml:space="preserve">systolic and diastolic </w:t>
      </w:r>
      <w:r w:rsidRPr="000B60AA">
        <w:rPr>
          <w:rFonts w:ascii="Book Antiqua" w:hAnsi="Book Antiqua"/>
        </w:rPr>
        <w:t>myocardial function</w:t>
      </w:r>
      <w:r w:rsidR="00191EAD">
        <w:rPr>
          <w:rFonts w:ascii="Book Antiqua" w:eastAsia="宋体" w:hAnsi="Book Antiqua" w:hint="eastAsia"/>
          <w:vertAlign w:val="superscript"/>
          <w:lang w:eastAsia="zh-CN"/>
        </w:rPr>
        <w:t>[</w:t>
      </w:r>
      <w:hyperlink w:anchor="_ENREF_43" w:tooltip="Ibrahim, 2011 #1099"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Ibrahim&lt;/Author&gt;&lt;Year&gt;2011&lt;/Year&gt;&lt;RecNum&gt;1099&lt;/RecNum&gt;&lt;DisplayText&gt;&lt;style face="superscript"&gt;43&lt;/style&gt;&lt;/DisplayText&gt;&lt;record&gt;&lt;rec-number&gt;1099&lt;/rec-number&gt;&lt;foreign-keys&gt;&lt;key app="EN" db-id="zzst0pe9v92wx6eaxf6pwstvvxxs0tzd5rfr"&gt;1099&lt;/key&gt;&lt;/foreign-keys&gt;&lt;ref-type name="Journal Article"&gt;17&lt;/ref-type&gt;&lt;contributors&gt;&lt;authors&gt;&lt;author&gt;Ibrahim, El-Sayed H&lt;/author&gt;&lt;/authors&gt;&lt;/contributors&gt;&lt;titles&gt;&lt;title&gt;Myocardial tagging by cardiovascular magnetic resonance: evolution of techniques--pulse sequences, analysis algorithms, and applications.&lt;/title&gt;&lt;secondary-title&gt;JCMR&lt;/secondary-title&gt;&lt;/titles&gt;&lt;periodical&gt;&lt;full-title&gt;JCMR&lt;/full-title&gt;&lt;/periodical&gt;&lt;pages&gt;36&lt;/pages&gt;&lt;volume&gt;13&lt;/volume&gt;&lt;keywords&gt;&lt;keyword&gt;Algorithms&lt;/keyword&gt;&lt;keyword&gt;Heart Diseases&lt;/keyword&gt;&lt;keyword&gt;Heart Diseases: diagnosis&lt;/keyword&gt;&lt;keyword&gt;Heart Diseases: pathology&lt;/keyword&gt;&lt;keyword&gt;Heart Diseases: physiopathology&lt;/keyword&gt;&lt;keyword&gt;Humans&lt;/keyword&gt;&lt;keyword&gt;Image Interpretation, Computer-Assisted&lt;/keyword&gt;&lt;keyword&gt;Imaging, Three-Dimensional&lt;/keyword&gt;&lt;keyword&gt;Magnetic Resonance Imaging&lt;/keyword&gt;&lt;keyword&gt;Myocardial Contraction&lt;/keyword&gt;&lt;keyword&gt;Myocardium&lt;/keyword&gt;&lt;keyword&gt;Myocardium: pathology&lt;/keyword&gt;&lt;keyword&gt;Predictive Value of Tests&lt;/keyword&gt;&lt;keyword&gt;Prognosis&lt;/keyword&gt;&lt;keyword&gt;Severity of Illness Index&lt;/keyword&gt;&lt;keyword&gt;Stroke Volume&lt;/keyword&gt;&lt;keyword&gt;Ventricular Function&lt;/keyword&gt;&lt;/keywords&gt;&lt;dates&gt;&lt;year&gt;2011&lt;/year&gt;&lt;/dates&gt;&lt;publisher&gt;BioMed Central Ltd&lt;/publisher&gt;&lt;accession-num&gt;21798021&lt;/accession-num&gt;&lt;label&gt;READ relevant parts*&lt;/label&gt;&lt;urls&gt;&lt;/urls&gt;&lt;electronic-resource-num&gt;10.1186/1532-429X-13-36&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43</w:t>
        </w:r>
        <w:r w:rsidR="00E43AE9" w:rsidRPr="000B60AA">
          <w:rPr>
            <w:rFonts w:ascii="Book Antiqua" w:hAnsi="Book Antiqua"/>
          </w:rPr>
          <w:fldChar w:fldCharType="end"/>
        </w:r>
      </w:hyperlink>
      <w:r w:rsidR="00191EAD">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00D15631" w:rsidRPr="000B60AA">
        <w:rPr>
          <w:rFonts w:ascii="Book Antiqua" w:hAnsi="Book Antiqua"/>
        </w:rPr>
        <w:t>Circumferential strain</w:t>
      </w:r>
      <w:r w:rsidR="00D15631" w:rsidRPr="00191EAD">
        <w:rPr>
          <w:rFonts w:ascii="Book Antiqua" w:hAnsi="Book Antiqua"/>
        </w:rPr>
        <w:t xml:space="preserve"> </w:t>
      </w:r>
      <w:r w:rsidR="002171D6" w:rsidRPr="00191EAD">
        <w:rPr>
          <w:rFonts w:ascii="Book Antiqua" w:hAnsi="Book Antiqua"/>
        </w:rPr>
        <w:t>(Ecc)</w:t>
      </w:r>
      <w:r w:rsidR="00D15631" w:rsidRPr="00191EAD">
        <w:rPr>
          <w:rFonts w:ascii="Book Antiqua" w:hAnsi="Book Antiqua"/>
        </w:rPr>
        <w:t xml:space="preserve"> describes shortening of fibres (contraction) in a short-axis plane tangential to the epicardium; longitudinal strain</w:t>
      </w:r>
      <w:r w:rsidR="002171D6" w:rsidRPr="00191EAD">
        <w:rPr>
          <w:rFonts w:ascii="Book Antiqua" w:hAnsi="Book Antiqua"/>
        </w:rPr>
        <w:t xml:space="preserve"> (Ell) </w:t>
      </w:r>
      <w:r w:rsidR="00D15631" w:rsidRPr="00191EAD">
        <w:rPr>
          <w:rFonts w:ascii="Book Antiqua" w:hAnsi="Book Antiqua"/>
        </w:rPr>
        <w:t xml:space="preserve">describes shortening in the long axis, and radial strain </w:t>
      </w:r>
      <w:r w:rsidR="002171D6" w:rsidRPr="00191EAD">
        <w:rPr>
          <w:rFonts w:ascii="Book Antiqua" w:hAnsi="Book Antiqua"/>
        </w:rPr>
        <w:t>(Err)</w:t>
      </w:r>
      <w:r w:rsidR="002171D6" w:rsidRPr="000B60AA">
        <w:rPr>
          <w:rFonts w:ascii="Book Antiqua" w:hAnsi="Book Antiqua"/>
        </w:rPr>
        <w:t xml:space="preserve"> </w:t>
      </w:r>
      <w:r w:rsidR="00D15631" w:rsidRPr="000B60AA">
        <w:rPr>
          <w:rFonts w:ascii="Book Antiqua" w:hAnsi="Book Antiqua"/>
        </w:rPr>
        <w:t>describes lengthening (thickening) of fibres towards the centre of the ventricle.</w:t>
      </w:r>
      <w:r w:rsidR="000B60AA">
        <w:rPr>
          <w:rFonts w:ascii="Book Antiqua" w:hAnsi="Book Antiqua"/>
        </w:rPr>
        <w:t xml:space="preserve"> </w:t>
      </w:r>
      <w:r w:rsidR="00D15631" w:rsidRPr="000B60AA">
        <w:rPr>
          <w:rFonts w:ascii="Book Antiqua" w:hAnsi="Book Antiqua"/>
        </w:rPr>
        <w:t>Torsion is wringing of the ventricle caused by clockwise rotation at the base, and anticlockwise at the apex.</w:t>
      </w:r>
      <w:r w:rsidR="000B60AA">
        <w:rPr>
          <w:rFonts w:ascii="Book Antiqua" w:hAnsi="Book Antiqua"/>
        </w:rPr>
        <w:t xml:space="preserve"> </w:t>
      </w:r>
    </w:p>
    <w:p w14:paraId="5F4A4C9E" w14:textId="5B73AE54" w:rsidR="009F6248" w:rsidRPr="000B60AA" w:rsidRDefault="00D15631" w:rsidP="00191EAD">
      <w:pPr>
        <w:spacing w:line="360" w:lineRule="auto"/>
        <w:ind w:firstLineChars="100" w:firstLine="240"/>
        <w:jc w:val="both"/>
        <w:rPr>
          <w:rFonts w:ascii="Book Antiqua" w:hAnsi="Book Antiqua"/>
        </w:rPr>
      </w:pPr>
      <w:r w:rsidRPr="000B60AA">
        <w:rPr>
          <w:rFonts w:ascii="Book Antiqua" w:hAnsi="Book Antiqua"/>
        </w:rPr>
        <w:t xml:space="preserve">Strain </w:t>
      </w:r>
      <w:r w:rsidR="00393692" w:rsidRPr="000B60AA">
        <w:rPr>
          <w:rFonts w:ascii="Book Antiqua" w:hAnsi="Book Antiqua"/>
        </w:rPr>
        <w:t xml:space="preserve">offers greater accuracy in detecting </w:t>
      </w:r>
      <w:r w:rsidR="007B6917" w:rsidRPr="000B60AA">
        <w:rPr>
          <w:rFonts w:ascii="Book Antiqua" w:hAnsi="Book Antiqua"/>
        </w:rPr>
        <w:t xml:space="preserve">myocardial </w:t>
      </w:r>
      <w:r w:rsidR="00393692" w:rsidRPr="000B60AA">
        <w:rPr>
          <w:rFonts w:ascii="Book Antiqua" w:hAnsi="Book Antiqua"/>
        </w:rPr>
        <w:t>dysfunct</w:t>
      </w:r>
      <w:r w:rsidR="007B6917" w:rsidRPr="000B60AA">
        <w:rPr>
          <w:rFonts w:ascii="Book Antiqua" w:hAnsi="Book Antiqua"/>
        </w:rPr>
        <w:t xml:space="preserve">ion </w:t>
      </w:r>
      <w:r w:rsidR="00393692" w:rsidRPr="000B60AA">
        <w:rPr>
          <w:rFonts w:ascii="Book Antiqua" w:hAnsi="Book Antiqua"/>
        </w:rPr>
        <w:t>compared with global (</w:t>
      </w:r>
      <w:r w:rsidR="00385351" w:rsidRPr="000B60AA">
        <w:rPr>
          <w:rFonts w:ascii="Book Antiqua" w:hAnsi="Book Antiqua"/>
        </w:rPr>
        <w:t>LVEF</w:t>
      </w:r>
      <w:r w:rsidR="00393692" w:rsidRPr="000B60AA">
        <w:rPr>
          <w:rFonts w:ascii="Book Antiqua" w:hAnsi="Book Antiqua"/>
        </w:rPr>
        <w:t xml:space="preserve">) and regional (visual wall-motion scoring, </w:t>
      </w:r>
      <w:r w:rsidR="00385351" w:rsidRPr="000B60AA">
        <w:rPr>
          <w:rFonts w:ascii="Book Antiqua" w:hAnsi="Book Antiqua"/>
        </w:rPr>
        <w:t xml:space="preserve">segmental </w:t>
      </w:r>
      <w:r w:rsidR="00393692" w:rsidRPr="000B60AA">
        <w:rPr>
          <w:rFonts w:ascii="Book Antiqua" w:hAnsi="Book Antiqua"/>
        </w:rPr>
        <w:t>wall thickening)</w:t>
      </w:r>
      <w:r w:rsidR="00B96F7D">
        <w:rPr>
          <w:rFonts w:ascii="Book Antiqua" w:eastAsia="宋体" w:hAnsi="Book Antiqua" w:hint="eastAsia"/>
          <w:vertAlign w:val="superscript"/>
          <w:lang w:eastAsia="zh-CN"/>
        </w:rPr>
        <w:t>[</w:t>
      </w:r>
      <w:hyperlink w:anchor="_ENREF_44" w:tooltip="Gotte, 2001 #1215" w:history="1">
        <w:r w:rsidR="00E43AE9" w:rsidRPr="000B60AA">
          <w:rPr>
            <w:rFonts w:ascii="Book Antiqua" w:hAnsi="Book Antiqua"/>
          </w:rPr>
          <w:fldChar w:fldCharType="begin">
            <w:fldData xml:space="preserve">PEVuZE5vdGU+PENpdGU+PEF1dGhvcj5Hb3R0ZTwvQXV0aG9yPjxZZWFyPjIwMDE8L1llYXI+PFJl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Hb3R0ZTwvQXV0aG9yPjxZZWFyPjIwMDE8L1llYXI+PFJl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44</w:t>
        </w:r>
        <w:r w:rsidR="00E43AE9" w:rsidRPr="000B60AA">
          <w:rPr>
            <w:rFonts w:ascii="Book Antiqua" w:hAnsi="Book Antiqua"/>
          </w:rPr>
          <w:fldChar w:fldCharType="end"/>
        </w:r>
      </w:hyperlink>
      <w:r w:rsidR="00B96F7D">
        <w:rPr>
          <w:rFonts w:ascii="Book Antiqua" w:eastAsia="宋体" w:hAnsi="Book Antiqua" w:hint="eastAsia"/>
          <w:vertAlign w:val="superscript"/>
          <w:lang w:eastAsia="zh-CN"/>
        </w:rPr>
        <w:t>]</w:t>
      </w:r>
      <w:r w:rsidR="00393692" w:rsidRPr="000B60AA">
        <w:rPr>
          <w:rFonts w:ascii="Book Antiqua" w:hAnsi="Book Antiqua"/>
        </w:rPr>
        <w:t xml:space="preserve"> measures. </w:t>
      </w:r>
    </w:p>
    <w:p w14:paraId="02BF7913" w14:textId="77777777" w:rsidR="00D87195" w:rsidRPr="000B60AA" w:rsidRDefault="00D87195" w:rsidP="000B60AA">
      <w:pPr>
        <w:spacing w:line="360" w:lineRule="auto"/>
        <w:jc w:val="both"/>
        <w:rPr>
          <w:rFonts w:ascii="Book Antiqua" w:hAnsi="Book Antiqua"/>
        </w:rPr>
      </w:pPr>
    </w:p>
    <w:p w14:paraId="0FCD6392" w14:textId="3528933D" w:rsidR="00D87195" w:rsidRPr="00191EAD" w:rsidRDefault="00D87195" w:rsidP="00191EAD">
      <w:pPr>
        <w:pStyle w:val="4"/>
        <w:tabs>
          <w:tab w:val="clear" w:pos="1134"/>
          <w:tab w:val="left" w:pos="780"/>
        </w:tabs>
        <w:jc w:val="both"/>
        <w:rPr>
          <w:rFonts w:ascii="Book Antiqua" w:hAnsi="Book Antiqua"/>
          <w:i/>
          <w:szCs w:val="24"/>
        </w:rPr>
      </w:pPr>
      <w:r w:rsidRPr="00191EAD">
        <w:rPr>
          <w:rFonts w:ascii="Book Antiqua" w:hAnsi="Book Antiqua"/>
          <w:i/>
          <w:szCs w:val="24"/>
        </w:rPr>
        <w:t>CMR assessment of myocardial strain</w:t>
      </w:r>
    </w:p>
    <w:p w14:paraId="303FD4E1" w14:textId="1FF7C90E" w:rsidR="00B43C54" w:rsidRPr="0021112D" w:rsidRDefault="00D87195" w:rsidP="000B60AA">
      <w:pPr>
        <w:spacing w:line="360" w:lineRule="auto"/>
        <w:jc w:val="both"/>
        <w:rPr>
          <w:rFonts w:ascii="Book Antiqua" w:eastAsia="宋体" w:hAnsi="Book Antiqua"/>
          <w:lang w:eastAsia="zh-CN"/>
        </w:rPr>
      </w:pPr>
      <w:r w:rsidRPr="000B60AA">
        <w:rPr>
          <w:rFonts w:ascii="Book Antiqua" w:hAnsi="Book Antiqua"/>
        </w:rPr>
        <w:t>In 198</w:t>
      </w:r>
      <w:r w:rsidR="00BC5525" w:rsidRPr="000B60AA">
        <w:rPr>
          <w:rFonts w:ascii="Book Antiqua" w:hAnsi="Book Antiqua"/>
        </w:rPr>
        <w:t>9</w:t>
      </w:r>
      <w:r w:rsidRPr="000B60AA">
        <w:rPr>
          <w:rFonts w:ascii="Book Antiqua" w:hAnsi="Book Antiqua"/>
        </w:rPr>
        <w:t xml:space="preserve">, </w:t>
      </w:r>
      <w:r w:rsidR="00BC5525" w:rsidRPr="000B60AA">
        <w:rPr>
          <w:rFonts w:ascii="Book Antiqua" w:hAnsi="Book Antiqua"/>
        </w:rPr>
        <w:t xml:space="preserve">Axel </w:t>
      </w:r>
      <w:r w:rsidR="00FD6A9C">
        <w:rPr>
          <w:rFonts w:ascii="Book Antiqua" w:eastAsia="宋体" w:hAnsi="Book Antiqua" w:hint="eastAsia"/>
          <w:i/>
          <w:lang w:eastAsia="zh-CN"/>
        </w:rPr>
        <w:t>et al</w:t>
      </w:r>
      <w:r w:rsidR="00FD6A9C">
        <w:rPr>
          <w:rFonts w:ascii="Book Antiqua" w:eastAsia="宋体" w:hAnsi="Book Antiqua" w:hint="eastAsia"/>
          <w:vertAlign w:val="superscript"/>
          <w:lang w:eastAsia="zh-CN"/>
        </w:rPr>
        <w:t xml:space="preserve">[45] </w:t>
      </w:r>
      <w:r w:rsidRPr="000B60AA">
        <w:rPr>
          <w:rFonts w:ascii="Book Antiqua" w:hAnsi="Book Antiqua"/>
        </w:rPr>
        <w:t xml:space="preserve">developed a T1 spoiled gradient echo sequence, creating </w:t>
      </w:r>
      <w:r w:rsidR="009C00E6">
        <w:rPr>
          <w:rFonts w:ascii="Book Antiqua" w:eastAsia="宋体" w:hAnsi="Book Antiqua"/>
          <w:lang w:eastAsia="zh-CN"/>
        </w:rPr>
        <w:t>“</w:t>
      </w:r>
      <w:r w:rsidRPr="000B60AA">
        <w:rPr>
          <w:rFonts w:ascii="Book Antiqua" w:hAnsi="Book Antiqua"/>
        </w:rPr>
        <w:t>tags</w:t>
      </w:r>
      <w:r w:rsidR="009C00E6">
        <w:rPr>
          <w:rFonts w:ascii="Book Antiqua" w:eastAsia="宋体" w:hAnsi="Book Antiqua"/>
          <w:lang w:eastAsia="zh-CN"/>
        </w:rPr>
        <w:t>”</w:t>
      </w:r>
      <w:r w:rsidRPr="000B60AA">
        <w:rPr>
          <w:rFonts w:ascii="Book Antiqua" w:hAnsi="Book Antiqua"/>
        </w:rPr>
        <w:t xml:space="preserve"> formed by saturation of thin myocardial lines running in perpendicular directions in-plane to form a myocardial grid.</w:t>
      </w:r>
      <w:r w:rsidR="000B60AA">
        <w:rPr>
          <w:rFonts w:ascii="Book Antiqua" w:hAnsi="Book Antiqua"/>
        </w:rPr>
        <w:t xml:space="preserve"> </w:t>
      </w:r>
      <w:r w:rsidRPr="000B60AA">
        <w:rPr>
          <w:rFonts w:ascii="Book Antiqua" w:hAnsi="Book Antiqua"/>
        </w:rPr>
        <w:t xml:space="preserve">These lines act as tissue markers, tracking myocardial deformation as shown in Figure </w:t>
      </w:r>
      <w:r w:rsidR="009B1A32" w:rsidRPr="000B60AA">
        <w:rPr>
          <w:rFonts w:ascii="Book Antiqua" w:hAnsi="Book Antiqua"/>
        </w:rPr>
        <w:t>2</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Peak systolic strain and peak diastolic strain rate (relaxation </w:t>
      </w:r>
      <w:r w:rsidR="00B60029" w:rsidRPr="000B60AA">
        <w:rPr>
          <w:rFonts w:ascii="Book Antiqua" w:hAnsi="Book Antiqua"/>
        </w:rPr>
        <w:t xml:space="preserve">rate </w:t>
      </w:r>
      <w:r w:rsidRPr="000B60AA">
        <w:rPr>
          <w:rFonts w:ascii="Book Antiqua" w:hAnsi="Book Antiqua"/>
        </w:rPr>
        <w:t xml:space="preserve">of strain) provide </w:t>
      </w:r>
      <w:r w:rsidR="00B60029" w:rsidRPr="000B60AA">
        <w:rPr>
          <w:rFonts w:ascii="Book Antiqua" w:hAnsi="Book Antiqua"/>
        </w:rPr>
        <w:t xml:space="preserve">very </w:t>
      </w:r>
      <w:r w:rsidRPr="000B60AA">
        <w:rPr>
          <w:rFonts w:ascii="Book Antiqua" w:hAnsi="Book Antiqua"/>
        </w:rPr>
        <w:t>sensitive measures of systolic and diastolic function respectively</w:t>
      </w:r>
      <w:r w:rsidR="00B60029" w:rsidRPr="000B60AA">
        <w:rPr>
          <w:rFonts w:ascii="Book Antiqua" w:hAnsi="Book Antiqua"/>
        </w:rPr>
        <w:t>.</w:t>
      </w:r>
      <w:r w:rsidR="000B60AA">
        <w:rPr>
          <w:rFonts w:ascii="Book Antiqua" w:hAnsi="Book Antiqua"/>
        </w:rPr>
        <w:t xml:space="preserve"> </w:t>
      </w:r>
      <w:r w:rsidRPr="000B60AA">
        <w:rPr>
          <w:rFonts w:ascii="Book Antiqua" w:hAnsi="Book Antiqua"/>
        </w:rPr>
        <w:t xml:space="preserve">Its accuracy has been validated on comparison with </w:t>
      </w:r>
      <w:proofErr w:type="gramStart"/>
      <w:r w:rsidRPr="000B60AA">
        <w:rPr>
          <w:rFonts w:ascii="Book Antiqua" w:hAnsi="Book Antiqua"/>
        </w:rPr>
        <w:t>sonomicrometry</w:t>
      </w:r>
      <w:r w:rsidR="0021112D">
        <w:rPr>
          <w:rFonts w:ascii="Book Antiqua" w:eastAsia="宋体" w:hAnsi="Book Antiqua" w:hint="eastAsia"/>
          <w:vertAlign w:val="superscript"/>
          <w:lang w:eastAsia="zh-CN"/>
        </w:rPr>
        <w:t>[</w:t>
      </w:r>
      <w:proofErr w:type="gramEnd"/>
      <w:r w:rsidR="0021112D">
        <w:rPr>
          <w:rFonts w:ascii="Book Antiqua" w:eastAsia="宋体" w:hAnsi="Book Antiqua" w:hint="eastAsia"/>
          <w:vertAlign w:val="superscript"/>
          <w:lang w:eastAsia="zh-CN"/>
        </w:rPr>
        <w:t>46,47]</w:t>
      </w:r>
      <w:r w:rsidRPr="000B60AA">
        <w:rPr>
          <w:rFonts w:ascii="Book Antiqua" w:hAnsi="Book Antiqua"/>
        </w:rPr>
        <w:t xml:space="preserve">. Harmonic Phase Analysis (HARP) is currently the most widely used </w:t>
      </w:r>
      <w:r w:rsidR="003016C7" w:rsidRPr="000B60AA">
        <w:rPr>
          <w:rFonts w:ascii="Book Antiqua" w:hAnsi="Book Antiqua"/>
        </w:rPr>
        <w:t xml:space="preserve">CMR strain </w:t>
      </w:r>
      <w:r w:rsidRPr="000B60AA">
        <w:rPr>
          <w:rFonts w:ascii="Book Antiqua" w:hAnsi="Book Antiqua"/>
        </w:rPr>
        <w:t>method</w:t>
      </w:r>
      <w:r w:rsidR="0021112D">
        <w:rPr>
          <w:rFonts w:ascii="Book Antiqua" w:eastAsia="宋体" w:hAnsi="Book Antiqua" w:hint="eastAsia"/>
          <w:vertAlign w:val="superscript"/>
          <w:lang w:eastAsia="zh-CN"/>
        </w:rPr>
        <w:t>[</w:t>
      </w:r>
      <w:hyperlink w:anchor="_ENREF_43" w:tooltip="Ibrahim, 2011 #1099"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Ibrahim&lt;/Author&gt;&lt;Year&gt;2011&lt;/Year&gt;&lt;RecNum&gt;1099&lt;/RecNum&gt;&lt;DisplayText&gt;&lt;style face="superscript"&gt;43&lt;/style&gt;&lt;/DisplayText&gt;&lt;record&gt;&lt;rec-number&gt;1099&lt;/rec-number&gt;&lt;foreign-keys&gt;&lt;key app="EN" db-id="zzst0pe9v92wx6eaxf6pwstvvxxs0tzd5rfr"&gt;1099&lt;/key&gt;&lt;/foreign-keys&gt;&lt;ref-type name="Journal Article"&gt;17&lt;/ref-type&gt;&lt;contributors&gt;&lt;authors&gt;&lt;author&gt;Ibrahim, El-Sayed H&lt;/author&gt;&lt;/authors&gt;&lt;/contributors&gt;&lt;titles&gt;&lt;title&gt;Myocardial tagging by cardiovascular magnetic resonance: evolution of techniques--pulse sequences, analysis algorithms, and applications.&lt;/title&gt;&lt;secondary-title&gt;JCMR&lt;/secondary-title&gt;&lt;/titles&gt;&lt;periodical&gt;&lt;full-title&gt;JCMR&lt;/full-title&gt;&lt;/periodical&gt;&lt;pages&gt;36&lt;/pages&gt;&lt;volume&gt;13&lt;/volume&gt;&lt;keywords&gt;&lt;keyword&gt;Algorithms&lt;/keyword&gt;&lt;keyword&gt;Heart Diseases&lt;/keyword&gt;&lt;keyword&gt;Heart Diseases: diagnosis&lt;/keyword&gt;&lt;keyword&gt;Heart Diseases: pathology&lt;/keyword&gt;&lt;keyword&gt;Heart Diseases: physiopathology&lt;/keyword&gt;&lt;keyword&gt;Humans&lt;/keyword&gt;&lt;keyword&gt;Image Interpretation, Computer-Assisted&lt;/keyword&gt;&lt;keyword&gt;Imaging, Three-Dimensional&lt;/keyword&gt;&lt;keyword&gt;Magnetic Resonance Imaging&lt;/keyword&gt;&lt;keyword&gt;Myocardial Contraction&lt;/keyword&gt;&lt;keyword&gt;Myocardium&lt;/keyword&gt;&lt;keyword&gt;Myocardium: pathology&lt;/keyword&gt;&lt;keyword&gt;Predictive Value of Tests&lt;/keyword&gt;&lt;keyword&gt;Prognosis&lt;/keyword&gt;&lt;keyword&gt;Severity of Illness Index&lt;/keyword&gt;&lt;keyword&gt;Stroke Volume&lt;/keyword&gt;&lt;keyword&gt;Ventricular Function&lt;/keyword&gt;&lt;/keywords&gt;&lt;dates&gt;&lt;year&gt;2011&lt;/year&gt;&lt;/dates&gt;&lt;publisher&gt;BioMed Central Ltd&lt;/publisher&gt;&lt;accession-num&gt;21798021&lt;/accession-num&gt;&lt;label&gt;READ relevant parts*&lt;/label&gt;&lt;urls&gt;&lt;/urls&gt;&lt;electronic-resource-num&gt;10.1186/1532-429X-13-36&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4</w:t>
        </w:r>
        <w:r w:rsidR="00251BB9">
          <w:rPr>
            <w:rFonts w:ascii="Book Antiqua" w:eastAsia="宋体" w:hAnsi="Book Antiqua" w:hint="eastAsia"/>
            <w:noProof/>
            <w:vertAlign w:val="superscript"/>
            <w:lang w:eastAsia="zh-CN"/>
          </w:rPr>
          <w:t>8</w:t>
        </w:r>
        <w:r w:rsidR="00E43AE9" w:rsidRPr="000B60AA">
          <w:rPr>
            <w:rFonts w:ascii="Book Antiqua" w:hAnsi="Book Antiqua"/>
          </w:rPr>
          <w:fldChar w:fldCharType="end"/>
        </w:r>
      </w:hyperlink>
      <w:r w:rsidR="0021112D">
        <w:rPr>
          <w:rFonts w:ascii="Book Antiqua" w:eastAsia="宋体" w:hAnsi="Book Antiqua" w:hint="eastAsia"/>
          <w:vertAlign w:val="superscript"/>
          <w:lang w:eastAsia="zh-CN"/>
        </w:rPr>
        <w:t>]</w:t>
      </w:r>
      <w:r w:rsidR="0021112D">
        <w:rPr>
          <w:rFonts w:ascii="Book Antiqua" w:hAnsi="Book Antiqua"/>
        </w:rPr>
        <w:t>.</w:t>
      </w:r>
    </w:p>
    <w:p w14:paraId="4196D181" w14:textId="21C212BA" w:rsidR="00C53F2B" w:rsidRPr="000B60AA" w:rsidRDefault="00F53539" w:rsidP="00FD728A">
      <w:pPr>
        <w:tabs>
          <w:tab w:val="left" w:pos="0"/>
          <w:tab w:val="left" w:pos="142"/>
        </w:tabs>
        <w:spacing w:line="360" w:lineRule="auto"/>
        <w:ind w:firstLineChars="100" w:firstLine="240"/>
        <w:jc w:val="both"/>
        <w:rPr>
          <w:rFonts w:ascii="Book Antiqua" w:hAnsi="Book Antiqua"/>
        </w:rPr>
      </w:pPr>
      <w:r w:rsidRPr="000B60AA">
        <w:rPr>
          <w:rFonts w:ascii="Book Antiqua" w:hAnsi="Book Antiqua"/>
        </w:rPr>
        <w:t xml:space="preserve">Feature </w:t>
      </w:r>
      <w:r w:rsidR="00F9155D" w:rsidRPr="000B60AA">
        <w:rPr>
          <w:rFonts w:ascii="Book Antiqua" w:hAnsi="Book Antiqua"/>
        </w:rPr>
        <w:t>t</w:t>
      </w:r>
      <w:r w:rsidRPr="000B60AA">
        <w:rPr>
          <w:rFonts w:ascii="Book Antiqua" w:hAnsi="Book Antiqua"/>
        </w:rPr>
        <w:t xml:space="preserve">racking (FT) has been introduced as an alternative method </w:t>
      </w:r>
      <w:r w:rsidR="006F79A1" w:rsidRPr="000B60AA">
        <w:rPr>
          <w:rFonts w:ascii="Book Antiqua" w:hAnsi="Book Antiqua"/>
        </w:rPr>
        <w:t xml:space="preserve">to tagging </w:t>
      </w:r>
      <w:r w:rsidRPr="000B60AA">
        <w:rPr>
          <w:rFonts w:ascii="Book Antiqua" w:hAnsi="Book Antiqua"/>
        </w:rPr>
        <w:t>for assessing strain on CMR.</w:t>
      </w:r>
      <w:r w:rsidR="000B60AA">
        <w:rPr>
          <w:rFonts w:ascii="Book Antiqua" w:hAnsi="Book Antiqua"/>
        </w:rPr>
        <w:t xml:space="preserve"> </w:t>
      </w:r>
      <w:r w:rsidRPr="000B60AA">
        <w:rPr>
          <w:rFonts w:ascii="Book Antiqua" w:hAnsi="Book Antiqua"/>
        </w:rPr>
        <w:t xml:space="preserve">FT tracks </w:t>
      </w:r>
      <w:r w:rsidR="006F79A1" w:rsidRPr="000B60AA">
        <w:rPr>
          <w:rFonts w:ascii="Book Antiqua" w:hAnsi="Book Antiqua"/>
        </w:rPr>
        <w:t xml:space="preserve">anatomical </w:t>
      </w:r>
      <w:r w:rsidRPr="000B60AA">
        <w:rPr>
          <w:rFonts w:ascii="Book Antiqua" w:hAnsi="Book Antiqua"/>
        </w:rPr>
        <w:t>features of interest along contour lines on routinely acquired SSFP cine images analogous to echocardio</w:t>
      </w:r>
      <w:r w:rsidR="00C13F9B" w:rsidRPr="000B60AA">
        <w:rPr>
          <w:rFonts w:ascii="Book Antiqua" w:hAnsi="Book Antiqua"/>
        </w:rPr>
        <w:t>graphic Speckle T</w:t>
      </w:r>
      <w:r w:rsidRPr="000B60AA">
        <w:rPr>
          <w:rFonts w:ascii="Book Antiqua" w:hAnsi="Book Antiqua"/>
        </w:rPr>
        <w:t>racking, obviating the need for additional tagging sequences</w:t>
      </w:r>
      <w:r w:rsidR="00B96F7D">
        <w:rPr>
          <w:rFonts w:ascii="Book Antiqua" w:eastAsia="宋体" w:hAnsi="Book Antiqua" w:hint="eastAsia"/>
          <w:vertAlign w:val="superscript"/>
          <w:lang w:eastAsia="zh-CN"/>
        </w:rPr>
        <w:t>[</w:t>
      </w:r>
      <w:hyperlink w:anchor="_ENREF_49" w:tooltip="Hor, 2010 #1639" w:history="1">
        <w:r w:rsidR="00E43AE9" w:rsidRPr="000B60AA">
          <w:rPr>
            <w:rFonts w:ascii="Book Antiqua" w:hAnsi="Book Antiqua"/>
          </w:rPr>
          <w:fldChar w:fldCharType="begin">
            <w:fldData xml:space="preserve">PEVuZE5vdGU+PENpdGU+PEF1dGhvcj5Ib3I8L0F1dGhvcj48WWVhcj4yMDEwPC9ZZWFyPjxSZWNO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Ib3I8L0F1dGhvcj48WWVhcj4yMDEwPC9ZZWFyPjxSZWNO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49</w:t>
        </w:r>
        <w:r w:rsidR="00E43AE9" w:rsidRPr="000B60AA">
          <w:rPr>
            <w:rFonts w:ascii="Book Antiqua" w:hAnsi="Book Antiqua"/>
          </w:rPr>
          <w:fldChar w:fldCharType="end"/>
        </w:r>
      </w:hyperlink>
      <w:r w:rsidR="00B96F7D" w:rsidRPr="00B96F7D">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FT-derived strain has been compared to tagging in </w:t>
      </w:r>
      <w:r w:rsidR="00FE160B" w:rsidRPr="000B60AA">
        <w:rPr>
          <w:rFonts w:ascii="Book Antiqua" w:hAnsi="Book Antiqua"/>
        </w:rPr>
        <w:t xml:space="preserve">acute </w:t>
      </w:r>
      <w:r w:rsidR="00805D44" w:rsidRPr="000B60AA">
        <w:rPr>
          <w:rFonts w:ascii="Book Antiqua" w:hAnsi="Book Antiqua"/>
        </w:rPr>
        <w:t>STEMI</w:t>
      </w:r>
      <w:r w:rsidR="00FE160B" w:rsidRPr="000B60AA">
        <w:rPr>
          <w:rFonts w:ascii="Book Antiqua" w:hAnsi="Book Antiqua"/>
        </w:rPr>
        <w:t xml:space="preserve"> </w:t>
      </w:r>
      <w:r w:rsidR="00FE160B" w:rsidRPr="000B60AA">
        <w:rPr>
          <w:rFonts w:ascii="Book Antiqua" w:hAnsi="Book Antiqua"/>
        </w:rPr>
        <w:lastRenderedPageBreak/>
        <w:t xml:space="preserve">and shown greater feasibility, accuracy and observer </w:t>
      </w:r>
      <w:proofErr w:type="gramStart"/>
      <w:r w:rsidR="00FE160B" w:rsidRPr="000B60AA">
        <w:rPr>
          <w:rFonts w:ascii="Book Antiqua" w:hAnsi="Book Antiqua"/>
        </w:rPr>
        <w:t>agreement</w:t>
      </w:r>
      <w:r w:rsidR="00251BB9">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50" \o "Khan, 2015 #2000"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LaGFuPC9BdXRob3I+PFllYXI+MjAxNTwvWWVhcj48UmVj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LaGFuPC9BdXRob3I+PFllYXI+MjAxNTwvWWVhcj48UmVj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50</w:t>
      </w:r>
      <w:r w:rsidR="00E43AE9" w:rsidRPr="000B60AA">
        <w:rPr>
          <w:rFonts w:ascii="Book Antiqua" w:hAnsi="Book Antiqua"/>
        </w:rPr>
        <w:fldChar w:fldCharType="end"/>
      </w:r>
      <w:r w:rsidR="000B60AA" w:rsidRPr="000B60AA">
        <w:rPr>
          <w:rFonts w:ascii="Book Antiqua" w:hAnsi="Book Antiqua"/>
        </w:rPr>
        <w:fldChar w:fldCharType="end"/>
      </w:r>
      <w:r w:rsidR="00251BB9">
        <w:rPr>
          <w:rFonts w:ascii="Book Antiqua" w:eastAsia="宋体" w:hAnsi="Book Antiqua" w:hint="eastAsia"/>
          <w:vertAlign w:val="superscript"/>
          <w:lang w:eastAsia="zh-CN"/>
        </w:rPr>
        <w:t>]</w:t>
      </w:r>
      <w:r w:rsidR="00FE160B" w:rsidRPr="000B60AA">
        <w:rPr>
          <w:rFonts w:ascii="Book Antiqua" w:hAnsi="Book Antiqua"/>
        </w:rPr>
        <w:t xml:space="preserve"> and remains an exciting prospect.</w:t>
      </w:r>
    </w:p>
    <w:p w14:paraId="148D227B" w14:textId="77777777" w:rsidR="00590F24" w:rsidRPr="000B60AA" w:rsidRDefault="00590F24" w:rsidP="000B60AA">
      <w:pPr>
        <w:spacing w:line="360" w:lineRule="auto"/>
        <w:jc w:val="both"/>
        <w:rPr>
          <w:rFonts w:ascii="Book Antiqua" w:hAnsi="Book Antiqua"/>
        </w:rPr>
      </w:pPr>
    </w:p>
    <w:p w14:paraId="057083BB" w14:textId="516C15F9" w:rsidR="00590F24" w:rsidRPr="00F9155D" w:rsidRDefault="00630083" w:rsidP="000B60AA">
      <w:pPr>
        <w:pStyle w:val="4"/>
        <w:jc w:val="both"/>
        <w:rPr>
          <w:rFonts w:ascii="Book Antiqua" w:hAnsi="Book Antiqua"/>
          <w:i/>
          <w:szCs w:val="24"/>
        </w:rPr>
      </w:pPr>
      <w:bookmarkStart w:id="53" w:name="_Toc262158428"/>
      <w:bookmarkStart w:id="54" w:name="_Toc262161449"/>
      <w:bookmarkStart w:id="55" w:name="_Toc262161508"/>
      <w:bookmarkStart w:id="56" w:name="_Toc262161567"/>
      <w:bookmarkStart w:id="57" w:name="_Toc262161663"/>
      <w:bookmarkStart w:id="58" w:name="_Toc312061044"/>
      <w:bookmarkStart w:id="59" w:name="_Toc312253080"/>
      <w:bookmarkStart w:id="60" w:name="_Toc312254062"/>
      <w:r w:rsidRPr="00F9155D">
        <w:rPr>
          <w:rFonts w:ascii="Book Antiqua" w:hAnsi="Book Antiqua"/>
          <w:i/>
          <w:szCs w:val="24"/>
        </w:rPr>
        <w:t>CMR</w:t>
      </w:r>
      <w:r w:rsidR="00E04684" w:rsidRPr="00F9155D">
        <w:rPr>
          <w:rFonts w:ascii="Book Antiqua" w:hAnsi="Book Antiqua"/>
          <w:i/>
          <w:szCs w:val="24"/>
        </w:rPr>
        <w:t xml:space="preserve"> LV</w:t>
      </w:r>
      <w:r w:rsidR="00A97B76" w:rsidRPr="00F9155D">
        <w:rPr>
          <w:rFonts w:ascii="Book Antiqua" w:hAnsi="Book Antiqua"/>
          <w:i/>
          <w:szCs w:val="24"/>
        </w:rPr>
        <w:t xml:space="preserve"> strain as a predictor of LV function and remodelling</w:t>
      </w:r>
      <w:r w:rsidR="003E019C" w:rsidRPr="00F9155D">
        <w:rPr>
          <w:rFonts w:ascii="Book Antiqua" w:hAnsi="Book Antiqua"/>
          <w:i/>
          <w:szCs w:val="24"/>
        </w:rPr>
        <w:t xml:space="preserve"> in </w:t>
      </w:r>
      <w:bookmarkEnd w:id="53"/>
      <w:bookmarkEnd w:id="54"/>
      <w:bookmarkEnd w:id="55"/>
      <w:bookmarkEnd w:id="56"/>
      <w:bookmarkEnd w:id="57"/>
      <w:bookmarkEnd w:id="58"/>
      <w:bookmarkEnd w:id="59"/>
      <w:bookmarkEnd w:id="60"/>
      <w:r w:rsidR="000B60AA" w:rsidRPr="00F9155D">
        <w:rPr>
          <w:rFonts w:ascii="Book Antiqua" w:eastAsia="宋体" w:hAnsi="Book Antiqua"/>
          <w:i/>
          <w:szCs w:val="24"/>
          <w:lang w:eastAsia="zh-CN"/>
        </w:rPr>
        <w:t>AMI</w:t>
      </w:r>
    </w:p>
    <w:p w14:paraId="18DBB8ED" w14:textId="522C9F46" w:rsidR="0053502E" w:rsidRPr="000B60AA" w:rsidRDefault="00BF1623" w:rsidP="000B60AA">
      <w:pPr>
        <w:spacing w:line="360" w:lineRule="auto"/>
        <w:jc w:val="both"/>
        <w:rPr>
          <w:rFonts w:ascii="Book Antiqua" w:hAnsi="Book Antiqua"/>
        </w:rPr>
      </w:pPr>
      <w:r w:rsidRPr="000B60AA">
        <w:rPr>
          <w:rFonts w:ascii="Book Antiqua" w:hAnsi="Book Antiqua"/>
        </w:rPr>
        <w:t>S</w:t>
      </w:r>
      <w:r w:rsidR="00C13F9B" w:rsidRPr="000B60AA">
        <w:rPr>
          <w:rFonts w:ascii="Book Antiqua" w:hAnsi="Book Antiqua"/>
        </w:rPr>
        <w:t xml:space="preserve">train </w:t>
      </w:r>
      <w:r w:rsidR="00966C42" w:rsidRPr="000B60AA">
        <w:rPr>
          <w:rFonts w:ascii="Book Antiqua" w:hAnsi="Book Antiqua"/>
        </w:rPr>
        <w:t>could</w:t>
      </w:r>
      <w:r w:rsidR="006C6011" w:rsidRPr="000B60AA">
        <w:rPr>
          <w:rFonts w:ascii="Book Antiqua" w:hAnsi="Book Antiqua"/>
        </w:rPr>
        <w:t xml:space="preserve"> improve our understanding of the </w:t>
      </w:r>
      <w:r w:rsidR="001F019D" w:rsidRPr="000B60AA">
        <w:rPr>
          <w:rFonts w:ascii="Book Antiqua" w:hAnsi="Book Antiqua"/>
        </w:rPr>
        <w:t>mechanics</w:t>
      </w:r>
      <w:r w:rsidR="006C6011" w:rsidRPr="000B60AA">
        <w:rPr>
          <w:rFonts w:ascii="Book Antiqua" w:hAnsi="Book Antiqua"/>
        </w:rPr>
        <w:t xml:space="preserve"> underlying LV dysfunction associated </w:t>
      </w:r>
      <w:r w:rsidR="00DA2F91" w:rsidRPr="000B60AA">
        <w:rPr>
          <w:rFonts w:ascii="Book Antiqua" w:hAnsi="Book Antiqua"/>
        </w:rPr>
        <w:t>with prognostic CMR</w:t>
      </w:r>
      <w:r w:rsidR="007F5746" w:rsidRPr="000B60AA">
        <w:rPr>
          <w:rFonts w:ascii="Book Antiqua" w:hAnsi="Book Antiqua"/>
        </w:rPr>
        <w:t xml:space="preserve"> surrogate markers of myocardial damage </w:t>
      </w:r>
      <w:r w:rsidRPr="000B60AA">
        <w:rPr>
          <w:rFonts w:ascii="Book Antiqua" w:hAnsi="Book Antiqua"/>
        </w:rPr>
        <w:t xml:space="preserve">in </w:t>
      </w:r>
      <w:r w:rsidR="007F5746" w:rsidRPr="000B60AA">
        <w:rPr>
          <w:rFonts w:ascii="Book Antiqua" w:hAnsi="Book Antiqua"/>
        </w:rPr>
        <w:t>STEMI</w:t>
      </w:r>
      <w:r w:rsidR="001F019D" w:rsidRPr="000B60AA">
        <w:rPr>
          <w:rFonts w:ascii="Book Antiqua" w:hAnsi="Book Antiqua"/>
        </w:rPr>
        <w:t xml:space="preserve"> (</w:t>
      </w:r>
      <w:r w:rsidR="001F019D" w:rsidRPr="00FD7B3A">
        <w:rPr>
          <w:rFonts w:ascii="Book Antiqua" w:hAnsi="Book Antiqua"/>
          <w:i/>
        </w:rPr>
        <w:t>e.g</w:t>
      </w:r>
      <w:r w:rsidR="00FD7B3A">
        <w:rPr>
          <w:rFonts w:ascii="Book Antiqua" w:eastAsia="宋体" w:hAnsi="Book Antiqua" w:hint="eastAsia"/>
          <w:lang w:eastAsia="zh-CN"/>
        </w:rPr>
        <w:t>.,</w:t>
      </w:r>
      <w:r w:rsidR="001F019D" w:rsidRPr="000B60AA">
        <w:rPr>
          <w:rFonts w:ascii="Book Antiqua" w:hAnsi="Book Antiqua"/>
        </w:rPr>
        <w:t xml:space="preserve"> </w:t>
      </w:r>
      <w:r w:rsidR="00FD7B3A" w:rsidRPr="000B60AA">
        <w:rPr>
          <w:rFonts w:ascii="Book Antiqua" w:hAnsi="Book Antiqua"/>
        </w:rPr>
        <w:t>MVO</w:t>
      </w:r>
      <w:r w:rsidRPr="000B60AA">
        <w:rPr>
          <w:rFonts w:ascii="Book Antiqua" w:hAnsi="Book Antiqua"/>
        </w:rPr>
        <w:t>,</w:t>
      </w:r>
      <w:r w:rsidR="00FD7B3A" w:rsidRPr="00FD7B3A">
        <w:rPr>
          <w:rFonts w:ascii="Book Antiqua" w:hAnsi="Book Antiqua"/>
        </w:rPr>
        <w:t xml:space="preserve"> </w:t>
      </w:r>
      <w:r w:rsidR="00FD7B3A" w:rsidRPr="000B60AA">
        <w:rPr>
          <w:rFonts w:ascii="Book Antiqua" w:hAnsi="Book Antiqua"/>
        </w:rPr>
        <w:t>IMH</w:t>
      </w:r>
      <w:r w:rsidR="001F019D" w:rsidRPr="000B60AA">
        <w:rPr>
          <w:rFonts w:ascii="Book Antiqua" w:hAnsi="Book Antiqua"/>
        </w:rPr>
        <w:t>, oedema</w:t>
      </w:r>
      <w:r w:rsidR="00A56A64" w:rsidRPr="000B60AA">
        <w:rPr>
          <w:rFonts w:ascii="Book Antiqua" w:hAnsi="Book Antiqua"/>
        </w:rPr>
        <w:t>).</w:t>
      </w:r>
      <w:r w:rsidR="000B60AA">
        <w:rPr>
          <w:rFonts w:ascii="Book Antiqua" w:hAnsi="Book Antiqua"/>
        </w:rPr>
        <w:t xml:space="preserve"> </w:t>
      </w:r>
    </w:p>
    <w:p w14:paraId="5021FB39" w14:textId="40FA0400" w:rsidR="00A97B76" w:rsidRPr="000B60AA" w:rsidRDefault="00BF1623" w:rsidP="007559BF">
      <w:pPr>
        <w:spacing w:line="360" w:lineRule="auto"/>
        <w:ind w:firstLineChars="100" w:firstLine="240"/>
        <w:jc w:val="both"/>
        <w:rPr>
          <w:rFonts w:ascii="Book Antiqua" w:hAnsi="Book Antiqua"/>
        </w:rPr>
      </w:pPr>
      <w:r w:rsidRPr="000B60AA">
        <w:rPr>
          <w:rFonts w:ascii="Book Antiqua" w:hAnsi="Book Antiqua"/>
        </w:rPr>
        <w:t>Systolic</w:t>
      </w:r>
      <w:r w:rsidR="006D1B7C" w:rsidRPr="000B60AA">
        <w:rPr>
          <w:rFonts w:ascii="Book Antiqua" w:hAnsi="Book Antiqua"/>
        </w:rPr>
        <w:t xml:space="preserve"> function is also in remote (non-</w:t>
      </w:r>
      <w:r w:rsidR="00E86FB6" w:rsidRPr="000B60AA">
        <w:rPr>
          <w:rFonts w:ascii="Book Antiqua" w:hAnsi="Book Antiqua"/>
        </w:rPr>
        <w:t>infarcted</w:t>
      </w:r>
      <w:r w:rsidR="00E96183" w:rsidRPr="000B60AA">
        <w:rPr>
          <w:rFonts w:ascii="Book Antiqua" w:hAnsi="Book Antiqua"/>
        </w:rPr>
        <w:t>) segments</w:t>
      </w:r>
      <w:r w:rsidR="006D1B7C" w:rsidRPr="000B60AA">
        <w:rPr>
          <w:rFonts w:ascii="Book Antiqua" w:hAnsi="Book Antiqua"/>
        </w:rPr>
        <w:t xml:space="preserve">, and LV mechanics outside of the infarct zone are also affected during infarction and contribute to </w:t>
      </w:r>
      <w:proofErr w:type="gramStart"/>
      <w:r w:rsidR="006D1B7C" w:rsidRPr="000B60AA">
        <w:rPr>
          <w:rFonts w:ascii="Book Antiqua" w:hAnsi="Book Antiqua"/>
        </w:rPr>
        <w:t>remodelling</w:t>
      </w:r>
      <w:r w:rsidR="007559BF">
        <w:rPr>
          <w:rFonts w:ascii="Book Antiqua" w:eastAsia="宋体" w:hAnsi="Book Antiqua" w:hint="eastAsia"/>
          <w:vertAlign w:val="superscript"/>
          <w:lang w:eastAsia="zh-CN"/>
        </w:rPr>
        <w:t>[</w:t>
      </w:r>
      <w:proofErr w:type="gramEnd"/>
      <w:r w:rsidR="00DA2F91" w:rsidRPr="000B60AA">
        <w:rPr>
          <w:rFonts w:ascii="Book Antiqua" w:hAnsi="Book Antiqua"/>
        </w:rPr>
        <w:fldChar w:fldCharType="begin">
          <w:fldData xml:space="preserve">PEVuZE5vdGU+PENpdGU+PEF1dGhvcj5Hb3R0ZTwvQXV0aG9yPjxZZWFyPjE5OTk8L1llYXI+PFJl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</w:fldData>
        </w:fldChar>
      </w:r>
      <w:r w:rsidRPr="000B60AA">
        <w:rPr>
          <w:rFonts w:ascii="Book Antiqua" w:hAnsi="Book Antiqua"/>
        </w:rPr>
        <w:instrText xml:space="preserve"> ADDIN EN.CITE </w:instrText>
      </w:r>
      <w:r w:rsidRPr="000B60AA">
        <w:rPr>
          <w:rFonts w:ascii="Book Antiqua" w:hAnsi="Book Antiqua"/>
        </w:rPr>
        <w:fldChar w:fldCharType="begin">
          <w:fldData xml:space="preserve">PEVuZE5vdGU+PENpdGU+PEF1dGhvcj5Hb3R0ZTwvQXV0aG9yPjxZZWFyPjE5OTk8L1llYXI+PFJl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</w:fldData>
        </w:fldChar>
      </w:r>
      <w:r w:rsidRPr="000B60AA">
        <w:rPr>
          <w:rFonts w:ascii="Book Antiqua" w:hAnsi="Book Antiqua"/>
        </w:rPr>
        <w:instrText xml:space="preserve"> ADDIN EN.CITE.DATA </w:instrText>
      </w:r>
      <w:r w:rsidRPr="000B60AA">
        <w:rPr>
          <w:rFonts w:ascii="Book Antiqua" w:hAnsi="Book Antiqua"/>
        </w:rPr>
      </w:r>
      <w:r w:rsidRPr="000B60AA">
        <w:rPr>
          <w:rFonts w:ascii="Book Antiqua" w:hAnsi="Book Antiqua"/>
        </w:rPr>
        <w:fldChar w:fldCharType="end"/>
      </w:r>
      <w:r w:rsidR="00DA2F91" w:rsidRPr="000B60AA">
        <w:rPr>
          <w:rFonts w:ascii="Book Antiqua" w:hAnsi="Book Antiqua"/>
        </w:rPr>
      </w:r>
      <w:r w:rsidR="00DA2F91" w:rsidRPr="000B60AA">
        <w:rPr>
          <w:rFonts w:ascii="Book Antiqua" w:hAnsi="Book Antiqua"/>
        </w:rPr>
        <w:fldChar w:fldCharType="separate"/>
      </w:r>
      <w:hyperlink w:anchor="_ENREF_44" w:tooltip="Gotte, 2001 #1215" w:history="1">
        <w:r w:rsidR="00E43AE9" w:rsidRPr="000B60AA">
          <w:rPr>
            <w:rFonts w:ascii="Book Antiqua" w:hAnsi="Book Antiqua"/>
            <w:noProof/>
            <w:vertAlign w:val="superscript"/>
          </w:rPr>
          <w:t>44</w:t>
        </w:r>
      </w:hyperlink>
      <w:r w:rsidR="007559BF">
        <w:rPr>
          <w:rFonts w:ascii="Book Antiqua" w:hAnsi="Book Antiqua"/>
          <w:noProof/>
          <w:vertAlign w:val="superscript"/>
        </w:rPr>
        <w:t>,</w:t>
      </w:r>
      <w:hyperlink w:anchor="_ENREF_51" w:tooltip="Gotte, 1999 #1216" w:history="1">
        <w:r w:rsidR="00E43AE9" w:rsidRPr="000B60AA">
          <w:rPr>
            <w:rFonts w:ascii="Book Antiqua" w:hAnsi="Book Antiqua"/>
            <w:noProof/>
            <w:vertAlign w:val="superscript"/>
          </w:rPr>
          <w:t>51</w:t>
        </w:r>
      </w:hyperlink>
      <w:r w:rsidR="007559BF">
        <w:rPr>
          <w:rFonts w:ascii="Book Antiqua" w:hAnsi="Book Antiqua"/>
          <w:noProof/>
          <w:vertAlign w:val="superscript"/>
        </w:rPr>
        <w:t>,</w:t>
      </w:r>
      <w:hyperlink w:anchor="_ENREF_52" w:tooltip="Neizel, 2009 #1102" w:history="1">
        <w:r w:rsidR="00E43AE9" w:rsidRPr="000B60AA">
          <w:rPr>
            <w:rFonts w:ascii="Book Antiqua" w:hAnsi="Book Antiqua"/>
            <w:noProof/>
            <w:vertAlign w:val="superscript"/>
          </w:rPr>
          <w:t>52</w:t>
        </w:r>
      </w:hyperlink>
      <w:r w:rsidR="00DA2F91" w:rsidRPr="000B60AA">
        <w:rPr>
          <w:rFonts w:ascii="Book Antiqua" w:hAnsi="Book Antiqua"/>
        </w:rPr>
        <w:fldChar w:fldCharType="end"/>
      </w:r>
      <w:r w:rsidR="007559BF">
        <w:rPr>
          <w:rFonts w:ascii="Book Antiqua" w:eastAsia="宋体" w:hAnsi="Book Antiqua" w:hint="eastAsia"/>
          <w:vertAlign w:val="superscript"/>
          <w:lang w:eastAsia="zh-CN"/>
        </w:rPr>
        <w:t>]</w:t>
      </w:r>
      <w:r w:rsidR="006D1B7C" w:rsidRPr="000B60AA">
        <w:rPr>
          <w:rFonts w:ascii="Book Antiqua" w:hAnsi="Book Antiqua"/>
        </w:rPr>
        <w:t>.</w:t>
      </w:r>
      <w:r w:rsidR="000B60AA">
        <w:rPr>
          <w:rFonts w:ascii="Book Antiqua" w:hAnsi="Book Antiqua"/>
        </w:rPr>
        <w:t xml:space="preserve"> </w:t>
      </w:r>
      <w:r w:rsidR="00FB0C6F" w:rsidRPr="000B60AA">
        <w:rPr>
          <w:rFonts w:ascii="Book Antiqua" w:hAnsi="Book Antiqua"/>
        </w:rPr>
        <w:t>MVO had the highest predictive value for persistent dysfunction on</w:t>
      </w:r>
      <w:r w:rsidR="00385351" w:rsidRPr="000B60AA">
        <w:rPr>
          <w:rFonts w:ascii="Book Antiqua" w:hAnsi="Book Antiqua"/>
        </w:rPr>
        <w:t xml:space="preserve"> circumferential strain </w:t>
      </w:r>
      <w:r w:rsidR="00FB0C6F" w:rsidRPr="000B60AA">
        <w:rPr>
          <w:rFonts w:ascii="Book Antiqua" w:hAnsi="Book Antiqua"/>
        </w:rPr>
        <w:t>at 7-mo post STEMI</w:t>
      </w:r>
      <w:r w:rsidRPr="000B60AA">
        <w:rPr>
          <w:rFonts w:ascii="Book Antiqua" w:hAnsi="Book Antiqua"/>
        </w:rPr>
        <w:t xml:space="preserve"> and </w:t>
      </w:r>
      <w:r w:rsidR="00771D23" w:rsidRPr="000B60AA">
        <w:rPr>
          <w:rFonts w:ascii="Book Antiqua" w:hAnsi="Book Antiqua"/>
        </w:rPr>
        <w:t xml:space="preserve">may result in systolic dysfunction due to direct </w:t>
      </w:r>
      <w:r w:rsidR="00385351" w:rsidRPr="000B60AA">
        <w:rPr>
          <w:rFonts w:ascii="Book Antiqua" w:hAnsi="Book Antiqua"/>
        </w:rPr>
        <w:t>mechanical effects (myocardial stiffness</w:t>
      </w:r>
      <w:r w:rsidR="00771D23" w:rsidRPr="000B60AA">
        <w:rPr>
          <w:rFonts w:ascii="Book Antiqua" w:hAnsi="Book Antiqua"/>
        </w:rPr>
        <w:t>)</w:t>
      </w:r>
      <w:r w:rsidR="007559BF">
        <w:rPr>
          <w:rFonts w:ascii="Book Antiqua" w:eastAsia="宋体" w:hAnsi="Book Antiqua" w:hint="eastAsia"/>
          <w:vertAlign w:val="superscript"/>
          <w:lang w:eastAsia="zh-CN"/>
        </w:rPr>
        <w:t>[</w:t>
      </w:r>
      <w:hyperlink w:anchor="_ENREF_53" w:tooltip="Gerber, 2002 #1066"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Gerber&lt;/Author&gt;&lt;Year&gt;2002&lt;/Year&gt;&lt;RecNum&gt;1066&lt;/RecNum&gt;&lt;DisplayText&gt;&lt;style face="superscript"&gt;53&lt;/style&gt;&lt;/DisplayText&gt;&lt;record&gt;&lt;rec-number&gt;1066&lt;/rec-number&gt;&lt;foreign-keys&gt;&lt;key app="EN" db-id="zzst0pe9v92wx6eaxf6pwstvvxxs0tzd5rfr"&gt;1066&lt;/key&gt;&lt;/foreign-keys&gt;&lt;ref-type name="Journal Article"&gt;17&lt;/ref-type&gt;&lt;contributors&gt;&lt;authors&gt;&lt;author&gt;Gerber, B. L.&lt;/author&gt;&lt;/authors&gt;&lt;/contributors&gt;&lt;titles&gt;&lt;title&gt;Accuracy of Contrast-Enhanced Magnetic Resonance Imaging in Predicting Improvement of Regional Myocardial Function in Patients After Acute Myocardial Infarction&lt;/title&gt;&lt;secondary-title&gt;Circulation&lt;/secondary-title&gt;&lt;/titles&gt;&lt;periodical&gt;&lt;full-title&gt;Circulation&lt;/full-title&gt;&lt;/periodical&gt;&lt;pages&gt;1083-1089&lt;/pages&gt;&lt;volume&gt;106&lt;/volume&gt;&lt;keywords&gt;&lt;keyword&gt;hibernation&lt;/keyword&gt;&lt;keyword&gt;magnetic resonance imaging&lt;/keyword&gt;&lt;keyword&gt;myocardial infarction&lt;/keyword&gt;&lt;keyword&gt;myocardial stunning&lt;/keyword&gt;&lt;/keywords&gt;&lt;dates&gt;&lt;year&gt;2002&lt;/year&gt;&lt;/dates&gt;&lt;urls&gt;&lt;/urls&gt;&lt;electronic-resource-num&gt;10.1161/01.CIR.0000027818.15792.1E&lt;/electronic-resource-num&gt;&lt;research-notes&gt;        INTRO        &amp;#xD;·     Two patterns of CE in MI (early hypoenhancement in MVO, late hyperenhancement necrosis) &amp;#xD;                  &amp;#xD;AIM        &amp;#xD;Clarify value of both CE MRI patterns for the detection of myocardial viability in patients with acute MI (accuracy of both early hypoenhanced and delayed hyperenhanced regions in quantitatively predicting improvement in local myocardial function)&amp;#xD;        &amp;#xD;        METH        &amp;#xD;·   Good TAGGING study here too&amp;#xD;        &amp;#xD;Despite higher accuracy and sens of LGE predicting functional recovery, some improvement in  LGE only group --&amp;gt; thus %TM à less likely improvement (none if &amp;gt;75% LGE, thought that as less LGE% get more compensation from subepicardial areas of segment which may explain improvement in LGE) &amp;#xD;        &amp;#xD;        &amp;#xD;·     DGE more accurate predictor of recovery of regional resting function than EGE hypo (MVO)      &lt;/research-note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53</w:t>
        </w:r>
        <w:r w:rsidR="00E43AE9" w:rsidRPr="000B60AA">
          <w:rPr>
            <w:rFonts w:ascii="Book Antiqua" w:hAnsi="Book Antiqua"/>
          </w:rPr>
          <w:fldChar w:fldCharType="end"/>
        </w:r>
      </w:hyperlink>
      <w:r w:rsidR="007559BF">
        <w:rPr>
          <w:rFonts w:ascii="Book Antiqua" w:eastAsia="宋体" w:hAnsi="Book Antiqua" w:hint="eastAsia"/>
          <w:vertAlign w:val="superscript"/>
          <w:lang w:eastAsia="zh-CN"/>
        </w:rPr>
        <w:t>]</w:t>
      </w:r>
      <w:r w:rsidR="00771D23" w:rsidRPr="000B60AA">
        <w:rPr>
          <w:rFonts w:ascii="Book Antiqua" w:hAnsi="Book Antiqua"/>
        </w:rPr>
        <w:t>.</w:t>
      </w:r>
      <w:r w:rsidR="000B60AA">
        <w:rPr>
          <w:rFonts w:ascii="Book Antiqua" w:hAnsi="Book Antiqua"/>
        </w:rPr>
        <w:t xml:space="preserve"> </w:t>
      </w:r>
      <w:r w:rsidRPr="000B60AA">
        <w:rPr>
          <w:rFonts w:ascii="Book Antiqua" w:hAnsi="Book Antiqua"/>
        </w:rPr>
        <w:t>B</w:t>
      </w:r>
      <w:r w:rsidR="00B86AB9" w:rsidRPr="000B60AA">
        <w:rPr>
          <w:rFonts w:ascii="Book Antiqua" w:hAnsi="Book Antiqua"/>
        </w:rPr>
        <w:t xml:space="preserve">aseline segmental circumferential strain was the </w:t>
      </w:r>
      <w:r w:rsidR="00EF11BC" w:rsidRPr="000B60AA">
        <w:rPr>
          <w:rFonts w:ascii="Book Antiqua" w:hAnsi="Book Antiqua"/>
        </w:rPr>
        <w:t xml:space="preserve">strongest predictor </w:t>
      </w:r>
      <w:r w:rsidR="00B86AB9" w:rsidRPr="000B60AA">
        <w:rPr>
          <w:rFonts w:ascii="Book Antiqua" w:hAnsi="Book Antiqua"/>
        </w:rPr>
        <w:t>of segmental functional recovery at 3-mo in a model containing infarct transmurality and MVO</w:t>
      </w:r>
      <w:r w:rsidR="00251BB9">
        <w:rPr>
          <w:rFonts w:ascii="Book Antiqua" w:eastAsia="宋体" w:hAnsi="Book Antiqua" w:hint="eastAsia"/>
          <w:vertAlign w:val="superscript"/>
          <w:lang w:eastAsia="zh-CN"/>
        </w:rPr>
        <w:t>[</w:t>
      </w:r>
      <w:hyperlink w:anchor="_ENREF_54" w:tooltip="Wong, 2014 #1873"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Wong&lt;/Author&gt;&lt;Year&gt;2014&lt;/Year&gt;&lt;RecNum&gt;1873&lt;/RecNum&gt;&lt;DisplayText&gt;&lt;style face="superscript"&gt;54&lt;/style&gt;&lt;/DisplayText&gt;&lt;record&gt;&lt;rec-number&gt;1873&lt;/rec-number&gt;&lt;foreign-keys&gt;&lt;key app="EN" db-id="zzst0pe9v92wx6eaxf6pwstvvxxs0tzd5rfr"&gt;1873&lt;/key&gt;&lt;/foreign-keys&gt;&lt;ref-type name="Journal Article"&gt;17&lt;/ref-type&gt;&lt;contributors&gt;&lt;authors&gt;&lt;author&gt;Wong, D. T.&lt;/author&gt;&lt;author&gt;Leong, D. P.&lt;/author&gt;&lt;author&gt;Weightman, M. J.&lt;/author&gt;&lt;author&gt;Richardson, J. D.&lt;/author&gt;&lt;author&gt;Dundon, B. K.&lt;/author&gt;&lt;author&gt;Psaltis, P. J.&lt;/author&gt;&lt;author&gt;Leung, M. C.&lt;/author&gt;&lt;author&gt;Meredith, I. T.&lt;/author&gt;&lt;author&gt;Worthley, M. I.&lt;/author&gt;&lt;author&gt;Worthley, S. G.&lt;/author&gt;&lt;/authors&gt;&lt;/contributors&gt;&lt;auth-address&gt;Discipline of Medicine, University of Adelaide, Adelaide, Australia, drdenniswong@yahoo.com.au.&lt;/auth-address&gt;&lt;titles&gt;&lt;title&gt;Magnetic resonance-derived circumferential strain provides a superior and incremental assessment of improvement in contractile function in patients early after ST-segment elevation myocardial infarction&lt;/title&gt;&lt;secondary-title&gt;Eur Radiol&lt;/secondary-title&gt;&lt;alt-title&gt;European radiology&lt;/alt-title&gt;&lt;/titles&gt;&lt;periodical&gt;&lt;full-title&gt;Eur Radiol&lt;/full-title&gt;&lt;/periodical&gt;&lt;alt-periodical&gt;&lt;full-title&gt;European radiology&lt;/full-title&gt;&lt;/alt-periodical&gt;&lt;pages&gt;1219-1228&lt;/pages&gt;&lt;volume&gt;24&lt;/volume&gt;&lt;number&gt;6&lt;/number&gt;&lt;edition&gt;2014/04/12&lt;/edition&gt;&lt;section&gt;1219&lt;/section&gt;&lt;dates&gt;&lt;year&gt;2014&lt;/year&gt;&lt;pub-dates&gt;&lt;date&gt;Apr 12&lt;/date&gt;&lt;/pub-dates&gt;&lt;/dates&gt;&lt;isbn&gt;1432-1084 (Electronic)&amp;#xD;0938-7994 (Linking)&lt;/isbn&gt;&lt;accession-num&gt;24723232&lt;/accession-num&gt;&lt;label&gt;READ&lt;/label&gt;&lt;urls&gt;&lt;related-urls&gt;&lt;url&gt;http://www.ncbi.nlm.nih.gov/pubmed/24723232&lt;/url&gt;&lt;/related-urls&gt;&lt;/urls&gt;&lt;electronic-resource-num&gt;10.1007/s00330-014-3137-6&lt;/electronic-resource-num&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54</w:t>
        </w:r>
        <w:r w:rsidR="00E43AE9" w:rsidRPr="000B60AA">
          <w:rPr>
            <w:rFonts w:ascii="Book Antiqua" w:hAnsi="Book Antiqua"/>
          </w:rPr>
          <w:fldChar w:fldCharType="end"/>
        </w:r>
      </w:hyperlink>
      <w:r w:rsidR="00251BB9">
        <w:rPr>
          <w:rFonts w:ascii="Book Antiqua" w:eastAsia="宋体" w:hAnsi="Book Antiqua" w:hint="eastAsia"/>
          <w:vertAlign w:val="superscript"/>
          <w:lang w:eastAsia="zh-CN"/>
        </w:rPr>
        <w:t>]</w:t>
      </w:r>
      <w:r w:rsidR="00B86AB9" w:rsidRPr="000B60AA">
        <w:rPr>
          <w:rFonts w:ascii="Book Antiqua" w:hAnsi="Book Antiqua"/>
        </w:rPr>
        <w:t>.</w:t>
      </w:r>
      <w:r w:rsidR="000B60AA">
        <w:rPr>
          <w:rFonts w:ascii="Book Antiqua" w:hAnsi="Book Antiqua"/>
        </w:rPr>
        <w:t xml:space="preserve"> </w:t>
      </w:r>
      <w:r w:rsidR="005D1707" w:rsidRPr="000B60AA">
        <w:rPr>
          <w:rFonts w:ascii="Book Antiqua" w:hAnsi="Book Antiqua"/>
        </w:rPr>
        <w:t>FT-derived global circumferential strain assessed acutely post PPCI</w:t>
      </w:r>
      <w:r w:rsidR="00F00E2B" w:rsidRPr="000B60AA">
        <w:rPr>
          <w:rFonts w:ascii="Book Antiqua" w:hAnsi="Book Antiqua"/>
        </w:rPr>
        <w:t xml:space="preserve"> </w:t>
      </w:r>
      <w:r w:rsidRPr="000B60AA">
        <w:rPr>
          <w:rFonts w:ascii="Book Antiqua" w:hAnsi="Book Antiqua"/>
        </w:rPr>
        <w:t xml:space="preserve">was recently shown to </w:t>
      </w:r>
      <w:r w:rsidR="005D1707" w:rsidRPr="000B60AA">
        <w:rPr>
          <w:rFonts w:ascii="Book Antiqua" w:hAnsi="Book Antiqua"/>
        </w:rPr>
        <w:t xml:space="preserve">correlated strongly with </w:t>
      </w:r>
      <w:r w:rsidR="008D2C7A" w:rsidRPr="000B60AA">
        <w:rPr>
          <w:rFonts w:ascii="Book Antiqua" w:hAnsi="Book Antiqua"/>
        </w:rPr>
        <w:t xml:space="preserve">acute </w:t>
      </w:r>
      <w:r w:rsidR="00B96F7D" w:rsidRPr="000B60AA">
        <w:rPr>
          <w:rFonts w:ascii="Book Antiqua" w:hAnsi="Book Antiqua"/>
        </w:rPr>
        <w:t>IS</w:t>
      </w:r>
      <w:r w:rsidRPr="000B60AA">
        <w:rPr>
          <w:rFonts w:ascii="Book Antiqua" w:hAnsi="Book Antiqua"/>
        </w:rPr>
        <w:t xml:space="preserve"> </w:t>
      </w:r>
      <w:r w:rsidR="00784626" w:rsidRPr="000B60AA">
        <w:rPr>
          <w:rFonts w:ascii="Book Antiqua" w:hAnsi="Book Antiqua"/>
        </w:rPr>
        <w:t xml:space="preserve">on </w:t>
      </w:r>
      <w:r w:rsidRPr="000B60AA">
        <w:rPr>
          <w:rFonts w:ascii="Book Antiqua" w:hAnsi="Book Antiqua"/>
        </w:rPr>
        <w:t xml:space="preserve">late gadolinium enhancement (LGE) imaging </w:t>
      </w:r>
      <w:r w:rsidR="008D2C7A" w:rsidRPr="000B60AA">
        <w:rPr>
          <w:rFonts w:ascii="Book Antiqua" w:hAnsi="Book Antiqua"/>
        </w:rPr>
        <w:t>(r</w:t>
      </w:r>
      <w:r w:rsidR="007559BF">
        <w:rPr>
          <w:rFonts w:ascii="Book Antiqua" w:eastAsia="宋体" w:hAnsi="Book Antiqua" w:hint="eastAsia"/>
          <w:lang w:eastAsia="zh-CN"/>
        </w:rPr>
        <w:t xml:space="preserve"> </w:t>
      </w:r>
      <w:r w:rsidR="008D2C7A" w:rsidRPr="000B60AA">
        <w:rPr>
          <w:rFonts w:ascii="Book Antiqua" w:hAnsi="Book Antiqua"/>
        </w:rPr>
        <w:t>=</w:t>
      </w:r>
      <w:r w:rsidR="007559BF">
        <w:rPr>
          <w:rFonts w:ascii="Book Antiqua" w:eastAsia="宋体" w:hAnsi="Book Antiqua" w:hint="eastAsia"/>
          <w:lang w:eastAsia="zh-CN"/>
        </w:rPr>
        <w:t xml:space="preserve"> </w:t>
      </w:r>
      <w:r w:rsidR="008D2C7A" w:rsidRPr="000B60AA">
        <w:rPr>
          <w:rFonts w:ascii="Book Antiqua" w:hAnsi="Book Antiqua"/>
        </w:rPr>
        <w:t>0.75</w:t>
      </w:r>
      <w:r w:rsidR="005D1707" w:rsidRPr="000B60AA">
        <w:rPr>
          <w:rFonts w:ascii="Book Antiqua" w:hAnsi="Book Antiqua"/>
        </w:rPr>
        <w:t>)</w:t>
      </w:r>
      <w:r w:rsidR="002A7F01" w:rsidRPr="000B60AA">
        <w:rPr>
          <w:rFonts w:ascii="Book Antiqua" w:hAnsi="Book Antiqua"/>
        </w:rPr>
        <w:t xml:space="preserve"> and final LVEF at 6 mo (r</w:t>
      </w:r>
      <w:r w:rsidR="007559BF">
        <w:rPr>
          <w:rFonts w:ascii="Book Antiqua" w:eastAsia="宋体" w:hAnsi="Book Antiqua" w:hint="eastAsia"/>
          <w:lang w:eastAsia="zh-CN"/>
        </w:rPr>
        <w:t xml:space="preserve"> </w:t>
      </w:r>
      <w:r w:rsidR="002A7F01" w:rsidRPr="000B60AA">
        <w:rPr>
          <w:rFonts w:ascii="Book Antiqua" w:hAnsi="Book Antiqua"/>
        </w:rPr>
        <w:t>=</w:t>
      </w:r>
      <w:r w:rsidR="007559BF">
        <w:rPr>
          <w:rFonts w:ascii="Book Antiqua" w:eastAsia="宋体" w:hAnsi="Book Antiqua" w:hint="eastAsia"/>
          <w:lang w:eastAsia="zh-CN"/>
        </w:rPr>
        <w:t xml:space="preserve"> </w:t>
      </w:r>
      <w:r w:rsidR="002A7F01" w:rsidRPr="000B60AA">
        <w:rPr>
          <w:rFonts w:ascii="Book Antiqua" w:hAnsi="Book Antiqua"/>
        </w:rPr>
        <w:t>-0.71)</w:t>
      </w:r>
      <w:r w:rsidR="008626F3" w:rsidRPr="000B60AA">
        <w:rPr>
          <w:rFonts w:ascii="Book Antiqua" w:hAnsi="Book Antiqua"/>
        </w:rPr>
        <w:t>.</w:t>
      </w:r>
      <w:r w:rsidR="000B60AA">
        <w:rPr>
          <w:rFonts w:ascii="Book Antiqua" w:hAnsi="Book Antiqua"/>
        </w:rPr>
        <w:t xml:space="preserve"> </w:t>
      </w:r>
      <w:r w:rsidR="008626F3" w:rsidRPr="000B60AA">
        <w:rPr>
          <w:rFonts w:ascii="Book Antiqua" w:hAnsi="Book Antiqua"/>
        </w:rPr>
        <w:t xml:space="preserve">Global circumferential strain was </w:t>
      </w:r>
      <w:r w:rsidR="008D2C7A" w:rsidRPr="000B60AA">
        <w:rPr>
          <w:rFonts w:ascii="Book Antiqua" w:hAnsi="Book Antiqua"/>
        </w:rPr>
        <w:t>a stronger predictor of functional recovery (LVEF &gt;</w:t>
      </w:r>
      <w:r w:rsidR="007559BF">
        <w:rPr>
          <w:rFonts w:ascii="Book Antiqua" w:eastAsia="宋体" w:hAnsi="Book Antiqua" w:hint="eastAsia"/>
          <w:lang w:eastAsia="zh-CN"/>
        </w:rPr>
        <w:t xml:space="preserve"> </w:t>
      </w:r>
      <w:r w:rsidR="008D2C7A" w:rsidRPr="000B60AA">
        <w:rPr>
          <w:rFonts w:ascii="Book Antiqua" w:hAnsi="Book Antiqua"/>
        </w:rPr>
        <w:t xml:space="preserve">50%) at 6 mo </w:t>
      </w:r>
      <w:r w:rsidR="003B7786" w:rsidRPr="000B60AA">
        <w:rPr>
          <w:rFonts w:ascii="Book Antiqua" w:hAnsi="Book Antiqua"/>
        </w:rPr>
        <w:t xml:space="preserve">than </w:t>
      </w:r>
      <w:r w:rsidR="008D2C7A" w:rsidRPr="000B60AA">
        <w:rPr>
          <w:rFonts w:ascii="Book Antiqua" w:hAnsi="Book Antiqua"/>
        </w:rPr>
        <w:t>global longitudinal strain, age, diabetes and baseline LVEF, and was of similar predictive value to acute IS</w:t>
      </w:r>
      <w:r w:rsidR="002A7F01" w:rsidRPr="000B60AA">
        <w:rPr>
          <w:rFonts w:ascii="Book Antiqua" w:hAnsi="Book Antiqua"/>
        </w:rPr>
        <w:t xml:space="preserve"> </w:t>
      </w:r>
      <w:r w:rsidR="007559BF">
        <w:rPr>
          <w:rFonts w:ascii="Book Antiqua" w:eastAsia="宋体" w:hAnsi="Book Antiqua" w:hint="eastAsia"/>
          <w:lang w:eastAsia="zh-CN"/>
        </w:rPr>
        <w:t>[</w:t>
      </w:r>
      <w:r w:rsidR="002A7F01" w:rsidRPr="000B60AA">
        <w:rPr>
          <w:rFonts w:ascii="Book Antiqua" w:hAnsi="Book Antiqua"/>
        </w:rPr>
        <w:t xml:space="preserve">AUC 0.86 </w:t>
      </w:r>
      <w:r w:rsidR="007559BF">
        <w:rPr>
          <w:rFonts w:ascii="Book Antiqua" w:eastAsia="宋体" w:hAnsi="Book Antiqua" w:hint="eastAsia"/>
          <w:lang w:eastAsia="zh-CN"/>
        </w:rPr>
        <w:t>(</w:t>
      </w:r>
      <w:r w:rsidR="002A7F01" w:rsidRPr="007559BF">
        <w:rPr>
          <w:rFonts w:ascii="Book Antiqua" w:hAnsi="Book Antiqua"/>
        </w:rPr>
        <w:t>Ecc</w:t>
      </w:r>
      <w:r w:rsidR="007559BF">
        <w:rPr>
          <w:rFonts w:ascii="Book Antiqua" w:eastAsia="宋体" w:hAnsi="Book Antiqua" w:hint="eastAsia"/>
          <w:lang w:eastAsia="zh-CN"/>
        </w:rPr>
        <w:t>)</w:t>
      </w:r>
      <w:r w:rsidR="007559BF">
        <w:rPr>
          <w:rFonts w:ascii="Book Antiqua" w:hAnsi="Book Antiqua"/>
        </w:rPr>
        <w:t xml:space="preserve"> </w:t>
      </w:r>
      <w:r w:rsidR="007559BF" w:rsidRPr="007559BF">
        <w:rPr>
          <w:rFonts w:ascii="Book Antiqua" w:hAnsi="Book Antiqua"/>
          <w:i/>
        </w:rPr>
        <w:t>vs</w:t>
      </w:r>
      <w:r w:rsidR="002A7F01" w:rsidRPr="007559BF">
        <w:rPr>
          <w:rFonts w:ascii="Book Antiqua" w:hAnsi="Book Antiqua"/>
          <w:i/>
        </w:rPr>
        <w:t xml:space="preserve"> </w:t>
      </w:r>
      <w:r w:rsidR="002A7F01" w:rsidRPr="000B60AA">
        <w:rPr>
          <w:rFonts w:ascii="Book Antiqua" w:hAnsi="Book Antiqua"/>
        </w:rPr>
        <w:t xml:space="preserve">0.92 </w:t>
      </w:r>
      <w:r w:rsidR="007559BF">
        <w:rPr>
          <w:rFonts w:ascii="Book Antiqua" w:eastAsia="宋体" w:hAnsi="Book Antiqua" w:hint="eastAsia"/>
          <w:lang w:eastAsia="zh-CN"/>
        </w:rPr>
        <w:t>(</w:t>
      </w:r>
      <w:r w:rsidR="002A7F01" w:rsidRPr="000B60AA">
        <w:rPr>
          <w:rFonts w:ascii="Book Antiqua" w:hAnsi="Book Antiqua"/>
        </w:rPr>
        <w:t>IS</w:t>
      </w:r>
      <w:r w:rsidR="007559BF">
        <w:rPr>
          <w:rFonts w:ascii="Book Antiqua" w:eastAsia="宋体" w:hAnsi="Book Antiqua" w:hint="eastAsia"/>
          <w:lang w:eastAsia="zh-CN"/>
        </w:rPr>
        <w:t>)</w:t>
      </w:r>
      <w:proofErr w:type="gramStart"/>
      <w:r w:rsidR="007559BF">
        <w:rPr>
          <w:rFonts w:ascii="Book Antiqua" w:hAnsi="Book Antiqua"/>
        </w:rPr>
        <w:t>]</w:t>
      </w:r>
      <w:r w:rsidR="007559BF">
        <w:rPr>
          <w:rFonts w:ascii="Book Antiqua" w:eastAsia="宋体" w:hAnsi="Book Antiqua" w:hint="eastAsia"/>
          <w:vertAlign w:val="superscript"/>
          <w:lang w:eastAsia="zh-CN"/>
        </w:rPr>
        <w:t>[</w:t>
      </w:r>
      <w:proofErr w:type="gramEnd"/>
      <w:r w:rsidR="002B031A">
        <w:fldChar w:fldCharType="begin"/>
      </w:r>
      <w:r w:rsidR="002B031A">
        <w:instrText xml:space="preserve"> HYPERLINK \l "_ENREF_55" \o "Buss, 2015 #2096" </w:instrText>
      </w:r>
      <w:r w:rsidR="002B031A">
        <w:fldChar w:fldCharType="separate"/>
      </w:r>
      <w:r w:rsidR="00E43AE9" w:rsidRPr="000B60AA">
        <w:rPr>
          <w:rFonts w:ascii="Book Antiqua" w:hAnsi="Book Antiqua"/>
        </w:rPr>
        <w:fldChar w:fldCharType="begin">
          <w:fldData xml:space="preserve">PEVuZE5vdGU+PENpdGU+PEF1dGhvcj5CdXNzPC9BdXRob3I+PFllYXI+MjAxNTwvWWVhcj48UmVj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CdXNzPC9BdXRob3I+PFllYXI+MjAxNTwvWWVhcj48UmVj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55</w:t>
      </w:r>
      <w:r w:rsidR="00E43AE9" w:rsidRPr="000B60AA">
        <w:rPr>
          <w:rFonts w:ascii="Book Antiqua" w:hAnsi="Book Antiqua"/>
        </w:rPr>
        <w:fldChar w:fldCharType="end"/>
      </w:r>
      <w:r w:rsidR="002B031A">
        <w:rPr>
          <w:rFonts w:ascii="Book Antiqua" w:hAnsi="Book Antiqua"/>
        </w:rPr>
        <w:fldChar w:fldCharType="end"/>
      </w:r>
      <w:r w:rsidR="007559BF">
        <w:rPr>
          <w:rFonts w:ascii="Book Antiqua" w:eastAsia="宋体" w:hAnsi="Book Antiqua" w:hint="eastAsia"/>
          <w:vertAlign w:val="superscript"/>
          <w:lang w:eastAsia="zh-CN"/>
        </w:rPr>
        <w:t>]</w:t>
      </w:r>
      <w:r w:rsidR="00784626" w:rsidRPr="000B60AA">
        <w:rPr>
          <w:rFonts w:ascii="Book Antiqua" w:hAnsi="Book Antiqua"/>
        </w:rPr>
        <w:t>.</w:t>
      </w:r>
    </w:p>
    <w:p w14:paraId="687C5F56" w14:textId="77777777" w:rsidR="00A97B76" w:rsidRPr="000B60AA" w:rsidRDefault="00A97B76" w:rsidP="000B60AA">
      <w:pPr>
        <w:spacing w:line="360" w:lineRule="auto"/>
        <w:jc w:val="both"/>
        <w:rPr>
          <w:rFonts w:ascii="Book Antiqua" w:hAnsi="Book Antiqua"/>
        </w:rPr>
      </w:pPr>
    </w:p>
    <w:p w14:paraId="06626194" w14:textId="3DCC258D" w:rsidR="00A97B76" w:rsidRPr="007559BF" w:rsidRDefault="00A97B76" w:rsidP="000B60AA">
      <w:pPr>
        <w:pStyle w:val="4"/>
        <w:jc w:val="both"/>
        <w:rPr>
          <w:rFonts w:ascii="Book Antiqua" w:hAnsi="Book Antiqua"/>
          <w:i/>
          <w:szCs w:val="24"/>
        </w:rPr>
      </w:pPr>
      <w:bookmarkStart w:id="61" w:name="_Toc262158429"/>
      <w:bookmarkStart w:id="62" w:name="_Toc262161450"/>
      <w:bookmarkStart w:id="63" w:name="_Toc262161509"/>
      <w:bookmarkStart w:id="64" w:name="_Toc262161568"/>
      <w:bookmarkStart w:id="65" w:name="_Toc262161664"/>
      <w:bookmarkStart w:id="66" w:name="_Toc312061045"/>
      <w:bookmarkStart w:id="67" w:name="_Toc312253081"/>
      <w:bookmarkStart w:id="68" w:name="_Toc312254063"/>
      <w:r w:rsidRPr="007559BF">
        <w:rPr>
          <w:rFonts w:ascii="Book Antiqua" w:hAnsi="Book Antiqua"/>
          <w:i/>
          <w:szCs w:val="24"/>
        </w:rPr>
        <w:t xml:space="preserve">Prognostic importance of LV strain in </w:t>
      </w:r>
      <w:bookmarkEnd w:id="61"/>
      <w:bookmarkEnd w:id="62"/>
      <w:bookmarkEnd w:id="63"/>
      <w:bookmarkEnd w:id="64"/>
      <w:bookmarkEnd w:id="65"/>
      <w:bookmarkEnd w:id="66"/>
      <w:bookmarkEnd w:id="67"/>
      <w:bookmarkEnd w:id="68"/>
      <w:r w:rsidR="000B60AA" w:rsidRPr="007559BF">
        <w:rPr>
          <w:rFonts w:ascii="Book Antiqua" w:eastAsia="宋体" w:hAnsi="Book Antiqua"/>
          <w:i/>
          <w:szCs w:val="24"/>
          <w:lang w:eastAsia="zh-CN"/>
        </w:rPr>
        <w:t>AMI</w:t>
      </w:r>
      <w:r w:rsidR="003E019C" w:rsidRPr="007559BF">
        <w:rPr>
          <w:rFonts w:ascii="Book Antiqua" w:hAnsi="Book Antiqua"/>
          <w:i/>
          <w:szCs w:val="24"/>
        </w:rPr>
        <w:t xml:space="preserve"> </w:t>
      </w:r>
    </w:p>
    <w:p w14:paraId="133648B7" w14:textId="77777777" w:rsidR="00B96F7D" w:rsidRDefault="00C13F9B" w:rsidP="00B96F7D">
      <w:pPr>
        <w:spacing w:line="360" w:lineRule="auto"/>
        <w:jc w:val="both"/>
        <w:rPr>
          <w:rFonts w:ascii="Book Antiqua" w:eastAsia="宋体" w:hAnsi="Book Antiqua"/>
          <w:lang w:eastAsia="zh-CN"/>
        </w:rPr>
      </w:pPr>
      <w:r w:rsidRPr="000B60AA">
        <w:rPr>
          <w:rFonts w:ascii="Book Antiqua" w:hAnsi="Book Antiqua"/>
        </w:rPr>
        <w:t xml:space="preserve">The evidence base for the prognostic importance of LV strain post STEMI is currently based </w:t>
      </w:r>
      <w:r w:rsidR="0015670F" w:rsidRPr="000B60AA">
        <w:rPr>
          <w:rFonts w:ascii="Book Antiqua" w:hAnsi="Book Antiqua"/>
        </w:rPr>
        <w:t>on echocardiographic studies</w:t>
      </w:r>
      <w:r w:rsidR="002B190A" w:rsidRPr="000B60AA">
        <w:rPr>
          <w:rFonts w:ascii="Book Antiqua" w:hAnsi="Book Antiqua"/>
        </w:rPr>
        <w:t xml:space="preserve"> demonstrating </w:t>
      </w:r>
      <w:r w:rsidR="005C153C" w:rsidRPr="000B60AA">
        <w:rPr>
          <w:rFonts w:ascii="Book Antiqua" w:hAnsi="Book Antiqua"/>
        </w:rPr>
        <w:t xml:space="preserve">that global longitudinal predicts medium and long-term </w:t>
      </w:r>
      <w:r w:rsidRPr="000B60AA">
        <w:rPr>
          <w:rFonts w:ascii="Book Antiqua" w:hAnsi="Book Antiqua"/>
        </w:rPr>
        <w:t>using Speckle Tracking an</w:t>
      </w:r>
      <w:r w:rsidR="00C265A0" w:rsidRPr="000B60AA">
        <w:rPr>
          <w:rFonts w:ascii="Book Antiqua" w:hAnsi="Book Antiqua"/>
        </w:rPr>
        <w:t>alysis</w:t>
      </w:r>
      <w:r w:rsidR="009227BD" w:rsidRPr="000B60AA">
        <w:rPr>
          <w:rFonts w:ascii="Book Antiqua" w:hAnsi="Book Antiqua"/>
        </w:rPr>
        <w:t xml:space="preserve"> as summarised in Table </w:t>
      </w:r>
      <w:r w:rsidR="00517BE3" w:rsidRPr="000B60AA">
        <w:rPr>
          <w:rFonts w:ascii="Book Antiqua" w:hAnsi="Book Antiqua"/>
        </w:rPr>
        <w:t>3</w:t>
      </w:r>
      <w:r w:rsidRPr="000B60AA">
        <w:rPr>
          <w:rFonts w:ascii="Book Antiqua" w:hAnsi="Book Antiqua"/>
        </w:rPr>
        <w:t>.</w:t>
      </w:r>
      <w:r w:rsidR="000B60AA">
        <w:rPr>
          <w:rFonts w:ascii="Book Antiqua" w:hAnsi="Book Antiqua"/>
        </w:rPr>
        <w:t xml:space="preserve"> </w:t>
      </w:r>
      <w:bookmarkStart w:id="69" w:name="_Toc262158430"/>
      <w:bookmarkStart w:id="70" w:name="_Toc262161451"/>
      <w:bookmarkStart w:id="71" w:name="_Toc262161510"/>
      <w:bookmarkStart w:id="72" w:name="_Toc262161569"/>
      <w:bookmarkStart w:id="73" w:name="_Toc262161665"/>
      <w:bookmarkStart w:id="74" w:name="_Toc312061046"/>
      <w:bookmarkStart w:id="75" w:name="_Toc312253082"/>
      <w:bookmarkStart w:id="76" w:name="_Toc312254064"/>
      <w:bookmarkStart w:id="77" w:name="_Toc327394766"/>
    </w:p>
    <w:p w14:paraId="4DB538B8" w14:textId="77777777" w:rsidR="00B96F7D" w:rsidRDefault="00B96F7D" w:rsidP="00B96F7D">
      <w:pPr>
        <w:spacing w:line="360" w:lineRule="auto"/>
        <w:jc w:val="both"/>
        <w:rPr>
          <w:rFonts w:ascii="Book Antiqua" w:eastAsia="宋体" w:hAnsi="Book Antiqua"/>
          <w:lang w:eastAsia="zh-CN"/>
        </w:rPr>
      </w:pPr>
    </w:p>
    <w:bookmarkEnd w:id="69"/>
    <w:bookmarkEnd w:id="70"/>
    <w:bookmarkEnd w:id="71"/>
    <w:bookmarkEnd w:id="72"/>
    <w:bookmarkEnd w:id="73"/>
    <w:p w14:paraId="335F859F" w14:textId="52FA51CB" w:rsidR="009E57A6" w:rsidRPr="00B17DB9" w:rsidRDefault="00B17DB9" w:rsidP="00B96F7D">
      <w:pPr>
        <w:spacing w:line="360" w:lineRule="auto"/>
        <w:jc w:val="both"/>
        <w:rPr>
          <w:rFonts w:ascii="Book Antiqua" w:eastAsia="宋体" w:hAnsi="Book Antiqua"/>
          <w:b/>
          <w:lang w:eastAsia="zh-CN"/>
        </w:rPr>
      </w:pPr>
      <w:r w:rsidRPr="00B17DB9">
        <w:rPr>
          <w:rFonts w:ascii="Book Antiqua" w:hAnsi="Book Antiqua"/>
          <w:b/>
        </w:rPr>
        <w:t xml:space="preserve">IS IN </w:t>
      </w:r>
      <w:bookmarkEnd w:id="74"/>
      <w:bookmarkEnd w:id="75"/>
      <w:bookmarkEnd w:id="76"/>
      <w:bookmarkEnd w:id="77"/>
      <w:r w:rsidRPr="00B17DB9">
        <w:rPr>
          <w:rFonts w:ascii="Book Antiqua" w:eastAsia="宋体" w:hAnsi="Book Antiqua"/>
          <w:b/>
          <w:lang w:eastAsia="zh-CN"/>
        </w:rPr>
        <w:t>AMI</w:t>
      </w:r>
    </w:p>
    <w:p w14:paraId="1B9BFB8E" w14:textId="169ECF45" w:rsidR="006C0469" w:rsidRPr="00B17DB9" w:rsidRDefault="006C0469" w:rsidP="00B17DB9">
      <w:pPr>
        <w:pStyle w:val="4"/>
        <w:tabs>
          <w:tab w:val="clear" w:pos="1134"/>
          <w:tab w:val="left" w:pos="1020"/>
        </w:tabs>
        <w:jc w:val="both"/>
        <w:rPr>
          <w:rFonts w:ascii="Book Antiqua" w:hAnsi="Book Antiqua"/>
          <w:i/>
          <w:szCs w:val="24"/>
        </w:rPr>
      </w:pPr>
      <w:bookmarkStart w:id="78" w:name="_Toc312061047"/>
      <w:bookmarkStart w:id="79" w:name="_Toc312253083"/>
      <w:bookmarkStart w:id="80" w:name="_Toc312254065"/>
      <w:r w:rsidRPr="00B17DB9">
        <w:rPr>
          <w:rFonts w:ascii="Book Antiqua" w:hAnsi="Book Antiqua"/>
          <w:i/>
          <w:szCs w:val="24"/>
        </w:rPr>
        <w:lastRenderedPageBreak/>
        <w:t>Background</w:t>
      </w:r>
      <w:bookmarkEnd w:id="78"/>
      <w:bookmarkEnd w:id="79"/>
      <w:bookmarkEnd w:id="80"/>
    </w:p>
    <w:p w14:paraId="61354B01" w14:textId="7B8D4ED3" w:rsidR="001E3C84" w:rsidRPr="000B60AA" w:rsidRDefault="00A725F9" w:rsidP="000B60AA">
      <w:pPr>
        <w:spacing w:line="360" w:lineRule="auto"/>
        <w:jc w:val="both"/>
        <w:rPr>
          <w:rFonts w:ascii="Book Antiqua" w:hAnsi="Book Antiqua"/>
        </w:rPr>
      </w:pPr>
      <w:r w:rsidRPr="000B60AA">
        <w:rPr>
          <w:rFonts w:ascii="Book Antiqua" w:hAnsi="Book Antiqua"/>
        </w:rPr>
        <w:t xml:space="preserve">The </w:t>
      </w:r>
      <w:r w:rsidR="00B17DB9">
        <w:rPr>
          <w:rFonts w:ascii="Book Antiqua" w:eastAsia="宋体" w:hAnsi="Book Antiqua"/>
          <w:lang w:eastAsia="zh-CN"/>
        </w:rPr>
        <w:t>“</w:t>
      </w:r>
      <w:r w:rsidRPr="000B60AA">
        <w:rPr>
          <w:rFonts w:ascii="Book Antiqua" w:hAnsi="Book Antiqua"/>
        </w:rPr>
        <w:t>ischaemic cascade</w:t>
      </w:r>
      <w:r w:rsidR="00B17DB9">
        <w:rPr>
          <w:rFonts w:ascii="Book Antiqua" w:eastAsia="宋体" w:hAnsi="Book Antiqua"/>
          <w:lang w:eastAsia="zh-CN"/>
        </w:rPr>
        <w:t>”</w:t>
      </w:r>
      <w:r w:rsidRPr="000B60AA">
        <w:rPr>
          <w:rFonts w:ascii="Book Antiqua" w:hAnsi="Book Antiqua"/>
        </w:rPr>
        <w:t xml:space="preserve"> </w:t>
      </w:r>
      <w:r w:rsidR="00FD57BC" w:rsidRPr="000B60AA">
        <w:rPr>
          <w:rFonts w:ascii="Book Antiqua" w:hAnsi="Book Antiqua"/>
        </w:rPr>
        <w:t xml:space="preserve">is </w:t>
      </w:r>
      <w:r w:rsidRPr="000B60AA">
        <w:rPr>
          <w:rFonts w:ascii="Book Antiqua" w:hAnsi="Book Antiqua"/>
        </w:rPr>
        <w:t>the sequence of pathophysiological effects develop</w:t>
      </w:r>
      <w:r w:rsidR="00FF6B08" w:rsidRPr="000B60AA">
        <w:rPr>
          <w:rFonts w:ascii="Book Antiqua" w:hAnsi="Book Antiqua"/>
        </w:rPr>
        <w:t>ing</w:t>
      </w:r>
      <w:r w:rsidRPr="000B60AA">
        <w:rPr>
          <w:rFonts w:ascii="Book Antiqua" w:hAnsi="Book Antiqua"/>
        </w:rPr>
        <w:t xml:space="preserve"> immediately following coronary occlusion.</w:t>
      </w:r>
      <w:r w:rsidR="000B60AA">
        <w:rPr>
          <w:rFonts w:ascii="Book Antiqua" w:hAnsi="Book Antiqua"/>
        </w:rPr>
        <w:t xml:space="preserve"> </w:t>
      </w:r>
      <w:r w:rsidR="00695477" w:rsidRPr="000B60AA">
        <w:rPr>
          <w:rFonts w:ascii="Book Antiqua" w:hAnsi="Book Antiqua"/>
        </w:rPr>
        <w:t>A</w:t>
      </w:r>
      <w:r w:rsidR="006B33EF" w:rsidRPr="000B60AA">
        <w:rPr>
          <w:rFonts w:ascii="Book Antiqua" w:hAnsi="Book Antiqua"/>
        </w:rPr>
        <w:t>erobic respiration loses efficiency resulting in cellular oedema.</w:t>
      </w:r>
      <w:r w:rsidR="000B60AA">
        <w:rPr>
          <w:rFonts w:ascii="Book Antiqua" w:hAnsi="Book Antiqua"/>
        </w:rPr>
        <w:t xml:space="preserve"> </w:t>
      </w:r>
      <w:r w:rsidR="006B33EF" w:rsidRPr="000B60AA">
        <w:rPr>
          <w:rFonts w:ascii="Book Antiqua" w:hAnsi="Book Antiqua"/>
        </w:rPr>
        <w:t>With increasing ischaemic time, cell membrane</w:t>
      </w:r>
      <w:r w:rsidR="00CD5A75" w:rsidRPr="000B60AA">
        <w:rPr>
          <w:rFonts w:ascii="Book Antiqua" w:hAnsi="Book Antiqua"/>
        </w:rPr>
        <w:t>s rupture</w:t>
      </w:r>
      <w:r w:rsidR="00695477" w:rsidRPr="000B60AA">
        <w:rPr>
          <w:rFonts w:ascii="Book Antiqua" w:hAnsi="Book Antiqua"/>
        </w:rPr>
        <w:t>.</w:t>
      </w:r>
      <w:r w:rsidR="000B60AA">
        <w:rPr>
          <w:rFonts w:ascii="Book Antiqua" w:hAnsi="Book Antiqua"/>
        </w:rPr>
        <w:t xml:space="preserve"> </w:t>
      </w:r>
      <w:r w:rsidR="00695477" w:rsidRPr="000B60AA">
        <w:rPr>
          <w:rFonts w:ascii="Book Antiqua" w:hAnsi="Book Antiqua"/>
        </w:rPr>
        <w:t xml:space="preserve">Following </w:t>
      </w:r>
      <w:r w:rsidR="00CD5A75" w:rsidRPr="000B60AA">
        <w:rPr>
          <w:rFonts w:ascii="Book Antiqua" w:hAnsi="Book Antiqua"/>
        </w:rPr>
        <w:t>healing, necrotic cell</w:t>
      </w:r>
      <w:r w:rsidR="00007807" w:rsidRPr="000B60AA">
        <w:rPr>
          <w:rFonts w:ascii="Book Antiqua" w:hAnsi="Book Antiqua"/>
        </w:rPr>
        <w:t xml:space="preserve">s are replaced by extracellular </w:t>
      </w:r>
      <w:r w:rsidR="00CD5A75" w:rsidRPr="000B60AA">
        <w:rPr>
          <w:rFonts w:ascii="Book Antiqua" w:hAnsi="Book Antiqua"/>
        </w:rPr>
        <w:t xml:space="preserve">collagen </w:t>
      </w:r>
      <w:r w:rsidR="00FD57BC" w:rsidRPr="000B60AA">
        <w:rPr>
          <w:rFonts w:ascii="Book Antiqua" w:hAnsi="Book Antiqua"/>
        </w:rPr>
        <w:t xml:space="preserve">deposition </w:t>
      </w:r>
      <w:r w:rsidR="00007807" w:rsidRPr="000B60AA">
        <w:rPr>
          <w:rFonts w:ascii="Book Antiqua" w:hAnsi="Book Antiqua"/>
        </w:rPr>
        <w:t>(scar).</w:t>
      </w:r>
      <w:r w:rsidR="000B60AA">
        <w:rPr>
          <w:rFonts w:ascii="Book Antiqua" w:hAnsi="Book Antiqua"/>
        </w:rPr>
        <w:t xml:space="preserve"> </w:t>
      </w:r>
      <w:r w:rsidR="00384178" w:rsidRPr="000B60AA">
        <w:rPr>
          <w:rFonts w:ascii="Book Antiqua" w:hAnsi="Book Antiqua"/>
        </w:rPr>
        <w:t>The</w:t>
      </w:r>
      <w:r w:rsidR="00007807" w:rsidRPr="000B60AA">
        <w:rPr>
          <w:rFonts w:ascii="Book Antiqua" w:hAnsi="Book Antiqua"/>
        </w:rPr>
        <w:t xml:space="preserve"> acute and chronic phases are characterised by increase</w:t>
      </w:r>
      <w:r w:rsidR="00FD57BC" w:rsidRPr="000B60AA">
        <w:rPr>
          <w:rFonts w:ascii="Book Antiqua" w:hAnsi="Book Antiqua"/>
        </w:rPr>
        <w:t>d</w:t>
      </w:r>
      <w:r w:rsidR="00007807" w:rsidRPr="000B60AA">
        <w:rPr>
          <w:rFonts w:ascii="Book Antiqua" w:hAnsi="Book Antiqua"/>
        </w:rPr>
        <w:t xml:space="preserve"> </w:t>
      </w:r>
      <w:r w:rsidR="00803A54" w:rsidRPr="000B60AA">
        <w:rPr>
          <w:rFonts w:ascii="Book Antiqua" w:hAnsi="Book Antiqua"/>
        </w:rPr>
        <w:t xml:space="preserve">myocardial </w:t>
      </w:r>
      <w:r w:rsidR="00007807" w:rsidRPr="000B60AA">
        <w:rPr>
          <w:rFonts w:ascii="Book Antiqua" w:hAnsi="Book Antiqua"/>
        </w:rPr>
        <w:t xml:space="preserve">extracellular </w:t>
      </w:r>
      <w:proofErr w:type="gramStart"/>
      <w:r w:rsidR="00007807" w:rsidRPr="000B60AA">
        <w:rPr>
          <w:rFonts w:ascii="Book Antiqua" w:hAnsi="Book Antiqua"/>
        </w:rPr>
        <w:t>volume</w:t>
      </w:r>
      <w:r w:rsidR="00B17DB9">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60" \o "Mahrholdt, 2002 #1124"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NYWhyaG9sZHQ8L0F1dGhvcj48WWVhcj4yMDAyPC9ZZWFy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jMyMi03PC9wYWdlcz48dm9sdW1lPjEwNjwvdm9s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NYWhyaG9sZHQ8L0F1dGhvcj48WWVhcj4yMDAyPC9ZZWFy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jMyMi03PC9wYWdlcz48dm9sdW1lPjEwNjwvdm9s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60-62</w:t>
      </w:r>
      <w:r w:rsidR="00E43AE9" w:rsidRPr="000B60AA">
        <w:rPr>
          <w:rFonts w:ascii="Book Antiqua" w:hAnsi="Book Antiqua"/>
        </w:rPr>
        <w:fldChar w:fldCharType="end"/>
      </w:r>
      <w:r w:rsidR="000B60AA" w:rsidRPr="000B60AA">
        <w:rPr>
          <w:rFonts w:ascii="Book Antiqua" w:hAnsi="Book Antiqua"/>
        </w:rPr>
        <w:fldChar w:fldCharType="end"/>
      </w:r>
      <w:r w:rsidR="00B17DB9">
        <w:rPr>
          <w:rFonts w:ascii="Book Antiqua" w:eastAsia="宋体" w:hAnsi="Book Antiqua" w:hint="eastAsia"/>
          <w:vertAlign w:val="superscript"/>
          <w:lang w:eastAsia="zh-CN"/>
        </w:rPr>
        <w:t>]</w:t>
      </w:r>
      <w:r w:rsidR="00007807" w:rsidRPr="000B60AA">
        <w:rPr>
          <w:rFonts w:ascii="Book Antiqua" w:hAnsi="Book Antiqua"/>
        </w:rPr>
        <w:t>.</w:t>
      </w:r>
      <w:r w:rsidR="000B60AA">
        <w:rPr>
          <w:rFonts w:ascii="Book Antiqua" w:hAnsi="Book Antiqua"/>
        </w:rPr>
        <w:t xml:space="preserve"> </w:t>
      </w:r>
    </w:p>
    <w:p w14:paraId="04A7A0E9" w14:textId="77777777" w:rsidR="0015670F" w:rsidRPr="000B60AA" w:rsidRDefault="0015670F" w:rsidP="000B60AA">
      <w:pPr>
        <w:spacing w:line="360" w:lineRule="auto"/>
        <w:jc w:val="both"/>
        <w:rPr>
          <w:rFonts w:ascii="Book Antiqua" w:hAnsi="Book Antiqua"/>
        </w:rPr>
      </w:pPr>
    </w:p>
    <w:p w14:paraId="548B5D8C" w14:textId="7715F3E1" w:rsidR="001E3C84" w:rsidRPr="00B17DB9" w:rsidRDefault="001E3C84" w:rsidP="000B60AA">
      <w:pPr>
        <w:pStyle w:val="4"/>
        <w:jc w:val="both"/>
        <w:rPr>
          <w:rFonts w:ascii="Book Antiqua" w:hAnsi="Book Antiqua"/>
          <w:i/>
          <w:szCs w:val="24"/>
        </w:rPr>
      </w:pPr>
      <w:bookmarkStart w:id="81" w:name="_Toc262158432"/>
      <w:bookmarkStart w:id="82" w:name="_Toc262161453"/>
      <w:bookmarkStart w:id="83" w:name="_Toc262161512"/>
      <w:bookmarkStart w:id="84" w:name="_Toc262161571"/>
      <w:bookmarkStart w:id="85" w:name="_Toc262161667"/>
      <w:bookmarkStart w:id="86" w:name="_Toc312061048"/>
      <w:bookmarkStart w:id="87" w:name="_Toc312253084"/>
      <w:bookmarkStart w:id="88" w:name="_Toc312254066"/>
      <w:r w:rsidRPr="00B17DB9">
        <w:rPr>
          <w:rFonts w:ascii="Book Antiqua" w:hAnsi="Book Antiqua"/>
          <w:i/>
          <w:szCs w:val="24"/>
        </w:rPr>
        <w:t>CMR assessment</w:t>
      </w:r>
      <w:r w:rsidR="00AF0242" w:rsidRPr="00B17DB9">
        <w:rPr>
          <w:rFonts w:ascii="Book Antiqua" w:hAnsi="Book Antiqua"/>
          <w:i/>
          <w:szCs w:val="24"/>
        </w:rPr>
        <w:t xml:space="preserve"> of </w:t>
      </w:r>
      <w:r w:rsidR="00B96F7D" w:rsidRPr="00B17DB9">
        <w:rPr>
          <w:rFonts w:ascii="Book Antiqua" w:hAnsi="Book Antiqua"/>
          <w:i/>
          <w:szCs w:val="24"/>
        </w:rPr>
        <w:t>IS</w:t>
      </w:r>
      <w:r w:rsidR="003E019C" w:rsidRPr="00B17DB9">
        <w:rPr>
          <w:rFonts w:ascii="Book Antiqua" w:hAnsi="Book Antiqua"/>
          <w:i/>
          <w:szCs w:val="24"/>
        </w:rPr>
        <w:t xml:space="preserve"> in </w:t>
      </w:r>
      <w:bookmarkEnd w:id="81"/>
      <w:bookmarkEnd w:id="82"/>
      <w:bookmarkEnd w:id="83"/>
      <w:bookmarkEnd w:id="84"/>
      <w:bookmarkEnd w:id="85"/>
      <w:bookmarkEnd w:id="86"/>
      <w:bookmarkEnd w:id="87"/>
      <w:bookmarkEnd w:id="88"/>
      <w:r w:rsidR="000B60AA" w:rsidRPr="00B17DB9">
        <w:rPr>
          <w:rFonts w:ascii="Book Antiqua" w:eastAsia="宋体" w:hAnsi="Book Antiqua"/>
          <w:i/>
          <w:szCs w:val="24"/>
          <w:lang w:eastAsia="zh-CN"/>
        </w:rPr>
        <w:t>AMI</w:t>
      </w:r>
    </w:p>
    <w:p w14:paraId="4D1B6A61" w14:textId="5490D396" w:rsidR="00A54DC2" w:rsidRPr="000B60AA" w:rsidRDefault="00505044" w:rsidP="000B60AA">
      <w:pPr>
        <w:spacing w:line="360" w:lineRule="auto"/>
        <w:jc w:val="both"/>
        <w:rPr>
          <w:rFonts w:ascii="Book Antiqua" w:hAnsi="Book Antiqua"/>
        </w:rPr>
      </w:pPr>
      <w:r w:rsidRPr="000B60AA">
        <w:rPr>
          <w:rFonts w:ascii="Book Antiqua" w:hAnsi="Book Antiqua"/>
        </w:rPr>
        <w:t>Gadolinium</w:t>
      </w:r>
      <w:r w:rsidR="006F4898" w:rsidRPr="000B60AA">
        <w:rPr>
          <w:rFonts w:ascii="Book Antiqua" w:hAnsi="Book Antiqua"/>
        </w:rPr>
        <w:t xml:space="preserve"> </w:t>
      </w:r>
      <w:r w:rsidR="001D0FA1" w:rsidRPr="000B60AA">
        <w:rPr>
          <w:rFonts w:ascii="Book Antiqua" w:hAnsi="Book Antiqua"/>
        </w:rPr>
        <w:t xml:space="preserve">contrast agents </w:t>
      </w:r>
      <w:r w:rsidR="00FD57BC" w:rsidRPr="000B60AA">
        <w:rPr>
          <w:rFonts w:ascii="Book Antiqua" w:hAnsi="Book Antiqua"/>
        </w:rPr>
        <w:t>are</w:t>
      </w:r>
      <w:r w:rsidR="00803A54" w:rsidRPr="000B60AA">
        <w:rPr>
          <w:rFonts w:ascii="Book Antiqua" w:hAnsi="Book Antiqua"/>
        </w:rPr>
        <w:t xml:space="preserve"> </w:t>
      </w:r>
      <w:r w:rsidR="00FD57BC" w:rsidRPr="000B60AA">
        <w:rPr>
          <w:rFonts w:ascii="Book Antiqua" w:hAnsi="Book Antiqua"/>
        </w:rPr>
        <w:t xml:space="preserve">large </w:t>
      </w:r>
      <w:r w:rsidR="004426F7" w:rsidRPr="000B60AA">
        <w:rPr>
          <w:rFonts w:ascii="Book Antiqua" w:hAnsi="Book Antiqua"/>
        </w:rPr>
        <w:t xml:space="preserve">extracellular </w:t>
      </w:r>
      <w:r w:rsidR="00FD57BC" w:rsidRPr="000B60AA">
        <w:rPr>
          <w:rFonts w:ascii="Book Antiqua" w:hAnsi="Book Antiqua"/>
        </w:rPr>
        <w:t xml:space="preserve">molecules </w:t>
      </w:r>
      <w:r w:rsidR="00376130" w:rsidRPr="000B60AA">
        <w:rPr>
          <w:rFonts w:ascii="Book Antiqua" w:hAnsi="Book Antiqua"/>
        </w:rPr>
        <w:t xml:space="preserve">(Figure </w:t>
      </w:r>
      <w:r w:rsidR="003016C7" w:rsidRPr="000B60AA">
        <w:rPr>
          <w:rFonts w:ascii="Book Antiqua" w:hAnsi="Book Antiqua"/>
        </w:rPr>
        <w:t>3</w:t>
      </w:r>
      <w:r w:rsidR="00376130" w:rsidRPr="000B60AA">
        <w:rPr>
          <w:rFonts w:ascii="Book Antiqua" w:hAnsi="Book Antiqua"/>
        </w:rPr>
        <w:t>)</w:t>
      </w:r>
      <w:r w:rsidR="00803A54" w:rsidRPr="000B60AA">
        <w:rPr>
          <w:rFonts w:ascii="Book Antiqua" w:hAnsi="Book Antiqua"/>
        </w:rPr>
        <w:t>.</w:t>
      </w:r>
      <w:r w:rsidR="000B60AA">
        <w:rPr>
          <w:rFonts w:ascii="Book Antiqua" w:hAnsi="Book Antiqua"/>
        </w:rPr>
        <w:t xml:space="preserve"> </w:t>
      </w:r>
      <w:r w:rsidR="00042307" w:rsidRPr="000B60AA">
        <w:rPr>
          <w:rFonts w:ascii="Book Antiqua" w:hAnsi="Book Antiqua"/>
        </w:rPr>
        <w:t xml:space="preserve">Infarct can be visualised on T1-weighted imaging </w:t>
      </w:r>
      <w:r w:rsidR="00B17DB9">
        <w:rPr>
          <w:rFonts w:ascii="Book Antiqua" w:eastAsia="宋体" w:hAnsi="Book Antiqua" w:hint="eastAsia"/>
          <w:lang w:eastAsia="zh-CN"/>
        </w:rPr>
        <w:t xml:space="preserve">approximately </w:t>
      </w:r>
      <w:r w:rsidR="00042307" w:rsidRPr="000B60AA">
        <w:rPr>
          <w:rFonts w:ascii="Book Antiqua" w:hAnsi="Book Antiqua"/>
        </w:rPr>
        <w:t xml:space="preserve">10 min </w:t>
      </w:r>
      <w:r w:rsidR="00FD57BC" w:rsidRPr="000B60AA">
        <w:rPr>
          <w:rFonts w:ascii="Book Antiqua" w:hAnsi="Book Antiqua"/>
        </w:rPr>
        <w:t xml:space="preserve">after </w:t>
      </w:r>
      <w:r w:rsidR="00042307" w:rsidRPr="000B60AA">
        <w:rPr>
          <w:rFonts w:ascii="Book Antiqua" w:hAnsi="Book Antiqua"/>
        </w:rPr>
        <w:t xml:space="preserve">intravenous </w:t>
      </w:r>
      <w:r w:rsidR="00FD57BC" w:rsidRPr="000B60AA">
        <w:rPr>
          <w:rFonts w:ascii="Book Antiqua" w:hAnsi="Book Antiqua"/>
        </w:rPr>
        <w:t xml:space="preserve">contrast </w:t>
      </w:r>
      <w:r w:rsidR="00042307" w:rsidRPr="000B60AA">
        <w:rPr>
          <w:rFonts w:ascii="Book Antiqua" w:hAnsi="Book Antiqua"/>
        </w:rPr>
        <w:t>administration</w:t>
      </w:r>
      <w:r w:rsidR="00FD57BC" w:rsidRPr="000B60AA">
        <w:rPr>
          <w:rFonts w:ascii="Book Antiqua" w:hAnsi="Book Antiqua"/>
        </w:rPr>
        <w:t>, known as</w:t>
      </w:r>
      <w:r w:rsidR="00042307" w:rsidRPr="000B60AA">
        <w:rPr>
          <w:rFonts w:ascii="Book Antiqua" w:hAnsi="Book Antiqua"/>
        </w:rPr>
        <w:t xml:space="preserve"> </w:t>
      </w:r>
      <w:r w:rsidR="00B17DB9" w:rsidRPr="00B17DB9">
        <w:rPr>
          <w:rFonts w:ascii="Book Antiqua" w:hAnsi="Book Antiqua"/>
        </w:rPr>
        <w:t>LGE</w:t>
      </w:r>
      <w:r w:rsidR="00FD57BC" w:rsidRPr="00B17DB9">
        <w:rPr>
          <w:rFonts w:ascii="Book Antiqua" w:hAnsi="Book Antiqua"/>
        </w:rPr>
        <w:t xml:space="preserve"> imaging</w:t>
      </w:r>
      <w:r w:rsidR="00042307" w:rsidRPr="00B17DB9">
        <w:rPr>
          <w:rFonts w:ascii="Book Antiqua" w:hAnsi="Book Antiqua"/>
        </w:rPr>
        <w:t>.</w:t>
      </w:r>
      <w:r w:rsidR="000B60AA" w:rsidRPr="00B17DB9">
        <w:rPr>
          <w:rFonts w:ascii="Book Antiqua" w:hAnsi="Book Antiqua"/>
        </w:rPr>
        <w:t xml:space="preserve"> </w:t>
      </w:r>
    </w:p>
    <w:p w14:paraId="38F08837" w14:textId="0D04E65E" w:rsidR="00376130" w:rsidRPr="000B60AA" w:rsidRDefault="001D70F3" w:rsidP="00B17DB9">
      <w:pPr>
        <w:spacing w:line="360" w:lineRule="auto"/>
        <w:ind w:firstLineChars="100" w:firstLine="240"/>
        <w:jc w:val="both"/>
        <w:rPr>
          <w:rFonts w:ascii="Book Antiqua" w:hAnsi="Book Antiqua"/>
        </w:rPr>
      </w:pPr>
      <w:r w:rsidRPr="000B60AA">
        <w:rPr>
          <w:rFonts w:ascii="Book Antiqua" w:hAnsi="Book Antiqua"/>
        </w:rPr>
        <w:t>In acute infarct, LGE results from gadolinium entering ruptured cell membranes.</w:t>
      </w:r>
      <w:r w:rsidR="000B60AA">
        <w:rPr>
          <w:rFonts w:ascii="Book Antiqua" w:hAnsi="Book Antiqua"/>
        </w:rPr>
        <w:t xml:space="preserve"> </w:t>
      </w:r>
      <w:r w:rsidR="001D0FA1" w:rsidRPr="000B60AA">
        <w:rPr>
          <w:rFonts w:ascii="Book Antiqua" w:hAnsi="Book Antiqua"/>
        </w:rPr>
        <w:t>In chronic infarct</w:t>
      </w:r>
      <w:r w:rsidR="000952F4" w:rsidRPr="000B60AA">
        <w:rPr>
          <w:rFonts w:ascii="Book Antiqua" w:hAnsi="Book Antiqua"/>
        </w:rPr>
        <w:t>ion</w:t>
      </w:r>
      <w:r w:rsidR="001D0FA1" w:rsidRPr="000B60AA">
        <w:rPr>
          <w:rFonts w:ascii="Book Antiqua" w:hAnsi="Book Antiqua"/>
        </w:rPr>
        <w:t xml:space="preserve">, </w:t>
      </w:r>
      <w:r w:rsidR="003169E1" w:rsidRPr="000B60AA">
        <w:rPr>
          <w:rFonts w:ascii="Book Antiqua" w:hAnsi="Book Antiqua"/>
        </w:rPr>
        <w:t>LGE results</w:t>
      </w:r>
      <w:r w:rsidR="001D0FA1" w:rsidRPr="000B60AA">
        <w:rPr>
          <w:rFonts w:ascii="Book Antiqua" w:hAnsi="Book Antiqua"/>
        </w:rPr>
        <w:t xml:space="preserve"> </w:t>
      </w:r>
      <w:r w:rsidR="003169E1" w:rsidRPr="000B60AA">
        <w:rPr>
          <w:rFonts w:ascii="Book Antiqua" w:hAnsi="Book Antiqua"/>
        </w:rPr>
        <w:t xml:space="preserve">from </w:t>
      </w:r>
      <w:r w:rsidR="001D0FA1" w:rsidRPr="000B60AA">
        <w:rPr>
          <w:rFonts w:ascii="Book Antiqua" w:hAnsi="Book Antiqua"/>
        </w:rPr>
        <w:t>increase</w:t>
      </w:r>
      <w:r w:rsidR="003169E1" w:rsidRPr="000B60AA">
        <w:rPr>
          <w:rFonts w:ascii="Book Antiqua" w:hAnsi="Book Antiqua"/>
        </w:rPr>
        <w:t>d</w:t>
      </w:r>
      <w:r w:rsidR="001D0FA1" w:rsidRPr="000B60AA">
        <w:rPr>
          <w:rFonts w:ascii="Book Antiqua" w:hAnsi="Book Antiqua"/>
        </w:rPr>
        <w:t xml:space="preserve"> extracellular</w:t>
      </w:r>
      <w:r w:rsidR="003169E1" w:rsidRPr="000B60AA">
        <w:rPr>
          <w:rFonts w:ascii="Book Antiqua" w:hAnsi="Book Antiqua"/>
        </w:rPr>
        <w:t xml:space="preserve"> space</w:t>
      </w:r>
      <w:r w:rsidR="00947862" w:rsidRPr="000B60AA">
        <w:rPr>
          <w:rFonts w:ascii="Book Antiqua" w:hAnsi="Book Antiqua"/>
        </w:rPr>
        <w:t xml:space="preserve"> due to collagen</w:t>
      </w:r>
      <w:r w:rsidR="001D0FA1" w:rsidRPr="000B60AA">
        <w:rPr>
          <w:rFonts w:ascii="Book Antiqua" w:hAnsi="Book Antiqua"/>
        </w:rPr>
        <w:t xml:space="preserve"> deposition</w:t>
      </w:r>
      <w:r w:rsidR="003169E1" w:rsidRPr="000B60AA">
        <w:rPr>
          <w:rFonts w:ascii="Book Antiqua" w:hAnsi="Book Antiqua"/>
        </w:rPr>
        <w:t xml:space="preserve"> and prolonged washout due to reduced capillary density with</w:t>
      </w:r>
      <w:r w:rsidR="00AC573A" w:rsidRPr="000B60AA">
        <w:rPr>
          <w:rFonts w:ascii="Book Antiqua" w:hAnsi="Book Antiqua"/>
        </w:rPr>
        <w:t>in</w:t>
      </w:r>
      <w:r w:rsidR="003169E1" w:rsidRPr="000B60AA">
        <w:rPr>
          <w:rFonts w:ascii="Book Antiqua" w:hAnsi="Book Antiqua"/>
        </w:rPr>
        <w:t xml:space="preserve"> myocardium</w:t>
      </w:r>
      <w:r w:rsidR="00B17DB9">
        <w:rPr>
          <w:rFonts w:ascii="Book Antiqua" w:eastAsia="宋体" w:hAnsi="Book Antiqua" w:hint="eastAsia"/>
          <w:vertAlign w:val="superscript"/>
          <w:lang w:eastAsia="zh-CN"/>
        </w:rPr>
        <w:t>[</w:t>
      </w:r>
      <w:r w:rsidR="0092376F" w:rsidRPr="000B60AA">
        <w:rPr>
          <w:rFonts w:ascii="Book Antiqua" w:hAnsi="Book Antiqua"/>
        </w:rPr>
        <w:fldChar w:fldCharType="begin">
          <w:fldData xml:space="preserve">PEVuZE5vdGU+PENpdGU+PEF1dGhvcj5LaW08L0F1dGhvcj48WWVhcj4xOTk2PC9ZZWFyPjxSZWNO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MzMTgtMjY8L3BhZ2VzPjx2b2x1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yMzIyLTc8L3BhZ2VzPjx2b2x1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</w:fldData>
        </w:fldChar>
      </w:r>
      <w:r w:rsidR="00BF1623" w:rsidRPr="000B60AA">
        <w:rPr>
          <w:rFonts w:ascii="Book Antiqua" w:hAnsi="Book Antiqua"/>
        </w:rPr>
        <w:instrText xml:space="preserve"> ADDIN EN.CITE </w:instrText>
      </w:r>
      <w:r w:rsidR="00BF1623" w:rsidRPr="000B60AA">
        <w:rPr>
          <w:rFonts w:ascii="Book Antiqua" w:hAnsi="Book Antiqua"/>
        </w:rPr>
        <w:fldChar w:fldCharType="begin">
          <w:fldData xml:space="preserve">PEVuZE5vdGU+PENpdGU+PEF1dGhvcj5LaW08L0F1dGhvcj48WWVhcj4xOTk2PC9ZZWFyPjxSZWNO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MzMTgtMjY8L3BhZ2VzPjx2b2x1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yMzIyLTc8L3BhZ2VzPjx2b2x1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</w:fldData>
        </w:fldChar>
      </w:r>
      <w:r w:rsidR="00BF1623" w:rsidRPr="000B60AA">
        <w:rPr>
          <w:rFonts w:ascii="Book Antiqua" w:hAnsi="Book Antiqua"/>
        </w:rPr>
        <w:instrText xml:space="preserve"> ADDIN EN.CITE.DATA </w:instrText>
      </w:r>
      <w:r w:rsidR="00BF1623" w:rsidRPr="000B60AA">
        <w:rPr>
          <w:rFonts w:ascii="Book Antiqua" w:hAnsi="Book Antiqua"/>
        </w:rPr>
      </w:r>
      <w:r w:rsidR="00BF1623" w:rsidRPr="000B60AA">
        <w:rPr>
          <w:rFonts w:ascii="Book Antiqua" w:hAnsi="Book Antiqua"/>
        </w:rPr>
        <w:fldChar w:fldCharType="end"/>
      </w:r>
      <w:r w:rsidR="0092376F" w:rsidRPr="000B60AA">
        <w:rPr>
          <w:rFonts w:ascii="Book Antiqua" w:hAnsi="Book Antiqua"/>
        </w:rPr>
      </w:r>
      <w:r w:rsidR="0092376F" w:rsidRPr="000B60AA">
        <w:rPr>
          <w:rFonts w:ascii="Book Antiqua" w:hAnsi="Book Antiqua"/>
        </w:rPr>
        <w:fldChar w:fldCharType="separate"/>
      </w:r>
      <w:hyperlink w:anchor="_ENREF_60" w:tooltip="Mahrholdt, 2002 #1124" w:history="1">
        <w:r w:rsidR="00E43AE9" w:rsidRPr="000B60AA">
          <w:rPr>
            <w:rFonts w:ascii="Book Antiqua" w:hAnsi="Book Antiqua"/>
            <w:noProof/>
            <w:vertAlign w:val="superscript"/>
          </w:rPr>
          <w:t>60</w:t>
        </w:r>
      </w:hyperlink>
      <w:r w:rsidR="00B17DB9">
        <w:rPr>
          <w:rFonts w:ascii="Book Antiqua" w:hAnsi="Book Antiqua"/>
          <w:noProof/>
          <w:vertAlign w:val="superscript"/>
        </w:rPr>
        <w:t>,</w:t>
      </w:r>
      <w:hyperlink w:anchor="_ENREF_63" w:tooltip="Kim, 1996 #1908" w:history="1">
        <w:r w:rsidR="00E43AE9" w:rsidRPr="000B60AA">
          <w:rPr>
            <w:rFonts w:ascii="Book Antiqua" w:hAnsi="Book Antiqua"/>
            <w:noProof/>
            <w:vertAlign w:val="superscript"/>
          </w:rPr>
          <w:t>63</w:t>
        </w:r>
      </w:hyperlink>
      <w:r w:rsidR="0092376F" w:rsidRPr="000B60AA">
        <w:rPr>
          <w:rFonts w:ascii="Book Antiqua" w:hAnsi="Book Antiqua"/>
        </w:rPr>
        <w:fldChar w:fldCharType="end"/>
      </w:r>
      <w:r w:rsidR="00B17DB9">
        <w:rPr>
          <w:rFonts w:ascii="Book Antiqua" w:eastAsia="宋体" w:hAnsi="Book Antiqua" w:hint="eastAsia"/>
          <w:vertAlign w:val="superscript"/>
          <w:lang w:eastAsia="zh-CN"/>
        </w:rPr>
        <w:t>]</w:t>
      </w:r>
      <w:r w:rsidR="009277E7" w:rsidRPr="000B60AA">
        <w:rPr>
          <w:rFonts w:ascii="Book Antiqua" w:hAnsi="Book Antiqua"/>
        </w:rPr>
        <w:t>.</w:t>
      </w:r>
      <w:r w:rsidR="000B60AA">
        <w:rPr>
          <w:rFonts w:ascii="Book Antiqua" w:hAnsi="Book Antiqua"/>
        </w:rPr>
        <w:t xml:space="preserve"> </w:t>
      </w:r>
      <w:r w:rsidRPr="000B60AA">
        <w:rPr>
          <w:rFonts w:ascii="Book Antiqua" w:hAnsi="Book Antiqua"/>
        </w:rPr>
        <w:t xml:space="preserve">Gadolinium </w:t>
      </w:r>
      <w:r w:rsidR="003D58E9" w:rsidRPr="000B60AA">
        <w:rPr>
          <w:rFonts w:ascii="Book Antiqua" w:hAnsi="Book Antiqua"/>
        </w:rPr>
        <w:t xml:space="preserve">shortens T1, causing </w:t>
      </w:r>
      <w:r w:rsidRPr="000B60AA">
        <w:rPr>
          <w:rFonts w:ascii="Book Antiqua" w:hAnsi="Book Antiqua"/>
        </w:rPr>
        <w:t>infarcted myocardium to appear bright, and normal myocardium</w:t>
      </w:r>
      <w:r w:rsidR="00E73F78" w:rsidRPr="000B60AA">
        <w:rPr>
          <w:rFonts w:ascii="Book Antiqua" w:hAnsi="Book Antiqua"/>
        </w:rPr>
        <w:t xml:space="preserve"> to</w:t>
      </w:r>
      <w:r w:rsidRPr="000B60AA">
        <w:rPr>
          <w:rFonts w:ascii="Book Antiqua" w:hAnsi="Book Antiqua"/>
        </w:rPr>
        <w:t xml:space="preserve"> appears black (Figure </w:t>
      </w:r>
      <w:r w:rsidR="003016C7" w:rsidRPr="000B60AA">
        <w:rPr>
          <w:rFonts w:ascii="Book Antiqua" w:hAnsi="Book Antiqua"/>
        </w:rPr>
        <w:t>4</w:t>
      </w:r>
      <w:r w:rsidRPr="000B60AA">
        <w:rPr>
          <w:rFonts w:ascii="Book Antiqua" w:hAnsi="Book Antiqua"/>
        </w:rPr>
        <w:t>)</w:t>
      </w:r>
      <w:r w:rsidR="00B17DB9">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LaW08L0F1dGhvcj48WWVhcj4xOTk5PC9ZZWFyPjxSZWNO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zMzE4LTI2PC9wYWdlcz48dm9sdW1lPjk0PC92b2x1bWU+PG51bWJlcj4x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</w:fldData>
        </w:fldChar>
      </w:r>
      <w:r w:rsidR="00BF1623" w:rsidRPr="000B60AA">
        <w:rPr>
          <w:rFonts w:ascii="Book Antiqua" w:hAnsi="Book Antiqua"/>
        </w:rPr>
        <w:instrText xml:space="preserve"> ADDIN EN.CITE </w:instrText>
      </w:r>
      <w:r w:rsidR="00BF1623" w:rsidRPr="000B60AA">
        <w:rPr>
          <w:rFonts w:ascii="Book Antiqua" w:hAnsi="Book Antiqua"/>
        </w:rPr>
        <w:fldChar w:fldCharType="begin">
          <w:fldData xml:space="preserve">PEVuZE5vdGU+PENpdGU+PEF1dGhvcj5LaW08L0F1dGhvcj48WWVhcj4xOTk5PC9ZZWFyPjxSZWNO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zMzE4LTI2PC9wYWdlcz48dm9sdW1lPjk0PC92b2x1bWU+PG51bWJlcj4x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</w:fldData>
        </w:fldChar>
      </w:r>
      <w:r w:rsidR="00BF1623" w:rsidRPr="000B60AA">
        <w:rPr>
          <w:rFonts w:ascii="Book Antiqua" w:hAnsi="Book Antiqua"/>
        </w:rPr>
        <w:instrText xml:space="preserve"> ADDIN EN.CITE.DATA </w:instrText>
      </w:r>
      <w:r w:rsidR="00BF1623" w:rsidRPr="000B60AA">
        <w:rPr>
          <w:rFonts w:ascii="Book Antiqua" w:hAnsi="Book Antiqua"/>
        </w:rPr>
      </w:r>
      <w:r w:rsidR="00BF1623"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63" w:tooltip="Kim, 1996 #1908" w:history="1">
        <w:r w:rsidR="00E43AE9" w:rsidRPr="000B60AA">
          <w:rPr>
            <w:rFonts w:ascii="Book Antiqua" w:hAnsi="Book Antiqua"/>
            <w:noProof/>
            <w:vertAlign w:val="superscript"/>
          </w:rPr>
          <w:t>63</w:t>
        </w:r>
      </w:hyperlink>
      <w:r w:rsidR="00B17DB9">
        <w:rPr>
          <w:rFonts w:ascii="Book Antiqua" w:hAnsi="Book Antiqua"/>
          <w:noProof/>
          <w:vertAlign w:val="superscript"/>
        </w:rPr>
        <w:t>,</w:t>
      </w:r>
      <w:hyperlink w:anchor="_ENREF_64" w:tooltip="Kim, 1999 #894" w:history="1">
        <w:r w:rsidR="00E43AE9" w:rsidRPr="000B60AA">
          <w:rPr>
            <w:rFonts w:ascii="Book Antiqua" w:hAnsi="Book Antiqua"/>
            <w:noProof/>
            <w:vertAlign w:val="superscript"/>
          </w:rPr>
          <w:t>64</w:t>
        </w:r>
      </w:hyperlink>
      <w:r w:rsidRPr="000B60AA">
        <w:rPr>
          <w:rFonts w:ascii="Book Antiqua" w:hAnsi="Book Antiqua"/>
        </w:rPr>
        <w:fldChar w:fldCharType="end"/>
      </w:r>
      <w:r w:rsidR="00B17DB9">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00CB73B3" w:rsidRPr="000B60AA">
        <w:rPr>
          <w:rFonts w:ascii="Book Antiqua" w:hAnsi="Book Antiqua"/>
        </w:rPr>
        <w:t>Normal myocardium is progressively nulled using the appropriate inversion time to provide optimal contrast between infarct and normal myocardium.</w:t>
      </w:r>
      <w:r w:rsidR="000B60AA">
        <w:rPr>
          <w:rFonts w:ascii="Book Antiqua" w:hAnsi="Book Antiqua"/>
        </w:rPr>
        <w:t xml:space="preserve"> </w:t>
      </w:r>
      <w:hyperlink w:anchor="_ENREF_114" w:tooltip="Mahrholdt, 2002 #1124" w:history="1"/>
      <w:r w:rsidR="00C265A0" w:rsidRPr="000B60AA">
        <w:rPr>
          <w:rFonts w:ascii="Book Antiqua" w:hAnsi="Book Antiqua"/>
        </w:rPr>
        <w:t xml:space="preserve"> </w:t>
      </w:r>
    </w:p>
    <w:p w14:paraId="08FF0A81" w14:textId="3077E2D7" w:rsidR="00DA0CAF" w:rsidRPr="000B60AA" w:rsidRDefault="006A1193" w:rsidP="006D43F4">
      <w:pPr>
        <w:spacing w:line="360" w:lineRule="auto"/>
        <w:ind w:firstLineChars="100" w:firstLine="240"/>
        <w:jc w:val="both"/>
        <w:rPr>
          <w:rFonts w:ascii="Book Antiqua" w:hAnsi="Book Antiqua"/>
        </w:rPr>
      </w:pPr>
      <w:r w:rsidRPr="000B60AA">
        <w:rPr>
          <w:rFonts w:ascii="Book Antiqua" w:hAnsi="Book Antiqua"/>
        </w:rPr>
        <w:t>Typically, a</w:t>
      </w:r>
      <w:r w:rsidR="00E82046" w:rsidRPr="000B60AA">
        <w:rPr>
          <w:rFonts w:ascii="Book Antiqua" w:hAnsi="Book Antiqua"/>
        </w:rPr>
        <w:t xml:space="preserve"> </w:t>
      </w:r>
      <w:r w:rsidR="00BD50D9" w:rsidRPr="000B60AA">
        <w:rPr>
          <w:rFonts w:ascii="Book Antiqua" w:hAnsi="Book Antiqua"/>
        </w:rPr>
        <w:t xml:space="preserve">high </w:t>
      </w:r>
      <w:r w:rsidR="000502E3" w:rsidRPr="000B60AA">
        <w:rPr>
          <w:rFonts w:ascii="Book Antiqua" w:hAnsi="Book Antiqua"/>
        </w:rPr>
        <w:t xml:space="preserve">spatial resolution of </w:t>
      </w:r>
      <w:r w:rsidR="00EF397B">
        <w:rPr>
          <w:rFonts w:ascii="Book Antiqua" w:eastAsia="宋体" w:hAnsi="Book Antiqua" w:hint="eastAsia"/>
          <w:lang w:eastAsia="zh-CN"/>
        </w:rPr>
        <w:t xml:space="preserve">approximately </w:t>
      </w:r>
      <w:r w:rsidR="000502E3" w:rsidRPr="000B60AA">
        <w:rPr>
          <w:rFonts w:ascii="Book Antiqua" w:hAnsi="Book Antiqua"/>
        </w:rPr>
        <w:t>1.4</w:t>
      </w:r>
      <w:r w:rsidR="0043565C" w:rsidRPr="000B60AA">
        <w:rPr>
          <w:rFonts w:ascii="Book Antiqua" w:hAnsi="Book Antiqua"/>
        </w:rPr>
        <w:t xml:space="preserve"> </w:t>
      </w:r>
      <w:r w:rsidR="00EF397B" w:rsidRPr="000B60AA">
        <w:rPr>
          <w:rFonts w:ascii="Book Antiqua" w:hAnsi="Book Antiqua"/>
        </w:rPr>
        <w:t>mm</w:t>
      </w:r>
      <w:r w:rsidR="00EF397B">
        <w:rPr>
          <w:rFonts w:ascii="Book Antiqua" w:eastAsia="宋体" w:hAnsi="Book Antiqua" w:hint="eastAsia"/>
          <w:lang w:eastAsia="zh-CN"/>
        </w:rPr>
        <w:t xml:space="preserve"> </w:t>
      </w:r>
      <w:r w:rsidR="00EF397B" w:rsidRPr="009D014F">
        <w:rPr>
          <w:rFonts w:ascii="Book Antiqua" w:hAnsi="Book Antiqua" w:cs="Times New Roman"/>
          <w:color w:val="000000"/>
        </w:rPr>
        <w:t>×</w:t>
      </w:r>
      <w:r w:rsidR="0043565C" w:rsidRPr="000B60AA">
        <w:rPr>
          <w:rFonts w:ascii="Book Antiqua" w:hAnsi="Book Antiqua"/>
        </w:rPr>
        <w:t xml:space="preserve"> </w:t>
      </w:r>
      <w:r w:rsidR="000502E3" w:rsidRPr="000B60AA">
        <w:rPr>
          <w:rFonts w:ascii="Book Antiqua" w:hAnsi="Book Antiqua"/>
        </w:rPr>
        <w:t>1.6</w:t>
      </w:r>
      <w:r w:rsidR="0043565C" w:rsidRPr="000B60AA">
        <w:rPr>
          <w:rFonts w:ascii="Book Antiqua" w:hAnsi="Book Antiqua"/>
        </w:rPr>
        <w:t xml:space="preserve"> </w:t>
      </w:r>
      <w:r w:rsidR="00EF397B" w:rsidRPr="000B60AA">
        <w:rPr>
          <w:rFonts w:ascii="Book Antiqua" w:hAnsi="Book Antiqua"/>
        </w:rPr>
        <w:t>mm</w:t>
      </w:r>
      <w:r w:rsidR="00EF397B">
        <w:rPr>
          <w:rFonts w:ascii="Book Antiqua" w:eastAsia="宋体" w:hAnsi="Book Antiqua" w:hint="eastAsia"/>
          <w:lang w:eastAsia="zh-CN"/>
        </w:rPr>
        <w:t xml:space="preserve"> </w:t>
      </w:r>
      <w:r w:rsidR="00EF397B" w:rsidRPr="009D014F">
        <w:rPr>
          <w:rFonts w:ascii="Book Antiqua" w:hAnsi="Book Antiqua" w:cs="Times New Roman"/>
          <w:color w:val="000000"/>
        </w:rPr>
        <w:t>×</w:t>
      </w:r>
      <w:r w:rsidR="0043565C" w:rsidRPr="000B60AA">
        <w:rPr>
          <w:rFonts w:ascii="Book Antiqua" w:hAnsi="Book Antiqua"/>
        </w:rPr>
        <w:t xml:space="preserve"> </w:t>
      </w:r>
      <w:r w:rsidR="000502E3" w:rsidRPr="000B60AA">
        <w:rPr>
          <w:rFonts w:ascii="Book Antiqua" w:hAnsi="Book Antiqua"/>
        </w:rPr>
        <w:t>6</w:t>
      </w:r>
      <w:r w:rsidR="0043565C" w:rsidRPr="000B60AA">
        <w:rPr>
          <w:rFonts w:ascii="Book Antiqua" w:hAnsi="Book Antiqua"/>
        </w:rPr>
        <w:t>-8</w:t>
      </w:r>
      <w:r w:rsidR="00EF397B">
        <w:rPr>
          <w:rFonts w:ascii="Book Antiqua" w:eastAsia="宋体" w:hAnsi="Book Antiqua" w:hint="eastAsia"/>
          <w:lang w:eastAsia="zh-CN"/>
        </w:rPr>
        <w:t xml:space="preserve"> </w:t>
      </w:r>
      <w:r w:rsidR="000502E3" w:rsidRPr="000B60AA">
        <w:rPr>
          <w:rFonts w:ascii="Book Antiqua" w:hAnsi="Book Antiqua"/>
        </w:rPr>
        <w:t>mm</w:t>
      </w:r>
      <w:r w:rsidR="00BD50D9" w:rsidRPr="000B60AA">
        <w:rPr>
          <w:rFonts w:ascii="Book Antiqua" w:hAnsi="Book Antiqua"/>
        </w:rPr>
        <w:t xml:space="preserve"> is </w:t>
      </w:r>
      <w:r w:rsidR="00FE1FA0" w:rsidRPr="000B60AA">
        <w:rPr>
          <w:rFonts w:ascii="Book Antiqua" w:hAnsi="Book Antiqua"/>
        </w:rPr>
        <w:t>achieved</w:t>
      </w:r>
      <w:r w:rsidR="00EF397B">
        <w:rPr>
          <w:rFonts w:ascii="Book Antiqua" w:eastAsia="宋体" w:hAnsi="Book Antiqua" w:hint="eastAsia"/>
          <w:vertAlign w:val="superscript"/>
          <w:lang w:eastAsia="zh-CN"/>
        </w:rPr>
        <w:t>[</w:t>
      </w:r>
      <w:hyperlink w:anchor="_ENREF_15" w:tooltip="Wagner, 2003 #914" w:history="1">
        <w:r w:rsidR="00E43AE9" w:rsidRPr="000B60AA">
          <w:rPr>
            <w:rFonts w:ascii="Book Antiqua" w:hAnsi="Book Antiqua"/>
          </w:rPr>
          <w:fldChar w:fldCharType="begin">
            <w:fldData xml:space="preserve">PEVuZE5vdGU+PENpdGU+PEF1dGhvcj5XYWduZXI8L0F1dGhvcj48WWVhcj4yMDAzPC9ZZWFyPjxS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XYWduZXI8L0F1dGhvcj48WWVhcj4yMDAzPC9ZZWFyPjxS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5</w:t>
        </w:r>
        <w:r w:rsidR="00E43AE9" w:rsidRPr="000B60AA">
          <w:rPr>
            <w:rFonts w:ascii="Book Antiqua" w:hAnsi="Book Antiqua"/>
          </w:rPr>
          <w:fldChar w:fldCharType="end"/>
        </w:r>
      </w:hyperlink>
      <w:r w:rsidR="00EF397B">
        <w:rPr>
          <w:rFonts w:ascii="Book Antiqua" w:eastAsia="宋体" w:hAnsi="Book Antiqua" w:hint="eastAsia"/>
          <w:vertAlign w:val="superscript"/>
          <w:lang w:eastAsia="zh-CN"/>
        </w:rPr>
        <w:t>]</w:t>
      </w:r>
      <w:r w:rsidR="000502E3" w:rsidRPr="000B60AA">
        <w:rPr>
          <w:rFonts w:ascii="Book Antiqua" w:hAnsi="Book Antiqua"/>
        </w:rPr>
        <w:t>.</w:t>
      </w:r>
      <w:r w:rsidR="000B60AA">
        <w:rPr>
          <w:rFonts w:ascii="Book Antiqua" w:hAnsi="Book Antiqua"/>
        </w:rPr>
        <w:t xml:space="preserve"> </w:t>
      </w:r>
      <w:r w:rsidR="00D31829" w:rsidRPr="000B60AA">
        <w:rPr>
          <w:rFonts w:ascii="Book Antiqua" w:hAnsi="Book Antiqua"/>
        </w:rPr>
        <w:t>IS is</w:t>
      </w:r>
      <w:r w:rsidR="00F92995" w:rsidRPr="000B60AA">
        <w:rPr>
          <w:rFonts w:ascii="Book Antiqua" w:hAnsi="Book Antiqua"/>
        </w:rPr>
        <w:t xml:space="preserve"> typically </w:t>
      </w:r>
      <w:r w:rsidR="00ED7876" w:rsidRPr="000B60AA">
        <w:rPr>
          <w:rFonts w:ascii="Book Antiqua" w:hAnsi="Book Antiqua"/>
        </w:rPr>
        <w:t>expressed</w:t>
      </w:r>
      <w:r w:rsidR="00D31DC2" w:rsidRPr="000B60AA">
        <w:rPr>
          <w:rFonts w:ascii="Book Antiqua" w:hAnsi="Book Antiqua"/>
        </w:rPr>
        <w:t xml:space="preserve"> </w:t>
      </w:r>
      <w:r w:rsidR="00F92995" w:rsidRPr="000B60AA">
        <w:rPr>
          <w:rFonts w:ascii="Book Antiqua" w:hAnsi="Book Antiqua"/>
        </w:rPr>
        <w:t>as a percentage of total LV mass.</w:t>
      </w:r>
      <w:r w:rsidR="000B60AA">
        <w:rPr>
          <w:rFonts w:ascii="Book Antiqua" w:hAnsi="Book Antiqua"/>
        </w:rPr>
        <w:t xml:space="preserve"> </w:t>
      </w:r>
      <w:r w:rsidR="00002989" w:rsidRPr="000B60AA">
        <w:rPr>
          <w:rFonts w:ascii="Book Antiqua" w:hAnsi="Book Antiqua"/>
        </w:rPr>
        <w:t>D</w:t>
      </w:r>
      <w:r w:rsidR="0081343D" w:rsidRPr="000B60AA">
        <w:rPr>
          <w:rFonts w:ascii="Book Antiqua" w:hAnsi="Book Antiqua"/>
        </w:rPr>
        <w:t>elineation</w:t>
      </w:r>
      <w:r w:rsidR="00AC573A" w:rsidRPr="000B60AA">
        <w:rPr>
          <w:rFonts w:ascii="Book Antiqua" w:hAnsi="Book Antiqua"/>
        </w:rPr>
        <w:t xml:space="preserve"> of</w:t>
      </w:r>
      <w:r w:rsidR="0081343D" w:rsidRPr="000B60AA">
        <w:rPr>
          <w:rFonts w:ascii="Book Antiqua" w:hAnsi="Book Antiqua"/>
        </w:rPr>
        <w:t xml:space="preserve"> infarct can be performed visually</w:t>
      </w:r>
      <w:r w:rsidR="008771DA" w:rsidRPr="000B60AA">
        <w:rPr>
          <w:rFonts w:ascii="Book Antiqua" w:hAnsi="Book Antiqua"/>
        </w:rPr>
        <w:t xml:space="preserve"> (manual quantification)</w:t>
      </w:r>
      <w:r w:rsidR="00EF397B">
        <w:rPr>
          <w:rFonts w:ascii="Book Antiqua" w:eastAsia="宋体" w:hAnsi="Book Antiqua" w:hint="eastAsia"/>
          <w:vertAlign w:val="superscript"/>
          <w:lang w:eastAsia="zh-CN"/>
        </w:rPr>
        <w:t>[</w:t>
      </w:r>
      <w:r w:rsidR="008D61DB" w:rsidRPr="000B60AA">
        <w:rPr>
          <w:rFonts w:ascii="Book Antiqua" w:hAnsi="Book Antiqua"/>
        </w:rPr>
        <w:fldChar w:fldCharType="begin">
          <w:fldData xml:space="preserve">PEVuZE5vdGU+PENpdGU+PEF1dGhvcj5Ib21iYWNoPC9BdXRob3I+PFllYXI+MjAwNTwvWWVhcj48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=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Ib21iYWNoPC9BdXRob3I+PFllYXI+MjAwNTwvWWVhcj48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=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8D61DB" w:rsidRPr="000B60AA">
        <w:rPr>
          <w:rFonts w:ascii="Book Antiqua" w:hAnsi="Book Antiqua"/>
        </w:rPr>
      </w:r>
      <w:r w:rsidR="008D61DB" w:rsidRPr="000B60AA">
        <w:rPr>
          <w:rFonts w:ascii="Book Antiqua" w:hAnsi="Book Antiqua"/>
        </w:rPr>
        <w:fldChar w:fldCharType="separate"/>
      </w:r>
      <w:hyperlink w:anchor="_ENREF_6" w:tooltip="Hombach, 2005 #1070" w:history="1">
        <w:r w:rsidR="00E43AE9" w:rsidRPr="000B60AA">
          <w:rPr>
            <w:rFonts w:ascii="Book Antiqua" w:hAnsi="Book Antiqua"/>
            <w:noProof/>
            <w:vertAlign w:val="superscript"/>
          </w:rPr>
          <w:t>6</w:t>
        </w:r>
      </w:hyperlink>
      <w:r w:rsidR="00EF397B">
        <w:rPr>
          <w:rFonts w:ascii="Book Antiqua" w:hAnsi="Book Antiqua"/>
          <w:noProof/>
          <w:vertAlign w:val="superscript"/>
        </w:rPr>
        <w:t>,</w:t>
      </w:r>
      <w:hyperlink w:anchor="_ENREF_9" w:tooltip="Ibrahim, 2010 #892" w:history="1">
        <w:r w:rsidR="00E43AE9" w:rsidRPr="000B60AA">
          <w:rPr>
            <w:rFonts w:ascii="Book Antiqua" w:hAnsi="Book Antiqua"/>
            <w:noProof/>
            <w:vertAlign w:val="superscript"/>
          </w:rPr>
          <w:t>9</w:t>
        </w:r>
      </w:hyperlink>
      <w:r w:rsidR="00EF397B">
        <w:rPr>
          <w:rFonts w:ascii="Book Antiqua" w:hAnsi="Book Antiqua"/>
          <w:noProof/>
          <w:vertAlign w:val="superscript"/>
        </w:rPr>
        <w:t>,</w:t>
      </w:r>
      <w:hyperlink w:anchor="_ENREF_22" w:tooltip="Orn, 2007 #1118" w:history="1">
        <w:r w:rsidR="00E43AE9" w:rsidRPr="000B60AA">
          <w:rPr>
            <w:rFonts w:ascii="Book Antiqua" w:hAnsi="Book Antiqua"/>
            <w:noProof/>
            <w:vertAlign w:val="superscript"/>
          </w:rPr>
          <w:t>22</w:t>
        </w:r>
      </w:hyperlink>
      <w:r w:rsidR="008D61DB" w:rsidRPr="000B60AA">
        <w:rPr>
          <w:rFonts w:ascii="Book Antiqua" w:hAnsi="Book Antiqua"/>
        </w:rPr>
        <w:fldChar w:fldCharType="end"/>
      </w:r>
      <w:r w:rsidR="00EF397B">
        <w:rPr>
          <w:rFonts w:ascii="Book Antiqua" w:eastAsia="宋体" w:hAnsi="Book Antiqua" w:hint="eastAsia"/>
          <w:vertAlign w:val="superscript"/>
          <w:lang w:eastAsia="zh-CN"/>
        </w:rPr>
        <w:t>]</w:t>
      </w:r>
      <w:r w:rsidR="0081343D" w:rsidRPr="000B60AA">
        <w:rPr>
          <w:rFonts w:ascii="Book Antiqua" w:hAnsi="Book Antiqua"/>
        </w:rPr>
        <w:t>, however most groups use semi</w:t>
      </w:r>
      <w:r w:rsidR="00585DD5" w:rsidRPr="000B60AA">
        <w:rPr>
          <w:rFonts w:ascii="Book Antiqua" w:hAnsi="Book Antiqua"/>
        </w:rPr>
        <w:t>-</w:t>
      </w:r>
      <w:r w:rsidR="0081343D" w:rsidRPr="000B60AA">
        <w:rPr>
          <w:rFonts w:ascii="Book Antiqua" w:hAnsi="Book Antiqua"/>
        </w:rPr>
        <w:t>automated</w:t>
      </w:r>
      <w:r w:rsidR="00C259DA" w:rsidRPr="000B60AA">
        <w:rPr>
          <w:rFonts w:ascii="Book Antiqua" w:hAnsi="Book Antiqua"/>
        </w:rPr>
        <w:t xml:space="preserve"> </w:t>
      </w:r>
      <w:r w:rsidR="0081343D" w:rsidRPr="000B60AA">
        <w:rPr>
          <w:rFonts w:ascii="Book Antiqua" w:hAnsi="Book Antiqua"/>
        </w:rPr>
        <w:t>methods</w:t>
      </w:r>
      <w:r w:rsidR="00650FD8" w:rsidRPr="000B60AA">
        <w:rPr>
          <w:rFonts w:ascii="Book Antiqua" w:hAnsi="Book Antiqua"/>
        </w:rPr>
        <w:t xml:space="preserve"> to</w:t>
      </w:r>
      <w:r w:rsidR="007D73FE" w:rsidRPr="000B60AA">
        <w:rPr>
          <w:rFonts w:ascii="Book Antiqua" w:hAnsi="Book Antiqua"/>
        </w:rPr>
        <w:t xml:space="preserve"> reduce</w:t>
      </w:r>
      <w:r w:rsidR="00650FD8" w:rsidRPr="000B60AA">
        <w:rPr>
          <w:rFonts w:ascii="Book Antiqua" w:hAnsi="Book Antiqua"/>
        </w:rPr>
        <w:t xml:space="preserve"> </w:t>
      </w:r>
      <w:r w:rsidR="00964A80" w:rsidRPr="000B60AA">
        <w:rPr>
          <w:rFonts w:ascii="Book Antiqua" w:hAnsi="Book Antiqua"/>
        </w:rPr>
        <w:t>observer variability</w:t>
      </w:r>
      <w:r w:rsidR="00585DD5" w:rsidRPr="000B60AA">
        <w:rPr>
          <w:rFonts w:ascii="Book Antiqua" w:hAnsi="Book Antiqua"/>
        </w:rPr>
        <w:t>.</w:t>
      </w:r>
      <w:r w:rsidR="000B60AA">
        <w:rPr>
          <w:rFonts w:ascii="Book Antiqua" w:hAnsi="Book Antiqua"/>
        </w:rPr>
        <w:t xml:space="preserve"> </w:t>
      </w:r>
      <w:r w:rsidR="00585DD5" w:rsidRPr="000B60AA">
        <w:rPr>
          <w:rFonts w:ascii="Book Antiqua" w:hAnsi="Book Antiqua"/>
        </w:rPr>
        <w:t>These include enhancing myocardium exceeding</w:t>
      </w:r>
      <w:r w:rsidR="00ED7876" w:rsidRPr="000B60AA">
        <w:rPr>
          <w:rFonts w:ascii="Book Antiqua" w:hAnsi="Book Antiqua"/>
        </w:rPr>
        <w:t xml:space="preserve"> a </w:t>
      </w:r>
      <w:r w:rsidR="00964A80" w:rsidRPr="000B60AA">
        <w:rPr>
          <w:rFonts w:ascii="Book Antiqua" w:hAnsi="Book Antiqua"/>
        </w:rPr>
        <w:t xml:space="preserve">pre-defined </w:t>
      </w:r>
      <w:r w:rsidR="00ED7876" w:rsidRPr="000B60AA">
        <w:rPr>
          <w:rFonts w:ascii="Book Antiqua" w:hAnsi="Book Antiqua"/>
        </w:rPr>
        <w:t>signal intensity (SI) threshold,</w:t>
      </w:r>
      <w:r w:rsidR="00F132AF" w:rsidRPr="000B60AA">
        <w:rPr>
          <w:rFonts w:ascii="Book Antiqua" w:hAnsi="Book Antiqua"/>
        </w:rPr>
        <w:t xml:space="preserve"> typically</w:t>
      </w:r>
      <w:r w:rsidR="00ED7876" w:rsidRPr="000B60AA">
        <w:rPr>
          <w:rFonts w:ascii="Book Antiqua" w:hAnsi="Book Antiqua"/>
        </w:rPr>
        <w:t xml:space="preserve"> </w:t>
      </w:r>
      <w:r w:rsidR="00F132AF" w:rsidRPr="000B60AA">
        <w:rPr>
          <w:rFonts w:ascii="Book Antiqua" w:hAnsi="Book Antiqua"/>
        </w:rPr>
        <w:t>&gt;</w:t>
      </w:r>
      <w:r w:rsidR="00EF397B">
        <w:rPr>
          <w:rFonts w:ascii="Book Antiqua" w:eastAsia="宋体" w:hAnsi="Book Antiqua" w:hint="eastAsia"/>
          <w:lang w:eastAsia="zh-CN"/>
        </w:rPr>
        <w:t xml:space="preserve"> </w:t>
      </w:r>
      <w:r w:rsidR="00F132AF" w:rsidRPr="000B60AA">
        <w:rPr>
          <w:rFonts w:ascii="Book Antiqua" w:hAnsi="Book Antiqua"/>
        </w:rPr>
        <w:t xml:space="preserve">2-6 standard deviations </w:t>
      </w:r>
      <w:r w:rsidR="00A047EF" w:rsidRPr="000B60AA">
        <w:rPr>
          <w:rFonts w:ascii="Book Antiqua" w:hAnsi="Book Antiqua"/>
        </w:rPr>
        <w:t>above</w:t>
      </w:r>
      <w:r w:rsidR="00F132AF" w:rsidRPr="000B60AA">
        <w:rPr>
          <w:rFonts w:ascii="Book Antiqua" w:hAnsi="Book Antiqua"/>
        </w:rPr>
        <w:t xml:space="preserve"> </w:t>
      </w:r>
      <w:r w:rsidR="0025030D" w:rsidRPr="000B60AA">
        <w:rPr>
          <w:rFonts w:ascii="Book Antiqua" w:hAnsi="Book Antiqua"/>
        </w:rPr>
        <w:t>that</w:t>
      </w:r>
      <w:r w:rsidR="00F132AF" w:rsidRPr="000B60AA">
        <w:rPr>
          <w:rFonts w:ascii="Book Antiqua" w:hAnsi="Book Antiqua"/>
        </w:rPr>
        <w:t xml:space="preserve"> of remote </w:t>
      </w:r>
      <w:r w:rsidR="00964A80" w:rsidRPr="000B60AA">
        <w:rPr>
          <w:rFonts w:ascii="Book Antiqua" w:hAnsi="Book Antiqua"/>
        </w:rPr>
        <w:t xml:space="preserve">(non-infarcted) </w:t>
      </w:r>
      <w:proofErr w:type="gramStart"/>
      <w:r w:rsidR="00F132AF" w:rsidRPr="000B60AA">
        <w:rPr>
          <w:rFonts w:ascii="Book Antiqua" w:hAnsi="Book Antiqua"/>
        </w:rPr>
        <w:t>myocardium</w:t>
      </w:r>
      <w:r w:rsidR="00EF397B">
        <w:rPr>
          <w:rFonts w:ascii="Book Antiqua" w:eastAsia="宋体" w:hAnsi="Book Antiqua" w:hint="eastAsia"/>
          <w:vertAlign w:val="superscript"/>
          <w:lang w:eastAsia="zh-CN"/>
        </w:rPr>
        <w:t>[</w:t>
      </w:r>
      <w:proofErr w:type="gramEnd"/>
      <w:r w:rsidR="002D00FE" w:rsidRPr="000B60AA">
        <w:rPr>
          <w:rFonts w:ascii="Book Antiqua" w:hAnsi="Book Antiqua"/>
        </w:rPr>
        <w:fldChar w:fldCharType="begin">
          <w:fldData xml:space="preserve">PEVuZE5vdGU+PENpdGU+PEF1dGhvcj5QZW5uZWxsPC9BdXRob3I+PFllYXI+MjAxMDwvWWVhcj48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</w:fldData>
        </w:fldChar>
      </w:r>
      <w:r w:rsidR="00C24B35" w:rsidRPr="000B60AA">
        <w:rPr>
          <w:rFonts w:ascii="Book Antiqua" w:hAnsi="Book Antiqua"/>
        </w:rPr>
        <w:instrText xml:space="preserve"> ADDIN EN.CITE </w:instrText>
      </w:r>
      <w:r w:rsidR="00C24B35" w:rsidRPr="000B60AA">
        <w:rPr>
          <w:rFonts w:ascii="Book Antiqua" w:hAnsi="Book Antiqua"/>
        </w:rPr>
        <w:fldChar w:fldCharType="begin">
          <w:fldData xml:space="preserve">PEVuZE5vdGU+PENpdGU+PEF1dGhvcj5QZW5uZWxsPC9BdXRob3I+PFllYXI+MjAxMDwvWWVhcj48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</w:fldData>
        </w:fldChar>
      </w:r>
      <w:r w:rsidR="00C24B35" w:rsidRPr="000B60AA">
        <w:rPr>
          <w:rFonts w:ascii="Book Antiqua" w:hAnsi="Book Antiqua"/>
        </w:rPr>
        <w:instrText xml:space="preserve"> ADDIN EN.CITE.DATA </w:instrText>
      </w:r>
      <w:r w:rsidR="00C24B35" w:rsidRPr="000B60AA">
        <w:rPr>
          <w:rFonts w:ascii="Book Antiqua" w:hAnsi="Book Antiqua"/>
        </w:rPr>
      </w:r>
      <w:r w:rsidR="00C24B35" w:rsidRPr="000B60AA">
        <w:rPr>
          <w:rFonts w:ascii="Book Antiqua" w:hAnsi="Book Antiqua"/>
        </w:rPr>
        <w:fldChar w:fldCharType="end"/>
      </w:r>
      <w:r w:rsidR="002D00FE" w:rsidRPr="000B60AA">
        <w:rPr>
          <w:rFonts w:ascii="Book Antiqua" w:hAnsi="Book Antiqua"/>
        </w:rPr>
      </w:r>
      <w:r w:rsidR="002D00FE" w:rsidRPr="000B60AA">
        <w:rPr>
          <w:rFonts w:ascii="Book Antiqua" w:hAnsi="Book Antiqua"/>
        </w:rPr>
        <w:fldChar w:fldCharType="separate"/>
      </w:r>
      <w:hyperlink w:anchor="_ENREF_2" w:tooltip="Desch, 2011 #414" w:history="1">
        <w:r w:rsidR="00E43AE9" w:rsidRPr="000B60AA">
          <w:rPr>
            <w:rFonts w:ascii="Book Antiqua" w:hAnsi="Book Antiqua"/>
            <w:noProof/>
            <w:vertAlign w:val="superscript"/>
          </w:rPr>
          <w:t>2</w:t>
        </w:r>
      </w:hyperlink>
      <w:r w:rsidR="00EF397B">
        <w:rPr>
          <w:rFonts w:ascii="Book Antiqua" w:hAnsi="Book Antiqua"/>
          <w:noProof/>
          <w:vertAlign w:val="superscript"/>
        </w:rPr>
        <w:t>,</w:t>
      </w:r>
      <w:hyperlink w:anchor="_ENREF_65" w:tooltip="Pennell, 2010 #1223" w:history="1">
        <w:r w:rsidR="00E43AE9" w:rsidRPr="000B60AA">
          <w:rPr>
            <w:rFonts w:ascii="Book Antiqua" w:hAnsi="Book Antiqua"/>
            <w:noProof/>
            <w:vertAlign w:val="superscript"/>
          </w:rPr>
          <w:t>65</w:t>
        </w:r>
      </w:hyperlink>
      <w:r w:rsidR="002D00FE" w:rsidRPr="000B60AA">
        <w:rPr>
          <w:rFonts w:ascii="Book Antiqua" w:hAnsi="Book Antiqua"/>
        </w:rPr>
        <w:fldChar w:fldCharType="end"/>
      </w:r>
      <w:r w:rsidR="00EF397B">
        <w:rPr>
          <w:rFonts w:ascii="Book Antiqua" w:eastAsia="宋体" w:hAnsi="Book Antiqua" w:hint="eastAsia"/>
          <w:vertAlign w:val="superscript"/>
          <w:lang w:eastAsia="zh-CN"/>
        </w:rPr>
        <w:t>]</w:t>
      </w:r>
      <w:r w:rsidR="00F132AF" w:rsidRPr="000B60AA">
        <w:rPr>
          <w:rFonts w:ascii="Book Antiqua" w:hAnsi="Book Antiqua"/>
        </w:rPr>
        <w:t>.</w:t>
      </w:r>
      <w:r w:rsidR="000B60AA">
        <w:rPr>
          <w:rFonts w:ascii="Book Antiqua" w:hAnsi="Book Antiqua"/>
        </w:rPr>
        <w:t xml:space="preserve"> </w:t>
      </w:r>
      <w:r w:rsidR="005672C6" w:rsidRPr="000B60AA">
        <w:rPr>
          <w:rFonts w:ascii="Book Antiqua" w:hAnsi="Book Antiqua"/>
        </w:rPr>
        <w:t>Currently</w:t>
      </w:r>
      <w:r w:rsidR="009B7962" w:rsidRPr="000B60AA">
        <w:rPr>
          <w:rFonts w:ascii="Book Antiqua" w:hAnsi="Book Antiqua"/>
        </w:rPr>
        <w:t>,</w:t>
      </w:r>
      <w:r w:rsidR="005672C6" w:rsidRPr="000B60AA">
        <w:rPr>
          <w:rFonts w:ascii="Book Antiqua" w:hAnsi="Book Antiqua"/>
        </w:rPr>
        <w:t xml:space="preserve"> the </w:t>
      </w:r>
      <w:r w:rsidR="002D24C5" w:rsidRPr="000B60AA">
        <w:rPr>
          <w:rFonts w:ascii="Book Antiqua" w:hAnsi="Book Antiqua"/>
        </w:rPr>
        <w:t>semi-automated</w:t>
      </w:r>
      <w:r w:rsidR="002D24C5" w:rsidRPr="00EF397B">
        <w:rPr>
          <w:rFonts w:ascii="Book Antiqua" w:hAnsi="Book Antiqua"/>
        </w:rPr>
        <w:t xml:space="preserve"> </w:t>
      </w:r>
      <w:r w:rsidR="005672C6" w:rsidRPr="00EF397B">
        <w:rPr>
          <w:rFonts w:ascii="Book Antiqua" w:hAnsi="Book Antiqua"/>
        </w:rPr>
        <w:t xml:space="preserve">full-width </w:t>
      </w:r>
      <w:r w:rsidR="00A047EF" w:rsidRPr="00EF397B">
        <w:rPr>
          <w:rFonts w:ascii="Book Antiqua" w:hAnsi="Book Antiqua"/>
        </w:rPr>
        <w:t xml:space="preserve">at </w:t>
      </w:r>
      <w:r w:rsidR="005672C6" w:rsidRPr="00EF397B">
        <w:rPr>
          <w:rFonts w:ascii="Book Antiqua" w:hAnsi="Book Antiqua"/>
        </w:rPr>
        <w:t>half-maximum (FWHM) method</w:t>
      </w:r>
      <w:r w:rsidR="00AC573A" w:rsidRPr="00EF397B">
        <w:rPr>
          <w:rFonts w:ascii="Book Antiqua" w:hAnsi="Book Antiqua"/>
        </w:rPr>
        <w:t xml:space="preserve"> is commonly </w:t>
      </w:r>
      <w:proofErr w:type="gramStart"/>
      <w:r w:rsidR="00AC573A" w:rsidRPr="00EF397B">
        <w:rPr>
          <w:rFonts w:ascii="Book Antiqua" w:hAnsi="Book Antiqua"/>
        </w:rPr>
        <w:t>used</w:t>
      </w:r>
      <w:r w:rsidR="00EF397B" w:rsidRPr="00EF397B">
        <w:rPr>
          <w:rFonts w:ascii="Book Antiqua" w:eastAsia="宋体" w:hAnsi="Book Antiqua" w:hint="eastAsia"/>
          <w:vertAlign w:val="superscript"/>
          <w:lang w:eastAsia="zh-CN"/>
        </w:rPr>
        <w:t>[</w:t>
      </w:r>
      <w:proofErr w:type="gramEnd"/>
      <w:r w:rsidR="000B60AA" w:rsidRPr="00EF397B">
        <w:rPr>
          <w:rFonts w:ascii="Book Antiqua" w:hAnsi="Book Antiqua"/>
        </w:rPr>
        <w:fldChar w:fldCharType="begin"/>
      </w:r>
      <w:r w:rsidR="000B60AA" w:rsidRPr="00EF397B">
        <w:rPr>
          <w:rFonts w:ascii="Book Antiqua" w:hAnsi="Book Antiqua"/>
        </w:rPr>
        <w:instrText xml:space="preserve"> HYPERLINK \l "_ENREF_66" \o "Amado, 2004 #886" </w:instrText>
      </w:r>
      <w:r w:rsidR="000B60AA" w:rsidRPr="00EF397B">
        <w:rPr>
          <w:rFonts w:ascii="Book Antiqua" w:hAnsi="Book Antiqua"/>
        </w:rPr>
        <w:fldChar w:fldCharType="separate"/>
      </w:r>
      <w:r w:rsidR="00E43AE9" w:rsidRPr="00EF397B">
        <w:rPr>
          <w:rFonts w:ascii="Book Antiqua" w:hAnsi="Book Antiqua"/>
        </w:rPr>
        <w:fldChar w:fldCharType="begin">
          <w:fldData xml:space="preserve">PEVuZE5vdGU+PENpdGU+PEF1dGhvcj5BbWFkbzwvQXV0aG9yPjxZZWFyPjIwMDQ8L1llYXI+PFJl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</w:fldData>
        </w:fldChar>
      </w:r>
      <w:r w:rsidR="00E43AE9" w:rsidRPr="00EF397B">
        <w:rPr>
          <w:rFonts w:ascii="Book Antiqua" w:hAnsi="Book Antiqua"/>
        </w:rPr>
        <w:instrText xml:space="preserve"> ADDIN EN.CITE </w:instrText>
      </w:r>
      <w:r w:rsidR="00E43AE9" w:rsidRPr="00EF397B">
        <w:rPr>
          <w:rFonts w:ascii="Book Antiqua" w:hAnsi="Book Antiqua"/>
        </w:rPr>
        <w:fldChar w:fldCharType="begin">
          <w:fldData xml:space="preserve">PEVuZE5vdGU+PENpdGU+PEF1dGhvcj5BbWFkbzwvQXV0aG9yPjxZZWFyPjIwMDQ8L1llYXI+PFJl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</w:fldData>
        </w:fldChar>
      </w:r>
      <w:r w:rsidR="00E43AE9" w:rsidRPr="00EF397B">
        <w:rPr>
          <w:rFonts w:ascii="Book Antiqua" w:hAnsi="Book Antiqua"/>
        </w:rPr>
        <w:instrText xml:space="preserve"> ADDIN EN.CITE.DATA </w:instrText>
      </w:r>
      <w:r w:rsidR="00E43AE9" w:rsidRPr="00EF397B">
        <w:rPr>
          <w:rFonts w:ascii="Book Antiqua" w:hAnsi="Book Antiqua"/>
        </w:rPr>
      </w:r>
      <w:r w:rsidR="00E43AE9" w:rsidRPr="00EF397B">
        <w:rPr>
          <w:rFonts w:ascii="Book Antiqua" w:hAnsi="Book Antiqua"/>
        </w:rPr>
        <w:fldChar w:fldCharType="end"/>
      </w:r>
      <w:r w:rsidR="00E43AE9" w:rsidRPr="00EF397B">
        <w:rPr>
          <w:rFonts w:ascii="Book Antiqua" w:hAnsi="Book Antiqua"/>
        </w:rPr>
      </w:r>
      <w:r w:rsidR="00E43AE9" w:rsidRPr="00EF397B">
        <w:rPr>
          <w:rFonts w:ascii="Book Antiqua" w:hAnsi="Book Antiqua"/>
        </w:rPr>
        <w:fldChar w:fldCharType="separate"/>
      </w:r>
      <w:r w:rsidR="00E43AE9" w:rsidRPr="00EF397B">
        <w:rPr>
          <w:rFonts w:ascii="Book Antiqua" w:hAnsi="Book Antiqua"/>
          <w:noProof/>
          <w:vertAlign w:val="superscript"/>
        </w:rPr>
        <w:t>66-70</w:t>
      </w:r>
      <w:r w:rsidR="00E43AE9" w:rsidRPr="00EF397B">
        <w:rPr>
          <w:rFonts w:ascii="Book Antiqua" w:hAnsi="Book Antiqua"/>
        </w:rPr>
        <w:fldChar w:fldCharType="end"/>
      </w:r>
      <w:r w:rsidR="000B60AA" w:rsidRPr="00EF397B">
        <w:rPr>
          <w:rFonts w:ascii="Book Antiqua" w:hAnsi="Book Antiqua"/>
        </w:rPr>
        <w:fldChar w:fldCharType="end"/>
      </w:r>
      <w:r w:rsidR="00EF397B" w:rsidRPr="00EF397B">
        <w:rPr>
          <w:rFonts w:ascii="Book Antiqua" w:eastAsia="宋体" w:hAnsi="Book Antiqua" w:hint="eastAsia"/>
          <w:vertAlign w:val="superscript"/>
          <w:lang w:eastAsia="zh-CN"/>
        </w:rPr>
        <w:t>]</w:t>
      </w:r>
      <w:r w:rsidR="005672C6" w:rsidRPr="00EF397B">
        <w:rPr>
          <w:rFonts w:ascii="Book Antiqua" w:hAnsi="Book Antiqua"/>
        </w:rPr>
        <w:t xml:space="preserve">, </w:t>
      </w:r>
      <w:r w:rsidR="00E5588C" w:rsidRPr="000B60AA">
        <w:rPr>
          <w:rFonts w:ascii="Book Antiqua" w:hAnsi="Book Antiqua"/>
        </w:rPr>
        <w:t>defining</w:t>
      </w:r>
      <w:r w:rsidR="00D03878" w:rsidRPr="000B60AA">
        <w:rPr>
          <w:rFonts w:ascii="Book Antiqua" w:hAnsi="Book Antiqua"/>
        </w:rPr>
        <w:t xml:space="preserve"> infarct </w:t>
      </w:r>
      <w:r w:rsidR="005672C6" w:rsidRPr="000B60AA">
        <w:rPr>
          <w:rFonts w:ascii="Book Antiqua" w:hAnsi="Book Antiqua"/>
        </w:rPr>
        <w:t>as myocardium</w:t>
      </w:r>
      <w:r w:rsidR="00D03878" w:rsidRPr="000B60AA">
        <w:rPr>
          <w:rFonts w:ascii="Book Antiqua" w:hAnsi="Book Antiqua"/>
        </w:rPr>
        <w:t xml:space="preserve"> </w:t>
      </w:r>
      <w:r w:rsidR="00E5588C" w:rsidRPr="000B60AA">
        <w:rPr>
          <w:rFonts w:ascii="Book Antiqua" w:hAnsi="Book Antiqua"/>
        </w:rPr>
        <w:t xml:space="preserve">with SI </w:t>
      </w:r>
      <w:r w:rsidR="00F85997" w:rsidRPr="000B60AA">
        <w:rPr>
          <w:rFonts w:ascii="Book Antiqua" w:hAnsi="Book Antiqua"/>
        </w:rPr>
        <w:t>&gt;</w:t>
      </w:r>
      <w:r w:rsidR="00EF397B">
        <w:rPr>
          <w:rFonts w:ascii="Book Antiqua" w:eastAsia="宋体" w:hAnsi="Book Antiqua" w:hint="eastAsia"/>
          <w:lang w:eastAsia="zh-CN"/>
        </w:rPr>
        <w:t xml:space="preserve"> </w:t>
      </w:r>
      <w:r w:rsidR="00D03878" w:rsidRPr="000B60AA">
        <w:rPr>
          <w:rFonts w:ascii="Book Antiqua" w:hAnsi="Book Antiqua"/>
        </w:rPr>
        <w:t>50% of th</w:t>
      </w:r>
      <w:r w:rsidR="007C408D" w:rsidRPr="000B60AA">
        <w:rPr>
          <w:rFonts w:ascii="Book Antiqua" w:hAnsi="Book Antiqua"/>
        </w:rPr>
        <w:t>e</w:t>
      </w:r>
      <w:r w:rsidR="00D03878" w:rsidRPr="000B60AA">
        <w:rPr>
          <w:rFonts w:ascii="Book Antiqua" w:hAnsi="Book Antiqua"/>
        </w:rPr>
        <w:t xml:space="preserve"> peak SI in the </w:t>
      </w:r>
      <w:r w:rsidR="00A13973" w:rsidRPr="000B60AA">
        <w:rPr>
          <w:rFonts w:ascii="Book Antiqua" w:hAnsi="Book Antiqua"/>
        </w:rPr>
        <w:t>infarct core</w:t>
      </w:r>
      <w:r w:rsidR="00BC3E5C" w:rsidRPr="000B60AA">
        <w:rPr>
          <w:rFonts w:ascii="Book Antiqua" w:hAnsi="Book Antiqua"/>
        </w:rPr>
        <w:t>.</w:t>
      </w:r>
      <w:r w:rsidR="000B60AA">
        <w:rPr>
          <w:rFonts w:ascii="Book Antiqua" w:hAnsi="Book Antiqua"/>
        </w:rPr>
        <w:t xml:space="preserve"> </w:t>
      </w:r>
      <w:r w:rsidR="009344C5" w:rsidRPr="000B60AA">
        <w:rPr>
          <w:rFonts w:ascii="Book Antiqua" w:hAnsi="Book Antiqua"/>
        </w:rPr>
        <w:t xml:space="preserve">Amado demonstrated that </w:t>
      </w:r>
      <w:r w:rsidR="00AC573A" w:rsidRPr="000B60AA">
        <w:rPr>
          <w:rFonts w:ascii="Book Antiqua" w:hAnsi="Book Antiqua"/>
        </w:rPr>
        <w:t>FWHM</w:t>
      </w:r>
      <w:r w:rsidR="009344C5" w:rsidRPr="000B60AA">
        <w:rPr>
          <w:rFonts w:ascii="Book Antiqua" w:hAnsi="Book Antiqua"/>
        </w:rPr>
        <w:t xml:space="preserve"> had the</w:t>
      </w:r>
      <w:r w:rsidR="00E7194D" w:rsidRPr="000B60AA">
        <w:rPr>
          <w:rFonts w:ascii="Book Antiqua" w:hAnsi="Book Antiqua"/>
        </w:rPr>
        <w:t xml:space="preserve"> highest interobserver agreement and</w:t>
      </w:r>
      <w:r w:rsidR="009344C5" w:rsidRPr="000B60AA">
        <w:rPr>
          <w:rFonts w:ascii="Book Antiqua" w:hAnsi="Book Antiqua"/>
        </w:rPr>
        <w:t xml:space="preserve"> closest correlation with TTC-stained infarct in a dog model of acute infarction</w:t>
      </w:r>
      <w:r w:rsidR="009B7962" w:rsidRPr="000B60AA">
        <w:rPr>
          <w:rFonts w:ascii="Book Antiqua" w:hAnsi="Book Antiqua"/>
        </w:rPr>
        <w:t xml:space="preserve"> (r</w:t>
      </w:r>
      <w:r w:rsidR="009B7962" w:rsidRPr="000B60AA">
        <w:rPr>
          <w:rFonts w:ascii="Book Antiqua" w:hAnsi="Book Antiqua"/>
          <w:vertAlign w:val="superscript"/>
        </w:rPr>
        <w:t>2</w:t>
      </w:r>
      <w:r w:rsidR="00EF397B">
        <w:rPr>
          <w:rFonts w:ascii="Book Antiqua" w:eastAsia="宋体" w:hAnsi="Book Antiqua" w:hint="eastAsia"/>
          <w:vertAlign w:val="superscript"/>
          <w:lang w:eastAsia="zh-CN"/>
        </w:rPr>
        <w:t xml:space="preserve"> </w:t>
      </w:r>
      <w:r w:rsidR="009B7962" w:rsidRPr="000B60AA">
        <w:rPr>
          <w:rFonts w:ascii="Book Antiqua" w:hAnsi="Book Antiqua"/>
        </w:rPr>
        <w:t>=</w:t>
      </w:r>
      <w:r w:rsidR="00EF397B">
        <w:rPr>
          <w:rFonts w:ascii="Book Antiqua" w:eastAsia="宋体" w:hAnsi="Book Antiqua" w:hint="eastAsia"/>
          <w:lang w:eastAsia="zh-CN"/>
        </w:rPr>
        <w:t xml:space="preserve"> </w:t>
      </w:r>
      <w:r w:rsidR="009B7962" w:rsidRPr="000B60AA">
        <w:rPr>
          <w:rFonts w:ascii="Book Antiqua" w:hAnsi="Book Antiqua"/>
        </w:rPr>
        <w:lastRenderedPageBreak/>
        <w:t>0.94), compared with standard deviation methods</w:t>
      </w:r>
      <w:r w:rsidR="00EF397B">
        <w:rPr>
          <w:rFonts w:ascii="Book Antiqua" w:eastAsia="宋体" w:hAnsi="Book Antiqua" w:hint="eastAsia"/>
          <w:vertAlign w:val="superscript"/>
          <w:lang w:eastAsia="zh-CN"/>
        </w:rPr>
        <w:t>[</w:t>
      </w:r>
      <w:hyperlink w:anchor="_ENREF_66" w:tooltip="Amado, 2004 #886"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Amado&lt;/Author&gt;&lt;Year&gt;2004&lt;/Year&gt;&lt;RecNum&gt;886&lt;/RecNum&gt;&lt;DisplayText&gt;&lt;style face="superscript"&gt;66&lt;/style&gt;&lt;/DisplayText&gt;&lt;record&gt;&lt;rec-number&gt;886&lt;/rec-number&gt;&lt;foreign-keys&gt;&lt;key app="EN" db-id="zzst0pe9v92wx6eaxf6pwstvvxxs0tzd5rfr"&gt;886&lt;/key&gt;&lt;/foreign-keys&gt;&lt;ref-type name="Journal Article"&gt;17&lt;/ref-type&gt;&lt;contributors&gt;&lt;authors&gt;&lt;author&gt;Amado, Luciano C&lt;/author&gt;&lt;author&gt;Gerber, Bernhard L&lt;/author&gt;&lt;author&gt;Gupta, Sandeep N&lt;/author&gt;&lt;author&gt;Rettmann, Dan W&lt;/author&gt;&lt;author&gt;Szarf, Gilberto&lt;/author&gt;&lt;author&gt;Schock, Robert&lt;/author&gt;&lt;author&gt;Nasir, Khurram&lt;/author&gt;&lt;author&gt;Kraitchman, Dara L&lt;/author&gt;&lt;author&gt;Lima, João a C&lt;/author&gt;&lt;/authors&gt;&lt;/contributors&gt;&lt;titles&gt;&lt;title&gt;Accurate and objective infarct sizing by contrast-enhanced magnetic resonance imaging in a canine myocardial infarction model.&lt;/title&gt;&lt;secondary-title&gt;JACC&lt;/secondary-title&gt;&lt;/titles&gt;&lt;periodical&gt;&lt;full-title&gt;JACC&lt;/full-title&gt;&lt;/periodical&gt;&lt;pages&gt;2383-9&lt;/pages&gt;&lt;volume&gt;44&lt;/volume&gt;&lt;keywords&gt;&lt;keyword&gt;Animals&lt;/keyword&gt;&lt;keyword&gt;Coloring Agents&lt;/keyword&gt;&lt;keyword&gt;Coloring Agents: diagnostic use&lt;/keyword&gt;&lt;keyword&gt;Contrast Media&lt;/keyword&gt;&lt;keyword&gt;Dogs&lt;/keyword&gt;&lt;keyword&gt;Echo-Planar Imaging&lt;/keyword&gt;&lt;keyword&gt;Gadolinium DTPA&lt;/keyword&gt;&lt;keyword&gt;Gadolinium DTPA: diagnostic use&lt;/keyword&gt;&lt;keyword&gt;Myocardial Infarction&lt;/keyword&gt;&lt;keyword&gt;Myocardial Infarction: diagnosis&lt;/keyword&gt;&lt;keyword&gt;Myocardial Infarction: pathology&lt;/keyword&gt;&lt;keyword&gt;Tetrazolium Salts&lt;/keyword&gt;&lt;keyword&gt;Tetrazolium Salts: diagnostic use&lt;/keyword&gt;&lt;keyword&gt;Time Factors&lt;/keyword&gt;&lt;/keywords&gt;&lt;dates&gt;&lt;year&gt;2004&lt;/year&gt;&lt;/dates&gt;&lt;accession-num&gt;15607402&lt;/accession-num&gt;&lt;label&gt;READ&lt;/label&gt;&lt;urls&gt;&lt;/urls&gt;&lt;electronic-resource-num&gt;10.1016/j.jacc.2004.09.020&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66</w:t>
        </w:r>
        <w:r w:rsidR="00E43AE9" w:rsidRPr="000B60AA">
          <w:rPr>
            <w:rFonts w:ascii="Book Antiqua" w:hAnsi="Book Antiqua"/>
          </w:rPr>
          <w:fldChar w:fldCharType="end"/>
        </w:r>
      </w:hyperlink>
      <w:r w:rsidR="00EF397B" w:rsidRPr="00251BB9">
        <w:rPr>
          <w:rFonts w:ascii="Book Antiqua" w:eastAsia="宋体" w:hAnsi="Book Antiqua" w:hint="eastAsia"/>
          <w:vertAlign w:val="superscript"/>
          <w:lang w:eastAsia="zh-CN"/>
        </w:rPr>
        <w:t>]</w:t>
      </w:r>
      <w:r w:rsidR="009B7962" w:rsidRPr="000B60AA">
        <w:rPr>
          <w:rFonts w:ascii="Book Antiqua" w:hAnsi="Book Antiqua"/>
        </w:rPr>
        <w:t>.</w:t>
      </w:r>
      <w:r w:rsidR="000B60AA">
        <w:rPr>
          <w:rFonts w:ascii="Book Antiqua" w:hAnsi="Book Antiqua"/>
        </w:rPr>
        <w:t xml:space="preserve"> </w:t>
      </w:r>
      <w:r w:rsidR="00E7194D" w:rsidRPr="000B60AA">
        <w:rPr>
          <w:rFonts w:ascii="Book Antiqua" w:hAnsi="Book Antiqua"/>
        </w:rPr>
        <w:t xml:space="preserve">This may be because FWHM is less prone to IS overestimation </w:t>
      </w:r>
      <w:r w:rsidR="00941E8C" w:rsidRPr="000B60AA">
        <w:rPr>
          <w:rFonts w:ascii="Book Antiqua" w:hAnsi="Book Antiqua"/>
        </w:rPr>
        <w:t xml:space="preserve">in </w:t>
      </w:r>
      <w:r w:rsidR="00DC62BB" w:rsidRPr="000B60AA">
        <w:rPr>
          <w:rFonts w:ascii="Book Antiqua" w:hAnsi="Book Antiqua"/>
        </w:rPr>
        <w:t xml:space="preserve">the presence of </w:t>
      </w:r>
      <w:r w:rsidR="00E7194D" w:rsidRPr="000B60AA">
        <w:rPr>
          <w:rFonts w:ascii="Book Antiqua" w:hAnsi="Book Antiqua"/>
        </w:rPr>
        <w:t>oedema</w:t>
      </w:r>
      <w:r w:rsidR="00941E8C" w:rsidRPr="000B60AA">
        <w:rPr>
          <w:rFonts w:ascii="Book Antiqua" w:hAnsi="Book Antiqua"/>
        </w:rPr>
        <w:t>,</w:t>
      </w:r>
      <w:r w:rsidR="00E7194D" w:rsidRPr="000B60AA">
        <w:rPr>
          <w:rFonts w:ascii="Book Antiqua" w:hAnsi="Book Antiqua"/>
        </w:rPr>
        <w:t xml:space="preserve"> and partial volume effects giving rise to intermediate signal intensities</w:t>
      </w:r>
      <w:r w:rsidR="00EF397B">
        <w:rPr>
          <w:rFonts w:ascii="Book Antiqua" w:eastAsia="宋体" w:hAnsi="Book Antiqua" w:hint="eastAsia"/>
          <w:vertAlign w:val="superscript"/>
          <w:lang w:eastAsia="zh-CN"/>
        </w:rPr>
        <w:t>[</w:t>
      </w:r>
      <w:r w:rsidR="00E7194D" w:rsidRPr="000B60AA">
        <w:rPr>
          <w:rFonts w:ascii="Book Antiqua" w:hAnsi="Book Antiqua"/>
        </w:rPr>
        <w:fldChar w:fldCharType="begin">
          <w:fldData xml:space="preserve">PEVuZE5vdGU+PENpdGU+PEF1dGhvcj5NYXRoZXI8L0F1dGhvcj48WWVhcj4yMDExPC9ZZWFyPjxS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</w:fldData>
        </w:fldChar>
      </w:r>
      <w:r w:rsidR="00C24B35" w:rsidRPr="000B60AA">
        <w:rPr>
          <w:rFonts w:ascii="Book Antiqua" w:hAnsi="Book Antiqua"/>
        </w:rPr>
        <w:instrText xml:space="preserve"> ADDIN EN.CITE </w:instrText>
      </w:r>
      <w:r w:rsidR="00C24B35" w:rsidRPr="000B60AA">
        <w:rPr>
          <w:rFonts w:ascii="Book Antiqua" w:hAnsi="Book Antiqua"/>
        </w:rPr>
        <w:fldChar w:fldCharType="begin">
          <w:fldData xml:space="preserve">PEVuZE5vdGU+PENpdGU+PEF1dGhvcj5NYXRoZXI8L0F1dGhvcj48WWVhcj4yMDExPC9ZZWFyPjxS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</w:fldData>
        </w:fldChar>
      </w:r>
      <w:r w:rsidR="00C24B35" w:rsidRPr="000B60AA">
        <w:rPr>
          <w:rFonts w:ascii="Book Antiqua" w:hAnsi="Book Antiqua"/>
        </w:rPr>
        <w:instrText xml:space="preserve"> ADDIN EN.CITE.DATA </w:instrText>
      </w:r>
      <w:r w:rsidR="00C24B35" w:rsidRPr="000B60AA">
        <w:rPr>
          <w:rFonts w:ascii="Book Antiqua" w:hAnsi="Book Antiqua"/>
        </w:rPr>
      </w:r>
      <w:r w:rsidR="00C24B35" w:rsidRPr="000B60AA">
        <w:rPr>
          <w:rFonts w:ascii="Book Antiqua" w:hAnsi="Book Antiqua"/>
        </w:rPr>
        <w:fldChar w:fldCharType="end"/>
      </w:r>
      <w:r w:rsidR="00E7194D" w:rsidRPr="000B60AA">
        <w:rPr>
          <w:rFonts w:ascii="Book Antiqua" w:hAnsi="Book Antiqua"/>
        </w:rPr>
      </w:r>
      <w:r w:rsidR="00E7194D" w:rsidRPr="000B60AA">
        <w:rPr>
          <w:rFonts w:ascii="Book Antiqua" w:hAnsi="Book Antiqua"/>
        </w:rPr>
        <w:fldChar w:fldCharType="separate"/>
      </w:r>
      <w:hyperlink w:anchor="_ENREF_18" w:tooltip="Mather, 2011 #903" w:history="1">
        <w:r w:rsidR="00E43AE9" w:rsidRPr="000B60AA">
          <w:rPr>
            <w:rFonts w:ascii="Book Antiqua" w:hAnsi="Book Antiqua"/>
            <w:noProof/>
            <w:vertAlign w:val="superscript"/>
          </w:rPr>
          <w:t>18</w:t>
        </w:r>
      </w:hyperlink>
      <w:r w:rsidR="00EF397B">
        <w:rPr>
          <w:rFonts w:ascii="Book Antiqua" w:hAnsi="Book Antiqua"/>
          <w:noProof/>
          <w:vertAlign w:val="superscript"/>
        </w:rPr>
        <w:t>,</w:t>
      </w:r>
      <w:hyperlink w:anchor="_ENREF_71" w:tooltip="Kim, 2009 #1607" w:history="1">
        <w:r w:rsidR="00E43AE9" w:rsidRPr="000B60AA">
          <w:rPr>
            <w:rFonts w:ascii="Book Antiqua" w:hAnsi="Book Antiqua"/>
            <w:noProof/>
            <w:vertAlign w:val="superscript"/>
          </w:rPr>
          <w:t>71</w:t>
        </w:r>
      </w:hyperlink>
      <w:r w:rsidR="00E7194D" w:rsidRPr="000B60AA">
        <w:rPr>
          <w:rFonts w:ascii="Book Antiqua" w:hAnsi="Book Antiqua"/>
        </w:rPr>
        <w:fldChar w:fldCharType="end"/>
      </w:r>
      <w:r w:rsidR="00EF397B">
        <w:rPr>
          <w:rFonts w:ascii="Book Antiqua" w:eastAsia="宋体" w:hAnsi="Book Antiqua" w:hint="eastAsia"/>
          <w:vertAlign w:val="superscript"/>
          <w:lang w:eastAsia="zh-CN"/>
        </w:rPr>
        <w:t>]</w:t>
      </w:r>
      <w:r w:rsidR="00EA0AF4" w:rsidRPr="000B60AA">
        <w:rPr>
          <w:rFonts w:ascii="Book Antiqua" w:hAnsi="Book Antiqua"/>
        </w:rPr>
        <w:t>.</w:t>
      </w:r>
      <w:r w:rsidR="000B60AA">
        <w:rPr>
          <w:rFonts w:ascii="Book Antiqua" w:hAnsi="Book Antiqua"/>
        </w:rPr>
        <w:t xml:space="preserve"> </w:t>
      </w:r>
      <w:r w:rsidR="00941E8C" w:rsidRPr="000B60AA">
        <w:rPr>
          <w:rFonts w:ascii="Book Antiqua" w:hAnsi="Book Antiqua"/>
        </w:rPr>
        <w:t>C</w:t>
      </w:r>
      <w:r w:rsidR="009032C2" w:rsidRPr="000B60AA">
        <w:rPr>
          <w:rFonts w:ascii="Book Antiqua" w:hAnsi="Book Antiqua"/>
        </w:rPr>
        <w:t>ompari</w:t>
      </w:r>
      <w:r w:rsidR="00941E8C" w:rsidRPr="000B60AA">
        <w:rPr>
          <w:rFonts w:ascii="Book Antiqua" w:hAnsi="Book Antiqua"/>
        </w:rPr>
        <w:t>ng</w:t>
      </w:r>
      <w:r w:rsidR="009032C2" w:rsidRPr="000B60AA">
        <w:rPr>
          <w:rFonts w:ascii="Book Antiqua" w:hAnsi="Book Antiqua"/>
        </w:rPr>
        <w:t xml:space="preserve"> technique</w:t>
      </w:r>
      <w:r w:rsidR="00002989" w:rsidRPr="000B60AA">
        <w:rPr>
          <w:rFonts w:ascii="Book Antiqua" w:hAnsi="Book Antiqua"/>
        </w:rPr>
        <w:t>s</w:t>
      </w:r>
      <w:r w:rsidR="009032C2" w:rsidRPr="000B60AA">
        <w:rPr>
          <w:rFonts w:ascii="Book Antiqua" w:hAnsi="Book Antiqua"/>
        </w:rPr>
        <w:t xml:space="preserve"> in </w:t>
      </w:r>
      <w:r w:rsidR="002B1092" w:rsidRPr="000B60AA">
        <w:rPr>
          <w:rFonts w:ascii="Book Antiqua" w:hAnsi="Book Antiqua"/>
        </w:rPr>
        <w:t>STEMI</w:t>
      </w:r>
      <w:r w:rsidR="009032C2" w:rsidRPr="000B60AA">
        <w:rPr>
          <w:rFonts w:ascii="Book Antiqua" w:hAnsi="Book Antiqua"/>
        </w:rPr>
        <w:t xml:space="preserve"> </w:t>
      </w:r>
      <w:r w:rsidR="00DA12D3" w:rsidRPr="000B60AA">
        <w:rPr>
          <w:rFonts w:ascii="Book Antiqua" w:hAnsi="Book Antiqua"/>
        </w:rPr>
        <w:t xml:space="preserve">patients </w:t>
      </w:r>
      <w:r w:rsidR="00A047EF" w:rsidRPr="000B60AA">
        <w:rPr>
          <w:rFonts w:ascii="Book Antiqua" w:hAnsi="Book Antiqua"/>
        </w:rPr>
        <w:t>showed</w:t>
      </w:r>
      <w:r w:rsidR="009032C2" w:rsidRPr="000B60AA">
        <w:rPr>
          <w:rFonts w:ascii="Book Antiqua" w:hAnsi="Book Antiqua"/>
        </w:rPr>
        <w:t xml:space="preserve"> that</w:t>
      </w:r>
      <w:r w:rsidR="004922DC" w:rsidRPr="000B60AA">
        <w:rPr>
          <w:rFonts w:ascii="Book Antiqua" w:hAnsi="Book Antiqua"/>
        </w:rPr>
        <w:t xml:space="preserve"> FWHM</w:t>
      </w:r>
      <w:r w:rsidR="00D92D7A" w:rsidRPr="000B60AA">
        <w:rPr>
          <w:rFonts w:ascii="Book Antiqua" w:hAnsi="Book Antiqua"/>
        </w:rPr>
        <w:t xml:space="preserve"> </w:t>
      </w:r>
      <w:r w:rsidR="00941E8C" w:rsidRPr="000B60AA">
        <w:rPr>
          <w:rFonts w:ascii="Book Antiqua" w:hAnsi="Book Antiqua"/>
        </w:rPr>
        <w:t xml:space="preserve">quantification </w:t>
      </w:r>
      <w:r w:rsidR="00D92D7A" w:rsidRPr="000B60AA">
        <w:rPr>
          <w:rFonts w:ascii="Book Antiqua" w:hAnsi="Book Antiqua"/>
        </w:rPr>
        <w:t>had the lowest</w:t>
      </w:r>
      <w:r w:rsidR="00EE3686" w:rsidRPr="000B60AA">
        <w:rPr>
          <w:rFonts w:ascii="Book Antiqua" w:hAnsi="Book Antiqua"/>
        </w:rPr>
        <w:t xml:space="preserve"> </w:t>
      </w:r>
      <w:r w:rsidR="008B1D2A" w:rsidRPr="000B60AA">
        <w:rPr>
          <w:rFonts w:ascii="Book Antiqua" w:hAnsi="Book Antiqua"/>
        </w:rPr>
        <w:t>intraobserver and interobserver variability</w:t>
      </w:r>
      <w:r w:rsidR="00481D46" w:rsidRPr="000B60AA">
        <w:rPr>
          <w:rFonts w:ascii="Book Antiqua" w:hAnsi="Book Antiqua"/>
        </w:rPr>
        <w:t xml:space="preserve">, and </w:t>
      </w:r>
      <w:r w:rsidR="000816DA" w:rsidRPr="000B60AA">
        <w:rPr>
          <w:rFonts w:ascii="Book Antiqua" w:hAnsi="Book Antiqua"/>
        </w:rPr>
        <w:t>greatest agreement with LVEF</w:t>
      </w:r>
      <w:r w:rsidR="00EF397B">
        <w:rPr>
          <w:rFonts w:ascii="Book Antiqua" w:eastAsia="宋体" w:hAnsi="Book Antiqua" w:hint="eastAsia"/>
          <w:vertAlign w:val="superscript"/>
          <w:lang w:eastAsia="zh-CN"/>
        </w:rPr>
        <w:t>[</w:t>
      </w:r>
      <w:hyperlink w:anchor="_ENREF_72" w:tooltip="Khan, 2014 #1956"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Khan&lt;/Author&gt;&lt;Year&gt;2014&lt;/Year&gt;&lt;RecNum&gt;1956&lt;/RecNum&gt;&lt;DisplayText&gt;&lt;style face="superscript"&gt;72&lt;/style&gt;&lt;/DisplayText&gt;&lt;record&gt;&lt;rec-number&gt;1956&lt;/rec-number&gt;&lt;foreign-keys&gt;&lt;key app="EN" db-id="zzst0pe9v92wx6eaxf6pwstvvxxs0tzd5rfr"&gt;1956&lt;/key&gt;&lt;/foreign-keys&gt;&lt;ref-type name="Journal Article"&gt;17&lt;/ref-type&gt;&lt;contributors&gt;&lt;authors&gt;&lt;author&gt;Khan, J. N.&lt;/author&gt;&lt;author&gt;Nazir, S.A.&lt;/author&gt;&lt;author&gt;Horsfield, M.A.&lt;/author&gt;&lt;author&gt;Singh, A.&lt;/author&gt;&lt;author&gt;Kanagala, P.&lt;/author&gt;&lt;author&gt;Greenwood, J P.&lt;/author&gt;&lt;author&gt;Gershlick, A.H.&lt;/author&gt;&lt;author&gt;McCann, G. P.&lt;/author&gt;&lt;/authors&gt;&lt;/contributors&gt;&lt;titles&gt;&lt;title&gt;Comparison of Semi-automated Methods to Quantify Infarct Size and Myocardial Salvage by Cardiac MRI at 1.5T and 3.0T Field Strengths&lt;/title&gt;&lt;secondary-title&gt;Heart&lt;/secondary-title&gt;&lt;/titles&gt;&lt;periodical&gt;&lt;full-title&gt;Heart&lt;/full-title&gt;&lt;/periodical&gt;&lt;pages&gt;A76-A78&lt;/pages&gt;&lt;volume&gt;100&lt;/volume&gt;&lt;dates&gt;&lt;year&gt;2014&lt;/year&gt;&lt;/dates&gt;&lt;urls&gt;&lt;/urls&gt;&lt;electronic-resource-num&gt;10.1136/heartjnl-2014-306118.131&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72</w:t>
        </w:r>
        <w:r w:rsidR="00E43AE9" w:rsidRPr="000B60AA">
          <w:rPr>
            <w:rFonts w:ascii="Book Antiqua" w:hAnsi="Book Antiqua"/>
          </w:rPr>
          <w:fldChar w:fldCharType="end"/>
        </w:r>
      </w:hyperlink>
      <w:r w:rsidR="00EF397B">
        <w:rPr>
          <w:rFonts w:ascii="Book Antiqua" w:eastAsia="宋体" w:hAnsi="Book Antiqua" w:hint="eastAsia"/>
          <w:vertAlign w:val="superscript"/>
          <w:lang w:eastAsia="zh-CN"/>
        </w:rPr>
        <w:t>]</w:t>
      </w:r>
      <w:r w:rsidR="004922DC" w:rsidRPr="000B60AA">
        <w:rPr>
          <w:rFonts w:ascii="Book Antiqua" w:hAnsi="Book Antiqua"/>
        </w:rPr>
        <w:t>.</w:t>
      </w:r>
      <w:r w:rsidR="008B1D2A" w:rsidRPr="000B60AA">
        <w:rPr>
          <w:rFonts w:ascii="Book Antiqua" w:hAnsi="Book Antiqua"/>
        </w:rPr>
        <w:t xml:space="preserve"> </w:t>
      </w:r>
    </w:p>
    <w:p w14:paraId="46A68742" w14:textId="69CDFF9D" w:rsidR="00E84B7D" w:rsidRPr="000B60AA" w:rsidRDefault="00C943D1" w:rsidP="00EF397B">
      <w:pPr>
        <w:spacing w:line="360" w:lineRule="auto"/>
        <w:ind w:firstLineChars="100" w:firstLine="240"/>
        <w:jc w:val="both"/>
        <w:rPr>
          <w:rFonts w:ascii="Book Antiqua" w:hAnsi="Book Antiqua"/>
        </w:rPr>
      </w:pPr>
      <w:r w:rsidRPr="000B60AA">
        <w:rPr>
          <w:rFonts w:ascii="Book Antiqua" w:hAnsi="Book Antiqua"/>
        </w:rPr>
        <w:t xml:space="preserve">CMR measurement of IS on LGE is well </w:t>
      </w:r>
      <w:proofErr w:type="gramStart"/>
      <w:r w:rsidRPr="000B60AA">
        <w:rPr>
          <w:rFonts w:ascii="Book Antiqua" w:hAnsi="Book Antiqua"/>
        </w:rPr>
        <w:t>validated</w:t>
      </w:r>
      <w:r w:rsidR="00EF397B">
        <w:rPr>
          <w:rFonts w:ascii="Book Antiqua" w:eastAsia="宋体" w:hAnsi="Book Antiqua" w:hint="eastAsia"/>
          <w:vertAlign w:val="superscript"/>
          <w:lang w:eastAsia="zh-CN"/>
        </w:rPr>
        <w:t>[</w:t>
      </w:r>
      <w:proofErr w:type="gramEnd"/>
      <w:r w:rsidR="003B244C" w:rsidRPr="000B60AA">
        <w:rPr>
          <w:rFonts w:ascii="Book Antiqua" w:hAnsi="Book Antiqua"/>
        </w:rPr>
        <w:fldChar w:fldCharType="begin">
          <w:fldData xml:space="preserve">PEVuZE5vdGU+PENpdGU+PEF1dGhvcj5LaW08L0F1dGhvcj48WWVhcj4xOTk5PC9ZZWFyPjxSZWNO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zMzE4LTI2PC9wYWdlcz48dm9sdW1lPjk0PC92b2x1bWU+PG51bWJlcj4x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</w:fldData>
        </w:fldChar>
      </w:r>
      <w:r w:rsidR="00BF1623" w:rsidRPr="000B60AA">
        <w:rPr>
          <w:rFonts w:ascii="Book Antiqua" w:hAnsi="Book Antiqua"/>
        </w:rPr>
        <w:instrText xml:space="preserve"> ADDIN EN.CITE </w:instrText>
      </w:r>
      <w:r w:rsidR="00BF1623" w:rsidRPr="000B60AA">
        <w:rPr>
          <w:rFonts w:ascii="Book Antiqua" w:hAnsi="Book Antiqua"/>
        </w:rPr>
        <w:fldChar w:fldCharType="begin">
          <w:fldData xml:space="preserve">PEVuZE5vdGU+PENpdGU+PEF1dGhvcj5LaW08L0F1dGhvcj48WWVhcj4xOTk5PC9ZZWFyPjxSZWNO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zMzE4LTI2PC9wYWdlcz48dm9sdW1lPjk0PC92b2x1bWU+PG51bWJlcj4x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</w:fldData>
        </w:fldChar>
      </w:r>
      <w:r w:rsidR="00BF1623" w:rsidRPr="000B60AA">
        <w:rPr>
          <w:rFonts w:ascii="Book Antiqua" w:hAnsi="Book Antiqua"/>
        </w:rPr>
        <w:instrText xml:space="preserve"> ADDIN EN.CITE.DATA </w:instrText>
      </w:r>
      <w:r w:rsidR="00BF1623" w:rsidRPr="000B60AA">
        <w:rPr>
          <w:rFonts w:ascii="Book Antiqua" w:hAnsi="Book Antiqua"/>
        </w:rPr>
      </w:r>
      <w:r w:rsidR="00BF1623" w:rsidRPr="000B60AA">
        <w:rPr>
          <w:rFonts w:ascii="Book Antiqua" w:hAnsi="Book Antiqua"/>
        </w:rPr>
        <w:fldChar w:fldCharType="end"/>
      </w:r>
      <w:r w:rsidR="003B244C" w:rsidRPr="000B60AA">
        <w:rPr>
          <w:rFonts w:ascii="Book Antiqua" w:hAnsi="Book Antiqua"/>
        </w:rPr>
      </w:r>
      <w:r w:rsidR="003B244C" w:rsidRPr="000B60AA">
        <w:rPr>
          <w:rFonts w:ascii="Book Antiqua" w:hAnsi="Book Antiqua"/>
        </w:rPr>
        <w:fldChar w:fldCharType="separate"/>
      </w:r>
      <w:hyperlink w:anchor="_ENREF_63" w:tooltip="Kim, 1996 #1908" w:history="1">
        <w:r w:rsidR="00E43AE9" w:rsidRPr="000B60AA">
          <w:rPr>
            <w:rFonts w:ascii="Book Antiqua" w:hAnsi="Book Antiqua"/>
            <w:noProof/>
            <w:vertAlign w:val="superscript"/>
          </w:rPr>
          <w:t>63</w:t>
        </w:r>
      </w:hyperlink>
      <w:r w:rsidR="00EF397B">
        <w:rPr>
          <w:rFonts w:ascii="Book Antiqua" w:hAnsi="Book Antiqua"/>
          <w:noProof/>
          <w:vertAlign w:val="superscript"/>
        </w:rPr>
        <w:t>,</w:t>
      </w:r>
      <w:hyperlink w:anchor="_ENREF_64" w:tooltip="Kim, 1999 #894" w:history="1">
        <w:r w:rsidR="00E43AE9" w:rsidRPr="000B60AA">
          <w:rPr>
            <w:rFonts w:ascii="Book Antiqua" w:hAnsi="Book Antiqua"/>
            <w:noProof/>
            <w:vertAlign w:val="superscript"/>
          </w:rPr>
          <w:t>64</w:t>
        </w:r>
      </w:hyperlink>
      <w:r w:rsidR="003B244C" w:rsidRPr="000B60AA">
        <w:rPr>
          <w:rFonts w:ascii="Book Antiqua" w:hAnsi="Book Antiqua"/>
        </w:rPr>
        <w:fldChar w:fldCharType="end"/>
      </w:r>
      <w:r w:rsidR="00EF397B">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Kim </w:t>
      </w:r>
      <w:r w:rsidR="001A43E9" w:rsidRPr="000B60AA">
        <w:rPr>
          <w:rFonts w:ascii="Book Antiqua" w:hAnsi="Book Antiqua"/>
        </w:rPr>
        <w:t>demonstrated</w:t>
      </w:r>
      <w:r w:rsidRPr="000B60AA">
        <w:rPr>
          <w:rFonts w:ascii="Book Antiqua" w:hAnsi="Book Antiqua"/>
        </w:rPr>
        <w:t xml:space="preserve"> that </w:t>
      </w:r>
      <w:r w:rsidR="00160043" w:rsidRPr="000B60AA">
        <w:rPr>
          <w:rFonts w:ascii="Book Antiqua" w:hAnsi="Book Antiqua"/>
        </w:rPr>
        <w:t xml:space="preserve">IS in dog myocardium </w:t>
      </w:r>
      <w:r w:rsidR="001A43E9" w:rsidRPr="000B60AA">
        <w:rPr>
          <w:rFonts w:ascii="Book Antiqua" w:hAnsi="Book Antiqua"/>
        </w:rPr>
        <w:t xml:space="preserve">on </w:t>
      </w:r>
      <w:r w:rsidR="00160043" w:rsidRPr="000B60AA">
        <w:rPr>
          <w:rFonts w:ascii="Book Antiqua" w:hAnsi="Book Antiqua"/>
          <w:i/>
        </w:rPr>
        <w:t>ex-vivo</w:t>
      </w:r>
      <w:r w:rsidR="00160043" w:rsidRPr="000B60AA">
        <w:rPr>
          <w:rFonts w:ascii="Book Antiqua" w:hAnsi="Book Antiqua"/>
        </w:rPr>
        <w:t xml:space="preserve"> </w:t>
      </w:r>
      <w:r w:rsidR="001A43E9" w:rsidRPr="000B60AA">
        <w:rPr>
          <w:rFonts w:ascii="Book Antiqua" w:hAnsi="Book Antiqua"/>
        </w:rPr>
        <w:t xml:space="preserve">CMR </w:t>
      </w:r>
      <w:r w:rsidRPr="000B60AA">
        <w:rPr>
          <w:rFonts w:ascii="Book Antiqua" w:hAnsi="Book Antiqua"/>
        </w:rPr>
        <w:t>corresponded closely with IS derived from tetrazolium</w:t>
      </w:r>
      <w:r w:rsidR="00596433" w:rsidRPr="000B60AA">
        <w:rPr>
          <w:rFonts w:ascii="Book Antiqua" w:hAnsi="Book Antiqua"/>
        </w:rPr>
        <w:t xml:space="preserve"> (TTC</w:t>
      </w:r>
      <w:r w:rsidR="00962B4A" w:rsidRPr="000B60AA">
        <w:rPr>
          <w:rFonts w:ascii="Book Antiqua" w:hAnsi="Book Antiqua"/>
        </w:rPr>
        <w:t>)</w:t>
      </w:r>
      <w:r w:rsidRPr="000B60AA">
        <w:rPr>
          <w:rFonts w:ascii="Book Antiqua" w:hAnsi="Book Antiqua"/>
        </w:rPr>
        <w:t xml:space="preserve"> staining (r</w:t>
      </w:r>
      <w:r w:rsidR="00EF397B">
        <w:rPr>
          <w:rFonts w:ascii="Book Antiqua" w:eastAsia="宋体" w:hAnsi="Book Antiqua" w:hint="eastAsia"/>
          <w:lang w:eastAsia="zh-CN"/>
        </w:rPr>
        <w:t xml:space="preserve"> </w:t>
      </w:r>
      <w:r w:rsidRPr="000B60AA">
        <w:rPr>
          <w:rFonts w:ascii="Book Antiqua" w:hAnsi="Book Antiqua"/>
        </w:rPr>
        <w:t>=</w:t>
      </w:r>
      <w:r w:rsidR="00EF397B">
        <w:rPr>
          <w:rFonts w:ascii="Book Antiqua" w:eastAsia="宋体" w:hAnsi="Book Antiqua" w:hint="eastAsia"/>
          <w:lang w:eastAsia="zh-CN"/>
        </w:rPr>
        <w:t xml:space="preserve"> </w:t>
      </w:r>
      <w:r w:rsidRPr="000B60AA">
        <w:rPr>
          <w:rFonts w:ascii="Book Antiqua" w:hAnsi="Book Antiqua"/>
        </w:rPr>
        <w:t>0.99)</w:t>
      </w:r>
      <w:r w:rsidR="00EF397B">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LaW08L0F1dGhvcj48WWVhcj4xOTk5PC9ZZWFyPjxSZWNO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</w:fldData>
        </w:fldChar>
      </w:r>
      <w:r w:rsidR="00085099" w:rsidRPr="000B60AA">
        <w:rPr>
          <w:rFonts w:ascii="Book Antiqua" w:hAnsi="Book Antiqua"/>
        </w:rPr>
        <w:instrText xml:space="preserve"> ADDIN EN.CITE </w:instrText>
      </w:r>
      <w:r w:rsidR="00085099" w:rsidRPr="000B60AA">
        <w:rPr>
          <w:rFonts w:ascii="Book Antiqua" w:hAnsi="Book Antiqua"/>
        </w:rPr>
        <w:fldChar w:fldCharType="begin">
          <w:fldData xml:space="preserve">PEVuZE5vdGU+PENpdGU+PEF1dGhvcj5LaW08L0F1dGhvcj48WWVhcj4xOTk5PC9ZZWFyPjxSZWNO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</w:fldData>
        </w:fldChar>
      </w:r>
      <w:r w:rsidR="00085099" w:rsidRPr="000B60AA">
        <w:rPr>
          <w:rFonts w:ascii="Book Antiqua" w:hAnsi="Book Antiqua"/>
        </w:rPr>
        <w:instrText xml:space="preserve"> ADDIN EN.CITE.DATA </w:instrText>
      </w:r>
      <w:r w:rsidR="00085099" w:rsidRPr="000B60AA">
        <w:rPr>
          <w:rFonts w:ascii="Book Antiqua" w:hAnsi="Book Antiqua"/>
        </w:rPr>
      </w:r>
      <w:r w:rsidR="00085099"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5" w:tooltip="Wagner, 2003 #914" w:history="1">
        <w:r w:rsidR="00E43AE9" w:rsidRPr="000B60AA">
          <w:rPr>
            <w:rFonts w:ascii="Book Antiqua" w:hAnsi="Book Antiqua"/>
            <w:noProof/>
            <w:vertAlign w:val="superscript"/>
          </w:rPr>
          <w:t>15</w:t>
        </w:r>
      </w:hyperlink>
      <w:r w:rsidR="00EF397B">
        <w:rPr>
          <w:rFonts w:ascii="Book Antiqua" w:hAnsi="Book Antiqua"/>
          <w:noProof/>
          <w:vertAlign w:val="superscript"/>
        </w:rPr>
        <w:t>,</w:t>
      </w:r>
      <w:hyperlink w:anchor="_ENREF_64" w:tooltip="Kim, 1999 #894" w:history="1">
        <w:r w:rsidR="00E43AE9" w:rsidRPr="000B60AA">
          <w:rPr>
            <w:rFonts w:ascii="Book Antiqua" w:hAnsi="Book Antiqua"/>
            <w:noProof/>
            <w:vertAlign w:val="superscript"/>
          </w:rPr>
          <w:t>64</w:t>
        </w:r>
      </w:hyperlink>
      <w:r w:rsidRPr="000B60AA">
        <w:rPr>
          <w:rFonts w:ascii="Book Antiqua" w:hAnsi="Book Antiqua"/>
        </w:rPr>
        <w:fldChar w:fldCharType="end"/>
      </w:r>
      <w:r w:rsidR="00EF397B">
        <w:rPr>
          <w:rFonts w:ascii="Book Antiqua" w:eastAsia="宋体" w:hAnsi="Book Antiqua" w:hint="eastAsia"/>
          <w:vertAlign w:val="superscript"/>
          <w:lang w:eastAsia="zh-CN"/>
        </w:rPr>
        <w:t>]</w:t>
      </w:r>
      <w:r w:rsidRPr="000B60AA">
        <w:rPr>
          <w:rFonts w:ascii="Book Antiqua" w:hAnsi="Book Antiqua"/>
        </w:rPr>
        <w:t xml:space="preserve">. </w:t>
      </w:r>
      <w:r w:rsidR="00426917" w:rsidRPr="000B60AA">
        <w:rPr>
          <w:rFonts w:ascii="Book Antiqua" w:hAnsi="Book Antiqua"/>
        </w:rPr>
        <w:t xml:space="preserve">LGE has higher sensitivity for </w:t>
      </w:r>
      <w:r w:rsidR="00D24A8F" w:rsidRPr="000B60AA">
        <w:rPr>
          <w:rFonts w:ascii="Book Antiqua" w:hAnsi="Book Antiqua"/>
        </w:rPr>
        <w:t xml:space="preserve">infarct </w:t>
      </w:r>
      <w:r w:rsidR="00426917" w:rsidRPr="000B60AA">
        <w:rPr>
          <w:rFonts w:ascii="Book Antiqua" w:hAnsi="Book Antiqua"/>
        </w:rPr>
        <w:t xml:space="preserve">detection compared </w:t>
      </w:r>
      <w:r w:rsidR="00D24A8F" w:rsidRPr="000B60AA">
        <w:rPr>
          <w:rFonts w:ascii="Book Antiqua" w:hAnsi="Book Antiqua"/>
        </w:rPr>
        <w:t xml:space="preserve">with </w:t>
      </w:r>
      <w:r w:rsidR="00426917" w:rsidRPr="000B60AA">
        <w:rPr>
          <w:rFonts w:ascii="Book Antiqua" w:hAnsi="Book Antiqua"/>
        </w:rPr>
        <w:t>SPECT.</w:t>
      </w:r>
      <w:r w:rsidR="000B60AA">
        <w:rPr>
          <w:rFonts w:ascii="Book Antiqua" w:hAnsi="Book Antiqua"/>
        </w:rPr>
        <w:t xml:space="preserve"> </w:t>
      </w:r>
      <w:r w:rsidR="00426917" w:rsidRPr="000B60AA">
        <w:rPr>
          <w:rFonts w:ascii="Book Antiqua" w:hAnsi="Book Antiqua"/>
        </w:rPr>
        <w:t xml:space="preserve">In an experimental model of MI, CMR </w:t>
      </w:r>
      <w:r w:rsidRPr="000B60AA">
        <w:rPr>
          <w:rFonts w:ascii="Book Antiqua" w:hAnsi="Book Antiqua"/>
        </w:rPr>
        <w:t xml:space="preserve">LGE detected 92% of </w:t>
      </w:r>
      <w:r w:rsidR="00426917" w:rsidRPr="000B60AA">
        <w:rPr>
          <w:rFonts w:ascii="Book Antiqua" w:hAnsi="Book Antiqua"/>
        </w:rPr>
        <w:t xml:space="preserve">all </w:t>
      </w:r>
      <w:r w:rsidRPr="000B60AA">
        <w:rPr>
          <w:rFonts w:ascii="Book Antiqua" w:hAnsi="Book Antiqua"/>
        </w:rPr>
        <w:t>segments with subendocardial infarction (&lt;</w:t>
      </w:r>
      <w:r w:rsidR="004D615A">
        <w:rPr>
          <w:rFonts w:ascii="Book Antiqua" w:eastAsia="宋体" w:hAnsi="Book Antiqua" w:hint="eastAsia"/>
          <w:lang w:eastAsia="zh-CN"/>
        </w:rPr>
        <w:t xml:space="preserve"> </w:t>
      </w:r>
      <w:r w:rsidRPr="000B60AA">
        <w:rPr>
          <w:rFonts w:ascii="Book Antiqua" w:hAnsi="Book Antiqua"/>
        </w:rPr>
        <w:t xml:space="preserve">50% transmurality) </w:t>
      </w:r>
      <w:r w:rsidR="003B244C" w:rsidRPr="000B60AA">
        <w:rPr>
          <w:rFonts w:ascii="Book Antiqua" w:hAnsi="Book Antiqua"/>
        </w:rPr>
        <w:t xml:space="preserve">compared with </w:t>
      </w:r>
      <w:r w:rsidR="00426917" w:rsidRPr="000B60AA">
        <w:rPr>
          <w:rFonts w:ascii="Book Antiqua" w:hAnsi="Book Antiqua"/>
        </w:rPr>
        <w:t xml:space="preserve">only </w:t>
      </w:r>
      <w:r w:rsidRPr="000B60AA">
        <w:rPr>
          <w:rFonts w:ascii="Book Antiqua" w:hAnsi="Book Antiqua"/>
        </w:rPr>
        <w:t>28%</w:t>
      </w:r>
      <w:r w:rsidR="003B244C" w:rsidRPr="000B60AA">
        <w:rPr>
          <w:rFonts w:ascii="Book Antiqua" w:hAnsi="Book Antiqua"/>
        </w:rPr>
        <w:t xml:space="preserve"> with </w:t>
      </w:r>
      <w:proofErr w:type="gramStart"/>
      <w:r w:rsidR="003B244C" w:rsidRPr="000B60AA">
        <w:rPr>
          <w:rFonts w:ascii="Book Antiqua" w:hAnsi="Book Antiqua"/>
        </w:rPr>
        <w:t>SPECT</w:t>
      </w:r>
      <w:r w:rsidR="00251BB9">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5" \o "Wagner, 2003 #914"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XYWduZXI8L0F1dGhvcj48WWVhcj4yMDAzPC9ZZWFyPjxS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XYWduZXI8L0F1dGhvcj48WWVhcj4yMDAzPC9ZZWFyPjxS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5</w:t>
      </w:r>
      <w:r w:rsidR="00E43AE9" w:rsidRPr="000B60AA">
        <w:rPr>
          <w:rFonts w:ascii="Book Antiqua" w:hAnsi="Book Antiqua"/>
        </w:rPr>
        <w:fldChar w:fldCharType="end"/>
      </w:r>
      <w:r w:rsidR="000B60AA" w:rsidRPr="000B60AA">
        <w:rPr>
          <w:rFonts w:ascii="Book Antiqua" w:hAnsi="Book Antiqua"/>
        </w:rPr>
        <w:fldChar w:fldCharType="end"/>
      </w:r>
      <w:r w:rsidR="00251BB9">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00426917" w:rsidRPr="000B60AA">
        <w:rPr>
          <w:rFonts w:ascii="Book Antiqua" w:hAnsi="Book Antiqua"/>
        </w:rPr>
        <w:t xml:space="preserve">In patients with MI, SPECT only detects </w:t>
      </w:r>
      <w:r w:rsidR="004D615A">
        <w:rPr>
          <w:rFonts w:ascii="Book Antiqua" w:eastAsia="宋体" w:hAnsi="Book Antiqua" w:hint="eastAsia"/>
          <w:lang w:eastAsia="zh-CN"/>
        </w:rPr>
        <w:t xml:space="preserve">approximately </w:t>
      </w:r>
      <w:r w:rsidR="00426917" w:rsidRPr="000B60AA">
        <w:rPr>
          <w:rFonts w:ascii="Book Antiqua" w:hAnsi="Book Antiqua"/>
        </w:rPr>
        <w:t>50% of the infarcts seen on LGE.</w:t>
      </w:r>
      <w:r w:rsidR="000B60AA">
        <w:rPr>
          <w:rFonts w:ascii="Book Antiqua" w:hAnsi="Book Antiqua"/>
        </w:rPr>
        <w:t xml:space="preserve"> </w:t>
      </w:r>
      <w:r w:rsidR="00426917" w:rsidRPr="000B60AA">
        <w:rPr>
          <w:rFonts w:ascii="Book Antiqua" w:hAnsi="Book Antiqua"/>
        </w:rPr>
        <w:t xml:space="preserve">The superior sensitivity is due to the increased spatial resolution </w:t>
      </w:r>
      <w:r w:rsidR="008A3BB0" w:rsidRPr="000B60AA">
        <w:rPr>
          <w:rFonts w:ascii="Book Antiqua" w:hAnsi="Book Antiqua"/>
        </w:rPr>
        <w:t xml:space="preserve">and reproducibility </w:t>
      </w:r>
      <w:r w:rsidR="00426917" w:rsidRPr="000B60AA">
        <w:rPr>
          <w:rFonts w:ascii="Book Antiqua" w:hAnsi="Book Antiqua"/>
        </w:rPr>
        <w:t xml:space="preserve">of </w:t>
      </w:r>
      <w:proofErr w:type="gramStart"/>
      <w:r w:rsidR="00426917" w:rsidRPr="000B60AA">
        <w:rPr>
          <w:rFonts w:ascii="Book Antiqua" w:hAnsi="Book Antiqua"/>
        </w:rPr>
        <w:t>CMR</w:t>
      </w:r>
      <w:r w:rsidR="004D615A">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60" \o "Mahrholdt, 2002 #1124"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NYWhyaG9sZHQ8L0F1dGhvcj48WWVhcj4yMDAyPC9ZZWFy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jMyMi03PC9wYWdlcz48dm9sdW1lPjEwNjwvdm9sdW1l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NYWhyaG9sZHQ8L0F1dGhvcj48WWVhcj4yMDAyPC9ZZWFy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jMyMi03PC9wYWdlcz48dm9sdW1lPjEwNjwvdm9sdW1l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60</w:t>
      </w:r>
      <w:r w:rsidR="00E43AE9" w:rsidRPr="000B60AA">
        <w:rPr>
          <w:rFonts w:ascii="Book Antiqua" w:hAnsi="Book Antiqua"/>
        </w:rPr>
        <w:fldChar w:fldCharType="end"/>
      </w:r>
      <w:r w:rsidR="000B60AA" w:rsidRPr="000B60AA">
        <w:rPr>
          <w:rFonts w:ascii="Book Antiqua" w:hAnsi="Book Antiqua"/>
        </w:rPr>
        <w:fldChar w:fldCharType="end"/>
      </w:r>
      <w:r w:rsidR="004D615A">
        <w:rPr>
          <w:rFonts w:ascii="Book Antiqua" w:eastAsia="宋体" w:hAnsi="Book Antiqua" w:hint="eastAsia"/>
          <w:vertAlign w:val="superscript"/>
          <w:lang w:eastAsia="zh-CN"/>
        </w:rPr>
        <w:t>]</w:t>
      </w:r>
      <w:r w:rsidR="00721A1B" w:rsidRPr="000B60AA">
        <w:rPr>
          <w:rFonts w:ascii="Book Antiqua" w:hAnsi="Book Antiqua"/>
        </w:rPr>
        <w:t>.</w:t>
      </w:r>
    </w:p>
    <w:p w14:paraId="0D85136B" w14:textId="14E26853" w:rsidR="009017C0" w:rsidRPr="000B60AA" w:rsidRDefault="00160043" w:rsidP="004D615A">
      <w:pPr>
        <w:spacing w:line="360" w:lineRule="auto"/>
        <w:ind w:firstLineChars="100" w:firstLine="240"/>
        <w:jc w:val="both"/>
        <w:rPr>
          <w:rFonts w:ascii="Book Antiqua" w:hAnsi="Book Antiqua"/>
        </w:rPr>
      </w:pPr>
      <w:r w:rsidRPr="000B60AA">
        <w:rPr>
          <w:rFonts w:ascii="Book Antiqua" w:hAnsi="Book Antiqua"/>
        </w:rPr>
        <w:t xml:space="preserve">Since gadolinium </w:t>
      </w:r>
      <w:r w:rsidR="003F30F4" w:rsidRPr="000B60AA">
        <w:rPr>
          <w:rFonts w:ascii="Book Antiqua" w:hAnsi="Book Antiqua"/>
        </w:rPr>
        <w:t>is distributed throughout</w:t>
      </w:r>
      <w:r w:rsidRPr="000B60AA">
        <w:rPr>
          <w:rFonts w:ascii="Book Antiqua" w:hAnsi="Book Antiqua"/>
        </w:rPr>
        <w:t xml:space="preserve"> the extracellular space, gadolinium contrast agents are not </w:t>
      </w:r>
      <w:r w:rsidR="00656B3E" w:rsidRPr="000B60AA">
        <w:rPr>
          <w:rFonts w:ascii="Book Antiqua" w:hAnsi="Book Antiqua"/>
        </w:rPr>
        <w:t>specific to necrosis.</w:t>
      </w:r>
      <w:r w:rsidR="000B60AA">
        <w:rPr>
          <w:rFonts w:ascii="Book Antiqua" w:hAnsi="Book Antiqua"/>
        </w:rPr>
        <w:t xml:space="preserve"> </w:t>
      </w:r>
      <w:r w:rsidR="00AD4175" w:rsidRPr="000B60AA">
        <w:rPr>
          <w:rFonts w:ascii="Book Antiqua" w:hAnsi="Book Antiqua"/>
        </w:rPr>
        <w:t>Acutely</w:t>
      </w:r>
      <w:r w:rsidR="00C943D1" w:rsidRPr="000B60AA">
        <w:rPr>
          <w:rFonts w:ascii="Book Antiqua" w:hAnsi="Book Antiqua"/>
        </w:rPr>
        <w:t xml:space="preserve">, </w:t>
      </w:r>
      <w:r w:rsidR="00B10D35" w:rsidRPr="000B60AA">
        <w:rPr>
          <w:rFonts w:ascii="Book Antiqua" w:hAnsi="Book Antiqua" w:cs="Times New Roman"/>
        </w:rPr>
        <w:t>the area of LGE detects not only necrotic cells but also the increased (oedematous) interstitium surrouding viable cells, and thus can overestimate true IS</w:t>
      </w:r>
      <w:r w:rsidR="00C943D1" w:rsidRPr="000B60AA">
        <w:rPr>
          <w:rFonts w:ascii="Book Antiqua" w:hAnsi="Book Antiqua"/>
        </w:rPr>
        <w:t>.</w:t>
      </w:r>
      <w:r w:rsidR="000B60AA">
        <w:rPr>
          <w:rFonts w:ascii="Book Antiqua" w:hAnsi="Book Antiqua"/>
        </w:rPr>
        <w:t xml:space="preserve"> </w:t>
      </w:r>
      <w:r w:rsidR="00EE119B" w:rsidRPr="000B60AA">
        <w:rPr>
          <w:rFonts w:ascii="Book Antiqua" w:hAnsi="Book Antiqua"/>
        </w:rPr>
        <w:t>Studies of IS chronology in humans corroborate this</w:t>
      </w:r>
      <w:r w:rsidR="00AD4175" w:rsidRPr="000B60AA">
        <w:rPr>
          <w:rFonts w:ascii="Book Antiqua" w:hAnsi="Book Antiqua"/>
        </w:rPr>
        <w:t xml:space="preserve"> (</w:t>
      </w:r>
      <w:r w:rsidR="00A172D8" w:rsidRPr="000B60AA">
        <w:rPr>
          <w:rFonts w:ascii="Book Antiqua" w:hAnsi="Book Antiqua"/>
        </w:rPr>
        <w:t xml:space="preserve">Table </w:t>
      </w:r>
      <w:r w:rsidR="00827741" w:rsidRPr="000B60AA">
        <w:rPr>
          <w:rFonts w:ascii="Book Antiqua" w:hAnsi="Book Antiqua"/>
        </w:rPr>
        <w:t>4</w:t>
      </w:r>
      <w:r w:rsidR="00AD4175" w:rsidRPr="000B60AA">
        <w:rPr>
          <w:rFonts w:ascii="Book Antiqua" w:hAnsi="Book Antiqua"/>
        </w:rPr>
        <w:t>)</w:t>
      </w:r>
      <w:r w:rsidR="00EE119B" w:rsidRPr="000B60AA">
        <w:rPr>
          <w:rFonts w:ascii="Book Antiqua" w:hAnsi="Book Antiqua"/>
        </w:rPr>
        <w:t>.</w:t>
      </w:r>
      <w:r w:rsidR="000B60AA">
        <w:rPr>
          <w:rFonts w:ascii="Book Antiqua" w:hAnsi="Book Antiqua"/>
        </w:rPr>
        <w:t xml:space="preserve"> </w:t>
      </w:r>
      <w:r w:rsidR="00484C89" w:rsidRPr="000B60AA">
        <w:rPr>
          <w:rFonts w:ascii="Book Antiqua" w:hAnsi="Book Antiqua"/>
        </w:rPr>
        <w:t xml:space="preserve">Indeed, severely dysfunctional segments with </w:t>
      </w:r>
      <w:r w:rsidR="00754AC3" w:rsidRPr="000B60AA">
        <w:rPr>
          <w:rFonts w:ascii="Book Antiqua" w:hAnsi="Book Antiqua"/>
        </w:rPr>
        <w:t xml:space="preserve">minimal myocardial salvage </w:t>
      </w:r>
      <w:r w:rsidR="00484C89" w:rsidRPr="000B60AA">
        <w:rPr>
          <w:rFonts w:ascii="Book Antiqua" w:hAnsi="Book Antiqua"/>
        </w:rPr>
        <w:t>early post STEMI can show significant functional improvement at follow-</w:t>
      </w:r>
      <w:proofErr w:type="gramStart"/>
      <w:r w:rsidR="00484C89" w:rsidRPr="000B60AA">
        <w:rPr>
          <w:rFonts w:ascii="Book Antiqua" w:hAnsi="Book Antiqua"/>
        </w:rPr>
        <w:t>up</w:t>
      </w:r>
      <w:r w:rsidR="004D615A">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73" \o "O'Regan, 2013 #1645"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PJmFwb3M7UmVnYW48L0F1dGhvcj48WWVhcj4yMDEzPC9Z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PJmFwb3M7UmVnYW48L0F1dGhvcj48WWVhcj4yMDEzPC9Z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73</w:t>
      </w:r>
      <w:r w:rsidR="00E43AE9" w:rsidRPr="000B60AA">
        <w:rPr>
          <w:rFonts w:ascii="Book Antiqua" w:hAnsi="Book Antiqua"/>
        </w:rPr>
        <w:fldChar w:fldCharType="end"/>
      </w:r>
      <w:r w:rsidR="000B60AA" w:rsidRPr="000B60AA">
        <w:rPr>
          <w:rFonts w:ascii="Book Antiqua" w:hAnsi="Book Antiqua"/>
        </w:rPr>
        <w:fldChar w:fldCharType="end"/>
      </w:r>
      <w:r w:rsidR="004D615A">
        <w:rPr>
          <w:rFonts w:ascii="Book Antiqua" w:eastAsia="宋体" w:hAnsi="Book Antiqua" w:hint="eastAsia"/>
          <w:vertAlign w:val="superscript"/>
          <w:lang w:eastAsia="zh-CN"/>
        </w:rPr>
        <w:t>]</w:t>
      </w:r>
      <w:r w:rsidR="00286906" w:rsidRPr="000B60AA">
        <w:rPr>
          <w:rFonts w:ascii="Book Antiqua" w:hAnsi="Book Antiqua"/>
        </w:rPr>
        <w:t xml:space="preserve">. </w:t>
      </w:r>
    </w:p>
    <w:p w14:paraId="673A5AC3" w14:textId="0E25B2A4" w:rsidR="00E92A38" w:rsidRPr="000B60AA" w:rsidRDefault="00E537D7" w:rsidP="000A578C">
      <w:pPr>
        <w:spacing w:line="360" w:lineRule="auto"/>
        <w:ind w:firstLineChars="100" w:firstLine="240"/>
        <w:jc w:val="both"/>
        <w:rPr>
          <w:rFonts w:ascii="Book Antiqua" w:hAnsi="Book Antiqua"/>
        </w:rPr>
      </w:pPr>
      <w:r w:rsidRPr="000B60AA">
        <w:rPr>
          <w:rFonts w:ascii="Book Antiqua" w:hAnsi="Book Antiqua"/>
        </w:rPr>
        <w:t>The majority of IS reduction occurs</w:t>
      </w:r>
      <w:r w:rsidR="00D450D8" w:rsidRPr="000B60AA">
        <w:rPr>
          <w:rFonts w:ascii="Book Antiqua" w:hAnsi="Book Antiqua"/>
        </w:rPr>
        <w:t xml:space="preserve"> relatively early p</w:t>
      </w:r>
      <w:r w:rsidR="0081352B">
        <w:rPr>
          <w:rFonts w:ascii="Book Antiqua" w:hAnsi="Book Antiqua"/>
        </w:rPr>
        <w:t>ost STEMI, particularly by 1 w</w:t>
      </w:r>
      <w:r w:rsidR="00D450D8" w:rsidRPr="000B60AA">
        <w:rPr>
          <w:rFonts w:ascii="Book Antiqua" w:hAnsi="Book Antiqua"/>
        </w:rPr>
        <w:t>k</w:t>
      </w:r>
      <w:r w:rsidR="00127BBC" w:rsidRPr="000B60AA">
        <w:rPr>
          <w:rFonts w:ascii="Book Antiqua" w:hAnsi="Book Antiqua"/>
        </w:rPr>
        <w:t>.</w:t>
      </w:r>
      <w:r w:rsidR="000B60AA">
        <w:rPr>
          <w:rFonts w:ascii="Book Antiqua" w:hAnsi="Book Antiqua"/>
        </w:rPr>
        <w:t xml:space="preserve"> </w:t>
      </w:r>
      <w:r w:rsidR="001E771E" w:rsidRPr="000B60AA">
        <w:rPr>
          <w:rFonts w:ascii="Book Antiqua" w:hAnsi="Book Antiqua"/>
        </w:rPr>
        <w:t xml:space="preserve">Indeed </w:t>
      </w:r>
      <w:r w:rsidR="001205C7">
        <w:rPr>
          <w:rFonts w:ascii="Book Antiqua" w:hAnsi="Book Antiqua"/>
        </w:rPr>
        <w:t>IS assessed at 1 w</w:t>
      </w:r>
      <w:r w:rsidR="00A057AF" w:rsidRPr="000B60AA">
        <w:rPr>
          <w:rFonts w:ascii="Book Antiqua" w:hAnsi="Book Antiqua"/>
        </w:rPr>
        <w:t>k</w:t>
      </w:r>
      <w:r w:rsidR="001733B1" w:rsidRPr="000B60AA">
        <w:rPr>
          <w:rFonts w:ascii="Book Antiqua" w:hAnsi="Book Antiqua"/>
        </w:rPr>
        <w:t xml:space="preserve"> has been shown to </w:t>
      </w:r>
      <w:r w:rsidR="00F143CE" w:rsidRPr="000B60AA">
        <w:rPr>
          <w:rFonts w:ascii="Book Antiqua" w:hAnsi="Book Antiqua"/>
        </w:rPr>
        <w:t xml:space="preserve">closely correlate with final </w:t>
      </w:r>
      <w:proofErr w:type="gramStart"/>
      <w:r w:rsidR="00F143CE" w:rsidRPr="000B60AA">
        <w:rPr>
          <w:rFonts w:ascii="Book Antiqua" w:hAnsi="Book Antiqua"/>
        </w:rPr>
        <w:t>IS</w:t>
      </w:r>
      <w:r w:rsidR="0081352B">
        <w:rPr>
          <w:rFonts w:ascii="Book Antiqua" w:eastAsia="宋体" w:hAnsi="Book Antiqua" w:hint="eastAsia"/>
          <w:vertAlign w:val="superscript"/>
          <w:lang w:eastAsia="zh-CN"/>
        </w:rPr>
        <w:t>[</w:t>
      </w:r>
      <w:proofErr w:type="gramEnd"/>
      <w:r w:rsidR="009C1F2E" w:rsidRPr="000B60AA">
        <w:rPr>
          <w:rFonts w:ascii="Book Antiqua" w:hAnsi="Book Antiqua"/>
        </w:rPr>
        <w:fldChar w:fldCharType="begin">
          <w:fldData xml:space="preserve">PEVuZE5vdGU+PENpdGU+PEF1dGhvcj5NYXRoZXI8L0F1dGhvcj48WWVhcj4yMDExPC9ZZWFyPjxS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NYXRoZXI8L0F1dGhvcj48WWVhcj4yMDExPC9ZZWFyPjxS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9C1F2E" w:rsidRPr="000B60AA">
        <w:rPr>
          <w:rFonts w:ascii="Book Antiqua" w:hAnsi="Book Antiqua"/>
        </w:rPr>
      </w:r>
      <w:r w:rsidR="009C1F2E" w:rsidRPr="000B60AA">
        <w:rPr>
          <w:rFonts w:ascii="Book Antiqua" w:hAnsi="Book Antiqua"/>
        </w:rPr>
        <w:fldChar w:fldCharType="separate"/>
      </w:r>
      <w:hyperlink w:anchor="_ENREF_7" w:tooltip="Engblom, 2009 #1335" w:history="1">
        <w:r w:rsidR="00E43AE9" w:rsidRPr="000B60AA">
          <w:rPr>
            <w:rFonts w:ascii="Book Antiqua" w:hAnsi="Book Antiqua"/>
            <w:noProof/>
            <w:vertAlign w:val="superscript"/>
          </w:rPr>
          <w:t>7</w:t>
        </w:r>
      </w:hyperlink>
      <w:r w:rsidR="0081352B">
        <w:rPr>
          <w:rFonts w:ascii="Book Antiqua" w:hAnsi="Book Antiqua"/>
          <w:noProof/>
          <w:vertAlign w:val="superscript"/>
        </w:rPr>
        <w:t>,</w:t>
      </w:r>
      <w:hyperlink w:anchor="_ENREF_9" w:tooltip="Ibrahim, 2010 #892" w:history="1">
        <w:r w:rsidR="00E43AE9" w:rsidRPr="000B60AA">
          <w:rPr>
            <w:rFonts w:ascii="Book Antiqua" w:hAnsi="Book Antiqua"/>
            <w:noProof/>
            <w:vertAlign w:val="superscript"/>
          </w:rPr>
          <w:t>9</w:t>
        </w:r>
      </w:hyperlink>
      <w:r w:rsidR="0081352B">
        <w:rPr>
          <w:rFonts w:ascii="Book Antiqua" w:hAnsi="Book Antiqua"/>
          <w:noProof/>
          <w:vertAlign w:val="superscript"/>
        </w:rPr>
        <w:t>,</w:t>
      </w:r>
      <w:hyperlink w:anchor="_ENREF_18" w:tooltip="Mather, 2011 #903" w:history="1">
        <w:r w:rsidR="00E43AE9" w:rsidRPr="000B60AA">
          <w:rPr>
            <w:rFonts w:ascii="Book Antiqua" w:hAnsi="Book Antiqua"/>
            <w:noProof/>
            <w:vertAlign w:val="superscript"/>
          </w:rPr>
          <w:t>18</w:t>
        </w:r>
      </w:hyperlink>
      <w:r w:rsidR="009C1F2E" w:rsidRPr="000B60AA">
        <w:rPr>
          <w:rFonts w:ascii="Book Antiqua" w:hAnsi="Book Antiqua"/>
        </w:rPr>
        <w:fldChar w:fldCharType="end"/>
      </w:r>
      <w:r w:rsidR="0081352B">
        <w:rPr>
          <w:rFonts w:ascii="Book Antiqua" w:eastAsia="宋体" w:hAnsi="Book Antiqua" w:hint="eastAsia"/>
          <w:vertAlign w:val="superscript"/>
          <w:lang w:eastAsia="zh-CN"/>
        </w:rPr>
        <w:t>]</w:t>
      </w:r>
      <w:r w:rsidR="00127BBC" w:rsidRPr="000B60AA">
        <w:rPr>
          <w:rFonts w:ascii="Book Antiqua" w:hAnsi="Book Antiqua"/>
        </w:rPr>
        <w:t xml:space="preserve">. </w:t>
      </w:r>
      <w:r w:rsidR="00D62FA1" w:rsidRPr="000B60AA">
        <w:rPr>
          <w:rFonts w:ascii="Book Antiqua" w:hAnsi="Book Antiqua"/>
        </w:rPr>
        <w:t>O</w:t>
      </w:r>
      <w:r w:rsidR="001356AB" w:rsidRPr="000B60AA">
        <w:rPr>
          <w:rFonts w:ascii="Book Antiqua" w:hAnsi="Book Antiqua"/>
        </w:rPr>
        <w:t xml:space="preserve">verestimation of necrosis by LGE-derived IS early post STEMI is </w:t>
      </w:r>
      <w:r w:rsidR="00D365F3" w:rsidRPr="000B60AA">
        <w:rPr>
          <w:rFonts w:ascii="Book Antiqua" w:hAnsi="Book Antiqua"/>
        </w:rPr>
        <w:t xml:space="preserve">due to a combination of </w:t>
      </w:r>
      <w:r w:rsidR="00846A06" w:rsidRPr="000B60AA">
        <w:rPr>
          <w:rFonts w:ascii="Book Antiqua" w:hAnsi="Book Antiqua"/>
        </w:rPr>
        <w:t>oedema</w:t>
      </w:r>
      <w:r w:rsidR="002C13F7" w:rsidRPr="000B60AA">
        <w:rPr>
          <w:rFonts w:ascii="Book Antiqua" w:hAnsi="Book Antiqua"/>
        </w:rPr>
        <w:t>,</w:t>
      </w:r>
      <w:r w:rsidR="00D365F3" w:rsidRPr="000B60AA">
        <w:rPr>
          <w:rFonts w:ascii="Book Antiqua" w:hAnsi="Book Antiqua"/>
        </w:rPr>
        <w:t xml:space="preserve"> </w:t>
      </w:r>
      <w:r w:rsidR="001356AB" w:rsidRPr="000B60AA">
        <w:rPr>
          <w:rFonts w:ascii="Book Antiqua" w:hAnsi="Book Antiqua"/>
        </w:rPr>
        <w:t xml:space="preserve">infarct resorption </w:t>
      </w:r>
      <w:r w:rsidR="002C13F7" w:rsidRPr="000B60AA">
        <w:rPr>
          <w:rFonts w:ascii="Book Antiqua" w:hAnsi="Book Antiqua"/>
        </w:rPr>
        <w:t>and partial volume effects</w:t>
      </w:r>
      <w:r w:rsidR="00913E5E" w:rsidRPr="000B60AA">
        <w:rPr>
          <w:rFonts w:ascii="Book Antiqua" w:hAnsi="Book Antiqua"/>
        </w:rPr>
        <w:t>.</w:t>
      </w:r>
      <w:r w:rsidR="000B60AA">
        <w:rPr>
          <w:rFonts w:ascii="Book Antiqua" w:hAnsi="Book Antiqua"/>
        </w:rPr>
        <w:t xml:space="preserve"> </w:t>
      </w:r>
      <w:r w:rsidR="00846A06" w:rsidRPr="000B60AA">
        <w:rPr>
          <w:rFonts w:ascii="Book Antiqua" w:hAnsi="Book Antiqua"/>
        </w:rPr>
        <w:t xml:space="preserve">Oedema results in an overestimation of LGE IS due to increased extracellular water content and thus volume of distribution of contrast </w:t>
      </w:r>
      <w:proofErr w:type="gramStart"/>
      <w:r w:rsidR="00846A06" w:rsidRPr="000B60AA">
        <w:rPr>
          <w:rFonts w:ascii="Book Antiqua" w:hAnsi="Book Antiqua"/>
        </w:rPr>
        <w:t>agent</w:t>
      </w:r>
      <w:r w:rsidR="0081352B">
        <w:rPr>
          <w:rFonts w:ascii="Book Antiqua" w:eastAsia="宋体" w:hAnsi="Book Antiqua" w:hint="eastAsia"/>
          <w:vertAlign w:val="superscript"/>
          <w:lang w:eastAsia="zh-CN"/>
        </w:rPr>
        <w:t>[</w:t>
      </w:r>
      <w:proofErr w:type="gramEnd"/>
      <w:r w:rsidR="00F9710A" w:rsidRPr="000B60AA">
        <w:rPr>
          <w:rFonts w:ascii="Book Antiqua" w:hAnsi="Book Antiqua"/>
        </w:rPr>
        <w:fldChar w:fldCharType="begin">
          <w:fldData xml:space="preserve">PEVuZE5vdGU+PENpdGU+PEF1dGhvcj5BbWFkbzwvQXV0aG9yPjxZZWFyPjIwMDQ8L1llYXI+PFJl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TkwMi0xMDwvcGFnZXM+PHZvbHVtZT45Mjwvdm9sdW1lPjxu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</w:fldData>
        </w:fldChar>
      </w:r>
      <w:r w:rsidR="007460EC" w:rsidRPr="000B60AA">
        <w:rPr>
          <w:rFonts w:ascii="Book Antiqua" w:hAnsi="Book Antiqua"/>
        </w:rPr>
        <w:instrText xml:space="preserve"> ADDIN EN.CITE </w:instrText>
      </w:r>
      <w:r w:rsidR="007460EC" w:rsidRPr="000B60AA">
        <w:rPr>
          <w:rFonts w:ascii="Book Antiqua" w:hAnsi="Book Antiqua"/>
        </w:rPr>
        <w:fldChar w:fldCharType="begin">
          <w:fldData xml:space="preserve">PEVuZE5vdGU+PENpdGU+PEF1dGhvcj5BbWFkbzwvQXV0aG9yPjxZZWFyPjIwMDQ8L1llYXI+PFJl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TkwMi0xMDwvcGFnZXM+PHZvbHVtZT45Mjwvdm9sdW1lPjxu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</w:fldData>
        </w:fldChar>
      </w:r>
      <w:r w:rsidR="007460EC" w:rsidRPr="000B60AA">
        <w:rPr>
          <w:rFonts w:ascii="Book Antiqua" w:hAnsi="Book Antiqua"/>
        </w:rPr>
        <w:instrText xml:space="preserve"> ADDIN EN.CITE.DATA </w:instrText>
      </w:r>
      <w:r w:rsidR="007460EC" w:rsidRPr="000B60AA">
        <w:rPr>
          <w:rFonts w:ascii="Book Antiqua" w:hAnsi="Book Antiqua"/>
        </w:rPr>
      </w:r>
      <w:r w:rsidR="007460EC" w:rsidRPr="000B60AA">
        <w:rPr>
          <w:rFonts w:ascii="Book Antiqua" w:hAnsi="Book Antiqua"/>
        </w:rPr>
        <w:fldChar w:fldCharType="end"/>
      </w:r>
      <w:r w:rsidR="00F9710A" w:rsidRPr="000B60AA">
        <w:rPr>
          <w:rFonts w:ascii="Book Antiqua" w:hAnsi="Book Antiqua"/>
        </w:rPr>
      </w:r>
      <w:r w:rsidR="00F9710A" w:rsidRPr="000B60AA">
        <w:rPr>
          <w:rFonts w:ascii="Book Antiqua" w:hAnsi="Book Antiqua"/>
        </w:rPr>
        <w:fldChar w:fldCharType="separate"/>
      </w:r>
      <w:hyperlink w:anchor="_ENREF_66" w:tooltip="Amado, 2004 #886" w:history="1">
        <w:r w:rsidR="00E43AE9" w:rsidRPr="000B60AA">
          <w:rPr>
            <w:rFonts w:ascii="Book Antiqua" w:hAnsi="Book Antiqua"/>
            <w:noProof/>
            <w:vertAlign w:val="superscript"/>
          </w:rPr>
          <w:t>66</w:t>
        </w:r>
      </w:hyperlink>
      <w:r w:rsidR="0081352B">
        <w:rPr>
          <w:rFonts w:ascii="Book Antiqua" w:hAnsi="Book Antiqua"/>
          <w:noProof/>
          <w:vertAlign w:val="superscript"/>
        </w:rPr>
        <w:t>,</w:t>
      </w:r>
      <w:hyperlink w:anchor="_ENREF_75" w:tooltip="Judd, 1995 #1915" w:history="1">
        <w:r w:rsidR="00E43AE9" w:rsidRPr="000B60AA">
          <w:rPr>
            <w:rFonts w:ascii="Book Antiqua" w:hAnsi="Book Antiqua"/>
            <w:noProof/>
            <w:vertAlign w:val="superscript"/>
          </w:rPr>
          <w:t>75</w:t>
        </w:r>
      </w:hyperlink>
      <w:r w:rsidR="00F9710A" w:rsidRPr="000B60AA">
        <w:rPr>
          <w:rFonts w:ascii="Book Antiqua" w:hAnsi="Book Antiqua"/>
        </w:rPr>
        <w:fldChar w:fldCharType="end"/>
      </w:r>
      <w:r w:rsidR="0081352B">
        <w:rPr>
          <w:rFonts w:ascii="Book Antiqua" w:eastAsia="宋体" w:hAnsi="Book Antiqua" w:hint="eastAsia"/>
          <w:vertAlign w:val="superscript"/>
          <w:lang w:eastAsia="zh-CN"/>
        </w:rPr>
        <w:t>]</w:t>
      </w:r>
      <w:r w:rsidR="00846A06" w:rsidRPr="000B60AA">
        <w:rPr>
          <w:rFonts w:ascii="Book Antiqua" w:hAnsi="Book Antiqua"/>
        </w:rPr>
        <w:t xml:space="preserve">. </w:t>
      </w:r>
    </w:p>
    <w:p w14:paraId="59B57828" w14:textId="5F730D51" w:rsidR="00CB0D6E" w:rsidRPr="000B60AA" w:rsidRDefault="00AA0A8D" w:rsidP="0081352B">
      <w:pPr>
        <w:spacing w:line="360" w:lineRule="auto"/>
        <w:ind w:firstLineChars="100" w:firstLine="240"/>
        <w:jc w:val="both"/>
        <w:rPr>
          <w:rFonts w:ascii="Book Antiqua" w:hAnsi="Book Antiqua"/>
        </w:rPr>
      </w:pPr>
      <w:r w:rsidRPr="000B60AA">
        <w:rPr>
          <w:rFonts w:ascii="Book Antiqua" w:hAnsi="Book Antiqua"/>
        </w:rPr>
        <w:t>Infarct resorption results from the healing process where collagenous scar tissue is produced</w:t>
      </w:r>
      <w:r w:rsidR="007A420C" w:rsidRPr="000B60AA">
        <w:rPr>
          <w:rFonts w:ascii="Book Antiqua" w:hAnsi="Book Antiqua"/>
        </w:rPr>
        <w:t xml:space="preserve"> to provide stability and tensile strength to necrotic </w:t>
      </w:r>
      <w:proofErr w:type="gramStart"/>
      <w:r w:rsidR="007A420C" w:rsidRPr="000B60AA">
        <w:rPr>
          <w:rFonts w:ascii="Book Antiqua" w:hAnsi="Book Antiqua"/>
        </w:rPr>
        <w:t>myocardium</w:t>
      </w:r>
      <w:r w:rsidR="0081352B">
        <w:rPr>
          <w:rFonts w:ascii="Book Antiqua" w:eastAsia="宋体" w:hAnsi="Book Antiqua" w:hint="eastAsia"/>
          <w:vertAlign w:val="superscript"/>
          <w:lang w:eastAsia="zh-CN"/>
        </w:rPr>
        <w:t>[</w:t>
      </w:r>
      <w:proofErr w:type="gramEnd"/>
      <w:r w:rsidR="00974D2B" w:rsidRPr="000B60AA">
        <w:rPr>
          <w:rFonts w:ascii="Book Antiqua" w:hAnsi="Book Antiqua"/>
        </w:rPr>
        <w:fldChar w:fldCharType="begin">
          <w:fldData xml:space="preserve">PEVuZE5vdGU+PENpdGU+PEF1dGhvcj5FbmdibG9tPC9BdXRob3I+PFllYXI+MjAwOTwvWWVhcj48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MTE2MS03MjwvcGFnZXM+PHZvbHVt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FbmdibG9tPC9BdXRob3I+PFllYXI+MjAwOTwvWWVhcj48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MTE2MS03MjwvcGFnZXM+PHZvbHVt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974D2B" w:rsidRPr="000B60AA">
        <w:rPr>
          <w:rFonts w:ascii="Book Antiqua" w:hAnsi="Book Antiqua"/>
        </w:rPr>
      </w:r>
      <w:r w:rsidR="00974D2B" w:rsidRPr="000B60AA">
        <w:rPr>
          <w:rFonts w:ascii="Book Antiqua" w:hAnsi="Book Antiqua"/>
        </w:rPr>
        <w:fldChar w:fldCharType="separate"/>
      </w:r>
      <w:hyperlink w:anchor="_ENREF_7" w:tooltip="Engblom, 2009 #1335" w:history="1">
        <w:r w:rsidR="00E43AE9" w:rsidRPr="000B60AA">
          <w:rPr>
            <w:rFonts w:ascii="Book Antiqua" w:hAnsi="Book Antiqua"/>
            <w:noProof/>
            <w:vertAlign w:val="superscript"/>
          </w:rPr>
          <w:t>7</w:t>
        </w:r>
      </w:hyperlink>
      <w:r w:rsidR="0081352B">
        <w:rPr>
          <w:rFonts w:ascii="Book Antiqua" w:hAnsi="Book Antiqua"/>
          <w:noProof/>
          <w:vertAlign w:val="superscript"/>
        </w:rPr>
        <w:t>,</w:t>
      </w:r>
      <w:hyperlink w:anchor="_ENREF_11" w:tooltip="Pfeffer, 1990 #1882" w:history="1">
        <w:r w:rsidR="00E43AE9" w:rsidRPr="000B60AA">
          <w:rPr>
            <w:rFonts w:ascii="Book Antiqua" w:hAnsi="Book Antiqua"/>
            <w:noProof/>
            <w:vertAlign w:val="superscript"/>
          </w:rPr>
          <w:t>11</w:t>
        </w:r>
      </w:hyperlink>
      <w:r w:rsidR="00974D2B" w:rsidRPr="000B60AA">
        <w:rPr>
          <w:rFonts w:ascii="Book Antiqua" w:hAnsi="Book Antiqua"/>
        </w:rPr>
        <w:fldChar w:fldCharType="end"/>
      </w:r>
      <w:r w:rsidR="0081352B">
        <w:rPr>
          <w:rFonts w:ascii="Book Antiqua" w:eastAsia="宋体" w:hAnsi="Book Antiqua" w:hint="eastAsia"/>
          <w:vertAlign w:val="superscript"/>
          <w:lang w:eastAsia="zh-CN"/>
        </w:rPr>
        <w:t>]</w:t>
      </w:r>
      <w:hyperlink w:anchor="_ENREF_48" w:tooltip="Pfeffer, 1990 #1882" w:history="1"/>
      <w:r w:rsidR="007A420C" w:rsidRPr="000B60AA">
        <w:rPr>
          <w:rFonts w:ascii="Book Antiqua" w:hAnsi="Book Antiqua"/>
        </w:rPr>
        <w:t>.</w:t>
      </w:r>
      <w:r w:rsidR="000B60AA">
        <w:rPr>
          <w:rFonts w:ascii="Book Antiqua" w:hAnsi="Book Antiqua"/>
        </w:rPr>
        <w:t xml:space="preserve"> </w:t>
      </w:r>
      <w:r w:rsidR="007A420C" w:rsidRPr="000B60AA">
        <w:rPr>
          <w:rFonts w:ascii="Book Antiqua" w:hAnsi="Book Antiqua"/>
        </w:rPr>
        <w:t xml:space="preserve">This was confirmed in a canine model where a 3.4-fold </w:t>
      </w:r>
      <w:r w:rsidR="007A420C" w:rsidRPr="000B60AA">
        <w:rPr>
          <w:rFonts w:ascii="Book Antiqua" w:hAnsi="Book Antiqua"/>
        </w:rPr>
        <w:lastRenderedPageBreak/>
        <w:t xml:space="preserve">decrease in </w:t>
      </w:r>
      <w:r w:rsidR="00182FC6" w:rsidRPr="000B60AA">
        <w:rPr>
          <w:rFonts w:ascii="Book Antiqua" w:hAnsi="Book Antiqua"/>
        </w:rPr>
        <w:t xml:space="preserve">infarct </w:t>
      </w:r>
      <w:r w:rsidR="007A420C" w:rsidRPr="000B60AA">
        <w:rPr>
          <w:rFonts w:ascii="Book Antiqua" w:hAnsi="Book Antiqua"/>
        </w:rPr>
        <w:t xml:space="preserve">volume was seen </w:t>
      </w:r>
      <w:r w:rsidR="00573BB8" w:rsidRPr="000B60AA">
        <w:rPr>
          <w:rFonts w:ascii="Book Antiqua" w:hAnsi="Book Antiqua"/>
        </w:rPr>
        <w:t>between day 3 and</w:t>
      </w:r>
      <w:r w:rsidR="0081352B">
        <w:rPr>
          <w:rFonts w:ascii="Book Antiqua" w:hAnsi="Book Antiqua"/>
        </w:rPr>
        <w:t xml:space="preserve"> 8-wk</w:t>
      </w:r>
      <w:r w:rsidR="007A420C" w:rsidRPr="000B60AA">
        <w:rPr>
          <w:rFonts w:ascii="Book Antiqua" w:hAnsi="Book Antiqua"/>
        </w:rPr>
        <w:t xml:space="preserve"> post infarct on ex-vivo LGE and TTC-stained slices</w:t>
      </w:r>
      <w:r w:rsidR="0081352B">
        <w:rPr>
          <w:rFonts w:ascii="Book Antiqua" w:eastAsia="宋体" w:hAnsi="Book Antiqua" w:hint="eastAsia"/>
          <w:vertAlign w:val="superscript"/>
          <w:lang w:eastAsia="zh-CN"/>
        </w:rPr>
        <w:t>[</w:t>
      </w:r>
      <w:hyperlink w:anchor="_ENREF_64" w:tooltip="Kim, 1999 #894"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Kim&lt;/Author&gt;&lt;Year&gt;1999&lt;/Year&gt;&lt;RecNum&gt;894&lt;/RecNum&gt;&lt;DisplayText&gt;&lt;style face="superscript"&gt;64&lt;/style&gt;&lt;/DisplayText&gt;&lt;record&gt;&lt;rec-number&gt;894&lt;/rec-number&gt;&lt;foreign-keys&gt;&lt;key app="EN" db-id="zzst0pe9v92wx6eaxf6pwstvvxxs0tzd5rfr"&gt;894&lt;/key&gt;&lt;/foreign-keys&gt;&lt;ref-type name="Journal Article"&gt;17&lt;/ref-type&gt;&lt;contributors&gt;&lt;authors&gt;&lt;author&gt;Kim, Raymond J&lt;/author&gt;&lt;author&gt;Fieno, David S&lt;/author&gt;&lt;author&gt;Parrish, Todd B&lt;/author&gt;&lt;author&gt;Harris, Kathleen&lt;/author&gt;&lt;author&gt;Chen, Enn-ling&lt;/author&gt;&lt;author&gt;Simonetti, Orlando&lt;/author&gt;&lt;author&gt;Bundy, Jeffrey&lt;/author&gt;&lt;author&gt;Finn, J Paul&lt;/author&gt;&lt;author&gt;Klocke, Francis J&lt;/author&gt;&lt;author&gt;Judd, Robert M&lt;/author&gt;&lt;/authors&gt;&lt;/contributors&gt;&lt;titles&gt;&lt;title&gt;Relationship of MRI Delayed Contrast Enhancement to Irreversible Injury, Infarct Age, and Contractile Function&lt;/title&gt;&lt;secondary-title&gt;Circulation&lt;/secondary-title&gt;&lt;/titles&gt;&lt;periodical&gt;&lt;full-title&gt;Circulation&lt;/full-title&gt;&lt;/periodical&gt;&lt;pages&gt;1992-2002&lt;/pages&gt;&lt;volume&gt;100&lt;/volume&gt;&lt;keywords&gt;&lt;keyword&gt;an acute&lt;/keyword&gt;&lt;keyword&gt;and interventions that reduce&lt;/keyword&gt;&lt;keyword&gt;he extent and degree&lt;/keyword&gt;&lt;keyword&gt;injury significantly improve&lt;/keyword&gt;&lt;keyword&gt;ischemic event are strong&lt;/keyword&gt;&lt;keyword&gt;magnetic resonance imaging </w:instrText>
        </w:r>
        <w:r w:rsidR="00E43AE9" w:rsidRPr="000B60AA">
          <w:rPr>
            <w:rFonts w:ascii="宋体" w:eastAsia="宋体" w:hAnsi="宋体" w:cs="宋体" w:hint="eastAsia"/>
          </w:rPr>
          <w:instrText>ⅲ</w:instrText>
        </w:r>
        <w:r w:rsidR="00E43AE9" w:rsidRPr="000B60AA">
          <w:rPr>
            <w:rFonts w:ascii="Book Antiqua" w:hAnsi="Book Antiqua"/>
          </w:rPr>
          <w:instrText xml:space="preserve">&lt;/keyword&gt;&lt;keyword&gt;myocardial infarction </w:instrText>
        </w:r>
        <w:r w:rsidR="00E43AE9" w:rsidRPr="000B60AA">
          <w:rPr>
            <w:rFonts w:ascii="宋体" w:eastAsia="宋体" w:hAnsi="宋体" w:cs="宋体" w:hint="eastAsia"/>
          </w:rPr>
          <w:instrText>ⅲ</w:instrText>
        </w:r>
        <w:r w:rsidR="00E43AE9" w:rsidRPr="000B60AA">
          <w:rPr>
            <w:rFonts w:ascii="Book Antiqua" w:hAnsi="Book Antiqua"/>
          </w:rPr>
          <w:instrText xml:space="preserve"> ischemia&lt;/keyword&gt;&lt;keyword&gt;of myocardial injury after&lt;/keyword&gt;&lt;keyword&gt;predictors of patient outcome&lt;/keyword&gt;&lt;/keywords&gt;&lt;dates&gt;&lt;year&gt;1999&lt;/year&gt;&lt;/dates&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64</w:t>
        </w:r>
        <w:r w:rsidR="00E43AE9" w:rsidRPr="000B60AA">
          <w:rPr>
            <w:rFonts w:ascii="Book Antiqua" w:hAnsi="Book Antiqua"/>
          </w:rPr>
          <w:fldChar w:fldCharType="end"/>
        </w:r>
      </w:hyperlink>
      <w:r w:rsidR="0081352B">
        <w:rPr>
          <w:rFonts w:ascii="Book Antiqua" w:eastAsia="宋体" w:hAnsi="Book Antiqua" w:hint="eastAsia"/>
          <w:vertAlign w:val="superscript"/>
          <w:lang w:eastAsia="zh-CN"/>
        </w:rPr>
        <w:t>]</w:t>
      </w:r>
      <w:r w:rsidR="007A420C" w:rsidRPr="000B60AA">
        <w:rPr>
          <w:rFonts w:ascii="Book Antiqua" w:hAnsi="Book Antiqua"/>
        </w:rPr>
        <w:t>.</w:t>
      </w:r>
      <w:r w:rsidR="000B60AA">
        <w:rPr>
          <w:rFonts w:ascii="Book Antiqua" w:hAnsi="Book Antiqua"/>
        </w:rPr>
        <w:t xml:space="preserve"> </w:t>
      </w:r>
      <w:r w:rsidR="00DB24FB" w:rsidRPr="000B60AA">
        <w:rPr>
          <w:rFonts w:ascii="Book Antiqua" w:hAnsi="Book Antiqua"/>
        </w:rPr>
        <w:t xml:space="preserve">The degree of infarct resorption has been shown to be proportional to initial </w:t>
      </w:r>
      <w:r w:rsidR="00B96F7D" w:rsidRPr="000B60AA">
        <w:rPr>
          <w:rFonts w:ascii="Book Antiqua" w:hAnsi="Book Antiqua"/>
        </w:rPr>
        <w:t>IS</w:t>
      </w:r>
      <w:r w:rsidR="00DB24FB" w:rsidRPr="000B60AA">
        <w:rPr>
          <w:rFonts w:ascii="Book Antiqua" w:hAnsi="Book Antiqua"/>
        </w:rPr>
        <w:t xml:space="preserve"> </w:t>
      </w:r>
      <w:r w:rsidR="009D621B" w:rsidRPr="000B60AA">
        <w:rPr>
          <w:rFonts w:ascii="Book Antiqua" w:hAnsi="Book Antiqua"/>
        </w:rPr>
        <w:t>(r</w:t>
      </w:r>
      <w:r w:rsidR="0081352B">
        <w:rPr>
          <w:rFonts w:ascii="Book Antiqua" w:eastAsia="宋体" w:hAnsi="Book Antiqua" w:hint="eastAsia"/>
          <w:lang w:eastAsia="zh-CN"/>
        </w:rPr>
        <w:t xml:space="preserve"> </w:t>
      </w:r>
      <w:r w:rsidR="009D621B" w:rsidRPr="000B60AA">
        <w:rPr>
          <w:rFonts w:ascii="Book Antiqua" w:hAnsi="Book Antiqua"/>
        </w:rPr>
        <w:t>=</w:t>
      </w:r>
      <w:r w:rsidR="0081352B">
        <w:rPr>
          <w:rFonts w:ascii="Book Antiqua" w:eastAsia="宋体" w:hAnsi="Book Antiqua" w:hint="eastAsia"/>
          <w:lang w:eastAsia="zh-CN"/>
        </w:rPr>
        <w:t xml:space="preserve"> </w:t>
      </w:r>
      <w:r w:rsidR="009D621B" w:rsidRPr="000B60AA">
        <w:rPr>
          <w:rFonts w:ascii="Book Antiqua" w:hAnsi="Book Antiqua"/>
        </w:rPr>
        <w:t xml:space="preserve">0.65) </w:t>
      </w:r>
      <w:r w:rsidR="00DB24FB" w:rsidRPr="000B60AA">
        <w:rPr>
          <w:rFonts w:ascii="Book Antiqua" w:hAnsi="Book Antiqua"/>
        </w:rPr>
        <w:t>and presence of LV remod</w:t>
      </w:r>
      <w:r w:rsidR="009D621B" w:rsidRPr="000B60AA">
        <w:rPr>
          <w:rFonts w:ascii="Book Antiqua" w:hAnsi="Book Antiqua"/>
        </w:rPr>
        <w:t>elling (r</w:t>
      </w:r>
      <w:r w:rsidR="0081352B">
        <w:rPr>
          <w:rFonts w:ascii="Book Antiqua" w:eastAsia="宋体" w:hAnsi="Book Antiqua" w:hint="eastAsia"/>
          <w:lang w:eastAsia="zh-CN"/>
        </w:rPr>
        <w:t xml:space="preserve"> </w:t>
      </w:r>
      <w:r w:rsidR="009D621B" w:rsidRPr="000B60AA">
        <w:rPr>
          <w:rFonts w:ascii="Book Antiqua" w:hAnsi="Book Antiqua"/>
        </w:rPr>
        <w:t>=</w:t>
      </w:r>
      <w:r w:rsidR="0081352B">
        <w:rPr>
          <w:rFonts w:ascii="Book Antiqua" w:eastAsia="宋体" w:hAnsi="Book Antiqua" w:hint="eastAsia"/>
          <w:lang w:eastAsia="zh-CN"/>
        </w:rPr>
        <w:t xml:space="preserve"> </w:t>
      </w:r>
      <w:r w:rsidR="009D621B" w:rsidRPr="000B60AA">
        <w:rPr>
          <w:rFonts w:ascii="Book Antiqua" w:hAnsi="Book Antiqua"/>
        </w:rPr>
        <w:t>0.41)</w:t>
      </w:r>
      <w:r w:rsidR="0081352B">
        <w:rPr>
          <w:rFonts w:ascii="Book Antiqua" w:eastAsia="宋体" w:hAnsi="Book Antiqua" w:hint="eastAsia"/>
          <w:vertAlign w:val="superscript"/>
          <w:lang w:eastAsia="zh-CN"/>
        </w:rPr>
        <w:t>[</w:t>
      </w:r>
      <w:hyperlink w:anchor="_ENREF_10" w:tooltip="Lund, 2007 #1062"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Lund&lt;/Author&gt;&lt;Year&gt;2007&lt;/Year&gt;&lt;RecNum&gt;1062&lt;/RecNum&gt;&lt;DisplayText&gt;&lt;style face="superscript"&gt;10&lt;/style&gt;&lt;/DisplayText&gt;&lt;record&gt;&lt;rec-number&gt;1062&lt;/rec-number&gt;&lt;foreign-keys&gt;&lt;key app="EN" db-id="zzst0pe9v92wx6eaxf6pwstvvxxs0tzd5rfr"&gt;1062&lt;/key&gt;&lt;/foreign-keys&gt;&lt;ref-type name="Journal Article"&gt;17&lt;/ref-type&gt;&lt;contributors&gt;&lt;authors&gt;&lt;author&gt;Lund, Gunnar K&lt;/author&gt;&lt;author&gt;Stork, Alexander&lt;/author&gt;&lt;author&gt;Muellerleile, Kai&lt;/author&gt;&lt;author&gt;Bansmann, Martin P&lt;/author&gt;&lt;author&gt;Schlichting, Ulrike&lt;/author&gt;&lt;author&gt;Mu, Martin&lt;/author&gt;&lt;author&gt;Adam, Gerhard&lt;/author&gt;&lt;author&gt;Meinertz, Thomas&lt;/author&gt;&lt;/authors&gt;&lt;/contributors&gt;&lt;titles&gt;&lt;title&gt;Prediction of Left Ventricular Remodeling and Analysis of Infarct Resorption in Patients with Reperfused Myocardial Infarcts by using Contrast-enhanced MR Imaging&lt;/title&gt;&lt;secondary-title&gt;Radiology&lt;/secondary-title&gt;&lt;/titles&gt;&lt;periodical&gt;&lt;full-title&gt;Radiology&lt;/full-title&gt;&lt;/periodical&gt;&lt;pages&gt;95-104&lt;/pages&gt;&lt;volume&gt;245&lt;/volume&gt;&lt;number&gt;1&lt;/number&gt;&lt;section&gt;95&lt;/section&gt;&lt;dates&gt;&lt;year&gt;2007&lt;/year&gt;&lt;/dates&gt;&lt;isbn&gt;2451061219&lt;/isbn&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0</w:t>
        </w:r>
        <w:r w:rsidR="00E43AE9" w:rsidRPr="000B60AA">
          <w:rPr>
            <w:rFonts w:ascii="Book Antiqua" w:hAnsi="Book Antiqua"/>
          </w:rPr>
          <w:fldChar w:fldCharType="end"/>
        </w:r>
      </w:hyperlink>
      <w:r w:rsidR="0081352B">
        <w:rPr>
          <w:rFonts w:ascii="Book Antiqua" w:eastAsia="宋体" w:hAnsi="Book Antiqua" w:hint="eastAsia"/>
          <w:vertAlign w:val="superscript"/>
          <w:lang w:eastAsia="zh-CN"/>
        </w:rPr>
        <w:t>]</w:t>
      </w:r>
      <w:r w:rsidR="009D621B" w:rsidRPr="000B60AA">
        <w:rPr>
          <w:rFonts w:ascii="Book Antiqua" w:hAnsi="Book Antiqua"/>
        </w:rPr>
        <w:t>.</w:t>
      </w:r>
      <w:r w:rsidR="000B60AA">
        <w:rPr>
          <w:rFonts w:ascii="Book Antiqua" w:hAnsi="Book Antiqua"/>
        </w:rPr>
        <w:t xml:space="preserve"> </w:t>
      </w:r>
      <w:r w:rsidR="009D621B" w:rsidRPr="000B60AA">
        <w:rPr>
          <w:rFonts w:ascii="Book Antiqua" w:hAnsi="Book Antiqua"/>
        </w:rPr>
        <w:t>The greater degree of infarct resorption relative to total myocardial mass and volume results in an inability to maintain LV geometry in light of mechanical stresses post STEMI, resulting in adverse LV remodelling and sphericity</w:t>
      </w:r>
      <w:r w:rsidR="0081352B">
        <w:rPr>
          <w:rFonts w:ascii="Book Antiqua" w:eastAsia="宋体" w:hAnsi="Book Antiqua" w:hint="eastAsia"/>
          <w:vertAlign w:val="superscript"/>
          <w:lang w:eastAsia="zh-CN"/>
        </w:rPr>
        <w:t>[</w:t>
      </w:r>
      <w:r w:rsidR="009D74A5" w:rsidRPr="000B60AA">
        <w:rPr>
          <w:rFonts w:ascii="Book Antiqua" w:hAnsi="Book Antiqua"/>
        </w:rPr>
        <w:fldChar w:fldCharType="begin">
          <w:fldData xml:space="preserve">PEVuZE5vdGU+PENpdGU+PEF1dGhvcj5MdW5kPC9BdXRob3I+PFllYXI+MjAwNzwvWWVhcj48UmVj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==
</w:fldData>
        </w:fldChar>
      </w:r>
      <w:r w:rsidR="00D62FA1" w:rsidRPr="000B60AA">
        <w:rPr>
          <w:rFonts w:ascii="Book Antiqua" w:hAnsi="Book Antiqua"/>
        </w:rPr>
        <w:instrText xml:space="preserve"> ADDIN EN.CITE </w:instrText>
      </w:r>
      <w:r w:rsidR="00D62FA1" w:rsidRPr="000B60AA">
        <w:rPr>
          <w:rFonts w:ascii="Book Antiqua" w:hAnsi="Book Antiqua"/>
        </w:rPr>
        <w:fldChar w:fldCharType="begin">
          <w:fldData xml:space="preserve">PEVuZE5vdGU+PENpdGU+PEF1dGhvcj5MdW5kPC9BdXRob3I+PFllYXI+MjAwNzwvWWVhcj48UmVj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==
</w:fldData>
        </w:fldChar>
      </w:r>
      <w:r w:rsidR="00D62FA1" w:rsidRPr="000B60AA">
        <w:rPr>
          <w:rFonts w:ascii="Book Antiqua" w:hAnsi="Book Antiqua"/>
        </w:rPr>
        <w:instrText xml:space="preserve"> ADDIN EN.CITE.DATA </w:instrText>
      </w:r>
      <w:r w:rsidR="00D62FA1" w:rsidRPr="000B60AA">
        <w:rPr>
          <w:rFonts w:ascii="Book Antiqua" w:hAnsi="Book Antiqua"/>
        </w:rPr>
      </w:r>
      <w:r w:rsidR="00D62FA1" w:rsidRPr="000B60AA">
        <w:rPr>
          <w:rFonts w:ascii="Book Antiqua" w:hAnsi="Book Antiqua"/>
        </w:rPr>
        <w:fldChar w:fldCharType="end"/>
      </w:r>
      <w:r w:rsidR="009D74A5" w:rsidRPr="000B60AA">
        <w:rPr>
          <w:rFonts w:ascii="Book Antiqua" w:hAnsi="Book Antiqua"/>
        </w:rPr>
      </w:r>
      <w:r w:rsidR="009D74A5" w:rsidRPr="000B60AA">
        <w:rPr>
          <w:rFonts w:ascii="Book Antiqua" w:hAnsi="Book Antiqua"/>
        </w:rPr>
        <w:fldChar w:fldCharType="separate"/>
      </w:r>
      <w:hyperlink w:anchor="_ENREF_10" w:tooltip="Lund, 2007 #1062" w:history="1">
        <w:r w:rsidR="00E43AE9" w:rsidRPr="000B60AA">
          <w:rPr>
            <w:rFonts w:ascii="Book Antiqua" w:hAnsi="Book Antiqua"/>
            <w:noProof/>
            <w:vertAlign w:val="superscript"/>
          </w:rPr>
          <w:t>10</w:t>
        </w:r>
      </w:hyperlink>
      <w:r w:rsidR="0081352B">
        <w:rPr>
          <w:rFonts w:ascii="Book Antiqua" w:hAnsi="Book Antiqua"/>
          <w:noProof/>
          <w:vertAlign w:val="superscript"/>
        </w:rPr>
        <w:t>,</w:t>
      </w:r>
      <w:hyperlink w:anchor="_ENREF_76" w:tooltip="Fieno, 2004 #1008" w:history="1">
        <w:r w:rsidR="00E43AE9" w:rsidRPr="000B60AA">
          <w:rPr>
            <w:rFonts w:ascii="Book Antiqua" w:hAnsi="Book Antiqua"/>
            <w:noProof/>
            <w:vertAlign w:val="superscript"/>
          </w:rPr>
          <w:t>76</w:t>
        </w:r>
      </w:hyperlink>
      <w:r w:rsidR="009D74A5" w:rsidRPr="000B60AA">
        <w:rPr>
          <w:rFonts w:ascii="Book Antiqua" w:hAnsi="Book Antiqua"/>
        </w:rPr>
        <w:fldChar w:fldCharType="end"/>
      </w:r>
      <w:r w:rsidR="0081352B">
        <w:rPr>
          <w:rFonts w:ascii="Book Antiqua" w:eastAsia="宋体" w:hAnsi="Book Antiqua" w:hint="eastAsia"/>
          <w:vertAlign w:val="superscript"/>
          <w:lang w:eastAsia="zh-CN"/>
        </w:rPr>
        <w:t>]</w:t>
      </w:r>
      <w:r w:rsidR="009D621B" w:rsidRPr="000B60AA">
        <w:rPr>
          <w:rFonts w:ascii="Book Antiqua" w:hAnsi="Book Antiqua"/>
        </w:rPr>
        <w:t xml:space="preserve">. </w:t>
      </w:r>
    </w:p>
    <w:p w14:paraId="11464FA8" w14:textId="640E0F64" w:rsidR="00C943D1" w:rsidRPr="000B60AA" w:rsidRDefault="00C943D1" w:rsidP="0081352B">
      <w:pPr>
        <w:spacing w:line="360" w:lineRule="auto"/>
        <w:ind w:firstLineChars="100" w:firstLine="240"/>
        <w:jc w:val="both"/>
        <w:rPr>
          <w:rFonts w:ascii="Book Antiqua" w:hAnsi="Book Antiqua"/>
        </w:rPr>
      </w:pPr>
      <w:r w:rsidRPr="000B60AA">
        <w:rPr>
          <w:rFonts w:ascii="Book Antiqua" w:hAnsi="Book Antiqua"/>
        </w:rPr>
        <w:t xml:space="preserve">Factors known to affect IS include </w:t>
      </w:r>
      <w:r w:rsidR="000C168E" w:rsidRPr="000B60AA">
        <w:rPr>
          <w:rFonts w:ascii="Book Antiqua" w:hAnsi="Book Antiqua"/>
        </w:rPr>
        <w:t>AAR extent</w:t>
      </w:r>
      <w:r w:rsidR="0081352B">
        <w:rPr>
          <w:rFonts w:ascii="Book Antiqua" w:eastAsia="宋体" w:hAnsi="Book Antiqua" w:hint="eastAsia"/>
          <w:vertAlign w:val="superscript"/>
          <w:lang w:eastAsia="zh-CN"/>
        </w:rPr>
        <w:t>[</w:t>
      </w:r>
      <w:hyperlink w:anchor="_ENREF_77" w:tooltip="Aletras, 2006 #29" w:history="1">
        <w:r w:rsidR="00E43AE9" w:rsidRPr="000B60AA">
          <w:rPr>
            <w:rFonts w:ascii="Book Antiqua" w:hAnsi="Book Antiqua"/>
          </w:rPr>
          <w:fldChar w:fldCharType="begin">
            <w:fldData xml:space="preserve">PEVuZE5vdGU+PENpdGU+PEF1dGhvcj5BbGV0cmFzPC9BdXRob3I+PFllYXI+MjAwNjwvWWVhcj48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zNjMtNzk8L3BhZ2VzPjx2b2x1bWU+OTA8L3ZvbHVtZT48bnVtYmVy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NjUxLTY1PC9wYWdl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BbGV0cmFzPC9BdXRob3I+PFllYXI+MjAwNjwvWWVhcj48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zNjMtNzk8L3BhZ2VzPjx2b2x1bWU+OTA8L3ZvbHVtZT48bnVtYmVy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NjUxLTY1PC9wYWdl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77-79</w:t>
        </w:r>
        <w:r w:rsidR="00E43AE9" w:rsidRPr="000B60AA">
          <w:rPr>
            <w:rFonts w:ascii="Book Antiqua" w:hAnsi="Book Antiqua"/>
          </w:rPr>
          <w:fldChar w:fldCharType="end"/>
        </w:r>
      </w:hyperlink>
      <w:r w:rsidR="0081352B">
        <w:rPr>
          <w:rFonts w:ascii="Book Antiqua" w:eastAsia="宋体" w:hAnsi="Book Antiqua" w:hint="eastAsia"/>
          <w:vertAlign w:val="superscript"/>
          <w:lang w:eastAsia="zh-CN"/>
        </w:rPr>
        <w:t>]</w:t>
      </w:r>
      <w:r w:rsidRPr="000B60AA">
        <w:rPr>
          <w:rFonts w:ascii="Book Antiqua" w:hAnsi="Book Antiqua"/>
        </w:rPr>
        <w:t xml:space="preserve">; collateral </w:t>
      </w:r>
      <w:r w:rsidR="00F9438A" w:rsidRPr="000B60AA">
        <w:rPr>
          <w:rFonts w:ascii="Book Antiqua" w:hAnsi="Book Antiqua"/>
        </w:rPr>
        <w:t xml:space="preserve">flow to </w:t>
      </w:r>
      <w:r w:rsidR="00D3092D" w:rsidRPr="000B60AA">
        <w:rPr>
          <w:rFonts w:ascii="Book Antiqua" w:hAnsi="Book Antiqua"/>
        </w:rPr>
        <w:t xml:space="preserve">the </w:t>
      </w:r>
      <w:r w:rsidRPr="000B60AA">
        <w:rPr>
          <w:rFonts w:ascii="Book Antiqua" w:hAnsi="Book Antiqua"/>
        </w:rPr>
        <w:t>AAR</w:t>
      </w:r>
      <w:r w:rsidR="0081352B">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SZWltZXI8L0F1dGhvcj48WWVhcj4xOTg1PC9ZZWFyPjxS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NjUxLTY1PC9wYWdlcz48dm9s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gx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</w:fldData>
        </w:fldChar>
      </w:r>
      <w:r w:rsidR="00D62FA1" w:rsidRPr="000B60AA">
        <w:rPr>
          <w:rFonts w:ascii="Book Antiqua" w:hAnsi="Book Antiqua"/>
        </w:rPr>
        <w:instrText xml:space="preserve"> ADDIN EN.CITE </w:instrText>
      </w:r>
      <w:r w:rsidR="00D62FA1" w:rsidRPr="000B60AA">
        <w:rPr>
          <w:rFonts w:ascii="Book Antiqua" w:hAnsi="Book Antiqua"/>
        </w:rPr>
        <w:fldChar w:fldCharType="begin">
          <w:fldData xml:space="preserve">PEVuZE5vdGU+PENpdGU+PEF1dGhvcj5SZWltZXI8L0F1dGhvcj48WWVhcj4xOTg1PC9ZZWFyPjxS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NjUxLTY1PC9wYWdlcz48dm9s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gx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</w:fldData>
        </w:fldChar>
      </w:r>
      <w:r w:rsidR="00D62FA1" w:rsidRPr="000B60AA">
        <w:rPr>
          <w:rFonts w:ascii="Book Antiqua" w:hAnsi="Book Antiqua"/>
        </w:rPr>
        <w:instrText xml:space="preserve"> ADDIN EN.CITE.DATA </w:instrText>
      </w:r>
      <w:r w:rsidR="00D62FA1" w:rsidRPr="000B60AA">
        <w:rPr>
          <w:rFonts w:ascii="Book Antiqua" w:hAnsi="Book Antiqua"/>
        </w:rPr>
      </w:r>
      <w:r w:rsidR="00D62FA1"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79" w:tooltip="Reimer, 1985 #1125" w:history="1">
        <w:r w:rsidR="00E43AE9" w:rsidRPr="000B60AA">
          <w:rPr>
            <w:rFonts w:ascii="Book Antiqua" w:hAnsi="Book Antiqua"/>
            <w:noProof/>
            <w:vertAlign w:val="superscript"/>
          </w:rPr>
          <w:t>79</w:t>
        </w:r>
      </w:hyperlink>
      <w:r w:rsidR="0081352B">
        <w:rPr>
          <w:rFonts w:ascii="Book Antiqua" w:hAnsi="Book Antiqua"/>
          <w:noProof/>
          <w:vertAlign w:val="superscript"/>
        </w:rPr>
        <w:t>,</w:t>
      </w:r>
      <w:hyperlink w:anchor="_ENREF_80" w:tooltip="Christian, 1992 #1139" w:history="1">
        <w:r w:rsidR="00E43AE9" w:rsidRPr="000B60AA">
          <w:rPr>
            <w:rFonts w:ascii="Book Antiqua" w:hAnsi="Book Antiqua"/>
            <w:noProof/>
            <w:vertAlign w:val="superscript"/>
          </w:rPr>
          <w:t>80</w:t>
        </w:r>
      </w:hyperlink>
      <w:r w:rsidRPr="000B60AA">
        <w:rPr>
          <w:rFonts w:ascii="Book Antiqua" w:hAnsi="Book Antiqua"/>
        </w:rPr>
        <w:fldChar w:fldCharType="end"/>
      </w:r>
      <w:r w:rsidR="0081352B">
        <w:rPr>
          <w:rFonts w:ascii="Book Antiqua" w:eastAsia="宋体" w:hAnsi="Book Antiqua" w:hint="eastAsia"/>
          <w:vertAlign w:val="superscript"/>
          <w:lang w:eastAsia="zh-CN"/>
        </w:rPr>
        <w:t>]</w:t>
      </w:r>
      <w:r w:rsidRPr="000B60AA">
        <w:rPr>
          <w:rFonts w:ascii="Book Antiqua" w:hAnsi="Book Antiqua"/>
        </w:rPr>
        <w:t>; MVO</w:t>
      </w:r>
      <w:r w:rsidR="0081352B">
        <w:rPr>
          <w:rFonts w:ascii="Book Antiqua" w:eastAsia="宋体" w:hAnsi="Book Antiqua" w:hint="eastAsia"/>
          <w:vertAlign w:val="superscript"/>
          <w:lang w:eastAsia="zh-CN"/>
        </w:rPr>
        <w:t>[</w:t>
      </w:r>
      <w:hyperlink w:anchor="_ENREF_81" w:tooltip="Hirsch, 2008 #16" w:history="1">
        <w:r w:rsidR="00E43AE9" w:rsidRPr="000B60AA">
          <w:rPr>
            <w:rFonts w:ascii="Book Antiqua" w:hAnsi="Book Antiqua"/>
          </w:rPr>
          <w:fldChar w:fldCharType="begin">
            <w:fldData xml:space="preserve">PEVuZE5vdGU+PENpdGU+PEF1dGhvcj5IaXJzY2g8L0F1dGhvcj48WWVhcj4yMDA4PC9ZZWFyPjxS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IaXJzY2g8L0F1dGhvcj48WWVhcj4yMDA4PC9ZZWFyPjxS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81</w:t>
        </w:r>
        <w:r w:rsidR="00E43AE9" w:rsidRPr="000B60AA">
          <w:rPr>
            <w:rFonts w:ascii="Book Antiqua" w:hAnsi="Book Antiqua"/>
          </w:rPr>
          <w:fldChar w:fldCharType="end"/>
        </w:r>
      </w:hyperlink>
      <w:r w:rsidR="0081352B" w:rsidRPr="0081352B">
        <w:rPr>
          <w:rFonts w:ascii="Book Antiqua" w:eastAsia="宋体" w:hAnsi="Book Antiqua" w:hint="eastAsia"/>
          <w:vertAlign w:val="superscript"/>
          <w:lang w:eastAsia="zh-CN"/>
        </w:rPr>
        <w:t>]</w:t>
      </w:r>
      <w:r w:rsidRPr="000B60AA">
        <w:rPr>
          <w:rFonts w:ascii="Book Antiqua" w:hAnsi="Book Antiqua"/>
        </w:rPr>
        <w:t>; time to reperfusion</w:t>
      </w:r>
      <w:r w:rsidR="0081352B">
        <w:rPr>
          <w:rFonts w:ascii="Book Antiqua" w:eastAsia="宋体" w:hAnsi="Book Antiqua" w:hint="eastAsia"/>
          <w:vertAlign w:val="superscript"/>
          <w:lang w:eastAsia="zh-CN"/>
        </w:rPr>
        <w:t>[</w:t>
      </w:r>
      <w:hyperlink w:anchor="_ENREF_82" w:tooltip="Francone, 2009 #15" w:history="1">
        <w:r w:rsidR="00E43AE9" w:rsidRPr="000B60AA">
          <w:rPr>
            <w:rFonts w:ascii="Book Antiqua" w:hAnsi="Book Antiqua"/>
          </w:rPr>
          <w:fldChar w:fldCharType="begin">
            <w:fldData xml:space="preserve">PEVuZE5vdGU+PENpdGU+PEF1dGhvcj5GcmFuY29uZTwvQXV0aG9yPjxZZWFyPjIwMDk8L1llYXI+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GcmFuY29uZTwvQXV0aG9yPjxZZWFyPjIwMDk8L1llYXI+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82</w:t>
        </w:r>
        <w:r w:rsidR="00E43AE9" w:rsidRPr="000B60AA">
          <w:rPr>
            <w:rFonts w:ascii="Book Antiqua" w:hAnsi="Book Antiqua"/>
          </w:rPr>
          <w:fldChar w:fldCharType="end"/>
        </w:r>
      </w:hyperlink>
      <w:r w:rsidR="0081352B">
        <w:rPr>
          <w:rFonts w:ascii="Book Antiqua" w:eastAsia="宋体" w:hAnsi="Book Antiqua" w:hint="eastAsia"/>
          <w:vertAlign w:val="superscript"/>
          <w:lang w:eastAsia="zh-CN"/>
        </w:rPr>
        <w:t>]</w:t>
      </w:r>
      <w:r w:rsidR="00D3092D" w:rsidRPr="000B60AA">
        <w:rPr>
          <w:rFonts w:ascii="Book Antiqua" w:hAnsi="Book Antiqua"/>
        </w:rPr>
        <w:t xml:space="preserve"> and </w:t>
      </w:r>
      <w:r w:rsidRPr="000B60AA">
        <w:rPr>
          <w:rFonts w:ascii="Book Antiqua" w:hAnsi="Book Antiqua"/>
        </w:rPr>
        <w:t>hy</w:t>
      </w:r>
      <w:r w:rsidR="00C76904" w:rsidRPr="000B60AA">
        <w:rPr>
          <w:rFonts w:ascii="Book Antiqua" w:hAnsi="Book Antiqua"/>
        </w:rPr>
        <w:t>per</w:t>
      </w:r>
      <w:r w:rsidR="00D62FA1" w:rsidRPr="000B60AA">
        <w:rPr>
          <w:rFonts w:ascii="Book Antiqua" w:hAnsi="Book Antiqua"/>
        </w:rPr>
        <w:t>g</w:t>
      </w:r>
      <w:r w:rsidRPr="000B60AA">
        <w:rPr>
          <w:rFonts w:ascii="Book Antiqua" w:hAnsi="Book Antiqua"/>
        </w:rPr>
        <w:t>lycaemia</w:t>
      </w:r>
      <w:r w:rsidR="0081352B">
        <w:rPr>
          <w:rFonts w:ascii="Book Antiqua" w:eastAsia="宋体" w:hAnsi="Book Antiqua" w:hint="eastAsia"/>
          <w:vertAlign w:val="superscript"/>
          <w:lang w:eastAsia="zh-CN"/>
        </w:rPr>
        <w:t>[</w:t>
      </w:r>
      <w:hyperlink w:anchor="_ENREF_83" w:tooltip="Cochet, 2008 #1061" w:history="1">
        <w:r w:rsidR="00E43AE9" w:rsidRPr="000B60AA">
          <w:rPr>
            <w:rFonts w:ascii="Book Antiqua" w:hAnsi="Book Antiqua"/>
          </w:rPr>
          <w:fldChar w:fldCharType="begin">
            <w:fldData xml:space="preserve">PEVuZE5vdGU+PENpdGU+PEF1dGhvcj5Db2NoZXQ8L0F1dGhvcj48WWVhcj4yMDA4PC9ZZWFyPjxS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Db2NoZXQ8L0F1dGhvcj48WWVhcj4yMDA4PC9ZZWFyPjxS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83</w:t>
        </w:r>
        <w:r w:rsidR="00E43AE9" w:rsidRPr="000B60AA">
          <w:rPr>
            <w:rFonts w:ascii="Book Antiqua" w:hAnsi="Book Antiqua"/>
          </w:rPr>
          <w:fldChar w:fldCharType="end"/>
        </w:r>
      </w:hyperlink>
      <w:r w:rsidR="0081352B">
        <w:rPr>
          <w:rFonts w:ascii="Book Antiqua" w:eastAsia="宋体" w:hAnsi="Book Antiqua" w:hint="eastAsia"/>
          <w:vertAlign w:val="superscript"/>
          <w:lang w:eastAsia="zh-CN"/>
        </w:rPr>
        <w:t>]</w:t>
      </w:r>
      <w:r w:rsidRPr="000B60AA">
        <w:rPr>
          <w:rFonts w:ascii="Book Antiqua" w:hAnsi="Book Antiqua"/>
        </w:rPr>
        <w:t>.</w:t>
      </w:r>
    </w:p>
    <w:p w14:paraId="00278440" w14:textId="77777777" w:rsidR="00C943D1" w:rsidRPr="000B60AA" w:rsidRDefault="00C943D1" w:rsidP="000B60AA">
      <w:pPr>
        <w:spacing w:line="360" w:lineRule="auto"/>
        <w:jc w:val="both"/>
        <w:rPr>
          <w:rFonts w:ascii="Book Antiqua" w:hAnsi="Book Antiqua"/>
        </w:rPr>
      </w:pPr>
    </w:p>
    <w:p w14:paraId="1B8CAEEF" w14:textId="3252BE3C" w:rsidR="00E04684" w:rsidRPr="0081352B" w:rsidRDefault="00630083" w:rsidP="0081352B">
      <w:pPr>
        <w:pStyle w:val="4"/>
        <w:tabs>
          <w:tab w:val="clear" w:pos="1134"/>
          <w:tab w:val="left" w:pos="1020"/>
        </w:tabs>
        <w:jc w:val="both"/>
        <w:rPr>
          <w:rFonts w:ascii="Book Antiqua" w:hAnsi="Book Antiqua"/>
          <w:i/>
          <w:szCs w:val="24"/>
        </w:rPr>
      </w:pPr>
      <w:bookmarkStart w:id="89" w:name="_Toc262158433"/>
      <w:bookmarkStart w:id="90" w:name="_Toc262161454"/>
      <w:bookmarkStart w:id="91" w:name="_Toc262161513"/>
      <w:bookmarkStart w:id="92" w:name="_Toc262161572"/>
      <w:bookmarkStart w:id="93" w:name="_Toc262161668"/>
      <w:bookmarkStart w:id="94" w:name="_Toc312061049"/>
      <w:bookmarkStart w:id="95" w:name="_Toc312253085"/>
      <w:bookmarkStart w:id="96" w:name="_Toc312254067"/>
      <w:r w:rsidRPr="0081352B">
        <w:rPr>
          <w:rFonts w:ascii="Book Antiqua" w:hAnsi="Book Antiqua"/>
          <w:i/>
          <w:szCs w:val="24"/>
        </w:rPr>
        <w:t>CMR</w:t>
      </w:r>
      <w:r w:rsidR="00E04684" w:rsidRPr="0081352B">
        <w:rPr>
          <w:rFonts w:ascii="Book Antiqua" w:hAnsi="Book Antiqua"/>
          <w:i/>
          <w:szCs w:val="24"/>
        </w:rPr>
        <w:t xml:space="preserve"> </w:t>
      </w:r>
      <w:r w:rsidR="00B96F7D" w:rsidRPr="0081352B">
        <w:rPr>
          <w:rFonts w:ascii="Book Antiqua" w:hAnsi="Book Antiqua"/>
          <w:i/>
          <w:szCs w:val="24"/>
        </w:rPr>
        <w:t>IS</w:t>
      </w:r>
      <w:r w:rsidR="00E04684" w:rsidRPr="0081352B">
        <w:rPr>
          <w:rFonts w:ascii="Book Antiqua" w:hAnsi="Book Antiqua"/>
          <w:i/>
          <w:szCs w:val="24"/>
        </w:rPr>
        <w:t xml:space="preserve"> as a predictor of LV function and remodelling</w:t>
      </w:r>
      <w:r w:rsidR="003E019C" w:rsidRPr="0081352B">
        <w:rPr>
          <w:rFonts w:ascii="Book Antiqua" w:hAnsi="Book Antiqua"/>
          <w:i/>
          <w:szCs w:val="24"/>
        </w:rPr>
        <w:t xml:space="preserve"> in </w:t>
      </w:r>
      <w:bookmarkEnd w:id="89"/>
      <w:bookmarkEnd w:id="90"/>
      <w:bookmarkEnd w:id="91"/>
      <w:bookmarkEnd w:id="92"/>
      <w:bookmarkEnd w:id="93"/>
      <w:bookmarkEnd w:id="94"/>
      <w:bookmarkEnd w:id="95"/>
      <w:bookmarkEnd w:id="96"/>
      <w:r w:rsidR="000B60AA" w:rsidRPr="0081352B">
        <w:rPr>
          <w:rFonts w:ascii="Book Antiqua" w:eastAsia="宋体" w:hAnsi="Book Antiqua"/>
          <w:i/>
          <w:szCs w:val="24"/>
          <w:lang w:eastAsia="zh-CN"/>
        </w:rPr>
        <w:t>AMI</w:t>
      </w:r>
    </w:p>
    <w:p w14:paraId="2E6F5B96" w14:textId="3D999E18" w:rsidR="006F7548" w:rsidRPr="0081352B" w:rsidRDefault="00B00AE5" w:rsidP="000B60AA">
      <w:pPr>
        <w:spacing w:line="360" w:lineRule="auto"/>
        <w:jc w:val="both"/>
        <w:rPr>
          <w:rFonts w:ascii="Book Antiqua" w:eastAsia="宋体" w:hAnsi="Book Antiqua"/>
          <w:b/>
          <w:lang w:eastAsia="zh-CN"/>
        </w:rPr>
      </w:pPr>
      <w:r w:rsidRPr="0081352B">
        <w:rPr>
          <w:rFonts w:ascii="Book Antiqua" w:hAnsi="Book Antiqua"/>
          <w:b/>
        </w:rPr>
        <w:t>Segmental function</w:t>
      </w:r>
      <w:r w:rsidR="0081352B" w:rsidRPr="0081352B">
        <w:rPr>
          <w:rFonts w:ascii="Book Antiqua" w:eastAsia="宋体" w:hAnsi="Book Antiqua" w:hint="eastAsia"/>
          <w:b/>
          <w:lang w:eastAsia="zh-CN"/>
        </w:rPr>
        <w:t>:</w:t>
      </w:r>
      <w:r w:rsidR="0081352B">
        <w:rPr>
          <w:rFonts w:ascii="Book Antiqua" w:eastAsia="宋体" w:hAnsi="Book Antiqua" w:hint="eastAsia"/>
          <w:b/>
          <w:lang w:eastAsia="zh-CN"/>
        </w:rPr>
        <w:t xml:space="preserve"> </w:t>
      </w:r>
      <w:r w:rsidR="006A2709" w:rsidRPr="000B60AA">
        <w:rPr>
          <w:rFonts w:ascii="Book Antiqua" w:hAnsi="Book Antiqua"/>
        </w:rPr>
        <w:t xml:space="preserve">Kim illustrated in stable patients awaiting revascularisation, </w:t>
      </w:r>
      <w:r w:rsidR="003818BA" w:rsidRPr="000B60AA">
        <w:rPr>
          <w:rFonts w:ascii="Book Antiqua" w:hAnsi="Book Antiqua"/>
        </w:rPr>
        <w:t xml:space="preserve">that </w:t>
      </w:r>
      <w:r w:rsidR="0085072D" w:rsidRPr="000B60AA">
        <w:rPr>
          <w:rFonts w:ascii="Book Antiqua" w:hAnsi="Book Antiqua"/>
        </w:rPr>
        <w:t xml:space="preserve">LGE </w:t>
      </w:r>
      <w:r w:rsidR="00217B83" w:rsidRPr="000B60AA">
        <w:rPr>
          <w:rFonts w:ascii="Book Antiqua" w:hAnsi="Book Antiqua"/>
        </w:rPr>
        <w:t xml:space="preserve">transmurality </w:t>
      </w:r>
      <w:r w:rsidR="006A2709" w:rsidRPr="000B60AA">
        <w:rPr>
          <w:rFonts w:ascii="Book Antiqua" w:hAnsi="Book Antiqua"/>
        </w:rPr>
        <w:t xml:space="preserve">strongly </w:t>
      </w:r>
      <w:r w:rsidR="0085072D" w:rsidRPr="000B60AA">
        <w:rPr>
          <w:rFonts w:ascii="Book Antiqua" w:hAnsi="Book Antiqua"/>
        </w:rPr>
        <w:t>predicted</w:t>
      </w:r>
      <w:r w:rsidR="006A2709" w:rsidRPr="000B60AA">
        <w:rPr>
          <w:rFonts w:ascii="Book Antiqua" w:hAnsi="Book Antiqua"/>
        </w:rPr>
        <w:t xml:space="preserve"> recovery of systolic func</w:t>
      </w:r>
      <w:r w:rsidR="003818BA" w:rsidRPr="000B60AA">
        <w:rPr>
          <w:rFonts w:ascii="Book Antiqua" w:hAnsi="Book Antiqua"/>
        </w:rPr>
        <w:t>tion in dysfunctional segments.</w:t>
      </w:r>
      <w:r w:rsidR="000B60AA">
        <w:rPr>
          <w:rFonts w:ascii="Book Antiqua" w:hAnsi="Book Antiqua"/>
        </w:rPr>
        <w:t xml:space="preserve"> </w:t>
      </w:r>
      <w:r w:rsidR="003818BA" w:rsidRPr="000B60AA">
        <w:rPr>
          <w:rFonts w:ascii="Book Antiqua" w:hAnsi="Book Antiqua"/>
        </w:rPr>
        <w:t>O</w:t>
      </w:r>
      <w:r w:rsidR="006A2709" w:rsidRPr="000B60AA">
        <w:rPr>
          <w:rFonts w:ascii="Book Antiqua" w:hAnsi="Book Antiqua"/>
        </w:rPr>
        <w:t>nly 2% of segments with &gt;</w:t>
      </w:r>
      <w:r w:rsidR="00560F4F">
        <w:rPr>
          <w:rFonts w:ascii="Book Antiqua" w:eastAsia="宋体" w:hAnsi="Book Antiqua" w:hint="eastAsia"/>
          <w:lang w:eastAsia="zh-CN"/>
        </w:rPr>
        <w:t xml:space="preserve"> </w:t>
      </w:r>
      <w:r w:rsidR="006A2709" w:rsidRPr="000B60AA">
        <w:rPr>
          <w:rFonts w:ascii="Book Antiqua" w:hAnsi="Book Antiqua"/>
        </w:rPr>
        <w:t xml:space="preserve">75% transmurality </w:t>
      </w:r>
      <w:r w:rsidR="003818BA" w:rsidRPr="000B60AA">
        <w:rPr>
          <w:rFonts w:ascii="Book Antiqua" w:hAnsi="Book Antiqua"/>
        </w:rPr>
        <w:t>improved</w:t>
      </w:r>
      <w:r w:rsidR="006A2709" w:rsidRPr="000B60AA">
        <w:rPr>
          <w:rFonts w:ascii="Book Antiqua" w:hAnsi="Book Antiqua"/>
        </w:rPr>
        <w:t xml:space="preserve"> after revascularisation</w:t>
      </w:r>
      <w:r w:rsidR="001205C7">
        <w:rPr>
          <w:rFonts w:ascii="Book Antiqua" w:eastAsia="宋体" w:hAnsi="Book Antiqua" w:hint="eastAsia"/>
          <w:vertAlign w:val="superscript"/>
          <w:lang w:eastAsia="zh-CN"/>
        </w:rPr>
        <w:t>[</w:t>
      </w:r>
      <w:hyperlink w:anchor="_ENREF_84" w:tooltip="Kim, 2000 #1056"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Kim&lt;/Author&gt;&lt;Year&gt;2000&lt;/Year&gt;&lt;RecNum&gt;1056&lt;/RecNum&gt;&lt;DisplayText&gt;&lt;style face="superscript"&gt;84&lt;/style&gt;&lt;/DisplayText&gt;&lt;record&gt;&lt;rec-number&gt;1056&lt;/rec-number&gt;&lt;foreign-keys&gt;&lt;key app="EN" db-id="zzst0pe9v92wx6eaxf6pwstvvxxs0tzd5rfr"&gt;1056&lt;/key&gt;&lt;/foreign-keys&gt;&lt;ref-type name="Journal Article"&gt;17&lt;/ref-type&gt;&lt;contributors&gt;&lt;authors&gt;&lt;author&gt;Kim, RJ.&lt;/author&gt;&lt;author&gt;Wu, E.&lt;/author&gt;&lt;author&gt;Rafael, A.&lt;/author&gt;&lt;author&gt;Chen, E-L.&lt;/author&gt;&lt;author&gt;Parker, Michele.&lt;/author&gt;&lt;author&gt;Simonetti, O.&lt;/author&gt;&lt;author&gt;Klocke, F J&lt;/author&gt;&lt;author&gt;Bonow, R O&lt;/author&gt;&lt;author&gt;Judd, R. M.&lt;/author&gt;&lt;/authors&gt;&lt;/contributors&gt;&lt;titles&gt;&lt;title&gt;The Use of Contrast Enahnced Magnetic Resonance Imaging to Identigy Reversible Myocardial Dysfunction</w:instrText>
        </w:r>
        <w:r w:rsidR="00E43AE9" w:rsidRPr="000B60AA">
          <w:rPr>
            <w:rFonts w:ascii="Times New Roman" w:hAnsi="Times New Roman" w:cs="Times New Roman"/>
          </w:rPr>
          <w:instrText>￼￼</w:instrText>
        </w:r>
        <w:r w:rsidR="00E43AE9" w:rsidRPr="000B60AA">
          <w:rPr>
            <w:rFonts w:ascii="Book Antiqua" w:hAnsi="Book Antiqua"/>
          </w:rPr>
          <w:instrText>&lt;/title&gt;&lt;secondary-title&gt;NEJM&lt;/secondary-title&gt;&lt;/titles&gt;&lt;periodical&gt;&lt;full-title&gt;NEJM&lt;/full-title&gt;&lt;/periodical&gt;&lt;pages&gt;1445-1453&lt;/pages&gt;&lt;volume&gt;343&lt;/volume&gt;&lt;number&gt;10&lt;/number&gt;&lt;keywords&gt;&lt;keyword&gt;READ&lt;/keyword&gt;&lt;/keywords&gt;&lt;dates&gt;&lt;year&gt;2000&lt;/year&gt;&lt;/dates&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84</w:t>
        </w:r>
        <w:r w:rsidR="00E43AE9" w:rsidRPr="000B60AA">
          <w:rPr>
            <w:rFonts w:ascii="Book Antiqua" w:hAnsi="Book Antiqua"/>
          </w:rPr>
          <w:fldChar w:fldCharType="end"/>
        </w:r>
      </w:hyperlink>
      <w:r w:rsidR="001205C7">
        <w:rPr>
          <w:rFonts w:ascii="Book Antiqua" w:eastAsia="宋体" w:hAnsi="Book Antiqua" w:hint="eastAsia"/>
          <w:vertAlign w:val="superscript"/>
          <w:lang w:eastAsia="zh-CN"/>
        </w:rPr>
        <w:t>]</w:t>
      </w:r>
      <w:r w:rsidR="0085072D" w:rsidRPr="000B60AA">
        <w:rPr>
          <w:rFonts w:ascii="Book Antiqua" w:hAnsi="Book Antiqua"/>
        </w:rPr>
        <w:t>.</w:t>
      </w:r>
      <w:r w:rsidR="000B60AA">
        <w:rPr>
          <w:rFonts w:ascii="Book Antiqua" w:hAnsi="Book Antiqua"/>
        </w:rPr>
        <w:t xml:space="preserve"> </w:t>
      </w:r>
      <w:r w:rsidR="0042051B" w:rsidRPr="000B60AA">
        <w:rPr>
          <w:rFonts w:ascii="Book Antiqua" w:hAnsi="Book Antiqua"/>
        </w:rPr>
        <w:t>S</w:t>
      </w:r>
      <w:r w:rsidR="002A171A" w:rsidRPr="000B60AA">
        <w:rPr>
          <w:rFonts w:ascii="Book Antiqua" w:hAnsi="Book Antiqua"/>
        </w:rPr>
        <w:t>egmental extent of L</w:t>
      </w:r>
      <w:r w:rsidR="00B122B8" w:rsidRPr="000B60AA">
        <w:rPr>
          <w:rFonts w:ascii="Book Antiqua" w:hAnsi="Book Antiqua"/>
        </w:rPr>
        <w:t xml:space="preserve">GE has also been shown to negatively predict functional recovery in dysfunctional segments following PPCI for acute STEMI, as summarised in Table </w:t>
      </w:r>
      <w:r w:rsidR="00E5176F" w:rsidRPr="000B60AA">
        <w:rPr>
          <w:rFonts w:ascii="Book Antiqua" w:hAnsi="Book Antiqua"/>
        </w:rPr>
        <w:t>5</w:t>
      </w:r>
      <w:r w:rsidR="00B122B8" w:rsidRPr="000B60AA">
        <w:rPr>
          <w:rFonts w:ascii="Book Antiqua" w:hAnsi="Book Antiqua"/>
        </w:rPr>
        <w:t>.</w:t>
      </w:r>
    </w:p>
    <w:p w14:paraId="4FBDB5EC" w14:textId="77777777" w:rsidR="00624BBA" w:rsidRPr="000B60AA" w:rsidRDefault="00624BBA" w:rsidP="000B60AA">
      <w:pPr>
        <w:spacing w:line="360" w:lineRule="auto"/>
        <w:jc w:val="both"/>
        <w:rPr>
          <w:rFonts w:ascii="Book Antiqua" w:hAnsi="Book Antiqua"/>
        </w:rPr>
      </w:pPr>
    </w:p>
    <w:p w14:paraId="7434C7EE" w14:textId="4A956961" w:rsidR="00D711F7" w:rsidRPr="00560F4F" w:rsidRDefault="00B00AE5" w:rsidP="000B60AA">
      <w:pPr>
        <w:spacing w:line="360" w:lineRule="auto"/>
        <w:jc w:val="both"/>
        <w:rPr>
          <w:rFonts w:ascii="Book Antiqua" w:eastAsia="宋体" w:hAnsi="Book Antiqua"/>
          <w:b/>
          <w:lang w:eastAsia="zh-CN"/>
        </w:rPr>
      </w:pPr>
      <w:r w:rsidRPr="00560F4F">
        <w:rPr>
          <w:rFonts w:ascii="Book Antiqua" w:hAnsi="Book Antiqua"/>
          <w:b/>
        </w:rPr>
        <w:t>Global function</w:t>
      </w:r>
      <w:r w:rsidR="00560F4F" w:rsidRPr="00560F4F">
        <w:rPr>
          <w:rFonts w:ascii="Book Antiqua" w:eastAsia="宋体" w:hAnsi="Book Antiqua" w:hint="eastAsia"/>
          <w:b/>
          <w:lang w:eastAsia="zh-CN"/>
        </w:rPr>
        <w:t>:</w:t>
      </w:r>
      <w:r w:rsidR="00560F4F">
        <w:rPr>
          <w:rFonts w:ascii="Book Antiqua" w:eastAsia="宋体" w:hAnsi="Book Antiqua" w:hint="eastAsia"/>
          <w:b/>
          <w:lang w:eastAsia="zh-CN"/>
        </w:rPr>
        <w:t xml:space="preserve"> </w:t>
      </w:r>
      <w:r w:rsidR="00B96F7D" w:rsidRPr="000B60AA">
        <w:rPr>
          <w:rFonts w:ascii="Book Antiqua" w:hAnsi="Book Antiqua"/>
        </w:rPr>
        <w:t>IS</w:t>
      </w:r>
      <w:r w:rsidR="00BB396D" w:rsidRPr="000B60AA">
        <w:rPr>
          <w:rFonts w:ascii="Book Antiqua" w:hAnsi="Book Antiqua"/>
        </w:rPr>
        <w:t xml:space="preserve"> is </w:t>
      </w:r>
      <w:r w:rsidR="003F1BEC" w:rsidRPr="000B60AA">
        <w:rPr>
          <w:rFonts w:ascii="Book Antiqua" w:hAnsi="Book Antiqua"/>
        </w:rPr>
        <w:t xml:space="preserve">a powerful </w:t>
      </w:r>
      <w:r w:rsidR="00027458" w:rsidRPr="000B60AA">
        <w:rPr>
          <w:rFonts w:ascii="Book Antiqua" w:hAnsi="Book Antiqua"/>
        </w:rPr>
        <w:t>independent predictor</w:t>
      </w:r>
      <w:r w:rsidR="00027458" w:rsidRPr="000B60AA" w:rsidDel="00027458">
        <w:rPr>
          <w:rFonts w:ascii="Book Antiqua" w:hAnsi="Book Antiqua"/>
        </w:rPr>
        <w:t xml:space="preserve"> </w:t>
      </w:r>
      <w:r w:rsidR="003F1BEC" w:rsidRPr="000B60AA">
        <w:rPr>
          <w:rFonts w:ascii="Book Antiqua" w:hAnsi="Book Antiqua"/>
        </w:rPr>
        <w:t>of</w:t>
      </w:r>
      <w:r w:rsidRPr="000B60AA">
        <w:rPr>
          <w:rFonts w:ascii="Book Antiqua" w:hAnsi="Book Antiqua"/>
        </w:rPr>
        <w:t xml:space="preserve"> global</w:t>
      </w:r>
      <w:r w:rsidR="003F1BEC" w:rsidRPr="000B60AA">
        <w:rPr>
          <w:rFonts w:ascii="Book Antiqua" w:hAnsi="Book Antiqua"/>
        </w:rPr>
        <w:t xml:space="preserve"> </w:t>
      </w:r>
      <w:r w:rsidR="00A075EE" w:rsidRPr="000B60AA">
        <w:rPr>
          <w:rFonts w:ascii="Book Antiqua" w:hAnsi="Book Antiqua"/>
        </w:rPr>
        <w:t>LV function and</w:t>
      </w:r>
      <w:r w:rsidR="003F1BEC" w:rsidRPr="000B60AA">
        <w:rPr>
          <w:rFonts w:ascii="Book Antiqua" w:hAnsi="Book Antiqua"/>
        </w:rPr>
        <w:t xml:space="preserve"> </w:t>
      </w:r>
      <w:r w:rsidR="00F0387B" w:rsidRPr="000B60AA">
        <w:rPr>
          <w:rFonts w:ascii="Book Antiqua" w:hAnsi="Book Antiqua"/>
        </w:rPr>
        <w:t xml:space="preserve">adverse LV </w:t>
      </w:r>
      <w:r w:rsidR="003F1BEC" w:rsidRPr="000B60AA">
        <w:rPr>
          <w:rFonts w:ascii="Book Antiqua" w:hAnsi="Book Antiqua"/>
        </w:rPr>
        <w:t>remodelling in the medium to long-term</w:t>
      </w:r>
      <w:r w:rsidR="007175BB" w:rsidRPr="000B60AA">
        <w:rPr>
          <w:rFonts w:ascii="Book Antiqua" w:hAnsi="Book Antiqua"/>
        </w:rPr>
        <w:t xml:space="preserve"> post STEMI</w:t>
      </w:r>
      <w:r w:rsidR="003F7484" w:rsidRPr="000B60AA">
        <w:rPr>
          <w:rFonts w:ascii="Book Antiqua" w:hAnsi="Book Antiqua"/>
        </w:rPr>
        <w:t xml:space="preserve"> </w:t>
      </w:r>
      <w:r w:rsidR="006E1C76" w:rsidRPr="000B60AA">
        <w:rPr>
          <w:rFonts w:ascii="Book Antiqua" w:hAnsi="Book Antiqua"/>
        </w:rPr>
        <w:t xml:space="preserve">as </w:t>
      </w:r>
      <w:r w:rsidR="00A172D8" w:rsidRPr="000B60AA">
        <w:rPr>
          <w:rFonts w:ascii="Book Antiqua" w:hAnsi="Book Antiqua"/>
        </w:rPr>
        <w:t xml:space="preserve">summarised in Table </w:t>
      </w:r>
      <w:r w:rsidR="00E5176F" w:rsidRPr="000B60AA">
        <w:rPr>
          <w:rFonts w:ascii="Book Antiqua" w:hAnsi="Book Antiqua"/>
        </w:rPr>
        <w:t>6</w:t>
      </w:r>
      <w:r w:rsidR="00B47C53" w:rsidRPr="000B60AA">
        <w:rPr>
          <w:rFonts w:ascii="Book Antiqua" w:hAnsi="Book Antiqua"/>
        </w:rPr>
        <w:t>.</w:t>
      </w:r>
      <w:r w:rsidR="000B60AA">
        <w:rPr>
          <w:rFonts w:ascii="Book Antiqua" w:hAnsi="Book Antiqua"/>
        </w:rPr>
        <w:t xml:space="preserve"> </w:t>
      </w:r>
    </w:p>
    <w:p w14:paraId="5E30F4F1" w14:textId="0B06D60E" w:rsidR="003818BA" w:rsidRPr="00E90155" w:rsidRDefault="003818BA" w:rsidP="000B60AA">
      <w:pPr>
        <w:pStyle w:val="3"/>
        <w:jc w:val="both"/>
        <w:rPr>
          <w:rFonts w:ascii="Book Antiqua" w:eastAsia="宋体" w:hAnsi="Book Antiqua"/>
          <w:color w:val="auto"/>
          <w:sz w:val="24"/>
          <w:szCs w:val="24"/>
          <w:lang w:eastAsia="zh-CN"/>
        </w:rPr>
      </w:pPr>
    </w:p>
    <w:p w14:paraId="16293808" w14:textId="75140CB6" w:rsidR="00A075EE" w:rsidRPr="00E90155" w:rsidRDefault="00A075EE" w:rsidP="000B60AA">
      <w:pPr>
        <w:pStyle w:val="4"/>
        <w:jc w:val="both"/>
        <w:rPr>
          <w:rFonts w:ascii="Book Antiqua" w:hAnsi="Book Antiqua"/>
          <w:i/>
          <w:szCs w:val="24"/>
        </w:rPr>
      </w:pPr>
      <w:bookmarkStart w:id="97" w:name="_Toc262158434"/>
      <w:bookmarkStart w:id="98" w:name="_Toc262161455"/>
      <w:bookmarkStart w:id="99" w:name="_Toc262161514"/>
      <w:bookmarkStart w:id="100" w:name="_Toc262161573"/>
      <w:bookmarkStart w:id="101" w:name="_Toc262161669"/>
      <w:bookmarkStart w:id="102" w:name="_Toc312061050"/>
      <w:bookmarkStart w:id="103" w:name="_Toc312253086"/>
      <w:bookmarkStart w:id="104" w:name="_Toc312254068"/>
      <w:r w:rsidRPr="00E90155">
        <w:rPr>
          <w:rFonts w:ascii="Book Antiqua" w:hAnsi="Book Antiqua"/>
          <w:i/>
          <w:szCs w:val="24"/>
        </w:rPr>
        <w:t xml:space="preserve">Prognostic importance of CMR-derived </w:t>
      </w:r>
      <w:r w:rsidR="00B96F7D" w:rsidRPr="00E90155">
        <w:rPr>
          <w:rFonts w:ascii="Book Antiqua" w:hAnsi="Book Antiqua"/>
          <w:i/>
          <w:szCs w:val="24"/>
        </w:rPr>
        <w:t>IS</w:t>
      </w:r>
      <w:r w:rsidRPr="00E90155">
        <w:rPr>
          <w:rFonts w:ascii="Book Antiqua" w:hAnsi="Book Antiqua"/>
          <w:i/>
          <w:szCs w:val="24"/>
        </w:rPr>
        <w:t xml:space="preserve"> </w:t>
      </w:r>
      <w:r w:rsidR="003E019C" w:rsidRPr="00E90155">
        <w:rPr>
          <w:rFonts w:ascii="Book Antiqua" w:hAnsi="Book Antiqua"/>
          <w:i/>
          <w:szCs w:val="24"/>
        </w:rPr>
        <w:t xml:space="preserve">in </w:t>
      </w:r>
      <w:bookmarkEnd w:id="97"/>
      <w:bookmarkEnd w:id="98"/>
      <w:bookmarkEnd w:id="99"/>
      <w:bookmarkEnd w:id="100"/>
      <w:bookmarkEnd w:id="101"/>
      <w:bookmarkEnd w:id="102"/>
      <w:bookmarkEnd w:id="103"/>
      <w:bookmarkEnd w:id="104"/>
      <w:r w:rsidR="000B60AA" w:rsidRPr="00E90155">
        <w:rPr>
          <w:rFonts w:ascii="Book Antiqua" w:eastAsia="宋体" w:hAnsi="Book Antiqua"/>
          <w:i/>
          <w:szCs w:val="24"/>
          <w:lang w:eastAsia="zh-CN"/>
        </w:rPr>
        <w:t>AMI</w:t>
      </w:r>
    </w:p>
    <w:p w14:paraId="6B89EFDA" w14:textId="4300D6FB" w:rsidR="006F7548" w:rsidRDefault="008E2C61" w:rsidP="000B60AA">
      <w:pPr>
        <w:spacing w:line="360" w:lineRule="auto"/>
        <w:jc w:val="both"/>
        <w:rPr>
          <w:rFonts w:ascii="Book Antiqua" w:eastAsia="宋体" w:hAnsi="Book Antiqua"/>
          <w:lang w:eastAsia="zh-CN"/>
        </w:rPr>
      </w:pPr>
      <w:r w:rsidRPr="000B60AA">
        <w:rPr>
          <w:rFonts w:ascii="Book Antiqua" w:hAnsi="Book Antiqua"/>
        </w:rPr>
        <w:t xml:space="preserve">The goal of STEMI management is early reperfusion in order to </w:t>
      </w:r>
      <w:r w:rsidR="003B54F8" w:rsidRPr="000B60AA">
        <w:rPr>
          <w:rFonts w:ascii="Book Antiqua" w:hAnsi="Book Antiqua"/>
        </w:rPr>
        <w:t xml:space="preserve">minimise </w:t>
      </w:r>
      <w:r w:rsidR="00DD6E8F" w:rsidRPr="000B60AA">
        <w:rPr>
          <w:rFonts w:ascii="Book Antiqua" w:hAnsi="Book Antiqua"/>
        </w:rPr>
        <w:t>IS</w:t>
      </w:r>
      <w:r w:rsidR="003B54F8" w:rsidRPr="000B60AA">
        <w:rPr>
          <w:rFonts w:ascii="Book Antiqua" w:hAnsi="Book Antiqua"/>
        </w:rPr>
        <w:t xml:space="preserve"> and thus maximise myocardial </w:t>
      </w:r>
      <w:proofErr w:type="gramStart"/>
      <w:r w:rsidR="003B54F8" w:rsidRPr="000B60AA">
        <w:rPr>
          <w:rFonts w:ascii="Book Antiqua" w:hAnsi="Book Antiqua"/>
        </w:rPr>
        <w:t>salvage</w:t>
      </w:r>
      <w:r w:rsidR="00184919">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95" \o "Steg, 2012 #1886"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TdGVnPC9BdXRob3I+PFllYXI+MjAxMjwvWWVhcj48UmVj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TdGVnPC9BdXRob3I+PFllYXI+MjAxMjwvWWVhcj48UmVj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95</w:t>
      </w:r>
      <w:r w:rsidR="00E43AE9" w:rsidRPr="000B60AA">
        <w:rPr>
          <w:rFonts w:ascii="Book Antiqua" w:hAnsi="Book Antiqua"/>
        </w:rPr>
        <w:fldChar w:fldCharType="end"/>
      </w:r>
      <w:r w:rsidR="000B60AA" w:rsidRPr="000B60AA">
        <w:rPr>
          <w:rFonts w:ascii="Book Antiqua" w:hAnsi="Book Antiqua"/>
        </w:rPr>
        <w:fldChar w:fldCharType="end"/>
      </w:r>
      <w:r w:rsidR="00184919">
        <w:rPr>
          <w:rFonts w:ascii="Book Antiqua" w:eastAsia="宋体" w:hAnsi="Book Antiqua" w:hint="eastAsia"/>
          <w:vertAlign w:val="superscript"/>
          <w:lang w:eastAsia="zh-CN"/>
        </w:rPr>
        <w:t>]</w:t>
      </w:r>
      <w:r w:rsidR="003B54F8" w:rsidRPr="000B60AA">
        <w:rPr>
          <w:rFonts w:ascii="Book Antiqua" w:hAnsi="Book Antiqua"/>
        </w:rPr>
        <w:t xml:space="preserve">. </w:t>
      </w:r>
      <w:r w:rsidR="006F7548" w:rsidRPr="000B60AA">
        <w:rPr>
          <w:rFonts w:ascii="Book Antiqua" w:hAnsi="Book Antiqua"/>
        </w:rPr>
        <w:t>T</w:t>
      </w:r>
      <w:r w:rsidR="003B54F8" w:rsidRPr="000B60AA">
        <w:rPr>
          <w:rFonts w:ascii="Book Antiqua" w:hAnsi="Book Antiqua"/>
        </w:rPr>
        <w:t xml:space="preserve">here is a strong evidence base </w:t>
      </w:r>
      <w:r w:rsidR="00837F40" w:rsidRPr="000B60AA">
        <w:rPr>
          <w:rFonts w:ascii="Book Antiqua" w:hAnsi="Book Antiqua"/>
        </w:rPr>
        <w:t>for</w:t>
      </w:r>
      <w:r w:rsidR="003B54F8" w:rsidRPr="000B60AA">
        <w:rPr>
          <w:rFonts w:ascii="Book Antiqua" w:hAnsi="Book Antiqua"/>
        </w:rPr>
        <w:t xml:space="preserve"> the prognostic importance of CMR-derived </w:t>
      </w:r>
      <w:r w:rsidR="00B96F7D" w:rsidRPr="000B60AA">
        <w:rPr>
          <w:rFonts w:ascii="Book Antiqua" w:hAnsi="Book Antiqua"/>
        </w:rPr>
        <w:t>IS</w:t>
      </w:r>
      <w:r w:rsidR="003B54F8" w:rsidRPr="000B60AA">
        <w:rPr>
          <w:rFonts w:ascii="Book Antiqua" w:hAnsi="Book Antiqua"/>
        </w:rPr>
        <w:t xml:space="preserve"> post STEMI</w:t>
      </w:r>
      <w:r w:rsidR="00437CCB" w:rsidRPr="000B60AA">
        <w:rPr>
          <w:rFonts w:ascii="Book Antiqua" w:hAnsi="Book Antiqua"/>
        </w:rPr>
        <w:t>,</w:t>
      </w:r>
      <w:r w:rsidR="00156A86" w:rsidRPr="000B60AA">
        <w:rPr>
          <w:rFonts w:ascii="Book Antiqua" w:hAnsi="Book Antiqua"/>
        </w:rPr>
        <w:t xml:space="preserve"> as summarised in Table </w:t>
      </w:r>
      <w:r w:rsidR="00213054" w:rsidRPr="000B60AA">
        <w:rPr>
          <w:rFonts w:ascii="Book Antiqua" w:hAnsi="Book Antiqua"/>
        </w:rPr>
        <w:t>7</w:t>
      </w:r>
      <w:r w:rsidR="003B54F8" w:rsidRPr="000B60AA">
        <w:rPr>
          <w:rFonts w:ascii="Book Antiqua" w:hAnsi="Book Antiqua"/>
        </w:rPr>
        <w:t>.</w:t>
      </w:r>
      <w:r w:rsidR="000B60AA">
        <w:rPr>
          <w:rFonts w:ascii="Book Antiqua" w:hAnsi="Book Antiqua"/>
        </w:rPr>
        <w:t xml:space="preserve"> </w:t>
      </w:r>
      <w:r w:rsidR="00B96F7D" w:rsidRPr="000B60AA">
        <w:rPr>
          <w:rFonts w:ascii="Book Antiqua" w:hAnsi="Book Antiqua"/>
        </w:rPr>
        <w:t>IS</w:t>
      </w:r>
      <w:r w:rsidR="00BD0F59" w:rsidRPr="000B60AA">
        <w:rPr>
          <w:rFonts w:ascii="Book Antiqua" w:hAnsi="Book Antiqua"/>
        </w:rPr>
        <w:t xml:space="preserve"> </w:t>
      </w:r>
      <w:r w:rsidR="00213054" w:rsidRPr="000B60AA">
        <w:rPr>
          <w:rFonts w:ascii="Book Antiqua" w:hAnsi="Book Antiqua"/>
        </w:rPr>
        <w:t>strongly</w:t>
      </w:r>
      <w:r w:rsidR="00BD0F59" w:rsidRPr="000B60AA">
        <w:rPr>
          <w:rFonts w:ascii="Book Antiqua" w:hAnsi="Book Antiqua"/>
        </w:rPr>
        <w:t xml:space="preserve"> predict</w:t>
      </w:r>
      <w:r w:rsidR="00213054" w:rsidRPr="000B60AA">
        <w:rPr>
          <w:rFonts w:ascii="Book Antiqua" w:hAnsi="Book Antiqua"/>
        </w:rPr>
        <w:t>s</w:t>
      </w:r>
      <w:r w:rsidR="00BD0F59" w:rsidRPr="000B60AA">
        <w:rPr>
          <w:rFonts w:ascii="Book Antiqua" w:hAnsi="Book Antiqua"/>
        </w:rPr>
        <w:t xml:space="preserve"> medium to long-term clinical outcomes. </w:t>
      </w:r>
    </w:p>
    <w:p w14:paraId="3A92D937" w14:textId="77777777" w:rsidR="00184919" w:rsidRPr="00184919" w:rsidRDefault="00184919" w:rsidP="000B60AA">
      <w:pPr>
        <w:spacing w:line="360" w:lineRule="auto"/>
        <w:jc w:val="both"/>
        <w:rPr>
          <w:rFonts w:ascii="Book Antiqua" w:eastAsia="宋体" w:hAnsi="Book Antiqua"/>
          <w:lang w:eastAsia="zh-CN"/>
        </w:rPr>
      </w:pPr>
    </w:p>
    <w:p w14:paraId="701D1EB3" w14:textId="78283485" w:rsidR="006F48C4" w:rsidRPr="00184919" w:rsidRDefault="00FD7B3A" w:rsidP="00184919">
      <w:pPr>
        <w:pStyle w:val="3"/>
        <w:tabs>
          <w:tab w:val="clear" w:pos="1134"/>
          <w:tab w:val="left" w:pos="780"/>
        </w:tabs>
        <w:jc w:val="both"/>
        <w:rPr>
          <w:rFonts w:ascii="Book Antiqua" w:hAnsi="Book Antiqua"/>
          <w:b/>
          <w:color w:val="auto"/>
          <w:sz w:val="24"/>
          <w:szCs w:val="24"/>
        </w:rPr>
      </w:pPr>
      <w:bookmarkStart w:id="105" w:name="_Toc312061052"/>
      <w:bookmarkStart w:id="106" w:name="_Toc312253088"/>
      <w:bookmarkStart w:id="107" w:name="_Toc312254070"/>
      <w:bookmarkStart w:id="108" w:name="_Toc327394767"/>
      <w:r w:rsidRPr="00184919">
        <w:rPr>
          <w:rFonts w:ascii="Book Antiqua" w:hAnsi="Book Antiqua"/>
          <w:b/>
          <w:color w:val="auto"/>
          <w:sz w:val="24"/>
          <w:szCs w:val="24"/>
        </w:rPr>
        <w:lastRenderedPageBreak/>
        <w:t>MVO</w:t>
      </w:r>
      <w:r w:rsidR="00B142EC" w:rsidRPr="00184919">
        <w:rPr>
          <w:rFonts w:ascii="Book Antiqua" w:hAnsi="Book Antiqua"/>
          <w:b/>
          <w:color w:val="auto"/>
          <w:sz w:val="24"/>
          <w:szCs w:val="24"/>
        </w:rPr>
        <w:t xml:space="preserve"> </w:t>
      </w:r>
      <w:r w:rsidR="00484814" w:rsidRPr="00184919">
        <w:rPr>
          <w:rFonts w:ascii="Book Antiqua" w:hAnsi="Book Antiqua"/>
          <w:b/>
          <w:color w:val="auto"/>
          <w:sz w:val="24"/>
          <w:szCs w:val="24"/>
        </w:rPr>
        <w:t xml:space="preserve">IN </w:t>
      </w:r>
      <w:bookmarkEnd w:id="105"/>
      <w:bookmarkEnd w:id="106"/>
      <w:bookmarkEnd w:id="107"/>
      <w:bookmarkEnd w:id="108"/>
      <w:r w:rsidR="00484814" w:rsidRPr="00184919">
        <w:rPr>
          <w:rFonts w:ascii="Book Antiqua" w:eastAsia="宋体" w:hAnsi="Book Antiqua"/>
          <w:b/>
          <w:color w:val="auto"/>
          <w:sz w:val="24"/>
          <w:szCs w:val="24"/>
          <w:lang w:eastAsia="zh-CN"/>
        </w:rPr>
        <w:t>AMI</w:t>
      </w:r>
    </w:p>
    <w:p w14:paraId="282FA4DA" w14:textId="50364F10" w:rsidR="006F48C4" w:rsidRPr="00184919" w:rsidRDefault="006F48C4" w:rsidP="000B60AA">
      <w:pPr>
        <w:pStyle w:val="4"/>
        <w:jc w:val="both"/>
        <w:rPr>
          <w:rFonts w:ascii="Book Antiqua" w:hAnsi="Book Antiqua"/>
          <w:i/>
          <w:szCs w:val="24"/>
        </w:rPr>
      </w:pPr>
      <w:bookmarkStart w:id="109" w:name="_Toc262158437"/>
      <w:bookmarkStart w:id="110" w:name="_Toc262161458"/>
      <w:bookmarkStart w:id="111" w:name="_Toc262161517"/>
      <w:bookmarkStart w:id="112" w:name="_Toc262161576"/>
      <w:bookmarkStart w:id="113" w:name="_Toc262161672"/>
      <w:bookmarkStart w:id="114" w:name="_Toc312061053"/>
      <w:bookmarkStart w:id="115" w:name="_Toc312253089"/>
      <w:bookmarkStart w:id="116" w:name="_Toc312254071"/>
      <w:r w:rsidRPr="00184919">
        <w:rPr>
          <w:rFonts w:ascii="Book Antiqua" w:hAnsi="Book Antiqua"/>
          <w:i/>
          <w:szCs w:val="24"/>
        </w:rPr>
        <w:t>Background</w:t>
      </w:r>
      <w:bookmarkEnd w:id="109"/>
      <w:bookmarkEnd w:id="110"/>
      <w:bookmarkEnd w:id="111"/>
      <w:bookmarkEnd w:id="112"/>
      <w:bookmarkEnd w:id="113"/>
      <w:bookmarkEnd w:id="114"/>
      <w:bookmarkEnd w:id="115"/>
      <w:bookmarkEnd w:id="116"/>
    </w:p>
    <w:p w14:paraId="05F8CE13" w14:textId="004846CF" w:rsidR="00855878" w:rsidRPr="000B60AA" w:rsidRDefault="00DA2B7A" w:rsidP="000B60AA">
      <w:pPr>
        <w:tabs>
          <w:tab w:val="left" w:pos="1088"/>
        </w:tabs>
        <w:spacing w:line="360" w:lineRule="auto"/>
        <w:jc w:val="both"/>
        <w:rPr>
          <w:rFonts w:ascii="Book Antiqua" w:hAnsi="Book Antiqua"/>
        </w:rPr>
      </w:pPr>
      <w:r w:rsidRPr="000B60AA">
        <w:rPr>
          <w:rFonts w:ascii="Book Antiqua" w:hAnsi="Book Antiqua"/>
        </w:rPr>
        <w:t xml:space="preserve">Despite prompt </w:t>
      </w:r>
      <w:r w:rsidR="00631C95" w:rsidRPr="000B60AA">
        <w:rPr>
          <w:rFonts w:ascii="Book Antiqua" w:hAnsi="Book Antiqua"/>
        </w:rPr>
        <w:t xml:space="preserve">IRA </w:t>
      </w:r>
      <w:r w:rsidRPr="000B60AA">
        <w:rPr>
          <w:rFonts w:ascii="Book Antiqua" w:hAnsi="Book Antiqua"/>
        </w:rPr>
        <w:t>recanalization</w:t>
      </w:r>
      <w:r w:rsidR="00634786" w:rsidRPr="000B60AA">
        <w:rPr>
          <w:rFonts w:ascii="Book Antiqua" w:hAnsi="Book Antiqua"/>
        </w:rPr>
        <w:t>, perfusion of the microcirculatory bed does not always ensue.</w:t>
      </w:r>
      <w:r w:rsidR="000B60AA">
        <w:rPr>
          <w:rFonts w:ascii="Book Antiqua" w:hAnsi="Book Antiqua"/>
        </w:rPr>
        <w:t xml:space="preserve"> </w:t>
      </w:r>
      <w:r w:rsidR="006607D3" w:rsidRPr="000B60AA">
        <w:rPr>
          <w:rFonts w:ascii="Book Antiqua" w:hAnsi="Book Antiqua"/>
        </w:rPr>
        <w:t xml:space="preserve">Histopathogical studies have demonstrated that the </w:t>
      </w:r>
      <w:r w:rsidR="0032330D" w:rsidRPr="000B60AA">
        <w:rPr>
          <w:rFonts w:ascii="Book Antiqua" w:hAnsi="Book Antiqua"/>
        </w:rPr>
        <w:t xml:space="preserve">infarct </w:t>
      </w:r>
      <w:r w:rsidR="006607D3" w:rsidRPr="000B60AA">
        <w:rPr>
          <w:rFonts w:ascii="Book Antiqua" w:hAnsi="Book Antiqua"/>
        </w:rPr>
        <w:t xml:space="preserve">core (endocardial) </w:t>
      </w:r>
      <w:r w:rsidR="0032330D" w:rsidRPr="000B60AA">
        <w:rPr>
          <w:rFonts w:ascii="Book Antiqua" w:hAnsi="Book Antiqua"/>
        </w:rPr>
        <w:t xml:space="preserve">perishes first </w:t>
      </w:r>
      <w:r w:rsidR="00631C95" w:rsidRPr="000B60AA">
        <w:rPr>
          <w:rFonts w:ascii="Book Antiqua" w:hAnsi="Book Antiqua"/>
        </w:rPr>
        <w:t>as</w:t>
      </w:r>
      <w:r w:rsidR="006607D3" w:rsidRPr="000B60AA">
        <w:rPr>
          <w:rFonts w:ascii="Book Antiqua" w:hAnsi="Book Antiqua"/>
        </w:rPr>
        <w:t xml:space="preserve"> </w:t>
      </w:r>
      <w:r w:rsidR="00631C95" w:rsidRPr="000B60AA">
        <w:rPr>
          <w:rFonts w:ascii="Book Antiqua" w:hAnsi="Book Antiqua"/>
        </w:rPr>
        <w:t>n</w:t>
      </w:r>
      <w:r w:rsidR="006607D3" w:rsidRPr="000B60AA">
        <w:rPr>
          <w:rFonts w:ascii="Book Antiqua" w:hAnsi="Book Antiqua"/>
        </w:rPr>
        <w:t>ecrosis spreads transmurally towards the epicardium.</w:t>
      </w:r>
      <w:r w:rsidR="000B60AA">
        <w:rPr>
          <w:rFonts w:ascii="Book Antiqua" w:hAnsi="Book Antiqua"/>
        </w:rPr>
        <w:t xml:space="preserve"> </w:t>
      </w:r>
      <w:r w:rsidR="006607D3" w:rsidRPr="000B60AA">
        <w:rPr>
          <w:rFonts w:ascii="Book Antiqua" w:hAnsi="Book Antiqua"/>
        </w:rPr>
        <w:t xml:space="preserve">This is known as the </w:t>
      </w:r>
      <w:r w:rsidR="0043186A" w:rsidRPr="0043186A">
        <w:rPr>
          <w:rFonts w:ascii="Book Antiqua" w:eastAsia="宋体" w:hAnsi="Book Antiqua"/>
          <w:lang w:eastAsia="zh-CN"/>
        </w:rPr>
        <w:t>“</w:t>
      </w:r>
      <w:r w:rsidR="006607D3" w:rsidRPr="0043186A">
        <w:rPr>
          <w:rFonts w:ascii="Book Antiqua" w:hAnsi="Book Antiqua"/>
        </w:rPr>
        <w:t>wavefront theory</w:t>
      </w:r>
      <w:r w:rsidR="0043186A" w:rsidRPr="0043186A">
        <w:rPr>
          <w:rFonts w:ascii="Book Antiqua" w:eastAsia="宋体" w:hAnsi="Book Antiqua"/>
          <w:lang w:eastAsia="zh-CN"/>
        </w:rPr>
        <w:t>”</w:t>
      </w:r>
      <w:r w:rsidR="0043186A" w:rsidRPr="0043186A">
        <w:rPr>
          <w:rFonts w:ascii="Book Antiqua" w:eastAsia="宋体" w:hAnsi="Book Antiqua" w:hint="eastAsia"/>
          <w:vertAlign w:val="superscript"/>
          <w:lang w:eastAsia="zh-CN"/>
        </w:rPr>
        <w:t>[</w:t>
      </w:r>
      <w:hyperlink w:anchor="_ENREF_100" w:tooltip="Reimer, 1979 #1916" w:history="1">
        <w:r w:rsidR="00E43AE9" w:rsidRPr="0043186A">
          <w:rPr>
            <w:rFonts w:ascii="Book Antiqua" w:hAnsi="Book Antiqua"/>
          </w:rPr>
          <w:fldChar w:fldCharType="begin"/>
        </w:r>
        <w:r w:rsidR="00E43AE9" w:rsidRPr="0043186A">
          <w:rPr>
            <w:rFonts w:ascii="Book Antiqua" w:hAnsi="Book Antiqua"/>
          </w:rPr>
          <w:instrText xml:space="preserve"> ADDIN EN.CITE &lt;EndNote&gt;&lt;Cite&gt;&lt;Author&gt;Reimer&lt;/Author&gt;&lt;Year&gt;1979&lt;/Year&gt;&lt;RecNum&gt;1916&lt;/RecNum&gt;&lt;DisplayText&gt;&lt;style face="superscript"&gt;100&lt;/style&gt;&lt;/DisplayText&gt;&lt;record&gt;&lt;rec-number&gt;1916&lt;/rec-number&gt;&lt;foreign-keys&gt;&lt;key app="EN" db-id="zzst0pe9v92wx6eaxf6pwstvvxxs0tzd5rfr"&gt;1916&lt;/key&gt;&lt;/foreign-keys&gt;&lt;ref-type name="Journal Article"&gt;17&lt;/ref-type&gt;&lt;contributors&gt;&lt;authors&gt;&lt;author&gt;Reimer, K. A.&lt;/author&gt;&lt;author&gt;Jennings, R. B.&lt;/author&gt;&lt;/authors&gt;&lt;/contributors&gt;&lt;titles&gt;&lt;title&gt;The &amp;quot;wavefront phenomenon&amp;quot; of myocardial ischemic cell death. II. Transmural progression of necrosis within the framework of ischemic bed size (myocardium at risk) and collateral flow&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633-44&lt;/pages&gt;&lt;volume&gt;40&lt;/volume&gt;&lt;number&gt;6&lt;/number&gt;&lt;edition&gt;1979/06/01&lt;/edition&gt;&lt;keywords&gt;&lt;keyword&gt;Animals&lt;/keyword&gt;&lt;keyword&gt;Arteries&lt;/keyword&gt;&lt;keyword&gt;Cell Survival&lt;/keyword&gt;&lt;keyword&gt;Collateral Circulation&lt;/keyword&gt;&lt;keyword&gt;Constriction&lt;/keyword&gt;&lt;keyword&gt;Coronary Circulation&lt;/keyword&gt;&lt;keyword&gt;Coronary Vessels&lt;/keyword&gt;&lt;keyword&gt;Dogs&lt;/keyword&gt;&lt;keyword&gt;Female&lt;/keyword&gt;&lt;keyword&gt;Hemorrhage&lt;/keyword&gt;&lt;keyword&gt;Male&lt;/keyword&gt;&lt;keyword&gt;Myocardial Infarction/*pathology&lt;/keyword&gt;&lt;keyword&gt;Myocardium/*pathology&lt;/keyword&gt;&lt;keyword&gt;Necrosis&lt;/keyword&gt;&lt;/keywords&gt;&lt;dates&gt;&lt;year&gt;1979&lt;/year&gt;&lt;pub-dates&gt;&lt;date&gt;Jun&lt;/date&gt;&lt;/pub-dates&gt;&lt;/dates&gt;&lt;isbn&gt;0023-6837 (Print)&amp;#xD;0023-6837 (Linking)&lt;/isbn&gt;&lt;accession-num&gt;449273&lt;/accession-num&gt;&lt;work-type&gt;Research Support, U.S. Gov&amp;apos;t, P.H.S.&lt;/work-type&gt;&lt;urls&gt;&lt;related-urls&gt;&lt;url&gt;http://www.ncbi.nlm.nih.gov/pubmed/449273&lt;/url&gt;&lt;/related-urls&gt;&lt;/urls&gt;&lt;language&gt;eng&lt;/language&gt;&lt;/record&gt;&lt;/Cite&gt;&lt;/EndNote&gt;</w:instrText>
        </w:r>
        <w:r w:rsidR="00E43AE9" w:rsidRPr="0043186A">
          <w:rPr>
            <w:rFonts w:ascii="Book Antiqua" w:hAnsi="Book Antiqua"/>
          </w:rPr>
          <w:fldChar w:fldCharType="separate"/>
        </w:r>
        <w:r w:rsidR="00E43AE9" w:rsidRPr="0043186A">
          <w:rPr>
            <w:rFonts w:ascii="Book Antiqua" w:hAnsi="Book Antiqua"/>
            <w:noProof/>
            <w:vertAlign w:val="superscript"/>
          </w:rPr>
          <w:t>100</w:t>
        </w:r>
        <w:r w:rsidR="00E43AE9" w:rsidRPr="0043186A">
          <w:rPr>
            <w:rFonts w:ascii="Book Antiqua" w:hAnsi="Book Antiqua"/>
          </w:rPr>
          <w:fldChar w:fldCharType="end"/>
        </w:r>
      </w:hyperlink>
      <w:r w:rsidR="0043186A" w:rsidRPr="0043186A">
        <w:rPr>
          <w:rFonts w:ascii="Book Antiqua" w:eastAsia="宋体" w:hAnsi="Book Antiqua" w:hint="eastAsia"/>
          <w:vertAlign w:val="superscript"/>
          <w:lang w:eastAsia="zh-CN"/>
        </w:rPr>
        <w:t>]</w:t>
      </w:r>
      <w:r w:rsidR="006607D3" w:rsidRPr="0043186A">
        <w:rPr>
          <w:rFonts w:ascii="Book Antiqua" w:hAnsi="Book Antiqua"/>
        </w:rPr>
        <w:t>.</w:t>
      </w:r>
      <w:r w:rsidR="000B60AA" w:rsidRPr="0043186A">
        <w:rPr>
          <w:rFonts w:ascii="Book Antiqua" w:hAnsi="Book Antiqua"/>
        </w:rPr>
        <w:t xml:space="preserve"> </w:t>
      </w:r>
      <w:r w:rsidR="007F571E" w:rsidRPr="000B60AA">
        <w:rPr>
          <w:rFonts w:ascii="Book Antiqua" w:hAnsi="Book Antiqua"/>
        </w:rPr>
        <w:t>A</w:t>
      </w:r>
      <w:r w:rsidR="00631CF6" w:rsidRPr="000B60AA">
        <w:rPr>
          <w:rFonts w:ascii="Book Antiqua" w:hAnsi="Book Antiqua"/>
        </w:rPr>
        <w:t xml:space="preserve">t </w:t>
      </w:r>
      <w:r w:rsidR="00F82C04" w:rsidRPr="000B60AA">
        <w:rPr>
          <w:rFonts w:ascii="Book Antiqua" w:hAnsi="Book Antiqua"/>
        </w:rPr>
        <w:t xml:space="preserve">the infarct </w:t>
      </w:r>
      <w:r w:rsidR="00741A69" w:rsidRPr="000B60AA">
        <w:rPr>
          <w:rFonts w:ascii="Book Antiqua" w:hAnsi="Book Antiqua"/>
        </w:rPr>
        <w:t>core, necrosis occurs rapidly</w:t>
      </w:r>
      <w:r w:rsidR="00631CF6" w:rsidRPr="000B60AA">
        <w:rPr>
          <w:rFonts w:ascii="Book Antiqua" w:hAnsi="Book Antiqua"/>
        </w:rPr>
        <w:t xml:space="preserve"> with myocardial and capillary endothelial cells perishing simultaneously.</w:t>
      </w:r>
      <w:r w:rsidR="000B60AA">
        <w:rPr>
          <w:rFonts w:ascii="Book Antiqua" w:hAnsi="Book Antiqua"/>
        </w:rPr>
        <w:t xml:space="preserve"> </w:t>
      </w:r>
      <w:r w:rsidR="00682FF2" w:rsidRPr="000B60AA">
        <w:rPr>
          <w:rFonts w:ascii="Book Antiqua" w:hAnsi="Book Antiqua"/>
        </w:rPr>
        <w:t xml:space="preserve">Capillaries can become obstructed by cellular debris, resulting </w:t>
      </w:r>
      <w:r w:rsidR="00F061F8" w:rsidRPr="000B60AA">
        <w:rPr>
          <w:rFonts w:ascii="Book Antiqua" w:hAnsi="Book Antiqua"/>
        </w:rPr>
        <w:t xml:space="preserve">in </w:t>
      </w:r>
      <w:r w:rsidR="00682FF2" w:rsidRPr="000B60AA">
        <w:rPr>
          <w:rFonts w:ascii="Book Antiqua" w:hAnsi="Book Antiqua"/>
        </w:rPr>
        <w:t xml:space="preserve">non-perfusion of the infarct core, despite </w:t>
      </w:r>
      <w:r w:rsidR="00F82C04" w:rsidRPr="000B60AA">
        <w:rPr>
          <w:rFonts w:ascii="Book Antiqua" w:hAnsi="Book Antiqua"/>
        </w:rPr>
        <w:t xml:space="preserve">IRA </w:t>
      </w:r>
      <w:r w:rsidR="00682FF2" w:rsidRPr="000B60AA">
        <w:rPr>
          <w:rFonts w:ascii="Book Antiqua" w:hAnsi="Book Antiqua"/>
        </w:rPr>
        <w:t>patency</w:t>
      </w:r>
      <w:r w:rsidR="00853873">
        <w:rPr>
          <w:rFonts w:ascii="Book Antiqua" w:eastAsia="宋体" w:hAnsi="Book Antiqua" w:hint="eastAsia"/>
          <w:vertAlign w:val="superscript"/>
          <w:lang w:eastAsia="zh-CN"/>
        </w:rPr>
        <w:t>[</w:t>
      </w:r>
      <w:hyperlink w:anchor="_ENREF_101" w:tooltip="Kloner, 1974 #372"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Kloner&lt;/Author&gt;&lt;Year&gt;1974&lt;/Year&gt;&lt;RecNum&gt;372&lt;/RecNum&gt;&lt;DisplayText&gt;&lt;style face="superscript"&gt;101&lt;/style&gt;&lt;/DisplayText&gt;&lt;record&gt;&lt;rec-number&gt;372&lt;/rec-number&gt;&lt;foreign-keys&gt;&lt;key app="EN" db-id="zzst0pe9v92wx6eaxf6pwstvvxxs0tzd5rfr"&gt;372&lt;/key&gt;&lt;/foreign-keys&gt;&lt;ref-type name="Journal Article"&gt;17&lt;/ref-type&gt;&lt;contributors&gt;&lt;authors&gt;&lt;author&gt;Kloner, Robert A; &lt;/author&gt;&lt;author&gt;Ganote, Charles E;&lt;/author&gt;&lt;author&gt;Jennings, Robert B&lt;/author&gt;&lt;/authors&gt;&lt;/contributors&gt;&lt;titles&gt;&lt;title&gt;The &amp;quot;No-Reflow&amp;quot; Phenomenon after Temporary Coronary Occlusion in the Dog&lt;/title&gt;&lt;secondary-title&gt;J Clin Inv&lt;/secondary-title&gt;&lt;/titles&gt;&lt;periodical&gt;&lt;full-title&gt;J Clin Inv&lt;/full-title&gt;&lt;/periodical&gt;&lt;pages&gt;1496-1508&lt;/pages&gt;&lt;volume&gt;54&lt;/volume&gt;&lt;number&gt;Dec 1974&lt;/number&gt;&lt;section&gt;1496&lt;/section&gt;&lt;dates&gt;&lt;year&gt;1974&lt;/year&gt;&lt;/dates&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01</w:t>
        </w:r>
        <w:r w:rsidR="00E43AE9" w:rsidRPr="000B60AA">
          <w:rPr>
            <w:rFonts w:ascii="Book Antiqua" w:hAnsi="Book Antiqua"/>
          </w:rPr>
          <w:fldChar w:fldCharType="end"/>
        </w:r>
      </w:hyperlink>
      <w:r w:rsidR="00853873" w:rsidRPr="00853873">
        <w:rPr>
          <w:rFonts w:ascii="Book Antiqua" w:eastAsia="宋体" w:hAnsi="Book Antiqua" w:hint="eastAsia"/>
          <w:vertAlign w:val="superscript"/>
          <w:lang w:eastAsia="zh-CN"/>
        </w:rPr>
        <w:t>]</w:t>
      </w:r>
      <w:r w:rsidR="00682FF2" w:rsidRPr="000B60AA">
        <w:rPr>
          <w:rFonts w:ascii="Book Antiqua" w:hAnsi="Book Antiqua"/>
        </w:rPr>
        <w:t>.</w:t>
      </w:r>
      <w:r w:rsidR="000B60AA">
        <w:rPr>
          <w:rFonts w:ascii="Book Antiqua" w:hAnsi="Book Antiqua"/>
        </w:rPr>
        <w:t xml:space="preserve"> </w:t>
      </w:r>
      <w:r w:rsidR="00682FF2" w:rsidRPr="000B60AA">
        <w:rPr>
          <w:rFonts w:ascii="Book Antiqua" w:hAnsi="Book Antiqua"/>
        </w:rPr>
        <w:t>This</w:t>
      </w:r>
      <w:r w:rsidR="001C7831" w:rsidRPr="000B60AA">
        <w:rPr>
          <w:rFonts w:ascii="Book Antiqua" w:hAnsi="Book Antiqua"/>
        </w:rPr>
        <w:t xml:space="preserve"> is known as </w:t>
      </w:r>
      <w:r w:rsidR="00FD7B3A" w:rsidRPr="000B60AA">
        <w:rPr>
          <w:rFonts w:ascii="Book Antiqua" w:hAnsi="Book Antiqua"/>
        </w:rPr>
        <w:t>MVO</w:t>
      </w:r>
      <w:r w:rsidR="001C7831" w:rsidRPr="000B60AA">
        <w:rPr>
          <w:rFonts w:ascii="Book Antiqua" w:hAnsi="Book Antiqua"/>
          <w:b/>
        </w:rPr>
        <w:t xml:space="preserve"> </w:t>
      </w:r>
      <w:r w:rsidR="001C7831" w:rsidRPr="000B60AA">
        <w:rPr>
          <w:rFonts w:ascii="Book Antiqua" w:hAnsi="Book Antiqua"/>
        </w:rPr>
        <w:t>and</w:t>
      </w:r>
      <w:r w:rsidR="00682FF2" w:rsidRPr="000B60AA">
        <w:rPr>
          <w:rFonts w:ascii="Book Antiqua" w:hAnsi="Book Antiqua"/>
        </w:rPr>
        <w:t xml:space="preserve"> can be indicated at angiography, </w:t>
      </w:r>
      <w:r w:rsidR="009C3F4F" w:rsidRPr="000B60AA">
        <w:rPr>
          <w:rFonts w:ascii="Book Antiqua" w:hAnsi="Book Antiqua"/>
        </w:rPr>
        <w:t>as</w:t>
      </w:r>
      <w:r w:rsidR="00682FF2" w:rsidRPr="000B60AA">
        <w:rPr>
          <w:rFonts w:ascii="Book Antiqua" w:hAnsi="Book Antiqua"/>
        </w:rPr>
        <w:t xml:space="preserve"> </w:t>
      </w:r>
      <w:r w:rsidR="00056B3B">
        <w:rPr>
          <w:rFonts w:ascii="Book Antiqua" w:eastAsia="宋体" w:hAnsi="Book Antiqua"/>
          <w:lang w:eastAsia="zh-CN"/>
        </w:rPr>
        <w:t>“</w:t>
      </w:r>
      <w:r w:rsidR="00682FF2" w:rsidRPr="000B60AA">
        <w:rPr>
          <w:rFonts w:ascii="Book Antiqua" w:hAnsi="Book Antiqua"/>
        </w:rPr>
        <w:t>no reflow</w:t>
      </w:r>
      <w:r w:rsidR="00056B3B">
        <w:rPr>
          <w:rFonts w:ascii="Book Antiqua" w:eastAsia="宋体" w:hAnsi="Book Antiqua"/>
          <w:lang w:eastAsia="zh-CN"/>
        </w:rPr>
        <w:t>”</w:t>
      </w:r>
      <w:r w:rsidR="00056B3B">
        <w:rPr>
          <w:rFonts w:ascii="Book Antiqua" w:eastAsia="宋体" w:hAnsi="Book Antiqua" w:hint="eastAsia"/>
          <w:vertAlign w:val="superscript"/>
          <w:lang w:eastAsia="zh-CN"/>
        </w:rPr>
        <w:t>[</w:t>
      </w:r>
      <w:hyperlink w:anchor="_ENREF_101" w:tooltip="Kloner, 1974 #372" w:history="1">
        <w:r w:rsidR="00056B3B" w:rsidRPr="000B60AA">
          <w:rPr>
            <w:rFonts w:ascii="Book Antiqua" w:hAnsi="Book Antiqua"/>
          </w:rPr>
          <w:fldChar w:fldCharType="begin"/>
        </w:r>
        <w:r w:rsidR="00056B3B" w:rsidRPr="000B60AA">
          <w:rPr>
            <w:rFonts w:ascii="Book Antiqua" w:hAnsi="Book Antiqua"/>
          </w:rPr>
          <w:instrText xml:space="preserve"> ADDIN EN.CITE &lt;EndNote&gt;&lt;Cite&gt;&lt;Author&gt;Kloner&lt;/Author&gt;&lt;Year&gt;1974&lt;/Year&gt;&lt;RecNum&gt;372&lt;/RecNum&gt;&lt;DisplayText&gt;&lt;style face="superscript"&gt;101&lt;/style&gt;&lt;/DisplayText&gt;&lt;record&gt;&lt;rec-number&gt;372&lt;/rec-number&gt;&lt;foreign-keys&gt;&lt;key app="EN" db-id="zzst0pe9v92wx6eaxf6pwstvvxxs0tzd5rfr"&gt;372&lt;/key&gt;&lt;/foreign-keys&gt;&lt;ref-type name="Journal Article"&gt;17&lt;/ref-type&gt;&lt;contributors&gt;&lt;authors&gt;&lt;author&gt;Kloner, Robert A; &lt;/author&gt;&lt;author&gt;Ganote, Charles E;&lt;/author&gt;&lt;author&gt;Jennings, Robert B&lt;/author&gt;&lt;/authors&gt;&lt;/contributors&gt;&lt;titles&gt;&lt;title&gt;The &amp;quot;No-Reflow&amp;quot; Phenomenon after Temporary Coronary Occlusion in the Dog&lt;/title&gt;&lt;secondary-title&gt;J Clin Inv&lt;/secondary-title&gt;&lt;/titles&gt;&lt;periodical&gt;&lt;full-title&gt;J Clin Inv&lt;/full-title&gt;&lt;/periodical&gt;&lt;pages&gt;1496-1508&lt;/pages&gt;&lt;volume&gt;54&lt;/volume&gt;&lt;number&gt;Dec 1974&lt;/number&gt;&lt;section&gt;1496&lt;/section&gt;&lt;dates&gt;&lt;year&gt;1974&lt;/year&gt;&lt;/dates&gt;&lt;label&gt;READ&lt;/label&gt;&lt;urls&gt;&lt;/urls&gt;&lt;/record&gt;&lt;/Cite&gt;&lt;/EndNote&gt;</w:instrText>
        </w:r>
        <w:r w:rsidR="00056B3B" w:rsidRPr="000B60AA">
          <w:rPr>
            <w:rFonts w:ascii="Book Antiqua" w:hAnsi="Book Antiqua"/>
          </w:rPr>
          <w:fldChar w:fldCharType="separate"/>
        </w:r>
        <w:r w:rsidR="00056B3B" w:rsidRPr="000B60AA">
          <w:rPr>
            <w:rFonts w:ascii="Book Antiqua" w:hAnsi="Book Antiqua"/>
            <w:noProof/>
            <w:vertAlign w:val="superscript"/>
          </w:rPr>
          <w:t>101</w:t>
        </w:r>
        <w:r w:rsidR="00056B3B" w:rsidRPr="000B60AA">
          <w:rPr>
            <w:rFonts w:ascii="Book Antiqua" w:hAnsi="Book Antiqua"/>
          </w:rPr>
          <w:fldChar w:fldCharType="end"/>
        </w:r>
      </w:hyperlink>
      <w:r w:rsidR="00056B3B" w:rsidRPr="00853873">
        <w:rPr>
          <w:rFonts w:ascii="Book Antiqua" w:eastAsia="宋体" w:hAnsi="Book Antiqua" w:hint="eastAsia"/>
          <w:vertAlign w:val="superscript"/>
          <w:lang w:eastAsia="zh-CN"/>
        </w:rPr>
        <w:t>]</w:t>
      </w:r>
      <w:r w:rsidR="00AB6FEE" w:rsidRPr="000B60AA">
        <w:rPr>
          <w:rFonts w:ascii="Book Antiqua" w:hAnsi="Book Antiqua"/>
        </w:rPr>
        <w:t>.</w:t>
      </w:r>
      <w:r w:rsidR="00E26F9E" w:rsidRPr="000B60AA">
        <w:rPr>
          <w:rFonts w:ascii="Book Antiqua" w:hAnsi="Book Antiqua"/>
        </w:rPr>
        <w:t xml:space="preserve"> </w:t>
      </w:r>
    </w:p>
    <w:p w14:paraId="2508EAD9" w14:textId="28DAA5DD" w:rsidR="00EB5155" w:rsidRPr="000B60AA" w:rsidRDefault="00EB5155" w:rsidP="000B60AA">
      <w:pPr>
        <w:tabs>
          <w:tab w:val="left" w:pos="1088"/>
        </w:tabs>
        <w:spacing w:line="360" w:lineRule="auto"/>
        <w:jc w:val="both"/>
        <w:rPr>
          <w:rFonts w:ascii="Book Antiqua" w:hAnsi="Book Antiqua"/>
        </w:rPr>
      </w:pPr>
    </w:p>
    <w:p w14:paraId="62265B6D" w14:textId="6FD1197C" w:rsidR="00EB5155" w:rsidRPr="00056B3B" w:rsidRDefault="00EB5155" w:rsidP="000B60AA">
      <w:pPr>
        <w:pStyle w:val="4"/>
        <w:jc w:val="both"/>
        <w:rPr>
          <w:rFonts w:ascii="Book Antiqua" w:hAnsi="Book Antiqua"/>
          <w:i/>
          <w:szCs w:val="24"/>
        </w:rPr>
      </w:pPr>
      <w:bookmarkStart w:id="117" w:name="_Toc262158438"/>
      <w:bookmarkStart w:id="118" w:name="_Toc262161459"/>
      <w:bookmarkStart w:id="119" w:name="_Toc262161518"/>
      <w:bookmarkStart w:id="120" w:name="_Toc262161577"/>
      <w:bookmarkStart w:id="121" w:name="_Toc262161673"/>
      <w:bookmarkStart w:id="122" w:name="_Toc312061054"/>
      <w:bookmarkStart w:id="123" w:name="_Toc312253090"/>
      <w:bookmarkStart w:id="124" w:name="_Toc312254072"/>
      <w:r w:rsidRPr="00056B3B">
        <w:rPr>
          <w:rFonts w:ascii="Book Antiqua" w:hAnsi="Book Antiqua"/>
          <w:i/>
          <w:szCs w:val="24"/>
        </w:rPr>
        <w:t>CMR assessment</w:t>
      </w:r>
      <w:r w:rsidR="00116AC3" w:rsidRPr="00056B3B">
        <w:rPr>
          <w:rFonts w:ascii="Book Antiqua" w:hAnsi="Book Antiqua"/>
          <w:i/>
          <w:szCs w:val="24"/>
        </w:rPr>
        <w:t xml:space="preserve"> of </w:t>
      </w:r>
      <w:r w:rsidR="00FD7B3A" w:rsidRPr="00056B3B">
        <w:rPr>
          <w:rFonts w:ascii="Book Antiqua" w:hAnsi="Book Antiqua"/>
          <w:i/>
        </w:rPr>
        <w:t>MVO</w:t>
      </w:r>
      <w:r w:rsidR="001A6C42" w:rsidRPr="00056B3B">
        <w:rPr>
          <w:rFonts w:ascii="Book Antiqua" w:hAnsi="Book Antiqua"/>
          <w:i/>
          <w:szCs w:val="24"/>
        </w:rPr>
        <w:t xml:space="preserve"> in </w:t>
      </w:r>
      <w:bookmarkEnd w:id="117"/>
      <w:bookmarkEnd w:id="118"/>
      <w:bookmarkEnd w:id="119"/>
      <w:bookmarkEnd w:id="120"/>
      <w:bookmarkEnd w:id="121"/>
      <w:bookmarkEnd w:id="122"/>
      <w:bookmarkEnd w:id="123"/>
      <w:bookmarkEnd w:id="124"/>
      <w:r w:rsidR="000B60AA" w:rsidRPr="00056B3B">
        <w:rPr>
          <w:rFonts w:ascii="Book Antiqua" w:eastAsia="宋体" w:hAnsi="Book Antiqua"/>
          <w:i/>
          <w:szCs w:val="24"/>
          <w:lang w:eastAsia="zh-CN"/>
        </w:rPr>
        <w:t>AMI</w:t>
      </w:r>
    </w:p>
    <w:p w14:paraId="28C45EA7" w14:textId="4DEB2055" w:rsidR="00AC2AFF" w:rsidRPr="00484814" w:rsidRDefault="00F15E78" w:rsidP="000B60AA">
      <w:pPr>
        <w:tabs>
          <w:tab w:val="left" w:pos="1088"/>
        </w:tabs>
        <w:spacing w:line="360" w:lineRule="auto"/>
        <w:jc w:val="both"/>
        <w:rPr>
          <w:rFonts w:ascii="Book Antiqua" w:eastAsia="宋体" w:hAnsi="Book Antiqua"/>
          <w:lang w:eastAsia="zh-CN"/>
        </w:rPr>
      </w:pPr>
      <w:r w:rsidRPr="000B60AA">
        <w:rPr>
          <w:rFonts w:ascii="Book Antiqua" w:hAnsi="Book Antiqua"/>
        </w:rPr>
        <w:t xml:space="preserve">Three </w:t>
      </w:r>
      <w:r w:rsidR="009D5880" w:rsidRPr="000B60AA">
        <w:rPr>
          <w:rFonts w:ascii="Book Antiqua" w:hAnsi="Book Antiqua"/>
        </w:rPr>
        <w:t xml:space="preserve">CMR methods </w:t>
      </w:r>
      <w:r w:rsidR="00675E10" w:rsidRPr="000B60AA">
        <w:rPr>
          <w:rFonts w:ascii="Book Antiqua" w:hAnsi="Book Antiqua"/>
        </w:rPr>
        <w:t xml:space="preserve">demonstrate </w:t>
      </w:r>
      <w:r w:rsidR="009D5880" w:rsidRPr="000B60AA">
        <w:rPr>
          <w:rFonts w:ascii="Book Antiqua" w:hAnsi="Book Antiqua"/>
        </w:rPr>
        <w:t>MVO</w:t>
      </w:r>
      <w:r w:rsidR="00A3526A" w:rsidRPr="000B60AA">
        <w:rPr>
          <w:rFonts w:ascii="Book Antiqua" w:hAnsi="Book Antiqua"/>
        </w:rPr>
        <w:t xml:space="preserve"> (Figure </w:t>
      </w:r>
      <w:r w:rsidR="00833514" w:rsidRPr="000B60AA">
        <w:rPr>
          <w:rFonts w:ascii="Book Antiqua" w:hAnsi="Book Antiqua"/>
        </w:rPr>
        <w:t>5</w:t>
      </w:r>
      <w:r w:rsidR="00A3526A" w:rsidRPr="000B60AA">
        <w:rPr>
          <w:rFonts w:ascii="Book Antiqua" w:hAnsi="Book Antiqua"/>
        </w:rPr>
        <w:t>)</w:t>
      </w:r>
      <w:r w:rsidR="00B304C3" w:rsidRPr="000B60AA">
        <w:rPr>
          <w:rFonts w:ascii="Book Antiqua" w:hAnsi="Book Antiqua"/>
        </w:rPr>
        <w:t>.</w:t>
      </w:r>
      <w:r w:rsidR="000B60AA">
        <w:rPr>
          <w:rFonts w:ascii="Book Antiqua" w:hAnsi="Book Antiqua"/>
        </w:rPr>
        <w:t xml:space="preserve"> </w:t>
      </w:r>
      <w:r w:rsidR="00914B2A" w:rsidRPr="000B60AA">
        <w:rPr>
          <w:rFonts w:ascii="Book Antiqua" w:hAnsi="Book Antiqua"/>
        </w:rPr>
        <w:t xml:space="preserve">MVO </w:t>
      </w:r>
      <w:r w:rsidR="006D5B62" w:rsidRPr="000B60AA">
        <w:rPr>
          <w:rFonts w:ascii="Book Antiqua" w:hAnsi="Book Antiqua"/>
        </w:rPr>
        <w:t>extent</w:t>
      </w:r>
      <w:r w:rsidR="00011DD3" w:rsidRPr="000B60AA">
        <w:rPr>
          <w:rFonts w:ascii="Book Antiqua" w:hAnsi="Book Antiqua"/>
        </w:rPr>
        <w:t xml:space="preserve"> is</w:t>
      </w:r>
      <w:r w:rsidR="006D5B62" w:rsidRPr="000B60AA">
        <w:rPr>
          <w:rFonts w:ascii="Book Antiqua" w:hAnsi="Book Antiqua"/>
        </w:rPr>
        <w:t xml:space="preserve"> typically</w:t>
      </w:r>
      <w:r w:rsidR="00011DD3" w:rsidRPr="000B60AA">
        <w:rPr>
          <w:rFonts w:ascii="Book Antiqua" w:hAnsi="Book Antiqua"/>
        </w:rPr>
        <w:t xml:space="preserve"> expressed as a percentage of LV mass</w:t>
      </w:r>
      <w:r w:rsidR="0051062A">
        <w:rPr>
          <w:rFonts w:ascii="Book Antiqua" w:eastAsia="宋体" w:hAnsi="Book Antiqua" w:hint="eastAsia"/>
          <w:lang w:eastAsia="zh-CN"/>
        </w:rPr>
        <w:t xml:space="preserve">: </w:t>
      </w:r>
      <w:r w:rsidR="00540A88" w:rsidRPr="000B60AA">
        <w:rPr>
          <w:rFonts w:ascii="Book Antiqua" w:hAnsi="Book Antiqua"/>
        </w:rPr>
        <w:t>(1)</w:t>
      </w:r>
      <w:r w:rsidR="000B60AA">
        <w:rPr>
          <w:rFonts w:ascii="Book Antiqua" w:hAnsi="Book Antiqua"/>
        </w:rPr>
        <w:t xml:space="preserve"> </w:t>
      </w:r>
      <w:r w:rsidRPr="000B60AA">
        <w:rPr>
          <w:rFonts w:ascii="Book Antiqua" w:hAnsi="Book Antiqua"/>
        </w:rPr>
        <w:t>Qualitative</w:t>
      </w:r>
      <w:r w:rsidRPr="009828F0">
        <w:rPr>
          <w:rFonts w:ascii="Book Antiqua" w:hAnsi="Book Antiqua"/>
        </w:rPr>
        <w:t xml:space="preserve"> </w:t>
      </w:r>
      <w:r w:rsidR="00633D38" w:rsidRPr="009828F0">
        <w:rPr>
          <w:rFonts w:ascii="Book Antiqua" w:hAnsi="Book Antiqua"/>
        </w:rPr>
        <w:t xml:space="preserve">first-pass rest </w:t>
      </w:r>
      <w:r w:rsidR="00DC59F2" w:rsidRPr="009828F0">
        <w:rPr>
          <w:rFonts w:ascii="Book Antiqua" w:hAnsi="Book Antiqua"/>
        </w:rPr>
        <w:t>p</w:t>
      </w:r>
      <w:r w:rsidR="00540A88" w:rsidRPr="009828F0">
        <w:rPr>
          <w:rFonts w:ascii="Book Antiqua" w:hAnsi="Book Antiqua"/>
        </w:rPr>
        <w:t>erfusion</w:t>
      </w:r>
      <w:r w:rsidRPr="009828F0">
        <w:rPr>
          <w:rFonts w:ascii="Book Antiqua" w:hAnsi="Book Antiqua"/>
        </w:rPr>
        <w:t>.</w:t>
      </w:r>
      <w:r w:rsidR="00633D38" w:rsidRPr="009828F0">
        <w:rPr>
          <w:rFonts w:ascii="Book Antiqua" w:hAnsi="Book Antiqua"/>
        </w:rPr>
        <w:t xml:space="preserve"> </w:t>
      </w:r>
      <w:r w:rsidRPr="000B60AA">
        <w:rPr>
          <w:rFonts w:ascii="Book Antiqua" w:hAnsi="Book Antiqua"/>
        </w:rPr>
        <w:t xml:space="preserve">A modified version involves quantification of myocardial blood flow (SI-time curve) and time to 50% of maximal </w:t>
      </w:r>
      <w:proofErr w:type="gramStart"/>
      <w:r w:rsidRPr="000B60AA">
        <w:rPr>
          <w:rFonts w:ascii="Book Antiqua" w:hAnsi="Book Antiqua"/>
        </w:rPr>
        <w:t>SI</w:t>
      </w:r>
      <w:r w:rsidR="0051062A">
        <w:rPr>
          <w:rFonts w:ascii="Book Antiqua" w:eastAsia="宋体" w:hAnsi="Book Antiqua" w:hint="eastAsia"/>
          <w:vertAlign w:val="superscript"/>
          <w:lang w:eastAsia="zh-CN"/>
        </w:rPr>
        <w:t>[</w:t>
      </w:r>
      <w:proofErr w:type="gramEnd"/>
      <w:r w:rsidRPr="000B60AA">
        <w:rPr>
          <w:rFonts w:ascii="Book Antiqua" w:hAnsi="Book Antiqua"/>
        </w:rPr>
        <w:fldChar w:fldCharType="begin">
          <w:fldData xml:space="preserve">PEVuZE5vdGU+PENpdGU+PEF1dGhvcj5Sb2NoaXR0ZTwvQXV0aG9yPjxZZWFyPjE5OTg8L1llYXI+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=
</w:fldData>
        </w:fldChar>
      </w:r>
      <w:r w:rsidR="00E73F1D" w:rsidRPr="000B60AA">
        <w:rPr>
          <w:rFonts w:ascii="Book Antiqua" w:hAnsi="Book Antiqua"/>
        </w:rPr>
        <w:instrText xml:space="preserve"> ADDIN EN.CITE </w:instrText>
      </w:r>
      <w:r w:rsidR="00E73F1D" w:rsidRPr="000B60AA">
        <w:rPr>
          <w:rFonts w:ascii="Book Antiqua" w:hAnsi="Book Antiqua"/>
        </w:rPr>
        <w:fldChar w:fldCharType="begin">
          <w:fldData xml:space="preserve">PEVuZE5vdGU+PENpdGU+PEF1dGhvcj5Sb2NoaXR0ZTwvQXV0aG9yPjxZZWFyPjE5OTg8L1llYXI+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=
</w:fldData>
        </w:fldChar>
      </w:r>
      <w:r w:rsidR="00E73F1D" w:rsidRPr="000B60AA">
        <w:rPr>
          <w:rFonts w:ascii="Book Antiqua" w:hAnsi="Book Antiqua"/>
        </w:rPr>
        <w:instrText xml:space="preserve"> ADDIN EN.CITE.DATA </w:instrText>
      </w:r>
      <w:r w:rsidR="00E73F1D" w:rsidRPr="000B60AA">
        <w:rPr>
          <w:rFonts w:ascii="Book Antiqua" w:hAnsi="Book Antiqua"/>
        </w:rPr>
      </w:r>
      <w:r w:rsidR="00E73F1D"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02" w:tooltip="Rochitte, 1998 #961" w:history="1">
        <w:r w:rsidR="00E43AE9" w:rsidRPr="000B60AA">
          <w:rPr>
            <w:rFonts w:ascii="Book Antiqua" w:hAnsi="Book Antiqua"/>
            <w:noProof/>
            <w:vertAlign w:val="superscript"/>
          </w:rPr>
          <w:t>102</w:t>
        </w:r>
      </w:hyperlink>
      <w:r w:rsidR="0051062A">
        <w:rPr>
          <w:rFonts w:ascii="Book Antiqua" w:hAnsi="Book Antiqua"/>
          <w:noProof/>
          <w:vertAlign w:val="superscript"/>
        </w:rPr>
        <w:t>,</w:t>
      </w:r>
      <w:hyperlink w:anchor="_ENREF_103" w:tooltip="Wong, 2012 #1026" w:history="1">
        <w:r w:rsidR="00E43AE9" w:rsidRPr="000B60AA">
          <w:rPr>
            <w:rFonts w:ascii="Book Antiqua" w:hAnsi="Book Antiqua"/>
            <w:noProof/>
            <w:vertAlign w:val="superscript"/>
          </w:rPr>
          <w:t>103</w:t>
        </w:r>
      </w:hyperlink>
      <w:r w:rsidRPr="000B60AA">
        <w:rPr>
          <w:rFonts w:ascii="Book Antiqua" w:hAnsi="Book Antiqua"/>
        </w:rPr>
        <w:fldChar w:fldCharType="end"/>
      </w:r>
      <w:r w:rsidR="0051062A">
        <w:rPr>
          <w:rFonts w:ascii="Book Antiqua" w:eastAsia="宋体" w:hAnsi="Book Antiqua" w:hint="eastAsia"/>
          <w:vertAlign w:val="superscript"/>
          <w:lang w:eastAsia="zh-CN"/>
        </w:rPr>
        <w:t>]</w:t>
      </w:r>
      <w:r w:rsidR="0051062A">
        <w:rPr>
          <w:rFonts w:ascii="Book Antiqua" w:eastAsia="宋体" w:hAnsi="Book Antiqua" w:hint="eastAsia"/>
          <w:lang w:eastAsia="zh-CN"/>
        </w:rPr>
        <w:t xml:space="preserve">; </w:t>
      </w:r>
      <w:r w:rsidRPr="000B60AA">
        <w:rPr>
          <w:rFonts w:ascii="Book Antiqua" w:hAnsi="Book Antiqua"/>
        </w:rPr>
        <w:t>(2)</w:t>
      </w:r>
      <w:r w:rsidR="000B60AA">
        <w:rPr>
          <w:rFonts w:ascii="Book Antiqua" w:hAnsi="Book Antiqua"/>
        </w:rPr>
        <w:t xml:space="preserve"> </w:t>
      </w:r>
      <w:r w:rsidR="007D6DB5" w:rsidRPr="000B60AA">
        <w:rPr>
          <w:rFonts w:ascii="Book Antiqua" w:hAnsi="Book Antiqua"/>
        </w:rPr>
        <w:t>H</w:t>
      </w:r>
      <w:r w:rsidR="00926A75" w:rsidRPr="000B60AA">
        <w:rPr>
          <w:rFonts w:ascii="Book Antiqua" w:hAnsi="Book Antiqua"/>
        </w:rPr>
        <w:t>ypoperfusion</w:t>
      </w:r>
      <w:r w:rsidR="00212B81" w:rsidRPr="000B60AA">
        <w:rPr>
          <w:rFonts w:ascii="Book Antiqua" w:hAnsi="Book Antiqua"/>
        </w:rPr>
        <w:t xml:space="preserve"> on inversion recovery images </w:t>
      </w:r>
      <w:r w:rsidR="00633D38" w:rsidRPr="000B60AA">
        <w:rPr>
          <w:rFonts w:ascii="Book Antiqua" w:hAnsi="Book Antiqua"/>
        </w:rPr>
        <w:t xml:space="preserve">between 1-3 </w:t>
      </w:r>
      <w:r w:rsidR="00382939" w:rsidRPr="000B60AA">
        <w:rPr>
          <w:rFonts w:ascii="Book Antiqua" w:hAnsi="Book Antiqua"/>
        </w:rPr>
        <w:t>min</w:t>
      </w:r>
      <w:r w:rsidR="008E0A13" w:rsidRPr="000B60AA">
        <w:rPr>
          <w:rFonts w:ascii="Book Antiqua" w:hAnsi="Book Antiqua"/>
        </w:rPr>
        <w:t xml:space="preserve"> post contrast</w:t>
      </w:r>
      <w:r w:rsidR="00F34BC2" w:rsidRPr="000B60AA">
        <w:rPr>
          <w:rFonts w:ascii="Book Antiqua" w:hAnsi="Book Antiqua"/>
        </w:rPr>
        <w:t xml:space="preserve">. </w:t>
      </w:r>
      <w:r w:rsidR="00212B81" w:rsidRPr="000B60AA">
        <w:rPr>
          <w:rFonts w:ascii="Book Antiqua" w:hAnsi="Book Antiqua"/>
        </w:rPr>
        <w:t xml:space="preserve">A fixed inversion time </w:t>
      </w:r>
      <w:r w:rsidR="009617D6" w:rsidRPr="000B60AA">
        <w:rPr>
          <w:rFonts w:ascii="Book Antiqua" w:hAnsi="Book Antiqua"/>
        </w:rPr>
        <w:t xml:space="preserve">of </w:t>
      </w:r>
      <w:r w:rsidR="0051062A">
        <w:rPr>
          <w:rFonts w:ascii="Book Antiqua" w:eastAsia="宋体" w:hAnsi="Book Antiqua" w:hint="eastAsia"/>
          <w:lang w:eastAsia="zh-CN"/>
        </w:rPr>
        <w:t xml:space="preserve">approximately </w:t>
      </w:r>
      <w:r w:rsidR="00212B81" w:rsidRPr="000B60AA">
        <w:rPr>
          <w:rFonts w:ascii="Book Antiqua" w:hAnsi="Book Antiqua"/>
        </w:rPr>
        <w:t>440</w:t>
      </w:r>
      <w:r w:rsidR="0051062A">
        <w:rPr>
          <w:rFonts w:ascii="Book Antiqua" w:eastAsia="宋体" w:hAnsi="Book Antiqua" w:hint="eastAsia"/>
          <w:lang w:eastAsia="zh-CN"/>
        </w:rPr>
        <w:t xml:space="preserve"> </w:t>
      </w:r>
      <w:r w:rsidR="00212B81" w:rsidRPr="000B60AA">
        <w:rPr>
          <w:rFonts w:ascii="Book Antiqua" w:hAnsi="Book Antiqua"/>
        </w:rPr>
        <w:t xml:space="preserve">ms </w:t>
      </w:r>
      <w:r w:rsidR="00B304C3" w:rsidRPr="000B60AA">
        <w:rPr>
          <w:rFonts w:ascii="Book Antiqua" w:hAnsi="Book Antiqua"/>
        </w:rPr>
        <w:t>null</w:t>
      </w:r>
      <w:r w:rsidR="007D6DB5" w:rsidRPr="000B60AA">
        <w:rPr>
          <w:rFonts w:ascii="Book Antiqua" w:hAnsi="Book Antiqua"/>
        </w:rPr>
        <w:t>s</w:t>
      </w:r>
      <w:r w:rsidR="00B304C3" w:rsidRPr="000B60AA">
        <w:rPr>
          <w:rFonts w:ascii="Book Antiqua" w:hAnsi="Book Antiqua"/>
        </w:rPr>
        <w:t xml:space="preserve"> MVO and retain</w:t>
      </w:r>
      <w:r w:rsidR="007D6DB5" w:rsidRPr="000B60AA">
        <w:rPr>
          <w:rFonts w:ascii="Book Antiqua" w:hAnsi="Book Antiqua"/>
        </w:rPr>
        <w:t>s</w:t>
      </w:r>
      <w:r w:rsidR="00B304C3" w:rsidRPr="000B60AA">
        <w:rPr>
          <w:rFonts w:ascii="Book Antiqua" w:hAnsi="Book Antiqua"/>
        </w:rPr>
        <w:t xml:space="preserve"> intermediate signal in</w:t>
      </w:r>
      <w:r w:rsidR="00212B81" w:rsidRPr="000B60AA">
        <w:rPr>
          <w:rFonts w:ascii="Book Antiqua" w:hAnsi="Book Antiqua"/>
        </w:rPr>
        <w:t xml:space="preserve"> normal myocardium.</w:t>
      </w:r>
      <w:r w:rsidR="007D6DB5" w:rsidRPr="000B60AA">
        <w:rPr>
          <w:rFonts w:ascii="Book Antiqua" w:hAnsi="Book Antiqua"/>
        </w:rPr>
        <w:t xml:space="preserve"> This is</w:t>
      </w:r>
      <w:r w:rsidR="00382939" w:rsidRPr="000B60AA">
        <w:rPr>
          <w:rFonts w:ascii="Book Antiqua" w:hAnsi="Book Antiqua"/>
        </w:rPr>
        <w:t xml:space="preserve"> known as</w:t>
      </w:r>
      <w:r w:rsidR="00382939" w:rsidRPr="000B60AA">
        <w:rPr>
          <w:rFonts w:ascii="Book Antiqua" w:hAnsi="Book Antiqua"/>
          <w:b/>
        </w:rPr>
        <w:t xml:space="preserve"> </w:t>
      </w:r>
      <w:r w:rsidR="0051062A" w:rsidRPr="0051062A">
        <w:rPr>
          <w:rFonts w:ascii="Book Antiqua" w:eastAsia="宋体" w:hAnsi="Book Antiqua"/>
          <w:lang w:eastAsia="zh-CN"/>
        </w:rPr>
        <w:t>“</w:t>
      </w:r>
      <w:r w:rsidR="00382939" w:rsidRPr="0051062A">
        <w:rPr>
          <w:rFonts w:ascii="Book Antiqua" w:hAnsi="Book Antiqua"/>
        </w:rPr>
        <w:t>early MVO</w:t>
      </w:r>
      <w:r w:rsidR="001B5736" w:rsidRPr="0051062A">
        <w:rPr>
          <w:rFonts w:ascii="Book Antiqua" w:hAnsi="Book Antiqua"/>
        </w:rPr>
        <w:t xml:space="preserve"> (E-MVO)</w:t>
      </w:r>
      <w:r w:rsidR="0051062A" w:rsidRPr="0051062A">
        <w:rPr>
          <w:rFonts w:ascii="Book Antiqua" w:eastAsia="宋体" w:hAnsi="Book Antiqua"/>
          <w:lang w:eastAsia="zh-CN"/>
        </w:rPr>
        <w:t>”</w:t>
      </w:r>
      <w:r w:rsidR="0051062A" w:rsidRPr="0051062A">
        <w:rPr>
          <w:rFonts w:ascii="Book Antiqua" w:eastAsia="宋体" w:hAnsi="Book Antiqua" w:hint="eastAsia"/>
          <w:vertAlign w:val="superscript"/>
          <w:lang w:eastAsia="zh-CN"/>
        </w:rPr>
        <w:t>[</w:t>
      </w:r>
      <w:r w:rsidR="008870A5" w:rsidRPr="0051062A">
        <w:rPr>
          <w:rFonts w:ascii="Book Antiqua" w:hAnsi="Book Antiqua"/>
        </w:rPr>
        <w:fldChar w:fldCharType="begin">
          <w:fldData xml:space="preserve">PEVuZE5vdGU+PENpdGU+PEF1dGhvcj5LbHVnPC9BdXRob3I+PFllYXI+MjAxMjwvWWVhcj48UmVj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</w:fldData>
        </w:fldChar>
      </w:r>
      <w:r w:rsidR="00E73F1D" w:rsidRPr="0051062A">
        <w:rPr>
          <w:rFonts w:ascii="Book Antiqua" w:hAnsi="Book Antiqua"/>
        </w:rPr>
        <w:instrText xml:space="preserve"> ADDIN EN.CITE </w:instrText>
      </w:r>
      <w:r w:rsidR="00E73F1D" w:rsidRPr="0051062A">
        <w:rPr>
          <w:rFonts w:ascii="Book Antiqua" w:hAnsi="Book Antiqua"/>
        </w:rPr>
        <w:fldChar w:fldCharType="begin">
          <w:fldData xml:space="preserve">PEVuZE5vdGU+PENpdGU+PEF1dGhvcj5LbHVnPC9BdXRob3I+PFllYXI+MjAxMjwvWWVhcj48UmVj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</w:fldData>
        </w:fldChar>
      </w:r>
      <w:r w:rsidR="00E73F1D" w:rsidRPr="0051062A">
        <w:rPr>
          <w:rFonts w:ascii="Book Antiqua" w:hAnsi="Book Antiqua"/>
        </w:rPr>
        <w:instrText xml:space="preserve"> ADDIN EN.CITE.DATA </w:instrText>
      </w:r>
      <w:r w:rsidR="00E73F1D" w:rsidRPr="0051062A">
        <w:rPr>
          <w:rFonts w:ascii="Book Antiqua" w:hAnsi="Book Antiqua"/>
        </w:rPr>
      </w:r>
      <w:r w:rsidR="00E73F1D" w:rsidRPr="0051062A">
        <w:rPr>
          <w:rFonts w:ascii="Book Antiqua" w:hAnsi="Book Antiqua"/>
        </w:rPr>
        <w:fldChar w:fldCharType="end"/>
      </w:r>
      <w:r w:rsidR="008870A5" w:rsidRPr="0051062A">
        <w:rPr>
          <w:rFonts w:ascii="Book Antiqua" w:hAnsi="Book Antiqua"/>
        </w:rPr>
      </w:r>
      <w:r w:rsidR="008870A5" w:rsidRPr="0051062A">
        <w:rPr>
          <w:rFonts w:ascii="Book Antiqua" w:hAnsi="Book Antiqua"/>
        </w:rPr>
        <w:fldChar w:fldCharType="separate"/>
      </w:r>
      <w:hyperlink w:anchor="_ENREF_28" w:tooltip="Nijveldt, 2009 #675" w:history="1">
        <w:r w:rsidR="00E43AE9" w:rsidRPr="0051062A">
          <w:rPr>
            <w:rFonts w:ascii="Book Antiqua" w:hAnsi="Book Antiqua"/>
            <w:noProof/>
            <w:vertAlign w:val="superscript"/>
          </w:rPr>
          <w:t>28</w:t>
        </w:r>
      </w:hyperlink>
      <w:r w:rsidR="0051062A" w:rsidRPr="0051062A">
        <w:rPr>
          <w:rFonts w:ascii="Book Antiqua" w:hAnsi="Book Antiqua"/>
          <w:noProof/>
          <w:vertAlign w:val="superscript"/>
        </w:rPr>
        <w:t>,</w:t>
      </w:r>
      <w:hyperlink w:anchor="_ENREF_104" w:tooltip="Klug, 2012 #1116" w:history="1">
        <w:r w:rsidR="00E43AE9" w:rsidRPr="0051062A">
          <w:rPr>
            <w:rFonts w:ascii="Book Antiqua" w:hAnsi="Book Antiqua"/>
            <w:noProof/>
            <w:vertAlign w:val="superscript"/>
          </w:rPr>
          <w:t>104</w:t>
        </w:r>
      </w:hyperlink>
      <w:r w:rsidR="008870A5" w:rsidRPr="0051062A">
        <w:rPr>
          <w:rFonts w:ascii="Book Antiqua" w:hAnsi="Book Antiqua"/>
        </w:rPr>
        <w:fldChar w:fldCharType="end"/>
      </w:r>
      <w:r w:rsidR="0051062A" w:rsidRPr="0051062A">
        <w:rPr>
          <w:rFonts w:ascii="Book Antiqua" w:eastAsia="宋体" w:hAnsi="Book Antiqua" w:hint="eastAsia"/>
          <w:vertAlign w:val="superscript"/>
          <w:lang w:eastAsia="zh-CN"/>
        </w:rPr>
        <w:t>]</w:t>
      </w:r>
      <w:r w:rsidR="0051062A" w:rsidRPr="0051062A">
        <w:rPr>
          <w:rFonts w:ascii="Book Antiqua" w:eastAsia="宋体" w:hAnsi="Book Antiqua" w:hint="eastAsia"/>
          <w:lang w:eastAsia="zh-CN"/>
        </w:rPr>
        <w:t>;</w:t>
      </w:r>
      <w:r w:rsidR="000B60AA" w:rsidRPr="0051062A">
        <w:rPr>
          <w:rFonts w:ascii="Book Antiqua" w:hAnsi="Book Antiqua"/>
        </w:rPr>
        <w:t xml:space="preserve"> </w:t>
      </w:r>
      <w:r w:rsidR="0051062A" w:rsidRPr="0051062A">
        <w:rPr>
          <w:rFonts w:ascii="Book Antiqua" w:eastAsia="宋体" w:hAnsi="Book Antiqua" w:hint="eastAsia"/>
          <w:lang w:eastAsia="zh-CN"/>
        </w:rPr>
        <w:t xml:space="preserve">and </w:t>
      </w:r>
      <w:r w:rsidR="00F0362F" w:rsidRPr="0051062A">
        <w:rPr>
          <w:rFonts w:ascii="Book Antiqua" w:hAnsi="Book Antiqua"/>
        </w:rPr>
        <w:t>(</w:t>
      </w:r>
      <w:r w:rsidR="00212B81" w:rsidRPr="0051062A">
        <w:rPr>
          <w:rFonts w:ascii="Book Antiqua" w:hAnsi="Book Antiqua"/>
        </w:rPr>
        <w:t>3</w:t>
      </w:r>
      <w:r w:rsidR="0051062A" w:rsidRPr="0051062A">
        <w:rPr>
          <w:rFonts w:ascii="Book Antiqua" w:hAnsi="Book Antiqua"/>
        </w:rPr>
        <w:t>)</w:t>
      </w:r>
      <w:r w:rsidR="000B60AA" w:rsidRPr="0051062A">
        <w:rPr>
          <w:rFonts w:ascii="Book Antiqua" w:hAnsi="Book Antiqua"/>
        </w:rPr>
        <w:t xml:space="preserve"> </w:t>
      </w:r>
      <w:r w:rsidR="007D6DB5" w:rsidRPr="0051062A">
        <w:rPr>
          <w:rFonts w:ascii="Book Antiqua" w:hAnsi="Book Antiqua"/>
        </w:rPr>
        <w:t>H</w:t>
      </w:r>
      <w:r w:rsidR="00662B41" w:rsidRPr="0051062A">
        <w:rPr>
          <w:rFonts w:ascii="Book Antiqua" w:hAnsi="Book Antiqua"/>
        </w:rPr>
        <w:t>ypointensity</w:t>
      </w:r>
      <w:r w:rsidR="00F0362F" w:rsidRPr="0051062A">
        <w:rPr>
          <w:rFonts w:ascii="Book Antiqua" w:hAnsi="Book Antiqua"/>
        </w:rPr>
        <w:t xml:space="preserve"> within infarct </w:t>
      </w:r>
      <w:r w:rsidR="00B304C3" w:rsidRPr="0051062A">
        <w:rPr>
          <w:rFonts w:ascii="Book Antiqua" w:hAnsi="Book Antiqua"/>
        </w:rPr>
        <w:t xml:space="preserve">core </w:t>
      </w:r>
      <w:r w:rsidR="00F0362F" w:rsidRPr="0051062A">
        <w:rPr>
          <w:rFonts w:ascii="Book Antiqua" w:hAnsi="Book Antiqua"/>
        </w:rPr>
        <w:t xml:space="preserve">on LGE due to absence contrast perfusion, known as </w:t>
      </w:r>
      <w:r w:rsidR="0051062A" w:rsidRPr="0051062A">
        <w:rPr>
          <w:rFonts w:ascii="Book Antiqua" w:eastAsia="宋体" w:hAnsi="Book Antiqua"/>
          <w:lang w:eastAsia="zh-CN"/>
        </w:rPr>
        <w:t>“</w:t>
      </w:r>
      <w:r w:rsidR="00F0362F" w:rsidRPr="0051062A">
        <w:rPr>
          <w:rFonts w:ascii="Book Antiqua" w:hAnsi="Book Antiqua"/>
        </w:rPr>
        <w:t>late MVO</w:t>
      </w:r>
      <w:r w:rsidR="001B5736" w:rsidRPr="0051062A">
        <w:rPr>
          <w:rFonts w:ascii="Book Antiqua" w:hAnsi="Book Antiqua"/>
        </w:rPr>
        <w:t xml:space="preserve"> (L-MVO)</w:t>
      </w:r>
      <w:r w:rsidR="0051062A" w:rsidRPr="0051062A">
        <w:rPr>
          <w:rFonts w:ascii="Book Antiqua" w:eastAsia="宋体" w:hAnsi="Book Antiqua"/>
          <w:lang w:eastAsia="zh-CN"/>
        </w:rPr>
        <w:t>”</w:t>
      </w:r>
      <w:r w:rsidR="00F0362F" w:rsidRPr="0051062A">
        <w:rPr>
          <w:rFonts w:ascii="Book Antiqua" w:hAnsi="Book Antiqua"/>
        </w:rPr>
        <w:t>.</w:t>
      </w:r>
      <w:r w:rsidR="000B60AA" w:rsidRPr="0051062A">
        <w:rPr>
          <w:rFonts w:ascii="Book Antiqua" w:hAnsi="Book Antiqua"/>
        </w:rPr>
        <w:t xml:space="preserve"> </w:t>
      </w:r>
      <w:r w:rsidR="00AE7399" w:rsidRPr="0051062A">
        <w:rPr>
          <w:rFonts w:ascii="Book Antiqua" w:hAnsi="Book Antiqua"/>
        </w:rPr>
        <w:t>L-MVO occurs in upto</w:t>
      </w:r>
      <w:r w:rsidR="00410112" w:rsidRPr="0051062A">
        <w:rPr>
          <w:rFonts w:ascii="Book Antiqua" w:hAnsi="Book Antiqua"/>
        </w:rPr>
        <w:t xml:space="preserve"> 60% of patients on CMR within the first week post </w:t>
      </w:r>
      <w:proofErr w:type="gramStart"/>
      <w:r w:rsidR="00410112" w:rsidRPr="0051062A">
        <w:rPr>
          <w:rFonts w:ascii="Book Antiqua" w:hAnsi="Book Antiqua"/>
        </w:rPr>
        <w:t>STEMI</w:t>
      </w:r>
      <w:r w:rsidR="0051062A" w:rsidRPr="0051062A">
        <w:rPr>
          <w:rFonts w:ascii="Book Antiqua" w:eastAsia="宋体" w:hAnsi="Book Antiqua" w:hint="eastAsia"/>
          <w:vertAlign w:val="superscript"/>
          <w:lang w:eastAsia="zh-CN"/>
        </w:rPr>
        <w:t>[</w:t>
      </w:r>
      <w:proofErr w:type="gramEnd"/>
      <w:r w:rsidR="00365826" w:rsidRPr="0051062A">
        <w:rPr>
          <w:rFonts w:ascii="Book Antiqua" w:hAnsi="Book Antiqua"/>
        </w:rPr>
        <w:fldChar w:fldCharType="begin">
          <w:fldData xml:space="preserve">PEVuZE5vdGU+PENpdGU+PEF1dGhvcj5NYXRoZXI8L0F1dGhvcj48WWVhcj4yMDExPC9ZZWFyPjxS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</w:fldData>
        </w:fldChar>
      </w:r>
      <w:r w:rsidR="000D5E12" w:rsidRPr="0051062A">
        <w:rPr>
          <w:rFonts w:ascii="Book Antiqua" w:hAnsi="Book Antiqua"/>
        </w:rPr>
        <w:instrText xml:space="preserve"> ADDIN EN.CITE </w:instrText>
      </w:r>
      <w:r w:rsidR="000D5E12" w:rsidRPr="0051062A">
        <w:rPr>
          <w:rFonts w:ascii="Book Antiqua" w:hAnsi="Book Antiqua"/>
        </w:rPr>
        <w:fldChar w:fldCharType="begin">
          <w:fldData xml:space="preserve">PEVuZE5vdGU+PENpdGU+PEF1dGhvcj5NYXRoZXI8L0F1dGhvcj48WWVhcj4yMDExPC9ZZWFyPjxS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</w:fldData>
        </w:fldChar>
      </w:r>
      <w:r w:rsidR="000D5E12" w:rsidRPr="0051062A">
        <w:rPr>
          <w:rFonts w:ascii="Book Antiqua" w:hAnsi="Book Antiqua"/>
        </w:rPr>
        <w:instrText xml:space="preserve"> ADDIN EN.CITE.DATA </w:instrText>
      </w:r>
      <w:r w:rsidR="000D5E12" w:rsidRPr="0051062A">
        <w:rPr>
          <w:rFonts w:ascii="Book Antiqua" w:hAnsi="Book Antiqua"/>
        </w:rPr>
      </w:r>
      <w:r w:rsidR="000D5E12" w:rsidRPr="0051062A">
        <w:rPr>
          <w:rFonts w:ascii="Book Antiqua" w:hAnsi="Book Antiqua"/>
        </w:rPr>
        <w:fldChar w:fldCharType="end"/>
      </w:r>
      <w:r w:rsidR="00365826" w:rsidRPr="0051062A">
        <w:rPr>
          <w:rFonts w:ascii="Book Antiqua" w:hAnsi="Book Antiqua"/>
        </w:rPr>
      </w:r>
      <w:r w:rsidR="00365826" w:rsidRPr="0051062A">
        <w:rPr>
          <w:rFonts w:ascii="Book Antiqua" w:hAnsi="Book Antiqua"/>
        </w:rPr>
        <w:fldChar w:fldCharType="separate"/>
      </w:r>
      <w:hyperlink w:anchor="_ENREF_5" w:tooltip="Ripa, 2007 #1128" w:history="1">
        <w:r w:rsidR="00E43AE9" w:rsidRPr="0051062A">
          <w:rPr>
            <w:rFonts w:ascii="Book Antiqua" w:hAnsi="Book Antiqua"/>
            <w:noProof/>
            <w:vertAlign w:val="superscript"/>
          </w:rPr>
          <w:t>5</w:t>
        </w:r>
      </w:hyperlink>
      <w:r w:rsidR="0051062A" w:rsidRPr="0051062A">
        <w:rPr>
          <w:rFonts w:ascii="Book Antiqua" w:hAnsi="Book Antiqua"/>
          <w:noProof/>
          <w:vertAlign w:val="superscript"/>
        </w:rPr>
        <w:t>,</w:t>
      </w:r>
      <w:hyperlink w:anchor="_ENREF_6" w:tooltip="Hombach, 2005 #1070" w:history="1">
        <w:r w:rsidR="00E43AE9" w:rsidRPr="0051062A">
          <w:rPr>
            <w:rFonts w:ascii="Book Antiqua" w:hAnsi="Book Antiqua"/>
            <w:noProof/>
            <w:vertAlign w:val="superscript"/>
          </w:rPr>
          <w:t>6</w:t>
        </w:r>
      </w:hyperlink>
      <w:r w:rsidR="0051062A" w:rsidRPr="0051062A">
        <w:rPr>
          <w:rFonts w:ascii="Book Antiqua" w:hAnsi="Book Antiqua"/>
          <w:noProof/>
          <w:vertAlign w:val="superscript"/>
        </w:rPr>
        <w:t>,</w:t>
      </w:r>
      <w:hyperlink w:anchor="_ENREF_18" w:tooltip="Mather, 2011 #903" w:history="1">
        <w:r w:rsidR="00E43AE9" w:rsidRPr="0051062A">
          <w:rPr>
            <w:rFonts w:ascii="Book Antiqua" w:hAnsi="Book Antiqua"/>
            <w:noProof/>
            <w:vertAlign w:val="superscript"/>
          </w:rPr>
          <w:t>18</w:t>
        </w:r>
      </w:hyperlink>
      <w:r w:rsidR="0051062A" w:rsidRPr="0051062A">
        <w:rPr>
          <w:rFonts w:ascii="Book Antiqua" w:hAnsi="Book Antiqua"/>
          <w:noProof/>
          <w:vertAlign w:val="superscript"/>
        </w:rPr>
        <w:t>,</w:t>
      </w:r>
      <w:hyperlink w:anchor="_ENREF_20" w:tooltip="Ganame, 2011 #1065" w:history="1">
        <w:r w:rsidR="00E43AE9" w:rsidRPr="0051062A">
          <w:rPr>
            <w:rFonts w:ascii="Book Antiqua" w:hAnsi="Book Antiqua"/>
            <w:noProof/>
            <w:vertAlign w:val="superscript"/>
          </w:rPr>
          <w:t>20</w:t>
        </w:r>
      </w:hyperlink>
      <w:r w:rsidR="00365826" w:rsidRPr="0051062A">
        <w:rPr>
          <w:rFonts w:ascii="Book Antiqua" w:hAnsi="Book Antiqua"/>
        </w:rPr>
        <w:fldChar w:fldCharType="end"/>
      </w:r>
      <w:r w:rsidR="0051062A" w:rsidRPr="0051062A">
        <w:rPr>
          <w:rFonts w:ascii="Book Antiqua" w:eastAsia="宋体" w:hAnsi="Book Antiqua" w:hint="eastAsia"/>
          <w:vertAlign w:val="superscript"/>
          <w:lang w:eastAsia="zh-CN"/>
        </w:rPr>
        <w:t>]</w:t>
      </w:r>
      <w:r w:rsidR="00410112" w:rsidRPr="0051062A">
        <w:rPr>
          <w:rFonts w:ascii="Book Antiqua" w:hAnsi="Book Antiqua"/>
        </w:rPr>
        <w:t>.</w:t>
      </w:r>
      <w:r w:rsidR="000B60AA">
        <w:rPr>
          <w:rFonts w:ascii="Book Antiqua" w:hAnsi="Book Antiqua"/>
        </w:rPr>
        <w:t xml:space="preserve"> </w:t>
      </w:r>
      <w:r w:rsidR="007D6DB5" w:rsidRPr="000B60AA">
        <w:rPr>
          <w:rFonts w:ascii="Book Antiqua" w:hAnsi="Book Antiqua"/>
        </w:rPr>
        <w:t>This is the preferred method of MVO demonstration in contemporary clinical practice and research.</w:t>
      </w:r>
    </w:p>
    <w:p w14:paraId="61441764" w14:textId="1DAA4FBB" w:rsidR="004C7566" w:rsidRPr="000B60AA" w:rsidRDefault="005F6B91" w:rsidP="00484814">
      <w:pPr>
        <w:tabs>
          <w:tab w:val="left" w:pos="1088"/>
        </w:tabs>
        <w:spacing w:line="360" w:lineRule="auto"/>
        <w:ind w:firstLineChars="100" w:firstLine="240"/>
        <w:jc w:val="both"/>
        <w:rPr>
          <w:rFonts w:ascii="Book Antiqua" w:hAnsi="Book Antiqua"/>
        </w:rPr>
      </w:pPr>
      <w:r w:rsidRPr="000B60AA">
        <w:rPr>
          <w:rFonts w:ascii="Book Antiqua" w:hAnsi="Book Antiqua"/>
        </w:rPr>
        <w:t xml:space="preserve">L-MVO </w:t>
      </w:r>
      <w:r w:rsidR="008D1F4D" w:rsidRPr="000B60AA">
        <w:rPr>
          <w:rFonts w:ascii="Book Antiqua" w:hAnsi="Book Antiqua"/>
        </w:rPr>
        <w:t xml:space="preserve">extent </w:t>
      </w:r>
      <w:r w:rsidRPr="000B60AA">
        <w:rPr>
          <w:rFonts w:ascii="Book Antiqua" w:hAnsi="Book Antiqua"/>
        </w:rPr>
        <w:t>is</w:t>
      </w:r>
      <w:r w:rsidR="00BC62F3" w:rsidRPr="000B60AA">
        <w:rPr>
          <w:rFonts w:ascii="Book Antiqua" w:hAnsi="Book Antiqua"/>
        </w:rPr>
        <w:t xml:space="preserve"> maximal at </w:t>
      </w:r>
      <w:r w:rsidRPr="000B60AA">
        <w:rPr>
          <w:rFonts w:ascii="Book Antiqua" w:hAnsi="Book Antiqua"/>
        </w:rPr>
        <w:t>48 h</w:t>
      </w:r>
      <w:r w:rsidR="00BC62F3" w:rsidRPr="000B60AA">
        <w:rPr>
          <w:rFonts w:ascii="Book Antiqua" w:hAnsi="Book Antiqua"/>
        </w:rPr>
        <w:t xml:space="preserve"> post </w:t>
      </w:r>
      <w:proofErr w:type="gramStart"/>
      <w:r w:rsidR="00BC62F3" w:rsidRPr="000B60AA">
        <w:rPr>
          <w:rFonts w:ascii="Book Antiqua" w:hAnsi="Book Antiqua"/>
        </w:rPr>
        <w:t>infarct</w:t>
      </w:r>
      <w:r w:rsidR="00484814">
        <w:rPr>
          <w:rFonts w:ascii="Book Antiqua" w:eastAsia="宋体" w:hAnsi="Book Antiqua" w:hint="eastAsia"/>
          <w:vertAlign w:val="superscript"/>
          <w:lang w:eastAsia="zh-CN"/>
        </w:rPr>
        <w:t>[</w:t>
      </w:r>
      <w:proofErr w:type="gramEnd"/>
      <w:r w:rsidR="00365826" w:rsidRPr="000B60AA">
        <w:rPr>
          <w:rFonts w:ascii="Book Antiqua" w:hAnsi="Book Antiqua"/>
        </w:rPr>
        <w:fldChar w:fldCharType="begin">
          <w:fldData xml:space="preserve">PEVuZE5vdGU+PENpdGU+PEF1dGhvcj5HaHVncmU8L0F1dGhvcj48WWVhcj4yMDExPC9ZZWFyPjxS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L3BlcmlvZGljYWw+PGFs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HaHVncmU8L0F1dGhvcj48WWVhcj4yMDExPC9ZZWFyPjxS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L3BlcmlvZGljYWw+PGFs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365826" w:rsidRPr="000B60AA">
        <w:rPr>
          <w:rFonts w:ascii="Book Antiqua" w:hAnsi="Book Antiqua"/>
        </w:rPr>
      </w:r>
      <w:r w:rsidR="00365826" w:rsidRPr="000B60AA">
        <w:rPr>
          <w:rFonts w:ascii="Book Antiqua" w:hAnsi="Book Antiqua"/>
        </w:rPr>
        <w:fldChar w:fldCharType="separate"/>
      </w:r>
      <w:hyperlink w:anchor="_ENREF_8" w:tooltip="Ghugre, 2011 #1554" w:history="1">
        <w:r w:rsidR="00E43AE9" w:rsidRPr="000B60AA">
          <w:rPr>
            <w:rFonts w:ascii="Book Antiqua" w:hAnsi="Book Antiqua"/>
            <w:noProof/>
            <w:vertAlign w:val="superscript"/>
          </w:rPr>
          <w:t>8</w:t>
        </w:r>
      </w:hyperlink>
      <w:r w:rsidR="00484814">
        <w:rPr>
          <w:rFonts w:ascii="Book Antiqua" w:hAnsi="Book Antiqua"/>
          <w:noProof/>
          <w:vertAlign w:val="superscript"/>
        </w:rPr>
        <w:t>,</w:t>
      </w:r>
      <w:hyperlink w:anchor="_ENREF_18" w:tooltip="Mather, 2011 #903" w:history="1">
        <w:r w:rsidR="00E43AE9" w:rsidRPr="000B60AA">
          <w:rPr>
            <w:rFonts w:ascii="Book Antiqua" w:hAnsi="Book Antiqua"/>
            <w:noProof/>
            <w:vertAlign w:val="superscript"/>
          </w:rPr>
          <w:t>18</w:t>
        </w:r>
      </w:hyperlink>
      <w:r w:rsidR="00365826" w:rsidRPr="000B60AA">
        <w:rPr>
          <w:rFonts w:ascii="Book Antiqua" w:hAnsi="Book Antiqua"/>
        </w:rPr>
        <w:fldChar w:fldCharType="end"/>
      </w:r>
      <w:r w:rsidR="00484814">
        <w:rPr>
          <w:rFonts w:ascii="Book Antiqua" w:eastAsia="宋体" w:hAnsi="Book Antiqua" w:hint="eastAsia"/>
          <w:vertAlign w:val="superscript"/>
          <w:lang w:eastAsia="zh-CN"/>
        </w:rPr>
        <w:t>]</w:t>
      </w:r>
      <w:r w:rsidRPr="000B60AA">
        <w:rPr>
          <w:rFonts w:ascii="Book Antiqua" w:hAnsi="Book Antiqua"/>
        </w:rPr>
        <w:t>, and then decreases.</w:t>
      </w:r>
      <w:r w:rsidR="000B60AA">
        <w:rPr>
          <w:rFonts w:ascii="Book Antiqua" w:hAnsi="Book Antiqua"/>
        </w:rPr>
        <w:t xml:space="preserve"> </w:t>
      </w:r>
      <w:r w:rsidRPr="000B60AA">
        <w:rPr>
          <w:rFonts w:ascii="Book Antiqua" w:hAnsi="Book Antiqua"/>
        </w:rPr>
        <w:t xml:space="preserve">It </w:t>
      </w:r>
      <w:r w:rsidR="008E0A13" w:rsidRPr="000B60AA">
        <w:rPr>
          <w:rFonts w:ascii="Book Antiqua" w:hAnsi="Book Antiqua"/>
        </w:rPr>
        <w:t>exist</w:t>
      </w:r>
      <w:r w:rsidR="00A217DE" w:rsidRPr="000B60AA">
        <w:rPr>
          <w:rFonts w:ascii="Book Antiqua" w:hAnsi="Book Antiqua"/>
        </w:rPr>
        <w:t>s</w:t>
      </w:r>
      <w:r w:rsidR="008E0A13" w:rsidRPr="000B60AA">
        <w:rPr>
          <w:rFonts w:ascii="Book Antiqua" w:hAnsi="Book Antiqua"/>
        </w:rPr>
        <w:t xml:space="preserve"> </w:t>
      </w:r>
      <w:r w:rsidR="00DE12A4" w:rsidRPr="000B60AA">
        <w:rPr>
          <w:rFonts w:ascii="Book Antiqua" w:hAnsi="Book Antiqua"/>
        </w:rPr>
        <w:t>for</w:t>
      </w:r>
      <w:r w:rsidR="001F0C8D">
        <w:rPr>
          <w:rFonts w:ascii="Book Antiqua" w:hAnsi="Book Antiqua"/>
        </w:rPr>
        <w:t xml:space="preserve"> at least 1 w</w:t>
      </w:r>
      <w:r w:rsidR="00116AC3" w:rsidRPr="000B60AA">
        <w:rPr>
          <w:rFonts w:ascii="Book Antiqua" w:hAnsi="Book Antiqua"/>
        </w:rPr>
        <w:t>k, and</w:t>
      </w:r>
      <w:r w:rsidR="0043687D" w:rsidRPr="000B60AA">
        <w:rPr>
          <w:rFonts w:ascii="Book Antiqua" w:hAnsi="Book Antiqua"/>
        </w:rPr>
        <w:t xml:space="preserve"> for</w:t>
      </w:r>
      <w:r w:rsidR="00DE12A4" w:rsidRPr="000B60AA">
        <w:rPr>
          <w:rFonts w:ascii="Book Antiqua" w:hAnsi="Book Antiqua"/>
        </w:rPr>
        <w:t xml:space="preserve"> </w:t>
      </w:r>
      <w:r w:rsidR="00BC62F3" w:rsidRPr="000B60AA">
        <w:rPr>
          <w:rFonts w:ascii="Book Antiqua" w:hAnsi="Book Antiqua"/>
        </w:rPr>
        <w:t xml:space="preserve">up to </w:t>
      </w:r>
      <w:r w:rsidR="0099766C" w:rsidRPr="000B60AA">
        <w:rPr>
          <w:rFonts w:ascii="Book Antiqua" w:hAnsi="Book Antiqua"/>
        </w:rPr>
        <w:t xml:space="preserve">1 </w:t>
      </w:r>
      <w:proofErr w:type="gramStart"/>
      <w:r w:rsidR="00484814">
        <w:rPr>
          <w:rFonts w:ascii="Book Antiqua" w:hAnsi="Book Antiqua"/>
        </w:rPr>
        <w:t>mo</w:t>
      </w:r>
      <w:r w:rsidR="00484814">
        <w:rPr>
          <w:rFonts w:ascii="Book Antiqua" w:eastAsia="宋体" w:hAnsi="Book Antiqua" w:hint="eastAsia"/>
          <w:vertAlign w:val="superscript"/>
          <w:lang w:eastAsia="zh-CN"/>
        </w:rPr>
        <w:t>[</w:t>
      </w:r>
      <w:proofErr w:type="gramEnd"/>
      <w:r w:rsidR="00365826" w:rsidRPr="000B60AA">
        <w:rPr>
          <w:rFonts w:ascii="Book Antiqua" w:hAnsi="Book Antiqua"/>
        </w:rPr>
        <w:fldChar w:fldCharType="begin">
          <w:fldData xml:space="preserve">PEVuZE5vdGU+PENpdGU+PEF1dGhvcj5NYXRoZXI8L0F1dGhvcj48WWVhcj4yMDExPC9ZZWFyPjxS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L3BlcmlvZGljYWw+PGFsdC1wZXJpb2Rp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NYXRoZXI8L0F1dGhvcj48WWVhcj4yMDExPC9ZZWFyPjxS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IFJlc29uIE1lZDwvZnVsbC10aXRsZT48L3BlcmlvZGljYWw+PGFsdC1wZXJpb2Rp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365826" w:rsidRPr="000B60AA">
        <w:rPr>
          <w:rFonts w:ascii="Book Antiqua" w:hAnsi="Book Antiqua"/>
        </w:rPr>
      </w:r>
      <w:r w:rsidR="00365826" w:rsidRPr="000B60AA">
        <w:rPr>
          <w:rFonts w:ascii="Book Antiqua" w:hAnsi="Book Antiqua"/>
        </w:rPr>
        <w:fldChar w:fldCharType="separate"/>
      </w:r>
      <w:hyperlink w:anchor="_ENREF_8" w:tooltip="Ghugre, 2011 #1554" w:history="1">
        <w:r w:rsidR="00E43AE9" w:rsidRPr="000B60AA">
          <w:rPr>
            <w:rFonts w:ascii="Book Antiqua" w:hAnsi="Book Antiqua"/>
            <w:noProof/>
            <w:vertAlign w:val="superscript"/>
          </w:rPr>
          <w:t>8</w:t>
        </w:r>
      </w:hyperlink>
      <w:r w:rsidR="00484814">
        <w:rPr>
          <w:rFonts w:ascii="Book Antiqua" w:hAnsi="Book Antiqua"/>
          <w:noProof/>
          <w:vertAlign w:val="superscript"/>
        </w:rPr>
        <w:t>,</w:t>
      </w:r>
      <w:hyperlink w:anchor="_ENREF_18" w:tooltip="Mather, 2011 #903" w:history="1">
        <w:r w:rsidR="00E43AE9" w:rsidRPr="000B60AA">
          <w:rPr>
            <w:rFonts w:ascii="Book Antiqua" w:hAnsi="Book Antiqua"/>
            <w:noProof/>
            <w:vertAlign w:val="superscript"/>
          </w:rPr>
          <w:t>18</w:t>
        </w:r>
      </w:hyperlink>
      <w:r w:rsidR="00365826" w:rsidRPr="000B60AA">
        <w:rPr>
          <w:rFonts w:ascii="Book Antiqua" w:hAnsi="Book Antiqua"/>
        </w:rPr>
        <w:fldChar w:fldCharType="end"/>
      </w:r>
      <w:r w:rsidR="00484814">
        <w:rPr>
          <w:rFonts w:ascii="Book Antiqua" w:eastAsia="宋体" w:hAnsi="Book Antiqua" w:hint="eastAsia"/>
          <w:vertAlign w:val="superscript"/>
          <w:lang w:eastAsia="zh-CN"/>
        </w:rPr>
        <w:t>]</w:t>
      </w:r>
      <w:r w:rsidR="00DE12A4" w:rsidRPr="000B60AA">
        <w:rPr>
          <w:rFonts w:ascii="Book Antiqua" w:hAnsi="Book Antiqua"/>
        </w:rPr>
        <w:t xml:space="preserve"> and then resolves in the medium-term</w:t>
      </w:r>
      <w:r w:rsidR="006F2830" w:rsidRPr="000B60AA">
        <w:rPr>
          <w:rFonts w:ascii="Book Antiqua" w:hAnsi="Book Antiqua"/>
        </w:rPr>
        <w:t xml:space="preserve"> in humans</w:t>
      </w:r>
      <w:r w:rsidR="004C7566" w:rsidRPr="000B60AA">
        <w:rPr>
          <w:rFonts w:ascii="Book Antiqua" w:hAnsi="Book Antiqua"/>
        </w:rPr>
        <w:t xml:space="preserve"> </w:t>
      </w:r>
      <w:bookmarkStart w:id="125" w:name="T12"/>
      <w:r w:rsidR="00B85465" w:rsidRPr="000B60AA">
        <w:rPr>
          <w:rFonts w:ascii="Book Antiqua" w:hAnsi="Book Antiqua"/>
        </w:rPr>
        <w:t>(</w:t>
      </w:r>
      <w:r w:rsidR="004C7566" w:rsidRPr="000B60AA">
        <w:rPr>
          <w:rFonts w:ascii="Book Antiqua" w:hAnsi="Book Antiqua"/>
        </w:rPr>
        <w:t xml:space="preserve">Table </w:t>
      </w:r>
      <w:r w:rsidR="002975BA" w:rsidRPr="000B60AA">
        <w:rPr>
          <w:rFonts w:ascii="Book Antiqua" w:hAnsi="Book Antiqua"/>
        </w:rPr>
        <w:t>8</w:t>
      </w:r>
      <w:bookmarkEnd w:id="125"/>
      <w:r w:rsidR="00B85465" w:rsidRPr="000B60AA">
        <w:rPr>
          <w:rFonts w:ascii="Book Antiqua" w:hAnsi="Book Antiqua"/>
        </w:rPr>
        <w:t>)</w:t>
      </w:r>
      <w:r w:rsidR="008E0A13" w:rsidRPr="000B60AA">
        <w:rPr>
          <w:rFonts w:ascii="Book Antiqua" w:hAnsi="Book Antiqua"/>
        </w:rPr>
        <w:t>.</w:t>
      </w:r>
      <w:r w:rsidR="000B60AA">
        <w:rPr>
          <w:rFonts w:ascii="Book Antiqua" w:hAnsi="Book Antiqua"/>
        </w:rPr>
        <w:t xml:space="preserve"> </w:t>
      </w:r>
      <w:r w:rsidR="00B85465" w:rsidRPr="000B60AA">
        <w:rPr>
          <w:rFonts w:ascii="Book Antiqua" w:hAnsi="Book Antiqua"/>
        </w:rPr>
        <w:t xml:space="preserve">Animal </w:t>
      </w:r>
      <w:r w:rsidR="00116AC3" w:rsidRPr="000B60AA">
        <w:rPr>
          <w:rFonts w:ascii="Book Antiqua" w:hAnsi="Book Antiqua"/>
        </w:rPr>
        <w:t>mo</w:t>
      </w:r>
      <w:r w:rsidR="00484814">
        <w:rPr>
          <w:rFonts w:ascii="Book Antiqua" w:hAnsi="Book Antiqua"/>
        </w:rPr>
        <w:t>dels corroborate these findings</w:t>
      </w:r>
      <w:r w:rsidR="00484814">
        <w:rPr>
          <w:rFonts w:ascii="Book Antiqua" w:eastAsia="宋体" w:hAnsi="Book Antiqua" w:hint="eastAsia"/>
          <w:vertAlign w:val="superscript"/>
          <w:lang w:eastAsia="zh-CN"/>
        </w:rPr>
        <w:t>[</w:t>
      </w:r>
      <w:hyperlink w:anchor="_ENREF_105" w:tooltip="Wu, 1998 #1453" w:history="1">
        <w:r w:rsidR="00E43AE9" w:rsidRPr="000B60AA">
          <w:rPr>
            <w:rFonts w:ascii="Book Antiqua" w:hAnsi="Book Antiqua"/>
          </w:rPr>
          <w:fldChar w:fldCharType="begin">
            <w:fldData xml:space="preserve">PEVuZE5vdGU+PENpdGU+PEF1dGhvcj5XdTwvQXV0aG9yPjxZZWFyPjE5OTg8L1llYXI+PFJlY051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XdTwvQXV0aG9yPjxZZWFyPjE5OTg8L1llYXI+PFJlY051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05</w:t>
        </w:r>
        <w:r w:rsidR="00E43AE9" w:rsidRPr="000B60AA">
          <w:rPr>
            <w:rFonts w:ascii="Book Antiqua" w:hAnsi="Book Antiqua"/>
          </w:rPr>
          <w:fldChar w:fldCharType="end"/>
        </w:r>
      </w:hyperlink>
      <w:r w:rsidR="00484814">
        <w:rPr>
          <w:rFonts w:ascii="Book Antiqua" w:eastAsia="宋体" w:hAnsi="Book Antiqua" w:hint="eastAsia"/>
          <w:vertAlign w:val="superscript"/>
          <w:lang w:eastAsia="zh-CN"/>
        </w:rPr>
        <w:t>,</w:t>
      </w:r>
      <w:hyperlink w:anchor="_ENREF_106" w:tooltip="Gerber, 2000 #1010"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Gerber&lt;/Author&gt;&lt;Year&gt;2000&lt;/Year&gt;&lt;RecNum&gt;1010&lt;/RecNum&gt;&lt;DisplayText&gt;&lt;style face="superscript"&gt;106&lt;/style&gt;&lt;/DisplayText&gt;&lt;record&gt;&lt;rec-number&gt;1010&lt;/rec-number&gt;&lt;foreign-keys&gt;&lt;key app="EN" db-id="zzst0pe9v92wx6eaxf6pwstvvxxs0tzd5rfr"&gt;1010&lt;/key&gt;&lt;/foreign-keys&gt;&lt;ref-type name="Journal Article"&gt;17&lt;/ref-type&gt;&lt;contributors&gt;&lt;authors&gt;&lt;author&gt;Gerber, Bernhard L&lt;/author&gt;&lt;author&gt;Rochitte, Carlos E&lt;/author&gt;&lt;author&gt;Melin, Jacques A&lt;/author&gt;&lt;author&gt;Mcveigh, Elliot R&lt;/author&gt;&lt;author&gt;Bluemke, A&lt;/author&gt;&lt;author&gt;Wu, Katherine C&lt;/author&gt;&lt;author&gt;Becker, Lewis C&lt;/author&gt;&lt;author&gt;Lima, João A C&lt;/author&gt;&lt;/authors&gt;&lt;/contributors&gt;&lt;titles&gt;&lt;title&gt;Microvascular Obstruction and Left Ventricular Remodelling Early After Acute Myocardial Infarction&lt;/title&gt;&lt;secondary-title&gt;Circulation&lt;/secondary-title&gt;&lt;/titles&gt;&lt;periodical&gt;&lt;full-title&gt;Circulation&lt;/full-title&gt;&lt;/periodical&gt;&lt;pages&gt;2734-41&lt;/pages&gt;&lt;volume&gt;101&lt;/volume&gt;&lt;keywords&gt;&lt;keyword&gt;myocardial infarction </w:instrText>
        </w:r>
        <w:r w:rsidR="00E43AE9" w:rsidRPr="000B60AA">
          <w:rPr>
            <w:rFonts w:ascii="宋体" w:eastAsia="宋体" w:hAnsi="宋体" w:cs="宋体" w:hint="eastAsia"/>
          </w:rPr>
          <w:instrText>ⅲ</w:instrText>
        </w:r>
        <w:r w:rsidR="00E43AE9" w:rsidRPr="000B60AA">
          <w:rPr>
            <w:rFonts w:ascii="Book Antiqua" w:hAnsi="Book Antiqua"/>
          </w:rPr>
          <w:instrText xml:space="preserve"> tomography&lt;/keyword&gt;&lt;keyword&gt;</w:instrText>
        </w:r>
        <w:r w:rsidR="00E43AE9" w:rsidRPr="000B60AA">
          <w:rPr>
            <w:rFonts w:ascii="宋体" w:eastAsia="宋体" w:hAnsi="宋体" w:cs="宋体" w:hint="eastAsia"/>
          </w:rPr>
          <w:instrText>ⅲ</w:instrText>
        </w:r>
        <w:r w:rsidR="00E43AE9" w:rsidRPr="000B60AA">
          <w:rPr>
            <w:rFonts w:ascii="Book Antiqua" w:hAnsi="Book Antiqua"/>
          </w:rPr>
          <w:instrText xml:space="preserve"> magnetic resonance imaging&lt;/keyword&gt;&lt;keyword&gt;</w:instrText>
        </w:r>
        <w:r w:rsidR="00E43AE9" w:rsidRPr="000B60AA">
          <w:rPr>
            <w:rFonts w:ascii="宋体" w:eastAsia="宋体" w:hAnsi="宋体" w:cs="宋体" w:hint="eastAsia"/>
          </w:rPr>
          <w:instrText>ⅲ</w:instrText>
        </w:r>
        <w:r w:rsidR="00E43AE9" w:rsidRPr="000B60AA">
          <w:rPr>
            <w:rFonts w:ascii="Book Antiqua" w:hAnsi="Book Antiqua"/>
          </w:rPr>
          <w:instrText xml:space="preserve"> remodeling&lt;/keyword&gt;&lt;/keywords&gt;&lt;dates&gt;&lt;year&gt;2000&lt;/year&gt;&lt;/dates&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06</w:t>
        </w:r>
        <w:r w:rsidR="00E43AE9" w:rsidRPr="000B60AA">
          <w:rPr>
            <w:rFonts w:ascii="Book Antiqua" w:hAnsi="Book Antiqua"/>
          </w:rPr>
          <w:fldChar w:fldCharType="end"/>
        </w:r>
      </w:hyperlink>
      <w:r w:rsidR="00484814">
        <w:rPr>
          <w:rFonts w:ascii="Book Antiqua" w:eastAsia="宋体" w:hAnsi="Book Antiqua" w:hint="eastAsia"/>
          <w:vertAlign w:val="superscript"/>
          <w:lang w:eastAsia="zh-CN"/>
        </w:rPr>
        <w:t>]</w:t>
      </w:r>
      <w:r w:rsidR="00484814">
        <w:rPr>
          <w:rFonts w:ascii="Book Antiqua" w:eastAsia="宋体" w:hAnsi="Book Antiqua" w:hint="eastAsia"/>
          <w:lang w:eastAsia="zh-CN"/>
        </w:rPr>
        <w:t>.</w:t>
      </w:r>
      <w:r w:rsidR="00BC62F3" w:rsidRPr="000B60AA">
        <w:rPr>
          <w:rFonts w:ascii="Book Antiqua" w:hAnsi="Book Antiqua"/>
        </w:rPr>
        <w:t xml:space="preserve"> </w:t>
      </w:r>
    </w:p>
    <w:p w14:paraId="6C036C03" w14:textId="278D72B9" w:rsidR="008E0A13" w:rsidRDefault="00662501" w:rsidP="0037105B">
      <w:pPr>
        <w:tabs>
          <w:tab w:val="left" w:pos="1088"/>
        </w:tabs>
        <w:spacing w:line="360" w:lineRule="auto"/>
        <w:ind w:firstLineChars="100" w:firstLine="240"/>
        <w:jc w:val="both"/>
        <w:rPr>
          <w:rFonts w:ascii="Book Antiqua" w:eastAsia="宋体" w:hAnsi="Book Antiqua"/>
          <w:lang w:eastAsia="zh-CN"/>
        </w:rPr>
      </w:pPr>
      <w:r w:rsidRPr="000B60AA">
        <w:rPr>
          <w:rFonts w:ascii="Book Antiqua" w:hAnsi="Book Antiqua"/>
        </w:rPr>
        <w:t xml:space="preserve">The extent of MVO on CMR has been shown to correlate with </w:t>
      </w:r>
      <w:r w:rsidR="008E0A13" w:rsidRPr="000B60AA">
        <w:rPr>
          <w:rFonts w:ascii="Book Antiqua" w:hAnsi="Book Antiqua"/>
        </w:rPr>
        <w:t>IS</w:t>
      </w:r>
      <w:r w:rsidR="002628DC">
        <w:rPr>
          <w:rFonts w:ascii="Book Antiqua" w:eastAsia="宋体" w:hAnsi="Book Antiqua" w:hint="eastAsia"/>
          <w:vertAlign w:val="superscript"/>
          <w:lang w:eastAsia="zh-CN"/>
        </w:rPr>
        <w:t>[</w:t>
      </w:r>
      <w:r w:rsidR="008E0A13" w:rsidRPr="000B60AA">
        <w:rPr>
          <w:rFonts w:ascii="Book Antiqua" w:hAnsi="Book Antiqua"/>
        </w:rPr>
        <w:fldChar w:fldCharType="begin">
          <w:fldData xml:space="preserve">PEVuZE5vdGU+PENpdGU+PEF1dGhvcj5XdTwvQXV0aG9yPjxZZWFyPjE5OTg8L1llYXI+PFJlY051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</w:fldData>
        </w:fldChar>
      </w:r>
      <w:r w:rsidR="000749FE" w:rsidRPr="000B60AA">
        <w:rPr>
          <w:rFonts w:ascii="Book Antiqua" w:hAnsi="Book Antiqua"/>
        </w:rPr>
        <w:instrText xml:space="preserve"> ADDIN EN.CITE </w:instrText>
      </w:r>
      <w:r w:rsidR="000749FE" w:rsidRPr="000B60AA">
        <w:rPr>
          <w:rFonts w:ascii="Book Antiqua" w:hAnsi="Book Antiqua"/>
        </w:rPr>
        <w:fldChar w:fldCharType="begin">
          <w:fldData xml:space="preserve">PEVuZE5vdGU+PENpdGU+PEF1dGhvcj5XdTwvQXV0aG9yPjxZZWFyPjE5OTg8L1llYXI+PFJlY051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</w:fldData>
        </w:fldChar>
      </w:r>
      <w:r w:rsidR="000749FE" w:rsidRPr="000B60AA">
        <w:rPr>
          <w:rFonts w:ascii="Book Antiqua" w:hAnsi="Book Antiqua"/>
        </w:rPr>
        <w:instrText xml:space="preserve"> ADDIN EN.CITE.DATA </w:instrText>
      </w:r>
      <w:r w:rsidR="000749FE" w:rsidRPr="000B60AA">
        <w:rPr>
          <w:rFonts w:ascii="Book Antiqua" w:hAnsi="Book Antiqua"/>
        </w:rPr>
      </w:r>
      <w:r w:rsidR="000749FE" w:rsidRPr="000B60AA">
        <w:rPr>
          <w:rFonts w:ascii="Book Antiqua" w:hAnsi="Book Antiqua"/>
        </w:rPr>
        <w:fldChar w:fldCharType="end"/>
      </w:r>
      <w:r w:rsidR="008E0A13" w:rsidRPr="000B60AA">
        <w:rPr>
          <w:rFonts w:ascii="Book Antiqua" w:hAnsi="Book Antiqua"/>
        </w:rPr>
      </w:r>
      <w:r w:rsidR="008E0A13" w:rsidRPr="000B60AA">
        <w:rPr>
          <w:rFonts w:ascii="Book Antiqua" w:hAnsi="Book Antiqua"/>
        </w:rPr>
        <w:fldChar w:fldCharType="separate"/>
      </w:r>
      <w:hyperlink w:anchor="_ENREF_82" w:tooltip="Francone, 2009 #15" w:history="1">
        <w:r w:rsidR="00E43AE9" w:rsidRPr="000B60AA">
          <w:rPr>
            <w:rFonts w:ascii="Book Antiqua" w:hAnsi="Book Antiqua"/>
            <w:noProof/>
            <w:vertAlign w:val="superscript"/>
          </w:rPr>
          <w:t>82</w:t>
        </w:r>
      </w:hyperlink>
      <w:r w:rsidR="002628DC">
        <w:rPr>
          <w:rFonts w:ascii="Book Antiqua" w:hAnsi="Book Antiqua"/>
          <w:noProof/>
          <w:vertAlign w:val="superscript"/>
        </w:rPr>
        <w:t>,</w:t>
      </w:r>
      <w:hyperlink w:anchor="_ENREF_94" w:tooltip="Wu, 1998 #1027" w:history="1">
        <w:r w:rsidR="00E43AE9" w:rsidRPr="000B60AA">
          <w:rPr>
            <w:rFonts w:ascii="Book Antiqua" w:hAnsi="Book Antiqua"/>
            <w:noProof/>
            <w:vertAlign w:val="superscript"/>
          </w:rPr>
          <w:t>94</w:t>
        </w:r>
      </w:hyperlink>
      <w:r w:rsidR="002628DC">
        <w:rPr>
          <w:rFonts w:ascii="Book Antiqua" w:hAnsi="Book Antiqua"/>
          <w:noProof/>
          <w:vertAlign w:val="superscript"/>
        </w:rPr>
        <w:t>,</w:t>
      </w:r>
      <w:hyperlink w:anchor="_ENREF_107" w:tooltip="Bekkers, 2009 #1001" w:history="1">
        <w:r w:rsidR="00E43AE9" w:rsidRPr="000B60AA">
          <w:rPr>
            <w:rFonts w:ascii="Book Antiqua" w:hAnsi="Book Antiqua"/>
            <w:noProof/>
            <w:vertAlign w:val="superscript"/>
          </w:rPr>
          <w:t>107</w:t>
        </w:r>
      </w:hyperlink>
      <w:r w:rsidR="002628DC">
        <w:rPr>
          <w:rFonts w:ascii="Book Antiqua" w:hAnsi="Book Antiqua"/>
          <w:noProof/>
          <w:vertAlign w:val="superscript"/>
        </w:rPr>
        <w:t>,</w:t>
      </w:r>
      <w:hyperlink w:anchor="_ENREF_108" w:tooltip="Ørn, 2009 #1018" w:history="1">
        <w:r w:rsidR="00E43AE9" w:rsidRPr="000B60AA">
          <w:rPr>
            <w:rFonts w:ascii="Book Antiqua" w:hAnsi="Book Antiqua"/>
            <w:noProof/>
            <w:vertAlign w:val="superscript"/>
          </w:rPr>
          <w:t>108</w:t>
        </w:r>
      </w:hyperlink>
      <w:r w:rsidR="008E0A13" w:rsidRPr="000B60AA">
        <w:rPr>
          <w:rFonts w:ascii="Book Antiqua" w:hAnsi="Book Antiqua"/>
        </w:rPr>
        <w:fldChar w:fldCharType="end"/>
      </w:r>
      <w:r w:rsidR="002628DC">
        <w:rPr>
          <w:rFonts w:ascii="Book Antiqua" w:eastAsia="宋体" w:hAnsi="Book Antiqua" w:hint="eastAsia"/>
          <w:vertAlign w:val="superscript"/>
          <w:lang w:eastAsia="zh-CN"/>
        </w:rPr>
        <w:t>]</w:t>
      </w:r>
      <w:r w:rsidR="0076696E" w:rsidRPr="000B60AA">
        <w:rPr>
          <w:rFonts w:ascii="Book Antiqua" w:hAnsi="Book Antiqua"/>
        </w:rPr>
        <w:t>, oedema, IMH, TIMI-flow pre PCI</w:t>
      </w:r>
      <w:r w:rsidR="002628DC">
        <w:rPr>
          <w:rFonts w:ascii="Book Antiqua" w:eastAsia="宋体" w:hAnsi="Book Antiqua" w:hint="eastAsia"/>
          <w:vertAlign w:val="superscript"/>
          <w:lang w:eastAsia="zh-CN"/>
        </w:rPr>
        <w:t>[</w:t>
      </w:r>
      <w:r w:rsidR="00E33194" w:rsidRPr="000B60AA">
        <w:rPr>
          <w:rFonts w:ascii="Book Antiqua" w:hAnsi="Book Antiqua"/>
        </w:rPr>
        <w:fldChar w:fldCharType="begin">
          <w:fldData xml:space="preserve">PEVuZE5vdGU+PENpdGU+PEF1dGhvcj5BbWFiaWxlPC9BdXRob3I+PFllYXI+MjAxMDwvWWVhcj48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</w:fldData>
        </w:fldChar>
      </w:r>
      <w:r w:rsidR="000749FE" w:rsidRPr="000B60AA">
        <w:rPr>
          <w:rFonts w:ascii="Book Antiqua" w:hAnsi="Book Antiqua"/>
        </w:rPr>
        <w:instrText xml:space="preserve"> ADDIN EN.CITE </w:instrText>
      </w:r>
      <w:r w:rsidR="000749FE" w:rsidRPr="000B60AA">
        <w:rPr>
          <w:rFonts w:ascii="Book Antiqua" w:hAnsi="Book Antiqua"/>
        </w:rPr>
        <w:fldChar w:fldCharType="begin">
          <w:fldData xml:space="preserve">PEVuZE5vdGU+PENpdGU+PEF1dGhvcj5BbWFiaWxlPC9BdXRob3I+PFllYXI+MjAxMDwvWWVhcj48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</w:fldData>
        </w:fldChar>
      </w:r>
      <w:r w:rsidR="000749FE" w:rsidRPr="000B60AA">
        <w:rPr>
          <w:rFonts w:ascii="Book Antiqua" w:hAnsi="Book Antiqua"/>
        </w:rPr>
        <w:instrText xml:space="preserve"> ADDIN EN.CITE.DATA </w:instrText>
      </w:r>
      <w:r w:rsidR="000749FE" w:rsidRPr="000B60AA">
        <w:rPr>
          <w:rFonts w:ascii="Book Antiqua" w:hAnsi="Book Antiqua"/>
        </w:rPr>
      </w:r>
      <w:r w:rsidR="000749FE" w:rsidRPr="000B60AA">
        <w:rPr>
          <w:rFonts w:ascii="Book Antiqua" w:hAnsi="Book Antiqua"/>
        </w:rPr>
        <w:fldChar w:fldCharType="end"/>
      </w:r>
      <w:r w:rsidR="00E33194" w:rsidRPr="000B60AA">
        <w:rPr>
          <w:rFonts w:ascii="Book Antiqua" w:hAnsi="Book Antiqua"/>
        </w:rPr>
      </w:r>
      <w:r w:rsidR="00E33194" w:rsidRPr="000B60AA">
        <w:rPr>
          <w:rFonts w:ascii="Book Antiqua" w:hAnsi="Book Antiqua"/>
        </w:rPr>
        <w:fldChar w:fldCharType="separate"/>
      </w:r>
      <w:hyperlink w:anchor="_ENREF_35" w:tooltip="Amabile, 2010 #997" w:history="1">
        <w:r w:rsidR="00E43AE9" w:rsidRPr="000B60AA">
          <w:rPr>
            <w:rFonts w:ascii="Book Antiqua" w:hAnsi="Book Antiqua"/>
            <w:noProof/>
            <w:vertAlign w:val="superscript"/>
          </w:rPr>
          <w:t>35</w:t>
        </w:r>
      </w:hyperlink>
      <w:r w:rsidR="002628DC">
        <w:rPr>
          <w:rFonts w:ascii="Book Antiqua" w:hAnsi="Book Antiqua"/>
          <w:noProof/>
          <w:vertAlign w:val="superscript"/>
        </w:rPr>
        <w:t>,</w:t>
      </w:r>
      <w:hyperlink w:anchor="_ENREF_109" w:tooltip="Bogaert, 2007 #1477" w:history="1">
        <w:r w:rsidR="00E43AE9" w:rsidRPr="000B60AA">
          <w:rPr>
            <w:rFonts w:ascii="Book Antiqua" w:hAnsi="Book Antiqua"/>
            <w:noProof/>
            <w:vertAlign w:val="superscript"/>
          </w:rPr>
          <w:t>109</w:t>
        </w:r>
      </w:hyperlink>
      <w:r w:rsidR="00E33194" w:rsidRPr="000B60AA">
        <w:rPr>
          <w:rFonts w:ascii="Book Antiqua" w:hAnsi="Book Antiqua"/>
        </w:rPr>
        <w:fldChar w:fldCharType="end"/>
      </w:r>
      <w:r w:rsidR="002628DC">
        <w:rPr>
          <w:rFonts w:ascii="Book Antiqua" w:eastAsia="宋体" w:hAnsi="Book Antiqua" w:hint="eastAsia"/>
          <w:vertAlign w:val="superscript"/>
          <w:lang w:eastAsia="zh-CN"/>
        </w:rPr>
        <w:t>]</w:t>
      </w:r>
      <w:hyperlink w:anchor="_ENREF_170" w:tooltip="Bogaert, 2007 #1477" w:history="1"/>
      <w:r w:rsidR="0076696E" w:rsidRPr="000B60AA">
        <w:rPr>
          <w:rFonts w:ascii="Book Antiqua" w:hAnsi="Book Antiqua"/>
        </w:rPr>
        <w:t xml:space="preserve"> and </w:t>
      </w:r>
      <w:r w:rsidR="008E0A13" w:rsidRPr="000B60AA">
        <w:rPr>
          <w:rFonts w:ascii="Book Antiqua" w:hAnsi="Book Antiqua"/>
        </w:rPr>
        <w:t>time to reperfusion</w:t>
      </w:r>
      <w:r w:rsidR="002628DC">
        <w:rPr>
          <w:rFonts w:ascii="Book Antiqua" w:eastAsia="宋体" w:hAnsi="Book Antiqua" w:hint="eastAsia"/>
          <w:vertAlign w:val="superscript"/>
          <w:lang w:eastAsia="zh-CN"/>
        </w:rPr>
        <w:t>[</w:t>
      </w:r>
      <w:r w:rsidR="008E0A13" w:rsidRPr="000B60AA">
        <w:rPr>
          <w:rFonts w:ascii="Book Antiqua" w:hAnsi="Book Antiqua"/>
        </w:rPr>
        <w:fldChar w:fldCharType="begin">
          <w:fldData xml:space="preserve">PEVuZE5vdGU+PENpdGU+PEF1dGhvcj5GcmFuY29uZTwvQXV0aG9yPjxZZWFyPjIwMDk8L1llYXI+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</w:fldData>
        </w:fldChar>
      </w:r>
      <w:r w:rsidR="000749FE" w:rsidRPr="000B60AA">
        <w:rPr>
          <w:rFonts w:ascii="Book Antiqua" w:hAnsi="Book Antiqua"/>
        </w:rPr>
        <w:instrText xml:space="preserve"> ADDIN EN.CITE </w:instrText>
      </w:r>
      <w:r w:rsidR="000749FE" w:rsidRPr="000B60AA">
        <w:rPr>
          <w:rFonts w:ascii="Book Antiqua" w:hAnsi="Book Antiqua"/>
        </w:rPr>
        <w:fldChar w:fldCharType="begin">
          <w:fldData xml:space="preserve">PEVuZE5vdGU+PENpdGU+PEF1dGhvcj5GcmFuY29uZTwvQXV0aG9yPjxZZWFyPjIwMDk8L1llYXI+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</w:fldData>
        </w:fldChar>
      </w:r>
      <w:r w:rsidR="000749FE" w:rsidRPr="000B60AA">
        <w:rPr>
          <w:rFonts w:ascii="Book Antiqua" w:hAnsi="Book Antiqua"/>
        </w:rPr>
        <w:instrText xml:space="preserve"> ADDIN EN.CITE.DATA </w:instrText>
      </w:r>
      <w:r w:rsidR="000749FE" w:rsidRPr="000B60AA">
        <w:rPr>
          <w:rFonts w:ascii="Book Antiqua" w:hAnsi="Book Antiqua"/>
        </w:rPr>
      </w:r>
      <w:r w:rsidR="000749FE" w:rsidRPr="000B60AA">
        <w:rPr>
          <w:rFonts w:ascii="Book Antiqua" w:hAnsi="Book Antiqua"/>
        </w:rPr>
        <w:fldChar w:fldCharType="end"/>
      </w:r>
      <w:r w:rsidR="008E0A13" w:rsidRPr="000B60AA">
        <w:rPr>
          <w:rFonts w:ascii="Book Antiqua" w:hAnsi="Book Antiqua"/>
        </w:rPr>
      </w:r>
      <w:r w:rsidR="008E0A13" w:rsidRPr="000B60AA">
        <w:rPr>
          <w:rFonts w:ascii="Book Antiqua" w:hAnsi="Book Antiqua"/>
        </w:rPr>
        <w:fldChar w:fldCharType="separate"/>
      </w:r>
      <w:hyperlink w:anchor="_ENREF_35" w:tooltip="Amabile, 2010 #997" w:history="1">
        <w:r w:rsidR="00E43AE9" w:rsidRPr="000B60AA">
          <w:rPr>
            <w:rFonts w:ascii="Book Antiqua" w:hAnsi="Book Antiqua"/>
            <w:noProof/>
            <w:vertAlign w:val="superscript"/>
          </w:rPr>
          <w:t>35</w:t>
        </w:r>
      </w:hyperlink>
      <w:r w:rsidR="002628DC">
        <w:rPr>
          <w:rFonts w:ascii="Book Antiqua" w:hAnsi="Book Antiqua"/>
          <w:noProof/>
          <w:vertAlign w:val="superscript"/>
        </w:rPr>
        <w:t>,</w:t>
      </w:r>
      <w:hyperlink w:anchor="_ENREF_82" w:tooltip="Francone, 2009 #15" w:history="1">
        <w:r w:rsidR="00E43AE9" w:rsidRPr="000B60AA">
          <w:rPr>
            <w:rFonts w:ascii="Book Antiqua" w:hAnsi="Book Antiqua"/>
            <w:noProof/>
            <w:vertAlign w:val="superscript"/>
          </w:rPr>
          <w:t>82</w:t>
        </w:r>
      </w:hyperlink>
      <w:r w:rsidR="002628DC">
        <w:rPr>
          <w:rFonts w:ascii="Book Antiqua" w:hAnsi="Book Antiqua"/>
          <w:noProof/>
          <w:vertAlign w:val="superscript"/>
        </w:rPr>
        <w:t>,</w:t>
      </w:r>
      <w:hyperlink w:anchor="_ENREF_110" w:tooltip="Khan, 2014 #1917" w:history="1">
        <w:r w:rsidR="00E43AE9" w:rsidRPr="000B60AA">
          <w:rPr>
            <w:rFonts w:ascii="Book Antiqua" w:hAnsi="Book Antiqua"/>
            <w:noProof/>
            <w:vertAlign w:val="superscript"/>
          </w:rPr>
          <w:t>110</w:t>
        </w:r>
      </w:hyperlink>
      <w:r w:rsidR="008E0A13" w:rsidRPr="000B60AA">
        <w:rPr>
          <w:rFonts w:ascii="Book Antiqua" w:hAnsi="Book Antiqua"/>
        </w:rPr>
        <w:fldChar w:fldCharType="end"/>
      </w:r>
      <w:r w:rsidR="002628DC">
        <w:rPr>
          <w:rFonts w:ascii="Book Antiqua" w:eastAsia="宋体" w:hAnsi="Book Antiqua" w:hint="eastAsia"/>
          <w:vertAlign w:val="superscript"/>
          <w:lang w:eastAsia="zh-CN"/>
        </w:rPr>
        <w:t>]</w:t>
      </w:r>
      <w:r w:rsidR="008E0A13" w:rsidRPr="000B60AA">
        <w:rPr>
          <w:rFonts w:ascii="Book Antiqua" w:hAnsi="Book Antiqua"/>
        </w:rPr>
        <w:t xml:space="preserve">. </w:t>
      </w:r>
    </w:p>
    <w:p w14:paraId="392DCFE2" w14:textId="77777777" w:rsidR="002628DC" w:rsidRPr="002628DC" w:rsidRDefault="002628DC" w:rsidP="0037105B">
      <w:pPr>
        <w:tabs>
          <w:tab w:val="left" w:pos="1088"/>
        </w:tabs>
        <w:spacing w:line="360" w:lineRule="auto"/>
        <w:ind w:firstLineChars="100" w:firstLine="240"/>
        <w:jc w:val="both"/>
        <w:rPr>
          <w:rFonts w:ascii="Book Antiqua" w:eastAsia="宋体" w:hAnsi="Book Antiqua"/>
          <w:lang w:eastAsia="zh-CN"/>
        </w:rPr>
      </w:pPr>
    </w:p>
    <w:p w14:paraId="1CC4B95F" w14:textId="2E52CA76" w:rsidR="00116AC3" w:rsidRPr="002628DC" w:rsidRDefault="00630083" w:rsidP="002628DC">
      <w:pPr>
        <w:pStyle w:val="3"/>
        <w:tabs>
          <w:tab w:val="clear" w:pos="1134"/>
          <w:tab w:val="left" w:pos="1020"/>
        </w:tabs>
        <w:jc w:val="both"/>
        <w:rPr>
          <w:rFonts w:ascii="Book Antiqua" w:hAnsi="Book Antiqua"/>
          <w:b/>
          <w:i/>
          <w:color w:val="auto"/>
          <w:sz w:val="24"/>
          <w:szCs w:val="24"/>
        </w:rPr>
      </w:pPr>
      <w:bookmarkStart w:id="126" w:name="_Toc262158439"/>
      <w:bookmarkStart w:id="127" w:name="_Toc262161460"/>
      <w:bookmarkStart w:id="128" w:name="_Toc262161519"/>
      <w:bookmarkStart w:id="129" w:name="_Toc262161578"/>
      <w:bookmarkStart w:id="130" w:name="_Toc262161674"/>
      <w:bookmarkStart w:id="131" w:name="_Toc312061055"/>
      <w:bookmarkStart w:id="132" w:name="_Toc312253091"/>
      <w:bookmarkStart w:id="133" w:name="_Toc312254073"/>
      <w:r w:rsidRPr="002628DC">
        <w:rPr>
          <w:rFonts w:ascii="Book Antiqua" w:hAnsi="Book Antiqua"/>
          <w:b/>
          <w:i/>
          <w:color w:val="auto"/>
          <w:sz w:val="24"/>
          <w:szCs w:val="24"/>
        </w:rPr>
        <w:lastRenderedPageBreak/>
        <w:t>CMR</w:t>
      </w:r>
      <w:r w:rsidR="00116AC3" w:rsidRPr="002628DC">
        <w:rPr>
          <w:rFonts w:ascii="Book Antiqua" w:hAnsi="Book Antiqua"/>
          <w:b/>
          <w:i/>
          <w:color w:val="auto"/>
          <w:sz w:val="24"/>
          <w:szCs w:val="24"/>
        </w:rPr>
        <w:t xml:space="preserve"> </w:t>
      </w:r>
      <w:r w:rsidR="007E6F98" w:rsidRPr="002628DC">
        <w:rPr>
          <w:rFonts w:ascii="Book Antiqua" w:hAnsi="Book Antiqua"/>
          <w:b/>
          <w:i/>
          <w:color w:val="auto"/>
          <w:sz w:val="24"/>
          <w:szCs w:val="24"/>
        </w:rPr>
        <w:t>MVO</w:t>
      </w:r>
      <w:r w:rsidR="00116AC3" w:rsidRPr="002628DC">
        <w:rPr>
          <w:rFonts w:ascii="Book Antiqua" w:hAnsi="Book Antiqua"/>
          <w:b/>
          <w:i/>
          <w:color w:val="auto"/>
          <w:sz w:val="24"/>
          <w:szCs w:val="24"/>
        </w:rPr>
        <w:t xml:space="preserve"> as a predictor of LV function and remodelling</w:t>
      </w:r>
      <w:r w:rsidR="00C94927" w:rsidRPr="002628DC">
        <w:rPr>
          <w:rFonts w:ascii="Book Antiqua" w:hAnsi="Book Antiqua"/>
          <w:b/>
          <w:i/>
          <w:color w:val="auto"/>
          <w:sz w:val="24"/>
          <w:szCs w:val="24"/>
        </w:rPr>
        <w:t xml:space="preserve"> </w:t>
      </w:r>
      <w:r w:rsidR="001A6C42" w:rsidRPr="002628DC">
        <w:rPr>
          <w:rFonts w:ascii="Book Antiqua" w:hAnsi="Book Antiqua"/>
          <w:b/>
          <w:i/>
          <w:color w:val="auto"/>
          <w:sz w:val="24"/>
          <w:szCs w:val="24"/>
        </w:rPr>
        <w:t xml:space="preserve">in </w:t>
      </w:r>
      <w:bookmarkEnd w:id="126"/>
      <w:bookmarkEnd w:id="127"/>
      <w:bookmarkEnd w:id="128"/>
      <w:bookmarkEnd w:id="129"/>
      <w:bookmarkEnd w:id="130"/>
      <w:bookmarkEnd w:id="131"/>
      <w:bookmarkEnd w:id="132"/>
      <w:bookmarkEnd w:id="133"/>
      <w:r w:rsidR="000B60AA" w:rsidRPr="002628DC">
        <w:rPr>
          <w:rFonts w:ascii="Book Antiqua" w:eastAsia="宋体" w:hAnsi="Book Antiqua"/>
          <w:b/>
          <w:i/>
          <w:color w:val="auto"/>
          <w:sz w:val="24"/>
          <w:szCs w:val="24"/>
          <w:lang w:eastAsia="zh-CN"/>
        </w:rPr>
        <w:t>AMI</w:t>
      </w:r>
    </w:p>
    <w:p w14:paraId="046FF537" w14:textId="2B3A4502" w:rsidR="00855878" w:rsidRPr="000B60AA" w:rsidRDefault="00952C54" w:rsidP="000B60AA">
      <w:pPr>
        <w:tabs>
          <w:tab w:val="left" w:pos="1088"/>
        </w:tabs>
        <w:spacing w:line="360" w:lineRule="auto"/>
        <w:jc w:val="both"/>
        <w:rPr>
          <w:rFonts w:ascii="Book Antiqua" w:hAnsi="Book Antiqua"/>
        </w:rPr>
      </w:pPr>
      <w:r w:rsidRPr="000B60AA">
        <w:rPr>
          <w:rFonts w:ascii="Book Antiqua" w:hAnsi="Book Antiqua"/>
        </w:rPr>
        <w:t>L</w:t>
      </w:r>
      <w:r w:rsidR="00F3719A" w:rsidRPr="000B60AA">
        <w:rPr>
          <w:rFonts w:ascii="Book Antiqua" w:hAnsi="Book Antiqua"/>
        </w:rPr>
        <w:t>-</w:t>
      </w:r>
      <w:r w:rsidRPr="000B60AA">
        <w:rPr>
          <w:rFonts w:ascii="Book Antiqua" w:hAnsi="Book Antiqua"/>
        </w:rPr>
        <w:t xml:space="preserve">MVO </w:t>
      </w:r>
      <w:r w:rsidR="00137568" w:rsidRPr="000B60AA">
        <w:rPr>
          <w:rFonts w:ascii="Book Antiqua" w:hAnsi="Book Antiqua"/>
        </w:rPr>
        <w:t xml:space="preserve">is a strong independent predictor of medium-term LV </w:t>
      </w:r>
      <w:r w:rsidRPr="000B60AA">
        <w:rPr>
          <w:rFonts w:ascii="Book Antiqua" w:hAnsi="Book Antiqua"/>
        </w:rPr>
        <w:t xml:space="preserve">function and adverse </w:t>
      </w:r>
      <w:r w:rsidR="00137568" w:rsidRPr="000B60AA">
        <w:rPr>
          <w:rFonts w:ascii="Book Antiqua" w:hAnsi="Book Antiqua"/>
        </w:rPr>
        <w:t>remodelling</w:t>
      </w:r>
      <w:r w:rsidR="00AE7399" w:rsidRPr="000B60AA">
        <w:rPr>
          <w:rFonts w:ascii="Book Antiqua" w:hAnsi="Book Antiqua"/>
        </w:rPr>
        <w:t xml:space="preserve"> (</w:t>
      </w:r>
      <w:r w:rsidR="00783B43" w:rsidRPr="000B60AA">
        <w:rPr>
          <w:rFonts w:ascii="Book Antiqua" w:hAnsi="Book Antiqua"/>
        </w:rPr>
        <w:t xml:space="preserve">Table </w:t>
      </w:r>
      <w:r w:rsidR="007E6F98" w:rsidRPr="000B60AA">
        <w:rPr>
          <w:rFonts w:ascii="Book Antiqua" w:hAnsi="Book Antiqua"/>
        </w:rPr>
        <w:t>9</w:t>
      </w:r>
      <w:r w:rsidR="00AE7399" w:rsidRPr="000B60AA">
        <w:rPr>
          <w:rFonts w:ascii="Book Antiqua" w:hAnsi="Book Antiqua"/>
        </w:rPr>
        <w:t>)</w:t>
      </w:r>
      <w:r w:rsidR="00943624" w:rsidRPr="000B60AA">
        <w:rPr>
          <w:rFonts w:ascii="Book Antiqua" w:hAnsi="Book Antiqua"/>
        </w:rPr>
        <w:t>.</w:t>
      </w:r>
      <w:r w:rsidR="000B60AA">
        <w:rPr>
          <w:rFonts w:ascii="Book Antiqua" w:hAnsi="Book Antiqua"/>
        </w:rPr>
        <w:t xml:space="preserve"> </w:t>
      </w:r>
      <w:r w:rsidR="00943624" w:rsidRPr="000B60AA">
        <w:rPr>
          <w:rFonts w:ascii="Book Antiqua" w:hAnsi="Book Antiqua"/>
        </w:rPr>
        <w:t xml:space="preserve">It is likely </w:t>
      </w:r>
      <w:r w:rsidR="007B536F" w:rsidRPr="000B60AA">
        <w:rPr>
          <w:rFonts w:ascii="Book Antiqua" w:hAnsi="Book Antiqua"/>
        </w:rPr>
        <w:t xml:space="preserve">that this is </w:t>
      </w:r>
      <w:r w:rsidR="00943624" w:rsidRPr="000B60AA">
        <w:rPr>
          <w:rFonts w:ascii="Book Antiqua" w:hAnsi="Book Antiqua"/>
        </w:rPr>
        <w:t xml:space="preserve">because L-MVO reflects more severe microvascular </w:t>
      </w:r>
      <w:r w:rsidR="00832AEC" w:rsidRPr="000B60AA">
        <w:rPr>
          <w:rFonts w:ascii="Book Antiqua" w:hAnsi="Book Antiqua"/>
        </w:rPr>
        <w:t xml:space="preserve">and myocardial </w:t>
      </w:r>
      <w:r w:rsidR="00943624" w:rsidRPr="000B60AA">
        <w:rPr>
          <w:rFonts w:ascii="Book Antiqua" w:hAnsi="Book Antiqua"/>
        </w:rPr>
        <w:t xml:space="preserve">damage </w:t>
      </w:r>
      <w:r w:rsidR="00D17C18" w:rsidRPr="000B60AA">
        <w:rPr>
          <w:rFonts w:ascii="Book Antiqua" w:hAnsi="Book Antiqua"/>
        </w:rPr>
        <w:t>than E-</w:t>
      </w:r>
      <w:proofErr w:type="gramStart"/>
      <w:r w:rsidR="00D17C18" w:rsidRPr="000B60AA">
        <w:rPr>
          <w:rFonts w:ascii="Book Antiqua" w:hAnsi="Book Antiqua"/>
        </w:rPr>
        <w:t>MVO</w:t>
      </w:r>
      <w:r w:rsidR="00540AEE">
        <w:rPr>
          <w:rFonts w:ascii="Book Antiqua" w:eastAsia="宋体" w:hAnsi="Book Antiqua" w:hint="eastAsia"/>
          <w:vertAlign w:val="superscript"/>
          <w:lang w:eastAsia="zh-CN"/>
        </w:rPr>
        <w:t>[</w:t>
      </w:r>
      <w:proofErr w:type="gramEnd"/>
      <w:r w:rsidR="00F166B0" w:rsidRPr="000B60AA">
        <w:rPr>
          <w:rFonts w:ascii="Book Antiqua" w:hAnsi="Book Antiqua"/>
        </w:rPr>
        <w:fldChar w:fldCharType="begin">
          <w:fldData xml:space="preserve">PEVuZE5vdGU+PENpdGU+PEF1dGhvcj5OaWp2ZWxkdDwvQXV0aG9yPjxZZWFyPjIwMDk8L1llYXI+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OaWp2ZWxkdDwvQXV0aG9yPjxZZWFyPjIwMDk8L1llYXI+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F166B0" w:rsidRPr="000B60AA">
        <w:rPr>
          <w:rFonts w:ascii="Book Antiqua" w:hAnsi="Book Antiqua"/>
        </w:rPr>
      </w:r>
      <w:r w:rsidR="00F166B0" w:rsidRPr="000B60AA">
        <w:rPr>
          <w:rFonts w:ascii="Book Antiqua" w:hAnsi="Book Antiqua"/>
        </w:rPr>
        <w:fldChar w:fldCharType="separate"/>
      </w:r>
      <w:hyperlink w:anchor="_ENREF_28" w:tooltip="Nijveldt, 2009 #675" w:history="1">
        <w:r w:rsidR="00E43AE9" w:rsidRPr="000B60AA">
          <w:rPr>
            <w:rFonts w:ascii="Book Antiqua" w:hAnsi="Book Antiqua"/>
            <w:noProof/>
            <w:vertAlign w:val="superscript"/>
          </w:rPr>
          <w:t>28</w:t>
        </w:r>
      </w:hyperlink>
      <w:r w:rsidR="00540AEE">
        <w:rPr>
          <w:rFonts w:ascii="Book Antiqua" w:hAnsi="Book Antiqua"/>
          <w:noProof/>
          <w:vertAlign w:val="superscript"/>
        </w:rPr>
        <w:t>,</w:t>
      </w:r>
      <w:hyperlink w:anchor="_ENREF_36" w:tooltip="de Waha, 2010 #1024" w:history="1">
        <w:r w:rsidR="00E43AE9" w:rsidRPr="000B60AA">
          <w:rPr>
            <w:rFonts w:ascii="Book Antiqua" w:hAnsi="Book Antiqua"/>
            <w:noProof/>
            <w:vertAlign w:val="superscript"/>
          </w:rPr>
          <w:t>36</w:t>
        </w:r>
      </w:hyperlink>
      <w:r w:rsidR="00F166B0" w:rsidRPr="000B60AA">
        <w:rPr>
          <w:rFonts w:ascii="Book Antiqua" w:hAnsi="Book Antiqua"/>
        </w:rPr>
        <w:fldChar w:fldCharType="end"/>
      </w:r>
      <w:r w:rsidR="00540AEE">
        <w:rPr>
          <w:rFonts w:ascii="Book Antiqua" w:eastAsia="宋体" w:hAnsi="Book Antiqua" w:hint="eastAsia"/>
          <w:vertAlign w:val="superscript"/>
          <w:lang w:eastAsia="zh-CN"/>
        </w:rPr>
        <w:t>]</w:t>
      </w:r>
      <w:r w:rsidR="00943624" w:rsidRPr="000B60AA">
        <w:rPr>
          <w:rFonts w:ascii="Book Antiqua" w:hAnsi="Book Antiqua"/>
        </w:rPr>
        <w:t>.</w:t>
      </w:r>
      <w:r w:rsidR="000B60AA">
        <w:rPr>
          <w:rFonts w:ascii="Book Antiqua" w:hAnsi="Book Antiqua"/>
        </w:rPr>
        <w:t xml:space="preserve"> </w:t>
      </w:r>
      <w:r w:rsidR="009E0644" w:rsidRPr="000B60AA">
        <w:rPr>
          <w:rFonts w:ascii="Book Antiqua" w:hAnsi="Book Antiqua"/>
        </w:rPr>
        <w:t xml:space="preserve">In </w:t>
      </w:r>
      <w:r w:rsidR="00AE7399" w:rsidRPr="000B60AA">
        <w:rPr>
          <w:rFonts w:ascii="Book Antiqua" w:hAnsi="Book Antiqua"/>
        </w:rPr>
        <w:t>most</w:t>
      </w:r>
      <w:r w:rsidR="009E0644" w:rsidRPr="000B60AA">
        <w:rPr>
          <w:rFonts w:ascii="Book Antiqua" w:hAnsi="Book Antiqua"/>
        </w:rPr>
        <w:t xml:space="preserve"> studies demonstrating the independent predictive value of L-MVO on LV function and remodelling, E-MVO was not a</w:t>
      </w:r>
      <w:r w:rsidR="00F3719A" w:rsidRPr="000B60AA">
        <w:rPr>
          <w:rFonts w:ascii="Book Antiqua" w:hAnsi="Book Antiqua"/>
        </w:rPr>
        <w:t xml:space="preserve"> </w:t>
      </w:r>
      <w:proofErr w:type="gramStart"/>
      <w:r w:rsidR="00F3719A" w:rsidRPr="000B60AA">
        <w:rPr>
          <w:rFonts w:ascii="Book Antiqua" w:hAnsi="Book Antiqua"/>
        </w:rPr>
        <w:t>predictor</w:t>
      </w:r>
      <w:r w:rsidR="00540AEE">
        <w:rPr>
          <w:rFonts w:ascii="Book Antiqua" w:eastAsia="宋体" w:hAnsi="Book Antiqua" w:hint="eastAsia"/>
          <w:vertAlign w:val="superscript"/>
          <w:lang w:eastAsia="zh-CN"/>
        </w:rPr>
        <w:t>[</w:t>
      </w:r>
      <w:proofErr w:type="gramEnd"/>
      <w:r w:rsidR="009E0644" w:rsidRPr="000B60AA">
        <w:rPr>
          <w:rFonts w:ascii="Book Antiqua" w:hAnsi="Book Antiqua"/>
        </w:rPr>
        <w:fldChar w:fldCharType="begin">
          <w:fldData xml:space="preserve">PEVuZE5vdGU+PENpdGU+PEF1dGhvcj5Xb25nPC9BdXRob3I+PFllYXI+MjAxMjwvWWVhcj48UmVj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</w:fldData>
        </w:fldChar>
      </w:r>
      <w:r w:rsidR="000749FE" w:rsidRPr="000B60AA">
        <w:rPr>
          <w:rFonts w:ascii="Book Antiqua" w:hAnsi="Book Antiqua"/>
        </w:rPr>
        <w:instrText xml:space="preserve"> ADDIN EN.CITE </w:instrText>
      </w:r>
      <w:r w:rsidR="000749FE" w:rsidRPr="000B60AA">
        <w:rPr>
          <w:rFonts w:ascii="Book Antiqua" w:hAnsi="Book Antiqua"/>
        </w:rPr>
        <w:fldChar w:fldCharType="begin">
          <w:fldData xml:space="preserve">PEVuZE5vdGU+PENpdGU+PEF1dGhvcj5Xb25nPC9BdXRob3I+PFllYXI+MjAxMjwvWWVhcj48UmVj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</w:fldData>
        </w:fldChar>
      </w:r>
      <w:r w:rsidR="000749FE" w:rsidRPr="000B60AA">
        <w:rPr>
          <w:rFonts w:ascii="Book Antiqua" w:hAnsi="Book Antiqua"/>
        </w:rPr>
        <w:instrText xml:space="preserve"> ADDIN EN.CITE.DATA </w:instrText>
      </w:r>
      <w:r w:rsidR="000749FE" w:rsidRPr="000B60AA">
        <w:rPr>
          <w:rFonts w:ascii="Book Antiqua" w:hAnsi="Book Antiqua"/>
        </w:rPr>
      </w:r>
      <w:r w:rsidR="000749FE" w:rsidRPr="000B60AA">
        <w:rPr>
          <w:rFonts w:ascii="Book Antiqua" w:hAnsi="Book Antiqua"/>
        </w:rPr>
        <w:fldChar w:fldCharType="end"/>
      </w:r>
      <w:r w:rsidR="009E0644" w:rsidRPr="000B60AA">
        <w:rPr>
          <w:rFonts w:ascii="Book Antiqua" w:hAnsi="Book Antiqua"/>
        </w:rPr>
      </w:r>
      <w:r w:rsidR="009E0644" w:rsidRPr="000B60AA">
        <w:rPr>
          <w:rFonts w:ascii="Book Antiqua" w:hAnsi="Book Antiqua"/>
        </w:rPr>
        <w:fldChar w:fldCharType="separate"/>
      </w:r>
      <w:hyperlink w:anchor="_ENREF_103" w:tooltip="Wong, 2012 #1026" w:history="1">
        <w:r w:rsidR="00E43AE9" w:rsidRPr="000B60AA">
          <w:rPr>
            <w:rFonts w:ascii="Book Antiqua" w:hAnsi="Book Antiqua"/>
            <w:noProof/>
            <w:vertAlign w:val="superscript"/>
          </w:rPr>
          <w:t>103</w:t>
        </w:r>
      </w:hyperlink>
      <w:r w:rsidR="00540AEE">
        <w:rPr>
          <w:rFonts w:ascii="Book Antiqua" w:hAnsi="Book Antiqua"/>
          <w:noProof/>
          <w:vertAlign w:val="superscript"/>
        </w:rPr>
        <w:t>,</w:t>
      </w:r>
      <w:hyperlink w:anchor="_ENREF_111" w:tooltip="Nijveldt, 2008 #1017" w:history="1">
        <w:r w:rsidR="00E43AE9" w:rsidRPr="000B60AA">
          <w:rPr>
            <w:rFonts w:ascii="Book Antiqua" w:hAnsi="Book Antiqua"/>
            <w:noProof/>
            <w:vertAlign w:val="superscript"/>
          </w:rPr>
          <w:t>111</w:t>
        </w:r>
      </w:hyperlink>
      <w:r w:rsidR="00540AEE">
        <w:rPr>
          <w:rFonts w:ascii="Book Antiqua" w:hAnsi="Book Antiqua"/>
          <w:noProof/>
          <w:vertAlign w:val="superscript"/>
        </w:rPr>
        <w:t>,</w:t>
      </w:r>
      <w:hyperlink w:anchor="_ENREF_112" w:tooltip="Weir, 2010 #1025" w:history="1">
        <w:r w:rsidR="00E43AE9" w:rsidRPr="000B60AA">
          <w:rPr>
            <w:rFonts w:ascii="Book Antiqua" w:hAnsi="Book Antiqua"/>
            <w:noProof/>
            <w:vertAlign w:val="superscript"/>
          </w:rPr>
          <w:t>112</w:t>
        </w:r>
      </w:hyperlink>
      <w:r w:rsidR="009E0644" w:rsidRPr="000B60AA">
        <w:rPr>
          <w:rFonts w:ascii="Book Antiqua" w:hAnsi="Book Antiqua"/>
        </w:rPr>
        <w:fldChar w:fldCharType="end"/>
      </w:r>
      <w:r w:rsidR="00540AEE">
        <w:rPr>
          <w:rFonts w:ascii="Book Antiqua" w:eastAsia="宋体" w:hAnsi="Book Antiqua" w:hint="eastAsia"/>
          <w:vertAlign w:val="superscript"/>
          <w:lang w:eastAsia="zh-CN"/>
        </w:rPr>
        <w:t>]</w:t>
      </w:r>
      <w:r w:rsidR="009E0644" w:rsidRPr="000B60AA">
        <w:rPr>
          <w:rFonts w:ascii="Book Antiqua" w:hAnsi="Book Antiqua"/>
        </w:rPr>
        <w:t>.</w:t>
      </w:r>
      <w:r w:rsidR="000B60AA">
        <w:rPr>
          <w:rFonts w:ascii="Book Antiqua" w:hAnsi="Book Antiqua"/>
        </w:rPr>
        <w:t xml:space="preserve"> </w:t>
      </w:r>
      <w:r w:rsidR="009E0644" w:rsidRPr="000B60AA">
        <w:rPr>
          <w:rFonts w:ascii="Book Antiqua" w:hAnsi="Book Antiqua"/>
        </w:rPr>
        <w:t xml:space="preserve">L-MVO </w:t>
      </w:r>
      <w:r w:rsidR="00AE7399" w:rsidRPr="000B60AA">
        <w:rPr>
          <w:rFonts w:ascii="Book Antiqua" w:hAnsi="Book Antiqua"/>
        </w:rPr>
        <w:t>was a predictor independent of</w:t>
      </w:r>
      <w:r w:rsidR="009E0644" w:rsidRPr="000B60AA">
        <w:rPr>
          <w:rFonts w:ascii="Book Antiqua" w:hAnsi="Book Antiqua"/>
        </w:rPr>
        <w:t xml:space="preserve"> baseline </w:t>
      </w:r>
      <w:proofErr w:type="gramStart"/>
      <w:r w:rsidR="009E0644" w:rsidRPr="000B60AA">
        <w:rPr>
          <w:rFonts w:ascii="Book Antiqua" w:hAnsi="Book Antiqua"/>
        </w:rPr>
        <w:t>IS</w:t>
      </w:r>
      <w:r w:rsidR="00540AEE">
        <w:rPr>
          <w:rFonts w:ascii="Book Antiqua" w:eastAsia="宋体" w:hAnsi="Book Antiqua" w:hint="eastAsia"/>
          <w:vertAlign w:val="superscript"/>
          <w:lang w:eastAsia="zh-CN"/>
        </w:rPr>
        <w:t>[</w:t>
      </w:r>
      <w:proofErr w:type="gramEnd"/>
      <w:r w:rsidR="009E0644" w:rsidRPr="000B60AA">
        <w:rPr>
          <w:rFonts w:ascii="Book Antiqua" w:hAnsi="Book Antiqua"/>
        </w:rPr>
        <w:fldChar w:fldCharType="begin">
          <w:fldData xml:space="preserve">PEVuZE5vdGU+PENpdGU+PEF1dGhvcj5Xb25nPC9BdXRob3I+PFllYXI+MjAxMjwvWWVhcj48UmVj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</w:fldData>
        </w:fldChar>
      </w:r>
      <w:r w:rsidR="000749FE" w:rsidRPr="000B60AA">
        <w:rPr>
          <w:rFonts w:ascii="Book Antiqua" w:hAnsi="Book Antiqua"/>
        </w:rPr>
        <w:instrText xml:space="preserve"> ADDIN EN.CITE </w:instrText>
      </w:r>
      <w:r w:rsidR="000749FE" w:rsidRPr="000B60AA">
        <w:rPr>
          <w:rFonts w:ascii="Book Antiqua" w:hAnsi="Book Antiqua"/>
        </w:rPr>
        <w:fldChar w:fldCharType="begin">
          <w:fldData xml:space="preserve">PEVuZE5vdGU+PENpdGU+PEF1dGhvcj5Xb25nPC9BdXRob3I+PFllYXI+MjAxMjwvWWVhcj48UmVj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</w:fldData>
        </w:fldChar>
      </w:r>
      <w:r w:rsidR="000749FE" w:rsidRPr="000B60AA">
        <w:rPr>
          <w:rFonts w:ascii="Book Antiqua" w:hAnsi="Book Antiqua"/>
        </w:rPr>
        <w:instrText xml:space="preserve"> ADDIN EN.CITE.DATA </w:instrText>
      </w:r>
      <w:r w:rsidR="000749FE" w:rsidRPr="000B60AA">
        <w:rPr>
          <w:rFonts w:ascii="Book Antiqua" w:hAnsi="Book Antiqua"/>
        </w:rPr>
      </w:r>
      <w:r w:rsidR="000749FE" w:rsidRPr="000B60AA">
        <w:rPr>
          <w:rFonts w:ascii="Book Antiqua" w:hAnsi="Book Antiqua"/>
        </w:rPr>
        <w:fldChar w:fldCharType="end"/>
      </w:r>
      <w:r w:rsidR="009E0644" w:rsidRPr="000B60AA">
        <w:rPr>
          <w:rFonts w:ascii="Book Antiqua" w:hAnsi="Book Antiqua"/>
        </w:rPr>
      </w:r>
      <w:r w:rsidR="009E0644" w:rsidRPr="000B60AA">
        <w:rPr>
          <w:rFonts w:ascii="Book Antiqua" w:hAnsi="Book Antiqua"/>
        </w:rPr>
        <w:fldChar w:fldCharType="separate"/>
      </w:r>
      <w:hyperlink w:anchor="_ENREF_6" w:tooltip="Hombach, 2005 #1070" w:history="1">
        <w:r w:rsidR="00E43AE9" w:rsidRPr="000B60AA">
          <w:rPr>
            <w:rFonts w:ascii="Book Antiqua" w:hAnsi="Book Antiqua"/>
            <w:noProof/>
            <w:vertAlign w:val="superscript"/>
          </w:rPr>
          <w:t>6</w:t>
        </w:r>
      </w:hyperlink>
      <w:r w:rsidR="00540AEE">
        <w:rPr>
          <w:rFonts w:ascii="Book Antiqua" w:hAnsi="Book Antiqua"/>
          <w:noProof/>
          <w:vertAlign w:val="superscript"/>
        </w:rPr>
        <w:t>,</w:t>
      </w:r>
      <w:hyperlink w:anchor="_ENREF_20" w:tooltip="Ganame, 2011 #1065" w:history="1">
        <w:r w:rsidR="00E43AE9" w:rsidRPr="000B60AA">
          <w:rPr>
            <w:rFonts w:ascii="Book Antiqua" w:hAnsi="Book Antiqua"/>
            <w:noProof/>
            <w:vertAlign w:val="superscript"/>
          </w:rPr>
          <w:t>20</w:t>
        </w:r>
      </w:hyperlink>
      <w:r w:rsidR="00540AEE">
        <w:rPr>
          <w:rFonts w:ascii="Book Antiqua" w:hAnsi="Book Antiqua"/>
          <w:noProof/>
          <w:vertAlign w:val="superscript"/>
        </w:rPr>
        <w:t>,</w:t>
      </w:r>
      <w:hyperlink w:anchor="_ENREF_92" w:tooltip="Ezekowitz, 2010 #1007" w:history="1">
        <w:r w:rsidR="00E43AE9" w:rsidRPr="000B60AA">
          <w:rPr>
            <w:rFonts w:ascii="Book Antiqua" w:hAnsi="Book Antiqua"/>
            <w:noProof/>
            <w:vertAlign w:val="superscript"/>
          </w:rPr>
          <w:t>92</w:t>
        </w:r>
      </w:hyperlink>
      <w:r w:rsidR="00540AEE">
        <w:rPr>
          <w:rFonts w:ascii="Book Antiqua" w:hAnsi="Book Antiqua"/>
          <w:noProof/>
          <w:vertAlign w:val="superscript"/>
        </w:rPr>
        <w:t>,</w:t>
      </w:r>
      <w:hyperlink w:anchor="_ENREF_111" w:tooltip="Nijveldt, 2008 #1017" w:history="1">
        <w:r w:rsidR="00E43AE9" w:rsidRPr="000B60AA">
          <w:rPr>
            <w:rFonts w:ascii="Book Antiqua" w:hAnsi="Book Antiqua"/>
            <w:noProof/>
            <w:vertAlign w:val="superscript"/>
          </w:rPr>
          <w:t>111-113</w:t>
        </w:r>
      </w:hyperlink>
      <w:r w:rsidR="009E0644" w:rsidRPr="000B60AA">
        <w:rPr>
          <w:rFonts w:ascii="Book Antiqua" w:hAnsi="Book Antiqua"/>
        </w:rPr>
        <w:fldChar w:fldCharType="end"/>
      </w:r>
      <w:r w:rsidR="00540AEE">
        <w:rPr>
          <w:rFonts w:ascii="Book Antiqua" w:eastAsia="宋体" w:hAnsi="Book Antiqua" w:hint="eastAsia"/>
          <w:vertAlign w:val="superscript"/>
          <w:lang w:eastAsia="zh-CN"/>
        </w:rPr>
        <w:t>]</w:t>
      </w:r>
      <w:r w:rsidR="009E0644" w:rsidRPr="000B60AA">
        <w:rPr>
          <w:rFonts w:ascii="Book Antiqua" w:hAnsi="Book Antiqua"/>
        </w:rPr>
        <w:t>.</w:t>
      </w:r>
      <w:r w:rsidR="00021A49" w:rsidRPr="000B60AA">
        <w:rPr>
          <w:rFonts w:ascii="Book Antiqua" w:hAnsi="Book Antiqua"/>
        </w:rPr>
        <w:t xml:space="preserve"> </w:t>
      </w:r>
      <w:r w:rsidR="00F3719A" w:rsidRPr="000B60AA">
        <w:rPr>
          <w:rFonts w:ascii="Book Antiqua" w:hAnsi="Book Antiqua"/>
        </w:rPr>
        <w:t>M</w:t>
      </w:r>
      <w:r w:rsidR="00855878" w:rsidRPr="000B60AA">
        <w:rPr>
          <w:rFonts w:ascii="Book Antiqua" w:hAnsi="Book Antiqua"/>
        </w:rPr>
        <w:t xml:space="preserve">onocyte recruitment, </w:t>
      </w:r>
      <w:r w:rsidR="006E675E" w:rsidRPr="000B60AA">
        <w:rPr>
          <w:rFonts w:ascii="Book Antiqua" w:hAnsi="Book Antiqua"/>
        </w:rPr>
        <w:t>crucial</w:t>
      </w:r>
      <w:r w:rsidR="00855878" w:rsidRPr="000B60AA">
        <w:rPr>
          <w:rFonts w:ascii="Book Antiqua" w:hAnsi="Book Antiqua"/>
        </w:rPr>
        <w:t xml:space="preserve"> in cellular debris </w:t>
      </w:r>
      <w:r w:rsidR="005121DA" w:rsidRPr="000B60AA">
        <w:rPr>
          <w:rFonts w:ascii="Book Antiqua" w:hAnsi="Book Antiqua"/>
        </w:rPr>
        <w:t xml:space="preserve">removal </w:t>
      </w:r>
      <w:r w:rsidR="00855878" w:rsidRPr="000B60AA">
        <w:rPr>
          <w:rFonts w:ascii="Book Antiqua" w:hAnsi="Book Antiqua"/>
        </w:rPr>
        <w:t xml:space="preserve">and scar formation, is impaired in areas of </w:t>
      </w:r>
      <w:r w:rsidR="005121DA" w:rsidRPr="000B60AA">
        <w:rPr>
          <w:rFonts w:ascii="Book Antiqua" w:hAnsi="Book Antiqua"/>
        </w:rPr>
        <w:t>L-MVO</w:t>
      </w:r>
      <w:r w:rsidR="00855878" w:rsidRPr="000B60AA">
        <w:rPr>
          <w:rFonts w:ascii="Book Antiqua" w:hAnsi="Book Antiqua"/>
        </w:rPr>
        <w:t xml:space="preserve"> </w:t>
      </w:r>
      <w:r w:rsidR="005121DA" w:rsidRPr="000B60AA">
        <w:rPr>
          <w:rFonts w:ascii="Book Antiqua" w:hAnsi="Book Antiqua"/>
        </w:rPr>
        <w:t>in</w:t>
      </w:r>
      <w:r w:rsidR="00855878" w:rsidRPr="000B60AA">
        <w:rPr>
          <w:rFonts w:ascii="Book Antiqua" w:hAnsi="Book Antiqua"/>
        </w:rPr>
        <w:t xml:space="preserve"> rat myocardium and may contribute to the adverse </w:t>
      </w:r>
      <w:proofErr w:type="gramStart"/>
      <w:r w:rsidR="00855878" w:rsidRPr="000B60AA">
        <w:rPr>
          <w:rFonts w:ascii="Book Antiqua" w:hAnsi="Book Antiqua"/>
        </w:rPr>
        <w:t>remodelling</w:t>
      </w:r>
      <w:r w:rsidR="00540AEE">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14" \o "Ye, 2013 #1705"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ZZTwvQXV0aG9yPjxZZWFyPjIwMTM8L1llYXI+PFJlY051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g3OC04ODwvcGFnZXM+PHZvbHVtZT4xMjg8L3ZvbHVtZT48bnVtYmVyPjE3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ZZTwvQXV0aG9yPjxZZWFyPjIwMTM8L1llYXI+PFJlY051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g3OC04ODwvcGFnZXM+PHZvbHVtZT4xMjg8L3ZvbHVtZT48bnVtYmVyPjE3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14</w:t>
      </w:r>
      <w:r w:rsidR="00E43AE9" w:rsidRPr="000B60AA">
        <w:rPr>
          <w:rFonts w:ascii="Book Antiqua" w:hAnsi="Book Antiqua"/>
        </w:rPr>
        <w:fldChar w:fldCharType="end"/>
      </w:r>
      <w:r w:rsidR="000B60AA" w:rsidRPr="000B60AA">
        <w:rPr>
          <w:rFonts w:ascii="Book Antiqua" w:hAnsi="Book Antiqua"/>
        </w:rPr>
        <w:fldChar w:fldCharType="end"/>
      </w:r>
      <w:r w:rsidR="00540AEE">
        <w:rPr>
          <w:rFonts w:ascii="Book Antiqua" w:eastAsia="宋体" w:hAnsi="Book Antiqua" w:hint="eastAsia"/>
          <w:vertAlign w:val="superscript"/>
          <w:lang w:eastAsia="zh-CN"/>
        </w:rPr>
        <w:t>]</w:t>
      </w:r>
      <w:r w:rsidR="00855878" w:rsidRPr="000B60AA">
        <w:rPr>
          <w:rFonts w:ascii="Book Antiqua" w:hAnsi="Book Antiqua"/>
        </w:rPr>
        <w:t>.</w:t>
      </w:r>
      <w:r w:rsidR="000B60AA">
        <w:rPr>
          <w:rFonts w:ascii="Book Antiqua" w:hAnsi="Book Antiqua"/>
        </w:rPr>
        <w:t xml:space="preserve"> </w:t>
      </w:r>
    </w:p>
    <w:p w14:paraId="6AC745CE" w14:textId="77777777" w:rsidR="006E66FD" w:rsidRPr="000B60AA" w:rsidRDefault="006E66FD" w:rsidP="000B60AA">
      <w:pPr>
        <w:tabs>
          <w:tab w:val="left" w:pos="1088"/>
        </w:tabs>
        <w:spacing w:line="360" w:lineRule="auto"/>
        <w:jc w:val="both"/>
        <w:rPr>
          <w:rFonts w:ascii="Book Antiqua" w:hAnsi="Book Antiqua"/>
        </w:rPr>
      </w:pPr>
    </w:p>
    <w:p w14:paraId="63B600DA" w14:textId="363F48A0" w:rsidR="00172CB9" w:rsidRPr="00F16098" w:rsidRDefault="00172CB9" w:rsidP="000B60AA">
      <w:pPr>
        <w:pStyle w:val="4"/>
        <w:jc w:val="both"/>
        <w:rPr>
          <w:rFonts w:ascii="Book Antiqua" w:hAnsi="Book Antiqua"/>
          <w:i/>
          <w:szCs w:val="24"/>
        </w:rPr>
      </w:pPr>
      <w:bookmarkStart w:id="134" w:name="_Toc262158440"/>
      <w:bookmarkStart w:id="135" w:name="_Toc262161461"/>
      <w:bookmarkStart w:id="136" w:name="_Toc262161520"/>
      <w:bookmarkStart w:id="137" w:name="_Toc262161579"/>
      <w:bookmarkStart w:id="138" w:name="_Toc262161675"/>
      <w:bookmarkStart w:id="139" w:name="_Toc312061056"/>
      <w:bookmarkStart w:id="140" w:name="_Toc312253092"/>
      <w:bookmarkStart w:id="141" w:name="_Toc312254074"/>
      <w:r w:rsidRPr="00F16098">
        <w:rPr>
          <w:rFonts w:ascii="Book Antiqua" w:hAnsi="Book Antiqua"/>
          <w:i/>
          <w:szCs w:val="24"/>
        </w:rPr>
        <w:t xml:space="preserve">Prognostic importance of CMR </w:t>
      </w:r>
      <w:r w:rsidR="007D24FA" w:rsidRPr="00F16098">
        <w:rPr>
          <w:rFonts w:ascii="Book Antiqua" w:hAnsi="Book Antiqua"/>
          <w:i/>
          <w:szCs w:val="24"/>
        </w:rPr>
        <w:t>MVO</w:t>
      </w:r>
      <w:r w:rsidRPr="00F16098">
        <w:rPr>
          <w:rFonts w:ascii="Book Antiqua" w:hAnsi="Book Antiqua"/>
          <w:i/>
          <w:szCs w:val="24"/>
        </w:rPr>
        <w:t xml:space="preserve"> </w:t>
      </w:r>
      <w:r w:rsidR="001A6C42" w:rsidRPr="00F16098">
        <w:rPr>
          <w:rFonts w:ascii="Book Antiqua" w:hAnsi="Book Antiqua"/>
          <w:i/>
          <w:szCs w:val="24"/>
        </w:rPr>
        <w:t xml:space="preserve">in </w:t>
      </w:r>
      <w:bookmarkEnd w:id="134"/>
      <w:bookmarkEnd w:id="135"/>
      <w:bookmarkEnd w:id="136"/>
      <w:bookmarkEnd w:id="137"/>
      <w:bookmarkEnd w:id="138"/>
      <w:bookmarkEnd w:id="139"/>
      <w:bookmarkEnd w:id="140"/>
      <w:bookmarkEnd w:id="141"/>
      <w:r w:rsidR="00F16098">
        <w:rPr>
          <w:rFonts w:ascii="Book Antiqua" w:eastAsia="宋体" w:hAnsi="Book Antiqua" w:hint="eastAsia"/>
          <w:i/>
          <w:szCs w:val="24"/>
          <w:lang w:eastAsia="zh-CN"/>
        </w:rPr>
        <w:t>A</w:t>
      </w:r>
      <w:r w:rsidR="00320BC4" w:rsidRPr="00F16098">
        <w:rPr>
          <w:rFonts w:ascii="Book Antiqua" w:hAnsi="Book Antiqua"/>
          <w:i/>
          <w:szCs w:val="24"/>
        </w:rPr>
        <w:t>MI</w:t>
      </w:r>
    </w:p>
    <w:p w14:paraId="6F29EB19" w14:textId="6EE7A1CD" w:rsidR="00324E3B" w:rsidRPr="000B60AA" w:rsidRDefault="00404C4B" w:rsidP="000B60AA">
      <w:pPr>
        <w:tabs>
          <w:tab w:val="left" w:pos="1088"/>
        </w:tabs>
        <w:spacing w:line="360" w:lineRule="auto"/>
        <w:jc w:val="both"/>
        <w:rPr>
          <w:rFonts w:ascii="Book Antiqua" w:hAnsi="Book Antiqua"/>
        </w:rPr>
      </w:pPr>
      <w:r w:rsidRPr="000B60AA">
        <w:rPr>
          <w:rFonts w:ascii="Book Antiqua" w:hAnsi="Book Antiqua"/>
        </w:rPr>
        <w:t xml:space="preserve">An increasing evidence base demonstrates the strong </w:t>
      </w:r>
      <w:r w:rsidR="00127CD3" w:rsidRPr="000B60AA">
        <w:rPr>
          <w:rFonts w:ascii="Book Antiqua" w:hAnsi="Book Antiqua"/>
        </w:rPr>
        <w:t xml:space="preserve">medium-term </w:t>
      </w:r>
      <w:r w:rsidRPr="000B60AA">
        <w:rPr>
          <w:rFonts w:ascii="Book Antiqua" w:hAnsi="Book Antiqua"/>
        </w:rPr>
        <w:t xml:space="preserve">prognostic value of </w:t>
      </w:r>
      <w:r w:rsidR="001C1938" w:rsidRPr="000B60AA">
        <w:rPr>
          <w:rFonts w:ascii="Book Antiqua" w:hAnsi="Book Antiqua"/>
        </w:rPr>
        <w:t>L-MVO</w:t>
      </w:r>
      <w:r w:rsidR="00141F66" w:rsidRPr="000B60AA">
        <w:rPr>
          <w:rFonts w:ascii="Book Antiqua" w:hAnsi="Book Antiqua"/>
        </w:rPr>
        <w:t xml:space="preserve"> </w:t>
      </w:r>
      <w:r w:rsidR="001C1938" w:rsidRPr="000B60AA">
        <w:rPr>
          <w:rFonts w:ascii="Book Antiqua" w:hAnsi="Book Antiqua"/>
        </w:rPr>
        <w:t>following STEMI</w:t>
      </w:r>
      <w:r w:rsidRPr="000B60AA">
        <w:rPr>
          <w:rFonts w:ascii="Book Antiqua" w:hAnsi="Book Antiqua"/>
        </w:rPr>
        <w:t xml:space="preserve">, </w:t>
      </w:r>
      <w:r w:rsidR="00127CD3" w:rsidRPr="000B60AA">
        <w:rPr>
          <w:rFonts w:ascii="Book Antiqua" w:hAnsi="Book Antiqua"/>
        </w:rPr>
        <w:t>independent of</w:t>
      </w:r>
      <w:r w:rsidRPr="000B60AA">
        <w:rPr>
          <w:rFonts w:ascii="Book Antiqua" w:hAnsi="Book Antiqua"/>
        </w:rPr>
        <w:t xml:space="preserve"> IS </w:t>
      </w:r>
      <w:r w:rsidR="00B41C0F" w:rsidRPr="000B60AA">
        <w:rPr>
          <w:rFonts w:ascii="Book Antiqua" w:hAnsi="Book Antiqua"/>
        </w:rPr>
        <w:t xml:space="preserve">and </w:t>
      </w:r>
      <w:proofErr w:type="gramStart"/>
      <w:r w:rsidR="00B41C0F" w:rsidRPr="000B60AA">
        <w:rPr>
          <w:rFonts w:ascii="Book Antiqua" w:hAnsi="Book Antiqua"/>
        </w:rPr>
        <w:t>LVEF</w:t>
      </w:r>
      <w:r w:rsidR="00F16098">
        <w:rPr>
          <w:rFonts w:ascii="Book Antiqua" w:eastAsia="宋体" w:hAnsi="Book Antiqua" w:hint="eastAsia"/>
          <w:vertAlign w:val="superscript"/>
          <w:lang w:eastAsia="zh-CN"/>
        </w:rPr>
        <w:t>[</w:t>
      </w:r>
      <w:proofErr w:type="gramEnd"/>
      <w:r w:rsidR="00B41C0F" w:rsidRPr="000B60AA">
        <w:rPr>
          <w:rFonts w:ascii="Book Antiqua" w:hAnsi="Book Antiqua"/>
        </w:rPr>
        <w:fldChar w:fldCharType="begin">
          <w:fldData xml:space="preserve">PEVuZE5vdGU+PENpdGU+PEF1dGhvcj5kZSBXYWhhPC9BdXRob3I+PFllYXI+MjAxMDwvWWVhcj48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</w:fldData>
        </w:fldChar>
      </w:r>
      <w:r w:rsidR="007A3977" w:rsidRPr="000B60AA">
        <w:rPr>
          <w:rFonts w:ascii="Book Antiqua" w:hAnsi="Book Antiqua"/>
        </w:rPr>
        <w:instrText xml:space="preserve"> ADDIN EN.CITE </w:instrText>
      </w:r>
      <w:r w:rsidR="007A3977" w:rsidRPr="000B60AA">
        <w:rPr>
          <w:rFonts w:ascii="Book Antiqua" w:hAnsi="Book Antiqua"/>
        </w:rPr>
        <w:fldChar w:fldCharType="begin">
          <w:fldData xml:space="preserve">PEVuZE5vdGU+PENpdGU+PEF1dGhvcj5kZSBXYWhhPC9BdXRob3I+PFllYXI+MjAxMDwvWWVhcj48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</w:fldData>
        </w:fldChar>
      </w:r>
      <w:r w:rsidR="007A3977" w:rsidRPr="000B60AA">
        <w:rPr>
          <w:rFonts w:ascii="Book Antiqua" w:hAnsi="Book Antiqua"/>
        </w:rPr>
        <w:instrText xml:space="preserve"> ADDIN EN.CITE.DATA </w:instrText>
      </w:r>
      <w:r w:rsidR="007A3977" w:rsidRPr="000B60AA">
        <w:rPr>
          <w:rFonts w:ascii="Book Antiqua" w:hAnsi="Book Antiqua"/>
        </w:rPr>
      </w:r>
      <w:r w:rsidR="007A3977" w:rsidRPr="000B60AA">
        <w:rPr>
          <w:rFonts w:ascii="Book Antiqua" w:hAnsi="Book Antiqua"/>
        </w:rPr>
        <w:fldChar w:fldCharType="end"/>
      </w:r>
      <w:r w:rsidR="00B41C0F" w:rsidRPr="000B60AA">
        <w:rPr>
          <w:rFonts w:ascii="Book Antiqua" w:hAnsi="Book Antiqua"/>
        </w:rPr>
      </w:r>
      <w:r w:rsidR="00B41C0F" w:rsidRPr="000B60AA">
        <w:rPr>
          <w:rFonts w:ascii="Book Antiqua" w:hAnsi="Book Antiqua"/>
        </w:rPr>
        <w:fldChar w:fldCharType="separate"/>
      </w:r>
      <w:hyperlink w:anchor="_ENREF_6" w:tooltip="Hombach, 2005 #1070" w:history="1">
        <w:r w:rsidR="00E43AE9" w:rsidRPr="000B60AA">
          <w:rPr>
            <w:rFonts w:ascii="Book Antiqua" w:hAnsi="Book Antiqua"/>
            <w:noProof/>
            <w:vertAlign w:val="superscript"/>
          </w:rPr>
          <w:t>6</w:t>
        </w:r>
      </w:hyperlink>
      <w:r w:rsidR="00F16098">
        <w:rPr>
          <w:rFonts w:ascii="Book Antiqua" w:hAnsi="Book Antiqua"/>
          <w:noProof/>
          <w:vertAlign w:val="superscript"/>
        </w:rPr>
        <w:t>,</w:t>
      </w:r>
      <w:hyperlink w:anchor="_ENREF_36" w:tooltip="de Waha, 2010 #1024" w:history="1">
        <w:r w:rsidR="00E43AE9" w:rsidRPr="000B60AA">
          <w:rPr>
            <w:rFonts w:ascii="Book Antiqua" w:hAnsi="Book Antiqua"/>
            <w:noProof/>
            <w:vertAlign w:val="superscript"/>
          </w:rPr>
          <w:t>36</w:t>
        </w:r>
      </w:hyperlink>
      <w:r w:rsidR="00F16098">
        <w:rPr>
          <w:rFonts w:ascii="Book Antiqua" w:hAnsi="Book Antiqua"/>
          <w:noProof/>
          <w:vertAlign w:val="superscript"/>
        </w:rPr>
        <w:t>,</w:t>
      </w:r>
      <w:hyperlink w:anchor="_ENREF_37" w:tooltip="Cochet, 2009 #1754" w:history="1">
        <w:r w:rsidR="00E43AE9" w:rsidRPr="000B60AA">
          <w:rPr>
            <w:rFonts w:ascii="Book Antiqua" w:hAnsi="Book Antiqua"/>
            <w:noProof/>
            <w:vertAlign w:val="superscript"/>
          </w:rPr>
          <w:t>37</w:t>
        </w:r>
      </w:hyperlink>
      <w:r w:rsidR="00F16098">
        <w:rPr>
          <w:rFonts w:ascii="Book Antiqua" w:hAnsi="Book Antiqua"/>
          <w:noProof/>
          <w:vertAlign w:val="superscript"/>
        </w:rPr>
        <w:t>,</w:t>
      </w:r>
      <w:hyperlink w:anchor="_ENREF_116" w:tooltip="Bruder, 2008 #1000" w:history="1">
        <w:r w:rsidR="00E43AE9" w:rsidRPr="000B60AA">
          <w:rPr>
            <w:rFonts w:ascii="Book Antiqua" w:hAnsi="Book Antiqua"/>
            <w:noProof/>
            <w:vertAlign w:val="superscript"/>
          </w:rPr>
          <w:t>116</w:t>
        </w:r>
      </w:hyperlink>
      <w:r w:rsidR="00B41C0F" w:rsidRPr="000B60AA">
        <w:rPr>
          <w:rFonts w:ascii="Book Antiqua" w:hAnsi="Book Antiqua"/>
        </w:rPr>
        <w:fldChar w:fldCharType="end"/>
      </w:r>
      <w:r w:rsidR="00F16098">
        <w:rPr>
          <w:rFonts w:ascii="Book Antiqua" w:eastAsia="宋体" w:hAnsi="Book Antiqua" w:hint="eastAsia"/>
          <w:vertAlign w:val="superscript"/>
          <w:lang w:eastAsia="zh-CN"/>
        </w:rPr>
        <w:t>]</w:t>
      </w:r>
      <w:r w:rsidR="00127CD3" w:rsidRPr="000B60AA">
        <w:rPr>
          <w:rFonts w:ascii="Book Antiqua" w:hAnsi="Book Antiqua"/>
        </w:rPr>
        <w:t xml:space="preserve"> (Table 10</w:t>
      </w:r>
      <w:r w:rsidR="003F2BCB" w:rsidRPr="000B60AA">
        <w:rPr>
          <w:rFonts w:ascii="Book Antiqua" w:hAnsi="Book Antiqua"/>
        </w:rPr>
        <w:t>).</w:t>
      </w:r>
      <w:r w:rsidR="000B60AA">
        <w:rPr>
          <w:rFonts w:ascii="Book Antiqua" w:hAnsi="Book Antiqua"/>
        </w:rPr>
        <w:t xml:space="preserve"> </w:t>
      </w:r>
      <w:r w:rsidR="00B41C0F" w:rsidRPr="000B60AA">
        <w:rPr>
          <w:rFonts w:ascii="Book Antiqua" w:hAnsi="Book Antiqua"/>
        </w:rPr>
        <w:t xml:space="preserve">The 2 studies featuring both L-MVO and E-MVO showed that L-MVO was a stronger prognostic </w:t>
      </w:r>
      <w:proofErr w:type="gramStart"/>
      <w:r w:rsidR="00B41C0F" w:rsidRPr="000B60AA">
        <w:rPr>
          <w:rFonts w:ascii="Book Antiqua" w:hAnsi="Book Antiqua"/>
        </w:rPr>
        <w:t>indicator</w:t>
      </w:r>
      <w:r w:rsidR="00F16098">
        <w:rPr>
          <w:rFonts w:ascii="Book Antiqua" w:eastAsia="宋体" w:hAnsi="Book Antiqua" w:hint="eastAsia"/>
          <w:vertAlign w:val="superscript"/>
          <w:lang w:eastAsia="zh-CN"/>
        </w:rPr>
        <w:t>[</w:t>
      </w:r>
      <w:proofErr w:type="gramEnd"/>
      <w:r w:rsidR="00B41C0F" w:rsidRPr="000B60AA">
        <w:rPr>
          <w:rFonts w:ascii="Book Antiqua" w:hAnsi="Book Antiqua"/>
        </w:rPr>
        <w:fldChar w:fldCharType="begin">
          <w:fldData xml:space="preserve">PEVuZE5vdGU+PENpdGU+PEF1dGhvcj5Db2NoZXQ8L0F1dGhvcj48WWVhcj4yMDA5PC9ZZWFyPjxS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Db2NoZXQ8L0F1dGhvcj48WWVhcj4yMDA5PC9ZZWFyPjxS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00B41C0F" w:rsidRPr="000B60AA">
        <w:rPr>
          <w:rFonts w:ascii="Book Antiqua" w:hAnsi="Book Antiqua"/>
        </w:rPr>
      </w:r>
      <w:r w:rsidR="00B41C0F" w:rsidRPr="000B60AA">
        <w:rPr>
          <w:rFonts w:ascii="Book Antiqua" w:hAnsi="Book Antiqua"/>
        </w:rPr>
        <w:fldChar w:fldCharType="separate"/>
      </w:r>
      <w:hyperlink w:anchor="_ENREF_36" w:tooltip="de Waha, 2010 #1024" w:history="1">
        <w:r w:rsidR="00E43AE9" w:rsidRPr="000B60AA">
          <w:rPr>
            <w:rFonts w:ascii="Book Antiqua" w:hAnsi="Book Antiqua"/>
            <w:noProof/>
            <w:vertAlign w:val="superscript"/>
          </w:rPr>
          <w:t>36</w:t>
        </w:r>
      </w:hyperlink>
      <w:r w:rsidR="00F16098">
        <w:rPr>
          <w:rFonts w:ascii="Book Antiqua" w:hAnsi="Book Antiqua"/>
          <w:noProof/>
          <w:vertAlign w:val="superscript"/>
        </w:rPr>
        <w:t>,</w:t>
      </w:r>
      <w:hyperlink w:anchor="_ENREF_37" w:tooltip="Cochet, 2009 #1754" w:history="1">
        <w:r w:rsidR="00E43AE9" w:rsidRPr="000B60AA">
          <w:rPr>
            <w:rFonts w:ascii="Book Antiqua" w:hAnsi="Book Antiqua"/>
            <w:noProof/>
            <w:vertAlign w:val="superscript"/>
          </w:rPr>
          <w:t>37</w:t>
        </w:r>
      </w:hyperlink>
      <w:r w:rsidR="00B41C0F" w:rsidRPr="000B60AA">
        <w:rPr>
          <w:rFonts w:ascii="Book Antiqua" w:hAnsi="Book Antiqua"/>
        </w:rPr>
        <w:fldChar w:fldCharType="end"/>
      </w:r>
      <w:r w:rsidR="00F16098">
        <w:rPr>
          <w:rFonts w:ascii="Book Antiqua" w:eastAsia="宋体" w:hAnsi="Book Antiqua" w:hint="eastAsia"/>
          <w:vertAlign w:val="superscript"/>
          <w:lang w:eastAsia="zh-CN"/>
        </w:rPr>
        <w:t>]</w:t>
      </w:r>
      <w:r w:rsidR="002C682D" w:rsidRPr="000B60AA">
        <w:rPr>
          <w:rFonts w:ascii="Book Antiqua" w:hAnsi="Book Antiqua"/>
        </w:rPr>
        <w:t>.</w:t>
      </w:r>
      <w:r w:rsidR="000B60AA">
        <w:rPr>
          <w:rFonts w:ascii="Book Antiqua" w:hAnsi="Book Antiqua"/>
        </w:rPr>
        <w:t xml:space="preserve"> </w:t>
      </w:r>
      <w:r w:rsidR="003F58B9" w:rsidRPr="000B60AA">
        <w:rPr>
          <w:rFonts w:ascii="Book Antiqua" w:hAnsi="Book Antiqua"/>
        </w:rPr>
        <w:t>Regenfus</w:t>
      </w:r>
      <w:r w:rsidR="00F16098">
        <w:rPr>
          <w:rFonts w:ascii="Book Antiqua" w:eastAsia="宋体" w:hAnsi="Book Antiqua" w:hint="eastAsia"/>
          <w:vertAlign w:val="superscript"/>
          <w:lang w:eastAsia="zh-CN"/>
        </w:rPr>
        <w:t>[</w:t>
      </w:r>
      <w:hyperlink w:anchor="_ENREF_117" w:tooltip="Regenfus, 2015 #2113" w:history="1">
        <w:r w:rsidR="00E43AE9" w:rsidRPr="000B60AA">
          <w:rPr>
            <w:rFonts w:ascii="Book Antiqua" w:hAnsi="Book Antiqua"/>
          </w:rPr>
          <w:fldChar w:fldCharType="begin">
            <w:fldData xml:space="preserve">PEVuZE5vdGU+PENpdGU+PEF1dGhvcj5SZWdlbmZ1czwvQXV0aG9yPjxZZWFyPjIwMTU8L1llYXI+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SZWdlbmZ1czwvQXV0aG9yPjxZZWFyPjIwMTU8L1llYXI+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17</w:t>
        </w:r>
        <w:r w:rsidR="00E43AE9" w:rsidRPr="000B60AA">
          <w:rPr>
            <w:rFonts w:ascii="Book Antiqua" w:hAnsi="Book Antiqua"/>
          </w:rPr>
          <w:fldChar w:fldCharType="end"/>
        </w:r>
      </w:hyperlink>
      <w:r w:rsidR="00F16098">
        <w:rPr>
          <w:rFonts w:ascii="Book Antiqua" w:eastAsia="宋体" w:hAnsi="Book Antiqua" w:hint="eastAsia"/>
          <w:vertAlign w:val="superscript"/>
          <w:lang w:eastAsia="zh-CN"/>
        </w:rPr>
        <w:t>]</w:t>
      </w:r>
      <w:r w:rsidR="003F58B9" w:rsidRPr="000B60AA">
        <w:rPr>
          <w:rFonts w:ascii="Book Antiqua" w:hAnsi="Book Antiqua"/>
        </w:rPr>
        <w:t xml:space="preserve"> and colleagues demonstrated that L-MVO was the strongest IP of long-term combined MACE at 6 years follow-up in a model including CMR-assessed LVEF and IS (HR 3.9), </w:t>
      </w:r>
      <w:r w:rsidR="002C682D" w:rsidRPr="000B60AA">
        <w:rPr>
          <w:rFonts w:ascii="Book Antiqua" w:hAnsi="Book Antiqua"/>
        </w:rPr>
        <w:t>providing</w:t>
      </w:r>
      <w:r w:rsidR="003F58B9" w:rsidRPr="000B60AA">
        <w:rPr>
          <w:rFonts w:ascii="Book Antiqua" w:hAnsi="Book Antiqua"/>
        </w:rPr>
        <w:t xml:space="preserve"> incremental prognostic value over traditional CMR markers of myocardial damage.</w:t>
      </w:r>
      <w:r w:rsidR="000B60AA">
        <w:rPr>
          <w:rFonts w:ascii="Book Antiqua" w:hAnsi="Book Antiqua"/>
        </w:rPr>
        <w:t xml:space="preserve"> </w:t>
      </w:r>
      <w:r w:rsidR="003279D9" w:rsidRPr="000B60AA">
        <w:rPr>
          <w:rFonts w:ascii="Book Antiqua" w:hAnsi="Book Antiqua"/>
        </w:rPr>
        <w:t>A meta-analysis</w:t>
      </w:r>
      <w:r w:rsidR="00F16098">
        <w:rPr>
          <w:rFonts w:ascii="Book Antiqua" w:eastAsia="宋体" w:hAnsi="Book Antiqua" w:hint="eastAsia"/>
          <w:vertAlign w:val="superscript"/>
          <w:lang w:eastAsia="zh-CN"/>
        </w:rPr>
        <w:t>[</w:t>
      </w:r>
      <w:hyperlink w:anchor="_ENREF_118" w:tooltip="van Kranenburg, 2014 #2123" w:history="1">
        <w:r w:rsidR="00E43AE9" w:rsidRPr="000B60AA">
          <w:rPr>
            <w:rFonts w:ascii="Book Antiqua" w:hAnsi="Book Antiqua"/>
          </w:rPr>
          <w:fldChar w:fldCharType="begin">
            <w:fldData xml:space="preserve">PEVuZE5vdGU+PENpdGU+PEF1dGhvcj52YW4gS3JhbmVuYnVyZzwvQXV0aG9yPjxZZWFyPjIwMTQ8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2YW4gS3JhbmVuYnVyZzwvQXV0aG9yPjxZZWFyPjIwMTQ8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18</w:t>
        </w:r>
        <w:r w:rsidR="00E43AE9" w:rsidRPr="000B60AA">
          <w:rPr>
            <w:rFonts w:ascii="Book Antiqua" w:hAnsi="Book Antiqua"/>
          </w:rPr>
          <w:fldChar w:fldCharType="end"/>
        </w:r>
      </w:hyperlink>
      <w:r w:rsidR="00F16098">
        <w:rPr>
          <w:rFonts w:ascii="Book Antiqua" w:eastAsia="宋体" w:hAnsi="Book Antiqua" w:hint="eastAsia"/>
          <w:vertAlign w:val="superscript"/>
          <w:lang w:eastAsia="zh-CN"/>
        </w:rPr>
        <w:t>]</w:t>
      </w:r>
      <w:r w:rsidR="003279D9" w:rsidRPr="000B60AA">
        <w:rPr>
          <w:rFonts w:ascii="Book Antiqua" w:hAnsi="Book Antiqua"/>
        </w:rPr>
        <w:t xml:space="preserve"> </w:t>
      </w:r>
      <w:r w:rsidR="002C682D" w:rsidRPr="000B60AA">
        <w:rPr>
          <w:rFonts w:ascii="Book Antiqua" w:hAnsi="Book Antiqua"/>
        </w:rPr>
        <w:t>(</w:t>
      </w:r>
      <w:r w:rsidR="003279D9" w:rsidRPr="000B60AA">
        <w:rPr>
          <w:rFonts w:ascii="Book Antiqua" w:hAnsi="Book Antiqua"/>
        </w:rPr>
        <w:t xml:space="preserve">8 studies, </w:t>
      </w:r>
      <w:r w:rsidR="003279D9" w:rsidRPr="00F16098">
        <w:rPr>
          <w:rFonts w:ascii="Book Antiqua" w:hAnsi="Book Antiqua"/>
          <w:i/>
        </w:rPr>
        <w:t>n</w:t>
      </w:r>
      <w:r w:rsidR="00F16098" w:rsidRPr="00F16098">
        <w:rPr>
          <w:rFonts w:ascii="Book Antiqua" w:eastAsia="宋体" w:hAnsi="Book Antiqua" w:hint="eastAsia"/>
          <w:i/>
          <w:lang w:eastAsia="zh-CN"/>
        </w:rPr>
        <w:t xml:space="preserve"> </w:t>
      </w:r>
      <w:r w:rsidR="003279D9" w:rsidRPr="000B60AA">
        <w:rPr>
          <w:rFonts w:ascii="Book Antiqua" w:hAnsi="Book Antiqua"/>
        </w:rPr>
        <w:t>=</w:t>
      </w:r>
      <w:r w:rsidR="00F16098">
        <w:rPr>
          <w:rFonts w:ascii="Book Antiqua" w:eastAsia="宋体" w:hAnsi="Book Antiqua" w:hint="eastAsia"/>
          <w:lang w:eastAsia="zh-CN"/>
        </w:rPr>
        <w:t xml:space="preserve"> </w:t>
      </w:r>
      <w:r w:rsidR="003279D9" w:rsidRPr="000B60AA">
        <w:rPr>
          <w:rFonts w:ascii="Book Antiqua" w:hAnsi="Book Antiqua"/>
        </w:rPr>
        <w:t>1025) demonstrated that L-MVO presence was the strongest independent predictor of medium-term combined MACE (HR 3.7) and cardiovascular death (HR 13.2) at 2 years</w:t>
      </w:r>
      <w:r w:rsidR="002C682D" w:rsidRPr="000B60AA">
        <w:rPr>
          <w:rFonts w:ascii="Book Antiqua" w:hAnsi="Book Antiqua"/>
        </w:rPr>
        <w:t xml:space="preserve"> independent of </w:t>
      </w:r>
      <w:r w:rsidR="00B96F7D" w:rsidRPr="000B60AA">
        <w:rPr>
          <w:rFonts w:ascii="Book Antiqua" w:hAnsi="Book Antiqua"/>
        </w:rPr>
        <w:t>IS</w:t>
      </w:r>
      <w:r w:rsidR="003279D9" w:rsidRPr="000B60AA">
        <w:rPr>
          <w:rFonts w:ascii="Book Antiqua" w:hAnsi="Book Antiqua"/>
        </w:rPr>
        <w:t xml:space="preserve"> and LV volumes</w:t>
      </w:r>
      <w:r w:rsidR="002C682D" w:rsidRPr="000B60AA">
        <w:rPr>
          <w:rFonts w:ascii="Book Antiqua" w:hAnsi="Book Antiqua"/>
        </w:rPr>
        <w:t>.</w:t>
      </w:r>
    </w:p>
    <w:p w14:paraId="61BDDE00" w14:textId="5EB16A36" w:rsidR="004E3A99" w:rsidRPr="000B60AA" w:rsidRDefault="00E30022" w:rsidP="00F16098">
      <w:pPr>
        <w:tabs>
          <w:tab w:val="left" w:pos="1088"/>
        </w:tabs>
        <w:spacing w:line="360" w:lineRule="auto"/>
        <w:ind w:firstLineChars="100" w:firstLine="240"/>
        <w:jc w:val="both"/>
        <w:rPr>
          <w:rFonts w:ascii="Book Antiqua" w:hAnsi="Book Antiqua"/>
        </w:rPr>
      </w:pPr>
      <w:r w:rsidRPr="000B60AA">
        <w:rPr>
          <w:rFonts w:ascii="Book Antiqua" w:hAnsi="Book Antiqua"/>
        </w:rPr>
        <w:t>The strong adverse prognostic value of L-MVO may be due to its negati</w:t>
      </w:r>
      <w:r w:rsidR="0088547E" w:rsidRPr="000B60AA">
        <w:rPr>
          <w:rFonts w:ascii="Book Antiqua" w:hAnsi="Book Antiqua"/>
        </w:rPr>
        <w:t>ve effects on LV function, wall</w:t>
      </w:r>
      <w:r w:rsidRPr="000B60AA">
        <w:rPr>
          <w:rFonts w:ascii="Book Antiqua" w:hAnsi="Book Antiqua"/>
        </w:rPr>
        <w:t xml:space="preserve"> thickness </w:t>
      </w:r>
      <w:r w:rsidR="0088547E" w:rsidRPr="000B60AA">
        <w:rPr>
          <w:rFonts w:ascii="Book Antiqua" w:hAnsi="Book Antiqua"/>
        </w:rPr>
        <w:t xml:space="preserve">and stiffness, </w:t>
      </w:r>
      <w:r w:rsidRPr="000B60AA">
        <w:rPr>
          <w:rFonts w:ascii="Book Antiqua" w:hAnsi="Book Antiqua"/>
        </w:rPr>
        <w:t>and remodelling</w:t>
      </w:r>
      <w:r w:rsidR="00C80A10" w:rsidRPr="000B60AA">
        <w:rPr>
          <w:rFonts w:ascii="Book Antiqua" w:hAnsi="Book Antiqua"/>
        </w:rPr>
        <w:t>, and subsequent risk of heart failure and arrhythmias</w:t>
      </w:r>
      <w:r w:rsidR="00F16098">
        <w:rPr>
          <w:rFonts w:ascii="Book Antiqua" w:eastAsia="宋体" w:hAnsi="Book Antiqua" w:hint="eastAsia"/>
          <w:vertAlign w:val="superscript"/>
          <w:lang w:eastAsia="zh-CN"/>
        </w:rPr>
        <w:t>[</w:t>
      </w:r>
      <w:r w:rsidR="00C66D3A" w:rsidRPr="000B60AA">
        <w:rPr>
          <w:rFonts w:ascii="Book Antiqua" w:hAnsi="Book Antiqua"/>
        </w:rPr>
        <w:fldChar w:fldCharType="begin">
          <w:fldData xml:space="preserve">PEVuZE5vdGU+PENpdGU+PEF1dGhvcj5Xb25nPC9BdXRob3I+PFllYXI+MjAxMjwvWWVhcj48UmVj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</w:fldData>
        </w:fldChar>
      </w:r>
      <w:r w:rsidR="000749FE" w:rsidRPr="000B60AA">
        <w:rPr>
          <w:rFonts w:ascii="Book Antiqua" w:hAnsi="Book Antiqua"/>
        </w:rPr>
        <w:instrText xml:space="preserve"> ADDIN EN.CITE </w:instrText>
      </w:r>
      <w:r w:rsidR="000749FE" w:rsidRPr="000B60AA">
        <w:rPr>
          <w:rFonts w:ascii="Book Antiqua" w:hAnsi="Book Antiqua"/>
        </w:rPr>
        <w:fldChar w:fldCharType="begin">
          <w:fldData xml:space="preserve">PEVuZE5vdGU+PENpdGU+PEF1dGhvcj5Xb25nPC9BdXRob3I+PFllYXI+MjAxMjwvWWVhcj48UmVj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</w:fldData>
        </w:fldChar>
      </w:r>
      <w:r w:rsidR="000749FE" w:rsidRPr="000B60AA">
        <w:rPr>
          <w:rFonts w:ascii="Book Antiqua" w:hAnsi="Book Antiqua"/>
        </w:rPr>
        <w:instrText xml:space="preserve"> ADDIN EN.CITE.DATA </w:instrText>
      </w:r>
      <w:r w:rsidR="000749FE" w:rsidRPr="000B60AA">
        <w:rPr>
          <w:rFonts w:ascii="Book Antiqua" w:hAnsi="Book Antiqua"/>
        </w:rPr>
      </w:r>
      <w:r w:rsidR="000749FE" w:rsidRPr="000B60AA">
        <w:rPr>
          <w:rFonts w:ascii="Book Antiqua" w:hAnsi="Book Antiqua"/>
        </w:rPr>
        <w:fldChar w:fldCharType="end"/>
      </w:r>
      <w:r w:rsidR="00C66D3A" w:rsidRPr="000B60AA">
        <w:rPr>
          <w:rFonts w:ascii="Book Antiqua" w:hAnsi="Book Antiqua"/>
        </w:rPr>
      </w:r>
      <w:r w:rsidR="00C66D3A" w:rsidRPr="000B60AA">
        <w:rPr>
          <w:rFonts w:ascii="Book Antiqua" w:hAnsi="Book Antiqua"/>
        </w:rPr>
        <w:fldChar w:fldCharType="separate"/>
      </w:r>
      <w:hyperlink w:anchor="_ENREF_6" w:tooltip="Hombach, 2005 #1070" w:history="1">
        <w:r w:rsidR="00E43AE9" w:rsidRPr="000B60AA">
          <w:rPr>
            <w:rFonts w:ascii="Book Antiqua" w:hAnsi="Book Antiqua"/>
            <w:noProof/>
            <w:vertAlign w:val="superscript"/>
          </w:rPr>
          <w:t>6</w:t>
        </w:r>
      </w:hyperlink>
      <w:r w:rsidR="00F16098">
        <w:rPr>
          <w:rFonts w:ascii="Book Antiqua" w:hAnsi="Book Antiqua"/>
          <w:noProof/>
          <w:vertAlign w:val="superscript"/>
        </w:rPr>
        <w:t>,</w:t>
      </w:r>
      <w:hyperlink w:anchor="_ENREF_20" w:tooltip="Ganame, 2011 #1065" w:history="1">
        <w:r w:rsidR="00E43AE9" w:rsidRPr="000B60AA">
          <w:rPr>
            <w:rFonts w:ascii="Book Antiqua" w:hAnsi="Book Antiqua"/>
            <w:noProof/>
            <w:vertAlign w:val="superscript"/>
          </w:rPr>
          <w:t>20</w:t>
        </w:r>
      </w:hyperlink>
      <w:r w:rsidR="00F16098">
        <w:rPr>
          <w:rFonts w:ascii="Book Antiqua" w:hAnsi="Book Antiqua"/>
          <w:noProof/>
          <w:vertAlign w:val="superscript"/>
        </w:rPr>
        <w:t>,</w:t>
      </w:r>
      <w:hyperlink w:anchor="_ENREF_92" w:tooltip="Ezekowitz, 2010 #1007" w:history="1">
        <w:r w:rsidR="00E43AE9" w:rsidRPr="000B60AA">
          <w:rPr>
            <w:rFonts w:ascii="Book Antiqua" w:hAnsi="Book Antiqua"/>
            <w:noProof/>
            <w:vertAlign w:val="superscript"/>
          </w:rPr>
          <w:t>92</w:t>
        </w:r>
      </w:hyperlink>
      <w:r w:rsidR="00F16098">
        <w:rPr>
          <w:rFonts w:ascii="Book Antiqua" w:hAnsi="Book Antiqua"/>
          <w:noProof/>
          <w:vertAlign w:val="superscript"/>
        </w:rPr>
        <w:t>,</w:t>
      </w:r>
      <w:hyperlink w:anchor="_ENREF_111" w:tooltip="Nijveldt, 2008 #1017" w:history="1">
        <w:r w:rsidR="00E43AE9" w:rsidRPr="000B60AA">
          <w:rPr>
            <w:rFonts w:ascii="Book Antiqua" w:hAnsi="Book Antiqua"/>
            <w:noProof/>
            <w:vertAlign w:val="superscript"/>
          </w:rPr>
          <w:t>111-113</w:t>
        </w:r>
      </w:hyperlink>
      <w:r w:rsidR="00C66D3A" w:rsidRPr="000B60AA">
        <w:rPr>
          <w:rFonts w:ascii="Book Antiqua" w:hAnsi="Book Antiqua"/>
        </w:rPr>
        <w:fldChar w:fldCharType="end"/>
      </w:r>
      <w:r w:rsidR="00F16098">
        <w:rPr>
          <w:rFonts w:ascii="Book Antiqua" w:eastAsia="宋体" w:hAnsi="Book Antiqua" w:hint="eastAsia"/>
          <w:vertAlign w:val="superscript"/>
          <w:lang w:eastAsia="zh-CN"/>
        </w:rPr>
        <w:t>]</w:t>
      </w:r>
      <w:r w:rsidR="00C66D3A" w:rsidRPr="000B60AA">
        <w:rPr>
          <w:rFonts w:ascii="Book Antiqua" w:hAnsi="Book Antiqua"/>
        </w:rPr>
        <w:t xml:space="preserve">. </w:t>
      </w:r>
    </w:p>
    <w:p w14:paraId="51BA05E4" w14:textId="70DEAA13" w:rsidR="00324E3B" w:rsidRPr="000B60AA" w:rsidRDefault="00324E3B" w:rsidP="000B60AA">
      <w:pPr>
        <w:spacing w:line="360" w:lineRule="auto"/>
        <w:jc w:val="both"/>
        <w:rPr>
          <w:rFonts w:ascii="Book Antiqua" w:hAnsi="Book Antiqua"/>
          <w:b/>
          <w:bCs/>
        </w:rPr>
      </w:pPr>
    </w:p>
    <w:p w14:paraId="20828409" w14:textId="79202973" w:rsidR="006D0B85" w:rsidRPr="001968C3" w:rsidRDefault="001968C3" w:rsidP="000B60AA">
      <w:pPr>
        <w:pStyle w:val="3"/>
        <w:jc w:val="both"/>
        <w:rPr>
          <w:rFonts w:ascii="Book Antiqua" w:hAnsi="Book Antiqua"/>
          <w:b/>
          <w:color w:val="auto"/>
          <w:sz w:val="24"/>
          <w:szCs w:val="24"/>
        </w:rPr>
      </w:pPr>
      <w:bookmarkStart w:id="142" w:name="_Toc312061058"/>
      <w:bookmarkStart w:id="143" w:name="_Toc312253094"/>
      <w:bookmarkStart w:id="144" w:name="_Toc312254076"/>
      <w:bookmarkStart w:id="145" w:name="_Toc327394768"/>
      <w:r w:rsidRPr="001968C3">
        <w:rPr>
          <w:rFonts w:ascii="Book Antiqua" w:hAnsi="Book Antiqua"/>
          <w:b/>
          <w:color w:val="auto"/>
          <w:sz w:val="24"/>
          <w:szCs w:val="24"/>
        </w:rPr>
        <w:t xml:space="preserve">IMH IN </w:t>
      </w:r>
      <w:bookmarkEnd w:id="142"/>
      <w:bookmarkEnd w:id="143"/>
      <w:bookmarkEnd w:id="144"/>
      <w:bookmarkEnd w:id="145"/>
      <w:r w:rsidRPr="001968C3">
        <w:rPr>
          <w:rFonts w:ascii="Book Antiqua" w:hAnsi="Book Antiqua"/>
          <w:b/>
          <w:color w:val="auto"/>
          <w:sz w:val="24"/>
          <w:szCs w:val="24"/>
        </w:rPr>
        <w:t>ACUTE MI</w:t>
      </w:r>
    </w:p>
    <w:p w14:paraId="3BDE5E0C" w14:textId="08A61B66" w:rsidR="004F66D2" w:rsidRPr="001968C3" w:rsidRDefault="00852668" w:rsidP="000B60AA">
      <w:pPr>
        <w:pStyle w:val="4"/>
        <w:jc w:val="both"/>
        <w:rPr>
          <w:rFonts w:ascii="Book Antiqua" w:hAnsi="Book Antiqua"/>
          <w:i/>
          <w:szCs w:val="24"/>
        </w:rPr>
      </w:pPr>
      <w:bookmarkStart w:id="146" w:name="_Toc262158443"/>
      <w:bookmarkStart w:id="147" w:name="_Toc262161464"/>
      <w:bookmarkStart w:id="148" w:name="_Toc262161523"/>
      <w:bookmarkStart w:id="149" w:name="_Toc262161582"/>
      <w:bookmarkStart w:id="150" w:name="_Toc262161678"/>
      <w:bookmarkStart w:id="151" w:name="_Toc312061059"/>
      <w:bookmarkStart w:id="152" w:name="_Toc312253095"/>
      <w:bookmarkStart w:id="153" w:name="_Toc312254077"/>
      <w:r w:rsidRPr="001968C3">
        <w:rPr>
          <w:rFonts w:ascii="Book Antiqua" w:hAnsi="Book Antiqua"/>
          <w:i/>
          <w:szCs w:val="24"/>
        </w:rPr>
        <w:t>Background</w:t>
      </w:r>
      <w:bookmarkEnd w:id="146"/>
      <w:bookmarkEnd w:id="147"/>
      <w:bookmarkEnd w:id="148"/>
      <w:bookmarkEnd w:id="149"/>
      <w:bookmarkEnd w:id="150"/>
      <w:bookmarkEnd w:id="151"/>
      <w:bookmarkEnd w:id="152"/>
      <w:bookmarkEnd w:id="153"/>
    </w:p>
    <w:p w14:paraId="6C6FE208" w14:textId="40832054" w:rsidR="004F66D2" w:rsidRPr="000B60AA" w:rsidRDefault="00FD7B3A" w:rsidP="000B60AA">
      <w:pPr>
        <w:spacing w:line="360" w:lineRule="auto"/>
        <w:jc w:val="both"/>
        <w:rPr>
          <w:rFonts w:ascii="Book Antiqua" w:hAnsi="Book Antiqua"/>
        </w:rPr>
      </w:pPr>
      <w:r w:rsidRPr="000B60AA">
        <w:rPr>
          <w:rFonts w:ascii="Book Antiqua" w:hAnsi="Book Antiqua"/>
        </w:rPr>
        <w:t xml:space="preserve">IMH </w:t>
      </w:r>
      <w:r w:rsidR="00307C66" w:rsidRPr="000B60AA">
        <w:rPr>
          <w:rFonts w:ascii="Book Antiqua" w:hAnsi="Book Antiqua"/>
        </w:rPr>
        <w:t>is a</w:t>
      </w:r>
      <w:r w:rsidR="00D3675D" w:rsidRPr="000B60AA">
        <w:rPr>
          <w:rFonts w:ascii="Book Antiqua" w:hAnsi="Book Antiqua"/>
        </w:rPr>
        <w:t xml:space="preserve"> reperfusion injury</w:t>
      </w:r>
      <w:r w:rsidR="00AE012C" w:rsidRPr="000B60AA">
        <w:rPr>
          <w:rFonts w:ascii="Book Antiqua" w:hAnsi="Book Antiqua"/>
        </w:rPr>
        <w:t xml:space="preserve"> </w:t>
      </w:r>
      <w:r w:rsidR="00A61C44" w:rsidRPr="000B60AA">
        <w:rPr>
          <w:rFonts w:ascii="Book Antiqua" w:hAnsi="Book Antiqua"/>
        </w:rPr>
        <w:t>occurring</w:t>
      </w:r>
      <w:r w:rsidR="00D3675D" w:rsidRPr="000B60AA">
        <w:rPr>
          <w:rFonts w:ascii="Book Antiqua" w:hAnsi="Book Antiqua"/>
        </w:rPr>
        <w:t xml:space="preserve"> when </w:t>
      </w:r>
      <w:r w:rsidR="00A6495A" w:rsidRPr="000B60AA">
        <w:rPr>
          <w:rFonts w:ascii="Book Antiqua" w:hAnsi="Book Antiqua"/>
        </w:rPr>
        <w:t>restor</w:t>
      </w:r>
      <w:r w:rsidR="00AE012C" w:rsidRPr="000B60AA">
        <w:rPr>
          <w:rFonts w:ascii="Book Antiqua" w:hAnsi="Book Antiqua"/>
        </w:rPr>
        <w:t xml:space="preserve">ed </w:t>
      </w:r>
      <w:r w:rsidR="00A6495A" w:rsidRPr="000B60AA">
        <w:rPr>
          <w:rFonts w:ascii="Book Antiqua" w:hAnsi="Book Antiqua"/>
        </w:rPr>
        <w:t xml:space="preserve">blood flow into </w:t>
      </w:r>
      <w:r w:rsidR="00244F50" w:rsidRPr="000B60AA">
        <w:rPr>
          <w:rFonts w:ascii="Book Antiqua" w:hAnsi="Book Antiqua"/>
        </w:rPr>
        <w:t>damaged</w:t>
      </w:r>
      <w:r w:rsidR="00A6495A" w:rsidRPr="000B60AA">
        <w:rPr>
          <w:rFonts w:ascii="Book Antiqua" w:hAnsi="Book Antiqua"/>
        </w:rPr>
        <w:t xml:space="preserve"> capillaries extravasat</w:t>
      </w:r>
      <w:r w:rsidR="00AE012C" w:rsidRPr="000B60AA">
        <w:rPr>
          <w:rFonts w:ascii="Book Antiqua" w:hAnsi="Book Antiqua"/>
        </w:rPr>
        <w:t xml:space="preserve">es </w:t>
      </w:r>
      <w:r w:rsidR="00A6495A" w:rsidRPr="000B60AA">
        <w:rPr>
          <w:rFonts w:ascii="Book Antiqua" w:hAnsi="Book Antiqua"/>
        </w:rPr>
        <w:t xml:space="preserve">erythrocytes into </w:t>
      </w:r>
      <w:proofErr w:type="gramStart"/>
      <w:r w:rsidR="00A6495A" w:rsidRPr="000B60AA">
        <w:rPr>
          <w:rFonts w:ascii="Book Antiqua" w:hAnsi="Book Antiqua"/>
        </w:rPr>
        <w:t>myocardium</w:t>
      </w:r>
      <w:r w:rsidR="00C679D5">
        <w:rPr>
          <w:rFonts w:ascii="Book Antiqua" w:eastAsia="宋体" w:hAnsi="Book Antiqua" w:hint="eastAsia"/>
          <w:vertAlign w:val="superscript"/>
          <w:lang w:eastAsia="zh-CN"/>
        </w:rPr>
        <w:t>[</w:t>
      </w:r>
      <w:proofErr w:type="gramEnd"/>
      <w:r w:rsidR="002476E2" w:rsidRPr="000B60AA">
        <w:rPr>
          <w:rFonts w:ascii="Book Antiqua" w:hAnsi="Book Antiqua"/>
        </w:rPr>
        <w:fldChar w:fldCharType="begin">
          <w:fldData xml:space="preserve">PEVuZE5vdGU+PENpdGU+PEF1dGhvcj5CZWtrZXJzPC9BdXRob3I+PFllYXI+MjAxMDwvWWVhcj48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</w:fldData>
        </w:fldChar>
      </w:r>
      <w:r w:rsidR="007A3977" w:rsidRPr="000B60AA">
        <w:rPr>
          <w:rFonts w:ascii="Book Antiqua" w:hAnsi="Book Antiqua"/>
        </w:rPr>
        <w:instrText xml:space="preserve"> ADDIN EN.CITE </w:instrText>
      </w:r>
      <w:r w:rsidR="007A3977" w:rsidRPr="000B60AA">
        <w:rPr>
          <w:rFonts w:ascii="Book Antiqua" w:hAnsi="Book Antiqua"/>
        </w:rPr>
        <w:fldChar w:fldCharType="begin">
          <w:fldData xml:space="preserve">PEVuZE5vdGU+PENpdGU+PEF1dGhvcj5CZWtrZXJzPC9BdXRob3I+PFllYXI+MjAxMDwvWWVhcj48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</w:fldData>
        </w:fldChar>
      </w:r>
      <w:r w:rsidR="007A3977" w:rsidRPr="000B60AA">
        <w:rPr>
          <w:rFonts w:ascii="Book Antiqua" w:hAnsi="Book Antiqua"/>
        </w:rPr>
        <w:instrText xml:space="preserve"> ADDIN EN.CITE.DATA </w:instrText>
      </w:r>
      <w:r w:rsidR="007A3977" w:rsidRPr="000B60AA">
        <w:rPr>
          <w:rFonts w:ascii="Book Antiqua" w:hAnsi="Book Antiqua"/>
        </w:rPr>
      </w:r>
      <w:r w:rsidR="007A3977" w:rsidRPr="000B60AA">
        <w:rPr>
          <w:rFonts w:ascii="Book Antiqua" w:hAnsi="Book Antiqua"/>
        </w:rPr>
        <w:fldChar w:fldCharType="end"/>
      </w:r>
      <w:r w:rsidR="002476E2" w:rsidRPr="000B60AA">
        <w:rPr>
          <w:rFonts w:ascii="Book Antiqua" w:hAnsi="Book Antiqua"/>
        </w:rPr>
      </w:r>
      <w:r w:rsidR="002476E2" w:rsidRPr="000B60AA">
        <w:rPr>
          <w:rFonts w:ascii="Book Antiqua" w:hAnsi="Book Antiqua"/>
        </w:rPr>
        <w:fldChar w:fldCharType="separate"/>
      </w:r>
      <w:hyperlink w:anchor="_ENREF_121" w:tooltip="Bekkers, 2010 #268" w:history="1">
        <w:r w:rsidR="00E43AE9" w:rsidRPr="000B60AA">
          <w:rPr>
            <w:rFonts w:ascii="Book Antiqua" w:hAnsi="Book Antiqua"/>
            <w:noProof/>
            <w:vertAlign w:val="superscript"/>
          </w:rPr>
          <w:t>121</w:t>
        </w:r>
      </w:hyperlink>
      <w:r w:rsidR="00C679D5">
        <w:rPr>
          <w:rFonts w:ascii="Book Antiqua" w:hAnsi="Book Antiqua"/>
          <w:noProof/>
          <w:vertAlign w:val="superscript"/>
        </w:rPr>
        <w:t>,</w:t>
      </w:r>
      <w:hyperlink w:anchor="_ENREF_122" w:tooltip="Russo, 2015 #2110" w:history="1">
        <w:r w:rsidR="00E43AE9" w:rsidRPr="000B60AA">
          <w:rPr>
            <w:rFonts w:ascii="Book Antiqua" w:hAnsi="Book Antiqua"/>
            <w:noProof/>
            <w:vertAlign w:val="superscript"/>
          </w:rPr>
          <w:t>122</w:t>
        </w:r>
      </w:hyperlink>
      <w:r w:rsidR="002476E2" w:rsidRPr="000B60AA">
        <w:rPr>
          <w:rFonts w:ascii="Book Antiqua" w:hAnsi="Book Antiqua"/>
        </w:rPr>
        <w:fldChar w:fldCharType="end"/>
      </w:r>
      <w:r w:rsidR="00C679D5">
        <w:rPr>
          <w:rFonts w:ascii="Book Antiqua" w:eastAsia="宋体" w:hAnsi="Book Antiqua" w:hint="eastAsia"/>
          <w:vertAlign w:val="superscript"/>
          <w:lang w:eastAsia="zh-CN"/>
        </w:rPr>
        <w:t>]</w:t>
      </w:r>
      <w:r w:rsidR="00A6495A" w:rsidRPr="000B60AA">
        <w:rPr>
          <w:rFonts w:ascii="Book Antiqua" w:hAnsi="Book Antiqua"/>
        </w:rPr>
        <w:t>.</w:t>
      </w:r>
      <w:r w:rsidR="000B60AA">
        <w:rPr>
          <w:rFonts w:ascii="Book Antiqua" w:hAnsi="Book Antiqua"/>
        </w:rPr>
        <w:t xml:space="preserve"> </w:t>
      </w:r>
      <w:r w:rsidR="00723689" w:rsidRPr="000B60AA">
        <w:rPr>
          <w:rFonts w:ascii="Book Antiqua" w:hAnsi="Book Antiqua"/>
        </w:rPr>
        <w:t xml:space="preserve">CMR-derived IMH </w:t>
      </w:r>
      <w:r w:rsidR="002869A0" w:rsidRPr="000B60AA">
        <w:rPr>
          <w:rFonts w:ascii="Book Antiqua" w:hAnsi="Book Antiqua"/>
        </w:rPr>
        <w:t>was first</w:t>
      </w:r>
      <w:r w:rsidR="00AD40EE" w:rsidRPr="000B60AA">
        <w:rPr>
          <w:rFonts w:ascii="Book Antiqua" w:hAnsi="Book Antiqua"/>
        </w:rPr>
        <w:t xml:space="preserve"> described</w:t>
      </w:r>
      <w:r w:rsidR="002869A0" w:rsidRPr="000B60AA">
        <w:rPr>
          <w:rFonts w:ascii="Book Antiqua" w:hAnsi="Book Antiqua"/>
        </w:rPr>
        <w:t xml:space="preserve"> in reperfused canine myocardium </w:t>
      </w:r>
      <w:r w:rsidR="00121950" w:rsidRPr="000B60AA">
        <w:rPr>
          <w:rFonts w:ascii="Book Antiqua" w:hAnsi="Book Antiqua"/>
        </w:rPr>
        <w:t xml:space="preserve">on </w:t>
      </w:r>
      <w:r w:rsidR="00091DF1" w:rsidRPr="000B60AA">
        <w:rPr>
          <w:rFonts w:ascii="Book Antiqua" w:hAnsi="Book Antiqua"/>
          <w:i/>
        </w:rPr>
        <w:t>ex-vivo</w:t>
      </w:r>
      <w:r w:rsidR="00091DF1" w:rsidRPr="000B60AA">
        <w:rPr>
          <w:rFonts w:ascii="Book Antiqua" w:hAnsi="Book Antiqua"/>
        </w:rPr>
        <w:t xml:space="preserve"> </w:t>
      </w:r>
      <w:r w:rsidR="00B11EE4" w:rsidRPr="000B60AA">
        <w:rPr>
          <w:rFonts w:ascii="Book Antiqua" w:hAnsi="Book Antiqua"/>
        </w:rPr>
        <w:t>T2-</w:t>
      </w:r>
      <w:r w:rsidR="00B11EE4" w:rsidRPr="000B60AA">
        <w:rPr>
          <w:rFonts w:ascii="Book Antiqua" w:hAnsi="Book Antiqua"/>
        </w:rPr>
        <w:lastRenderedPageBreak/>
        <w:t xml:space="preserve">weighted </w:t>
      </w:r>
      <w:r w:rsidR="00DD5C13" w:rsidRPr="000B60AA">
        <w:rPr>
          <w:rFonts w:ascii="Book Antiqua" w:hAnsi="Book Antiqua"/>
        </w:rPr>
        <w:t xml:space="preserve">spin-echo </w:t>
      </w:r>
      <w:r w:rsidR="00B11EE4" w:rsidRPr="000B60AA">
        <w:rPr>
          <w:rFonts w:ascii="Book Antiqua" w:hAnsi="Book Antiqua"/>
        </w:rPr>
        <w:t>(T2w</w:t>
      </w:r>
      <w:r w:rsidR="00DD5C13" w:rsidRPr="000B60AA">
        <w:rPr>
          <w:rFonts w:ascii="Book Antiqua" w:hAnsi="Book Antiqua"/>
        </w:rPr>
        <w:t>-TSE</w:t>
      </w:r>
      <w:r w:rsidR="00B11EE4" w:rsidRPr="000B60AA">
        <w:rPr>
          <w:rFonts w:ascii="Book Antiqua" w:hAnsi="Book Antiqua"/>
        </w:rPr>
        <w:t xml:space="preserve">) </w:t>
      </w:r>
      <w:r w:rsidR="003677C4" w:rsidRPr="000B60AA">
        <w:rPr>
          <w:rFonts w:ascii="Book Antiqua" w:hAnsi="Book Antiqua"/>
        </w:rPr>
        <w:t>imaging</w:t>
      </w:r>
      <w:r w:rsidR="00121950" w:rsidRPr="000B60AA">
        <w:rPr>
          <w:rFonts w:ascii="Book Antiqua" w:hAnsi="Book Antiqua"/>
        </w:rPr>
        <w:t xml:space="preserve"> with </w:t>
      </w:r>
      <w:r w:rsidR="00C5615A" w:rsidRPr="000B60AA">
        <w:rPr>
          <w:rFonts w:ascii="Book Antiqua" w:hAnsi="Book Antiqua"/>
        </w:rPr>
        <w:t>excellent</w:t>
      </w:r>
      <w:r w:rsidR="00121950" w:rsidRPr="000B60AA">
        <w:rPr>
          <w:rFonts w:ascii="Book Antiqua" w:hAnsi="Book Antiqua"/>
        </w:rPr>
        <w:t xml:space="preserve"> agreement with histology</w:t>
      </w:r>
      <w:r w:rsidR="00B11EE4" w:rsidRPr="000B60AA">
        <w:rPr>
          <w:rFonts w:ascii="Book Antiqua" w:hAnsi="Book Antiqua"/>
        </w:rPr>
        <w:t xml:space="preserve"> (r</w:t>
      </w:r>
      <w:r w:rsidR="00C679D5">
        <w:rPr>
          <w:rFonts w:ascii="Book Antiqua" w:eastAsia="宋体" w:hAnsi="Book Antiqua" w:hint="eastAsia"/>
          <w:lang w:eastAsia="zh-CN"/>
        </w:rPr>
        <w:t xml:space="preserve"> </w:t>
      </w:r>
      <w:r w:rsidR="00B11EE4" w:rsidRPr="000B60AA">
        <w:rPr>
          <w:rFonts w:ascii="Book Antiqua" w:hAnsi="Book Antiqua"/>
        </w:rPr>
        <w:t>=</w:t>
      </w:r>
      <w:r w:rsidR="00C679D5">
        <w:rPr>
          <w:rFonts w:ascii="Book Antiqua" w:eastAsia="宋体" w:hAnsi="Book Antiqua" w:hint="eastAsia"/>
          <w:lang w:eastAsia="zh-CN"/>
        </w:rPr>
        <w:t xml:space="preserve"> </w:t>
      </w:r>
      <w:r w:rsidR="00B11EE4" w:rsidRPr="000B60AA">
        <w:rPr>
          <w:rFonts w:ascii="Book Antiqua" w:hAnsi="Book Antiqua"/>
        </w:rPr>
        <w:t>0.96 for IMH extent)</w:t>
      </w:r>
      <w:r w:rsidR="00C679D5">
        <w:rPr>
          <w:rFonts w:ascii="Book Antiqua" w:eastAsia="宋体" w:hAnsi="Book Antiqua" w:hint="eastAsia"/>
          <w:vertAlign w:val="superscript"/>
          <w:lang w:eastAsia="zh-CN"/>
        </w:rPr>
        <w:t>[</w:t>
      </w:r>
      <w:hyperlink w:anchor="_ENREF_123" w:tooltip="Lotan, 1992 #370"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Lotan&lt;/Author&gt;&lt;Year&gt;1992&lt;/Year&gt;&lt;RecNum&gt;370&lt;/RecNum&gt;&lt;DisplayText&gt;&lt;style face="superscript"&gt;123&lt;/style&gt;&lt;/DisplayText&gt;&lt;record&gt;&lt;rec-number&gt;370&lt;/rec-number&gt;&lt;foreign-keys&gt;&lt;key app="EN" db-id="zzst0pe9v92wx6eaxf6pwstvvxxs0tzd5rfr"&gt;370&lt;/key&gt;&lt;/foreign-keys&gt;&lt;ref-type name="Journal Article"&gt;17&lt;/ref-type&gt;&lt;contributors&gt;&lt;authors&gt;&lt;author&gt;Lotan, C. S.&lt;/author&gt;&lt;author&gt;Bouchard, A.&lt;/author&gt;&lt;author&gt;Cranney, G. B.&lt;/author&gt;&lt;author&gt;Bishop, S. P.&lt;/author&gt;&lt;author&gt;Pohost, G. M.&lt;/author&gt;&lt;/authors&gt;&lt;/contributors&gt;&lt;auth-address&gt;Department of Medicine, University of Alabama, Birmingham 35294.&lt;/auth-address&gt;&lt;titles&gt;&lt;title&gt;Assessment of postreperfusion myocardial hemorrhage using proton NMR imaging at 1.5 T&lt;/title&gt;&lt;secondary-title&gt;Circulation&lt;/secondary-title&gt;&lt;alt-title&gt;Circulation&lt;/alt-title&gt;&lt;/titles&gt;&lt;periodical&gt;&lt;full-title&gt;Circulation&lt;/full-title&gt;&lt;/periodical&gt;&lt;alt-periodical&gt;&lt;full-title&gt;Circulation&lt;/full-title&gt;&lt;/alt-periodical&gt;&lt;pages&gt;1018-25&lt;/pages&gt;&lt;volume&gt;86&lt;/volume&gt;&lt;number&gt;3&lt;/number&gt;&lt;edition&gt;1992/09/01&lt;/edition&gt;&lt;keywords&gt;&lt;keyword&gt;Animals&lt;/keyword&gt;&lt;keyword&gt;Chromium&lt;/keyword&gt;&lt;keyword&gt;Coronary Circulation&lt;/keyword&gt;&lt;keyword&gt;Dogs&lt;/keyword&gt;&lt;keyword&gt;Erythrocytes/physiology&lt;/keyword&gt;&lt;keyword&gt;Heart Diseases/*diagnosis&lt;/keyword&gt;&lt;keyword&gt;Hemorrhage/*diagnosis&lt;/keyword&gt;&lt;keyword&gt;Magnetic Resonance Spectroscopy/*methods&lt;/keyword&gt;&lt;keyword&gt;*Myocardial Reperfusion Injury/*diagnosis/pathology&lt;/keyword&gt;&lt;keyword&gt;Myocardium/pathology&lt;/keyword&gt;&lt;/keywords&gt;&lt;dates&gt;&lt;year&gt;1992&lt;/year&gt;&lt;pub-dates&gt;&lt;date&gt;Sep&lt;/date&gt;&lt;/pub-dates&gt;&lt;/dates&gt;&lt;isbn&gt;0009-7322 (Print)&amp;#xD;0009-7322 (Linking)&lt;/isbn&gt;&lt;accession-num&gt;1516171&lt;/accession-num&gt;&lt;label&gt;READ&lt;/label&gt;&lt;work-type&gt;Research Support, Non-U.S. Gov&amp;apos;t&amp;#xD;Research Support, U.S. Gov&amp;apos;t, Non-P.H.S.&amp;#xD;Research Support, U.S. Gov&amp;apos;t, P.H.S.&lt;/work-type&gt;&lt;urls&gt;&lt;related-urls&gt;&lt;url&gt;http://www.ncbi.nlm.nih.gov/pubmed/1516171&lt;/url&gt;&lt;/related-urls&gt;&lt;/urls&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23</w:t>
        </w:r>
        <w:r w:rsidR="00E43AE9" w:rsidRPr="000B60AA">
          <w:rPr>
            <w:rFonts w:ascii="Book Antiqua" w:hAnsi="Book Antiqua"/>
          </w:rPr>
          <w:fldChar w:fldCharType="end"/>
        </w:r>
      </w:hyperlink>
      <w:r w:rsidR="00C679D5">
        <w:rPr>
          <w:rFonts w:ascii="Book Antiqua" w:eastAsia="宋体" w:hAnsi="Book Antiqua" w:hint="eastAsia"/>
          <w:vertAlign w:val="superscript"/>
          <w:lang w:eastAsia="zh-CN"/>
        </w:rPr>
        <w:t>]</w:t>
      </w:r>
      <w:r w:rsidR="0029476D" w:rsidRPr="000B60AA">
        <w:rPr>
          <w:rFonts w:ascii="Book Antiqua" w:hAnsi="Book Antiqua"/>
        </w:rPr>
        <w:t>.</w:t>
      </w:r>
      <w:r w:rsidR="002869A0" w:rsidRPr="000B60AA">
        <w:rPr>
          <w:rFonts w:ascii="Book Antiqua" w:hAnsi="Book Antiqua"/>
        </w:rPr>
        <w:t xml:space="preserve"> </w:t>
      </w:r>
    </w:p>
    <w:p w14:paraId="1B3F3C41" w14:textId="77777777" w:rsidR="004F66D2" w:rsidRPr="000B60AA" w:rsidRDefault="004F66D2" w:rsidP="000B60AA">
      <w:pPr>
        <w:spacing w:line="360" w:lineRule="auto"/>
        <w:jc w:val="both"/>
        <w:rPr>
          <w:rFonts w:ascii="Book Antiqua" w:hAnsi="Book Antiqua"/>
        </w:rPr>
      </w:pPr>
    </w:p>
    <w:p w14:paraId="1FD2CC09" w14:textId="017C15AE" w:rsidR="00D6064B" w:rsidRPr="00C679D5" w:rsidRDefault="00D6064B" w:rsidP="000B60AA">
      <w:pPr>
        <w:pStyle w:val="4"/>
        <w:jc w:val="both"/>
        <w:rPr>
          <w:rFonts w:ascii="Book Antiqua" w:hAnsi="Book Antiqua"/>
          <w:i/>
          <w:szCs w:val="24"/>
        </w:rPr>
      </w:pPr>
      <w:bookmarkStart w:id="154" w:name="_Toc262158444"/>
      <w:bookmarkStart w:id="155" w:name="_Toc262161465"/>
      <w:bookmarkStart w:id="156" w:name="_Toc262161524"/>
      <w:bookmarkStart w:id="157" w:name="_Toc262161583"/>
      <w:bookmarkStart w:id="158" w:name="_Toc262161679"/>
      <w:bookmarkStart w:id="159" w:name="_Toc312061060"/>
      <w:bookmarkStart w:id="160" w:name="_Toc312253096"/>
      <w:bookmarkStart w:id="161" w:name="_Toc312254078"/>
      <w:r w:rsidRPr="00C679D5">
        <w:rPr>
          <w:rFonts w:ascii="Book Antiqua" w:hAnsi="Book Antiqua"/>
          <w:i/>
          <w:szCs w:val="24"/>
        </w:rPr>
        <w:t>CMR assessment</w:t>
      </w:r>
      <w:r w:rsidR="00722F7C" w:rsidRPr="00C679D5">
        <w:rPr>
          <w:rFonts w:ascii="Book Antiqua" w:hAnsi="Book Antiqua"/>
          <w:i/>
          <w:szCs w:val="24"/>
        </w:rPr>
        <w:t xml:space="preserve"> of </w:t>
      </w:r>
      <w:r w:rsidR="001259E8" w:rsidRPr="00C679D5">
        <w:rPr>
          <w:rFonts w:ascii="Book Antiqua" w:hAnsi="Book Antiqua"/>
          <w:i/>
          <w:szCs w:val="24"/>
        </w:rPr>
        <w:t>IMH</w:t>
      </w:r>
      <w:r w:rsidR="001A6C42" w:rsidRPr="00C679D5">
        <w:rPr>
          <w:rFonts w:ascii="Book Antiqua" w:hAnsi="Book Antiqua"/>
          <w:i/>
          <w:szCs w:val="24"/>
        </w:rPr>
        <w:t xml:space="preserve"> in </w:t>
      </w:r>
      <w:r w:rsidR="00320BC4" w:rsidRPr="00C679D5">
        <w:rPr>
          <w:rFonts w:ascii="Book Antiqua" w:hAnsi="Book Antiqua"/>
          <w:i/>
          <w:szCs w:val="24"/>
        </w:rPr>
        <w:t>acute MI</w:t>
      </w:r>
      <w:bookmarkEnd w:id="154"/>
      <w:bookmarkEnd w:id="155"/>
      <w:bookmarkEnd w:id="156"/>
      <w:bookmarkEnd w:id="157"/>
      <w:bookmarkEnd w:id="158"/>
      <w:bookmarkEnd w:id="159"/>
      <w:bookmarkEnd w:id="160"/>
      <w:bookmarkEnd w:id="161"/>
    </w:p>
    <w:p w14:paraId="6403120D" w14:textId="2424F21B" w:rsidR="00175662" w:rsidRPr="000B60AA" w:rsidRDefault="00E35E4D" w:rsidP="000B60AA">
      <w:pPr>
        <w:spacing w:line="360" w:lineRule="auto"/>
        <w:jc w:val="both"/>
        <w:rPr>
          <w:rFonts w:ascii="Book Antiqua" w:hAnsi="Book Antiqua"/>
        </w:rPr>
      </w:pPr>
      <w:r w:rsidRPr="000B60AA">
        <w:rPr>
          <w:rFonts w:ascii="Book Antiqua" w:hAnsi="Book Antiqua"/>
        </w:rPr>
        <w:t>P</w:t>
      </w:r>
      <w:r w:rsidR="00B11EE4" w:rsidRPr="000B60AA">
        <w:rPr>
          <w:rFonts w:ascii="Book Antiqua" w:hAnsi="Book Antiqua"/>
        </w:rPr>
        <w:t>aramagnetic</w:t>
      </w:r>
      <w:r w:rsidR="00D6064B" w:rsidRPr="000B60AA">
        <w:rPr>
          <w:rFonts w:ascii="Book Antiqua" w:hAnsi="Book Antiqua"/>
        </w:rPr>
        <w:t xml:space="preserve"> haemoglobin breakdown</w:t>
      </w:r>
      <w:r w:rsidR="00310CF8" w:rsidRPr="000B60AA">
        <w:rPr>
          <w:rFonts w:ascii="Book Antiqua" w:hAnsi="Book Antiqua"/>
        </w:rPr>
        <w:t xml:space="preserve"> products </w:t>
      </w:r>
      <w:r w:rsidRPr="000B60AA">
        <w:rPr>
          <w:rFonts w:ascii="Book Antiqua" w:hAnsi="Book Antiqua"/>
        </w:rPr>
        <w:t xml:space="preserve">shorten T2 relaxation </w:t>
      </w:r>
      <w:proofErr w:type="gramStart"/>
      <w:r w:rsidRPr="000B60AA">
        <w:rPr>
          <w:rFonts w:ascii="Book Antiqua" w:hAnsi="Book Antiqua"/>
        </w:rPr>
        <w:t>times</w:t>
      </w:r>
      <w:r w:rsidR="00C679D5">
        <w:rPr>
          <w:rFonts w:ascii="Book Antiqua" w:eastAsia="宋体" w:hAnsi="Book Antiqua" w:hint="eastAsia"/>
          <w:vertAlign w:val="superscript"/>
          <w:lang w:eastAsia="zh-CN"/>
        </w:rPr>
        <w:t>[</w:t>
      </w:r>
      <w:proofErr w:type="gramEnd"/>
      <w:r w:rsidR="004A32B9" w:rsidRPr="000B60AA">
        <w:rPr>
          <w:rFonts w:ascii="Book Antiqua" w:hAnsi="Book Antiqua"/>
        </w:rPr>
        <w:fldChar w:fldCharType="begin">
          <w:fldData xml:space="preserve">PEVuZE5vdGU+PENpdGU+PEF1dGhvcj5Mb3RhbjwvQXV0aG9yPjxZZWFyPjE5OTI8L1llYXI+PFJl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EwMTgtMjU8L3BhZ2VzPjx2b2x1bWU+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1MTYxNzE8L3VybD48L3JlbGF0ZWQtdXJs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</w:fldData>
        </w:fldChar>
      </w:r>
      <w:r w:rsidR="007A3977" w:rsidRPr="000B60AA">
        <w:rPr>
          <w:rFonts w:ascii="Book Antiqua" w:hAnsi="Book Antiqua"/>
        </w:rPr>
        <w:instrText xml:space="preserve"> ADDIN EN.CITE </w:instrText>
      </w:r>
      <w:r w:rsidR="007A3977" w:rsidRPr="000B60AA">
        <w:rPr>
          <w:rFonts w:ascii="Book Antiqua" w:hAnsi="Book Antiqua"/>
        </w:rPr>
        <w:fldChar w:fldCharType="begin">
          <w:fldData xml:space="preserve">PEVuZE5vdGU+PENpdGU+PEF1dGhvcj5Mb3RhbjwvQXV0aG9yPjxZZWFyPjE5OTI8L1llYXI+PFJl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EwMTgtMjU8L3BhZ2VzPjx2b2x1bWU+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1MTYxNzE8L3VybD48L3JlbGF0ZWQtdXJs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</w:fldData>
        </w:fldChar>
      </w:r>
      <w:r w:rsidR="007A3977" w:rsidRPr="000B60AA">
        <w:rPr>
          <w:rFonts w:ascii="Book Antiqua" w:hAnsi="Book Antiqua"/>
        </w:rPr>
        <w:instrText xml:space="preserve"> ADDIN EN.CITE.DATA </w:instrText>
      </w:r>
      <w:r w:rsidR="007A3977" w:rsidRPr="000B60AA">
        <w:rPr>
          <w:rFonts w:ascii="Book Antiqua" w:hAnsi="Book Antiqua"/>
        </w:rPr>
      </w:r>
      <w:r w:rsidR="007A3977" w:rsidRPr="000B60AA">
        <w:rPr>
          <w:rFonts w:ascii="Book Antiqua" w:hAnsi="Book Antiqua"/>
        </w:rPr>
        <w:fldChar w:fldCharType="end"/>
      </w:r>
      <w:r w:rsidR="004A32B9" w:rsidRPr="000B60AA">
        <w:rPr>
          <w:rFonts w:ascii="Book Antiqua" w:hAnsi="Book Antiqua"/>
        </w:rPr>
      </w:r>
      <w:r w:rsidR="004A32B9" w:rsidRPr="000B60AA">
        <w:rPr>
          <w:rFonts w:ascii="Book Antiqua" w:hAnsi="Book Antiqua"/>
        </w:rPr>
        <w:fldChar w:fldCharType="separate"/>
      </w:r>
      <w:hyperlink w:anchor="_ENREF_123" w:tooltip="Lotan, 1992 #370" w:history="1">
        <w:r w:rsidR="00E43AE9" w:rsidRPr="000B60AA">
          <w:rPr>
            <w:rFonts w:ascii="Book Antiqua" w:hAnsi="Book Antiqua"/>
            <w:noProof/>
            <w:vertAlign w:val="superscript"/>
          </w:rPr>
          <w:t>123</w:t>
        </w:r>
      </w:hyperlink>
      <w:r w:rsidR="00C679D5">
        <w:rPr>
          <w:rFonts w:ascii="Book Antiqua" w:hAnsi="Book Antiqua"/>
          <w:noProof/>
          <w:vertAlign w:val="superscript"/>
        </w:rPr>
        <w:t>,</w:t>
      </w:r>
      <w:hyperlink w:anchor="_ENREF_124" w:tooltip="Basso, 2007 #371" w:history="1">
        <w:r w:rsidR="00E43AE9" w:rsidRPr="000B60AA">
          <w:rPr>
            <w:rFonts w:ascii="Book Antiqua" w:hAnsi="Book Antiqua"/>
            <w:noProof/>
            <w:vertAlign w:val="superscript"/>
          </w:rPr>
          <w:t>124</w:t>
        </w:r>
      </w:hyperlink>
      <w:r w:rsidR="004A32B9" w:rsidRPr="000B60AA">
        <w:rPr>
          <w:rFonts w:ascii="Book Antiqua" w:hAnsi="Book Antiqua"/>
        </w:rPr>
        <w:fldChar w:fldCharType="end"/>
      </w:r>
      <w:r w:rsidR="00C679D5">
        <w:rPr>
          <w:rFonts w:ascii="Book Antiqua" w:eastAsia="宋体" w:hAnsi="Book Antiqua" w:hint="eastAsia"/>
          <w:vertAlign w:val="superscript"/>
          <w:lang w:eastAsia="zh-CN"/>
        </w:rPr>
        <w:t>]</w:t>
      </w:r>
      <w:r w:rsidR="0017568D" w:rsidRPr="000B60AA">
        <w:rPr>
          <w:rFonts w:ascii="Book Antiqua" w:hAnsi="Book Antiqua"/>
        </w:rPr>
        <w:t xml:space="preserve">. </w:t>
      </w:r>
      <w:r w:rsidR="00D6064B" w:rsidRPr="000B60AA">
        <w:rPr>
          <w:rFonts w:ascii="Book Antiqua" w:hAnsi="Book Antiqua"/>
        </w:rPr>
        <w:t xml:space="preserve">IMH is seen as hypointense zones within </w:t>
      </w:r>
      <w:r w:rsidR="00B11EE4" w:rsidRPr="000B60AA">
        <w:rPr>
          <w:rFonts w:ascii="Book Antiqua" w:hAnsi="Book Antiqua"/>
        </w:rPr>
        <w:t xml:space="preserve">hyperintense </w:t>
      </w:r>
      <w:r w:rsidR="00D6064B" w:rsidRPr="000B60AA">
        <w:rPr>
          <w:rFonts w:ascii="Book Antiqua" w:hAnsi="Book Antiqua"/>
        </w:rPr>
        <w:t>oedema</w:t>
      </w:r>
      <w:r w:rsidRPr="000B60AA">
        <w:rPr>
          <w:rFonts w:ascii="Book Antiqua" w:hAnsi="Book Antiqua"/>
        </w:rPr>
        <w:t>tous</w:t>
      </w:r>
      <w:r w:rsidR="00B11EE4" w:rsidRPr="000B60AA">
        <w:rPr>
          <w:rFonts w:ascii="Book Antiqua" w:hAnsi="Book Antiqua"/>
        </w:rPr>
        <w:t xml:space="preserve"> myocardium</w:t>
      </w:r>
      <w:r w:rsidR="00D6064B" w:rsidRPr="000B60AA">
        <w:rPr>
          <w:rFonts w:ascii="Book Antiqua" w:hAnsi="Book Antiqua"/>
        </w:rPr>
        <w:t xml:space="preserve"> on </w:t>
      </w:r>
      <w:r w:rsidR="00AC552E" w:rsidRPr="000B60AA">
        <w:rPr>
          <w:rFonts w:ascii="Book Antiqua" w:hAnsi="Book Antiqua"/>
        </w:rPr>
        <w:t>T2w</w:t>
      </w:r>
      <w:r w:rsidR="00DD5C13" w:rsidRPr="000B60AA">
        <w:rPr>
          <w:rFonts w:ascii="Book Antiqua" w:hAnsi="Book Antiqua"/>
        </w:rPr>
        <w:t>-TSE</w:t>
      </w:r>
      <w:r w:rsidR="00D3766C" w:rsidRPr="000B60AA">
        <w:rPr>
          <w:rFonts w:ascii="Book Antiqua" w:hAnsi="Book Antiqua"/>
        </w:rPr>
        <w:t xml:space="preserve"> </w:t>
      </w:r>
      <w:r w:rsidR="00AC552E" w:rsidRPr="000B60AA">
        <w:rPr>
          <w:rFonts w:ascii="Book Antiqua" w:hAnsi="Book Antiqua"/>
        </w:rPr>
        <w:t>sequences</w:t>
      </w:r>
      <w:r w:rsidRPr="000B60AA">
        <w:rPr>
          <w:rFonts w:ascii="Book Antiqua" w:hAnsi="Book Antiqua"/>
        </w:rPr>
        <w:t xml:space="preserve">. It </w:t>
      </w:r>
      <w:r w:rsidR="00B358CF" w:rsidRPr="000B60AA">
        <w:rPr>
          <w:rFonts w:ascii="Book Antiqua" w:hAnsi="Book Antiqua"/>
        </w:rPr>
        <w:t>show</w:t>
      </w:r>
      <w:r w:rsidR="00307C66" w:rsidRPr="000B60AA">
        <w:rPr>
          <w:rFonts w:ascii="Book Antiqua" w:hAnsi="Book Antiqua"/>
        </w:rPr>
        <w:t>s</w:t>
      </w:r>
      <w:r w:rsidR="00CF1D0F" w:rsidRPr="000B60AA">
        <w:rPr>
          <w:rFonts w:ascii="Book Antiqua" w:hAnsi="Book Antiqua"/>
        </w:rPr>
        <w:t xml:space="preserve"> good </w:t>
      </w:r>
      <w:r w:rsidRPr="000B60AA">
        <w:rPr>
          <w:rFonts w:ascii="Book Antiqua" w:hAnsi="Book Antiqua"/>
        </w:rPr>
        <w:t xml:space="preserve">histological </w:t>
      </w:r>
      <w:r w:rsidR="00CF1D0F" w:rsidRPr="000B60AA">
        <w:rPr>
          <w:rFonts w:ascii="Book Antiqua" w:hAnsi="Book Antiqua"/>
        </w:rPr>
        <w:t>correlation in canine myocardium (</w:t>
      </w:r>
      <w:r w:rsidR="00EA0970" w:rsidRPr="000B60AA">
        <w:rPr>
          <w:rFonts w:ascii="Book Antiqua" w:hAnsi="Book Antiqua"/>
          <w:i/>
        </w:rPr>
        <w:t>ex-vivo</w:t>
      </w:r>
      <w:r w:rsidR="00EA0970" w:rsidRPr="000B60AA">
        <w:rPr>
          <w:rFonts w:ascii="Book Antiqua" w:hAnsi="Book Antiqua"/>
        </w:rPr>
        <w:t xml:space="preserve"> MRI, </w:t>
      </w:r>
      <w:r w:rsidR="00CF1D0F" w:rsidRPr="000B60AA">
        <w:rPr>
          <w:rFonts w:ascii="Book Antiqua" w:hAnsi="Book Antiqua"/>
        </w:rPr>
        <w:t>r</w:t>
      </w:r>
      <w:r w:rsidR="00C679D5">
        <w:rPr>
          <w:rFonts w:ascii="Book Antiqua" w:eastAsia="宋体" w:hAnsi="Book Antiqua" w:hint="eastAsia"/>
          <w:lang w:eastAsia="zh-CN"/>
        </w:rPr>
        <w:t xml:space="preserve"> </w:t>
      </w:r>
      <w:r w:rsidR="00CF1D0F" w:rsidRPr="000B60AA">
        <w:rPr>
          <w:rFonts w:ascii="Book Antiqua" w:hAnsi="Book Antiqua"/>
        </w:rPr>
        <w:t>=</w:t>
      </w:r>
      <w:r w:rsidR="00C679D5">
        <w:rPr>
          <w:rFonts w:ascii="Book Antiqua" w:eastAsia="宋体" w:hAnsi="Book Antiqua" w:hint="eastAsia"/>
          <w:lang w:eastAsia="zh-CN"/>
        </w:rPr>
        <w:t xml:space="preserve"> </w:t>
      </w:r>
      <w:r w:rsidR="00CF1D0F" w:rsidRPr="000B60AA">
        <w:rPr>
          <w:rFonts w:ascii="Book Antiqua" w:hAnsi="Book Antiqua"/>
        </w:rPr>
        <w:t>0.96)</w:t>
      </w:r>
      <w:r w:rsidR="00C679D5">
        <w:rPr>
          <w:rFonts w:ascii="Book Antiqua" w:eastAsia="宋体" w:hAnsi="Book Antiqua" w:hint="eastAsia"/>
          <w:vertAlign w:val="superscript"/>
          <w:lang w:eastAsia="zh-CN"/>
        </w:rPr>
        <w:t>[</w:t>
      </w:r>
      <w:hyperlink w:anchor="_ENREF_123" w:tooltip="Lotan, 1992 #370"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Lotan&lt;/Author&gt;&lt;Year&gt;1992&lt;/Year&gt;&lt;RecNum&gt;370&lt;/RecNum&gt;&lt;DisplayText&gt;&lt;style face="superscript"&gt;123&lt;/style&gt;&lt;/DisplayText&gt;&lt;record&gt;&lt;rec-number&gt;370&lt;/rec-number&gt;&lt;foreign-keys&gt;&lt;key app="EN" db-id="zzst0pe9v92wx6eaxf6pwstvvxxs0tzd5rfr"&gt;370&lt;/key&gt;&lt;/foreign-keys&gt;&lt;ref-type name="Journal Article"&gt;17&lt;/ref-type&gt;&lt;contributors&gt;&lt;authors&gt;&lt;author&gt;Lotan, C. S.&lt;/author&gt;&lt;author&gt;Bouchard, A.&lt;/author&gt;&lt;author&gt;Cranney, G. B.&lt;/author&gt;&lt;author&gt;Bishop, S. P.&lt;/author&gt;&lt;author&gt;Pohost, G. M.&lt;/author&gt;&lt;/authors&gt;&lt;/contributors&gt;&lt;auth-address&gt;Department of Medicine, University of Alabama, Birmingham 35294.&lt;/auth-address&gt;&lt;titles&gt;&lt;title&gt;Assessment of postreperfusion myocardial hemorrhage using proton NMR imaging at 1.5 T&lt;/title&gt;&lt;secondary-title&gt;Circulation&lt;/secondary-title&gt;&lt;alt-title&gt;Circulation&lt;/alt-title&gt;&lt;/titles&gt;&lt;periodical&gt;&lt;full-title&gt;Circulation&lt;/full-title&gt;&lt;/periodical&gt;&lt;alt-periodical&gt;&lt;full-title&gt;Circulation&lt;/full-title&gt;&lt;/alt-periodical&gt;&lt;pages&gt;1018-25&lt;/pages&gt;&lt;volume&gt;86&lt;/volume&gt;&lt;number&gt;3&lt;/number&gt;&lt;edition&gt;1992/09/01&lt;/edition&gt;&lt;keywords&gt;&lt;keyword&gt;Animals&lt;/keyword&gt;&lt;keyword&gt;Chromium&lt;/keyword&gt;&lt;keyword&gt;Coronary Circulation&lt;/keyword&gt;&lt;keyword&gt;Dogs&lt;/keyword&gt;&lt;keyword&gt;Erythrocytes/physiology&lt;/keyword&gt;&lt;keyword&gt;Heart Diseases/*diagnosis&lt;/keyword&gt;&lt;keyword&gt;Hemorrhage/*diagnosis&lt;/keyword&gt;&lt;keyword&gt;Magnetic Resonance Spectroscopy/*methods&lt;/keyword&gt;&lt;keyword&gt;*Myocardial Reperfusion Injury/*diagnosis/pathology&lt;/keyword&gt;&lt;keyword&gt;Myocardium/pathology&lt;/keyword&gt;&lt;/keywords&gt;&lt;dates&gt;&lt;year&gt;1992&lt;/year&gt;&lt;pub-dates&gt;&lt;date&gt;Sep&lt;/date&gt;&lt;/pub-dates&gt;&lt;/dates&gt;&lt;isbn&gt;0009-7322 (Print)&amp;#xD;0009-7322 (Linking)&lt;/isbn&gt;&lt;accession-num&gt;1516171&lt;/accession-num&gt;&lt;label&gt;READ&lt;/label&gt;&lt;work-type&gt;Research Support, Non-U.S. Gov&amp;apos;t&amp;#xD;Research Support, U.S. Gov&amp;apos;t, Non-P.H.S.&amp;#xD;Research Support, U.S. Gov&amp;apos;t, P.H.S.&lt;/work-type&gt;&lt;urls&gt;&lt;related-urls&gt;&lt;url&gt;http://www.ncbi.nlm.nih.gov/pubmed/1516171&lt;/url&gt;&lt;/related-urls&gt;&lt;/urls&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23</w:t>
        </w:r>
        <w:r w:rsidR="00E43AE9" w:rsidRPr="000B60AA">
          <w:rPr>
            <w:rFonts w:ascii="Book Antiqua" w:hAnsi="Book Antiqua"/>
          </w:rPr>
          <w:fldChar w:fldCharType="end"/>
        </w:r>
      </w:hyperlink>
      <w:r w:rsidR="00C679D5">
        <w:rPr>
          <w:rFonts w:ascii="Book Antiqua" w:eastAsia="宋体" w:hAnsi="Book Antiqua" w:hint="eastAsia"/>
          <w:vertAlign w:val="superscript"/>
          <w:lang w:eastAsia="zh-CN"/>
        </w:rPr>
        <w:t>]</w:t>
      </w:r>
      <w:r w:rsidR="00CF1D0F" w:rsidRPr="000B60AA">
        <w:rPr>
          <w:rFonts w:ascii="Book Antiqua" w:hAnsi="Book Antiqua"/>
        </w:rPr>
        <w:t xml:space="preserve"> and </w:t>
      </w:r>
      <w:r w:rsidR="00B358CF" w:rsidRPr="000B60AA">
        <w:rPr>
          <w:rFonts w:ascii="Book Antiqua" w:hAnsi="Book Antiqua"/>
        </w:rPr>
        <w:t xml:space="preserve">in </w:t>
      </w:r>
      <w:r w:rsidR="00EA0970" w:rsidRPr="000B60AA">
        <w:rPr>
          <w:rFonts w:ascii="Book Antiqua" w:hAnsi="Book Antiqua"/>
        </w:rPr>
        <w:t xml:space="preserve">an </w:t>
      </w:r>
      <w:r w:rsidR="00DD5C13" w:rsidRPr="000B60AA">
        <w:rPr>
          <w:rFonts w:ascii="Book Antiqua" w:hAnsi="Book Antiqua"/>
        </w:rPr>
        <w:t xml:space="preserve">human </w:t>
      </w:r>
      <w:r w:rsidR="00EA0970" w:rsidRPr="000B60AA">
        <w:rPr>
          <w:rFonts w:ascii="Book Antiqua" w:hAnsi="Book Antiqua"/>
        </w:rPr>
        <w:t>autopsy case series (</w:t>
      </w:r>
      <w:r w:rsidR="00EA0970" w:rsidRPr="000B60AA">
        <w:rPr>
          <w:rFonts w:ascii="Book Antiqua" w:hAnsi="Book Antiqua"/>
          <w:i/>
        </w:rPr>
        <w:t>in-vivo</w:t>
      </w:r>
      <w:r w:rsidR="00EA0970" w:rsidRPr="000B60AA">
        <w:rPr>
          <w:rFonts w:ascii="Book Antiqua" w:hAnsi="Book Antiqua"/>
        </w:rPr>
        <w:t xml:space="preserve"> MRI, r</w:t>
      </w:r>
      <w:r w:rsidR="00C679D5">
        <w:rPr>
          <w:rFonts w:ascii="Book Antiqua" w:eastAsia="宋体" w:hAnsi="Book Antiqua" w:hint="eastAsia"/>
          <w:lang w:eastAsia="zh-CN"/>
        </w:rPr>
        <w:t xml:space="preserve"> </w:t>
      </w:r>
      <w:r w:rsidR="00EA0970" w:rsidRPr="000B60AA">
        <w:rPr>
          <w:rFonts w:ascii="Book Antiqua" w:hAnsi="Book Antiqua"/>
        </w:rPr>
        <w:t>=</w:t>
      </w:r>
      <w:r w:rsidR="00C679D5">
        <w:rPr>
          <w:rFonts w:ascii="Book Antiqua" w:eastAsia="宋体" w:hAnsi="Book Antiqua" w:hint="eastAsia"/>
          <w:lang w:eastAsia="zh-CN"/>
        </w:rPr>
        <w:t xml:space="preserve"> </w:t>
      </w:r>
      <w:r w:rsidR="00EA0970" w:rsidRPr="000B60AA">
        <w:rPr>
          <w:rFonts w:ascii="Book Antiqua" w:hAnsi="Book Antiqua"/>
        </w:rPr>
        <w:t>0.97)</w:t>
      </w:r>
      <w:hyperlink w:anchor="_ENREF_124" w:tooltip="Basso, 2007 #371" w:history="1">
        <w:r w:rsidR="00E43AE9" w:rsidRPr="000B60AA">
          <w:rPr>
            <w:rFonts w:ascii="Book Antiqua" w:hAnsi="Book Antiqua"/>
          </w:rPr>
          <w:fldChar w:fldCharType="begin">
            <w:fldData xml:space="preserve">PEVuZE5vdGU+PENpdGU+PEF1dGhvcj5CYXNzbzwvQXV0aG9yPjxZZWFyPjIwMDc8L1llYXI+PFJl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CYXNzbzwvQXV0aG9yPjxZZWFyPjIwMDc8L1llYXI+PFJl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24</w:t>
        </w:r>
        <w:r w:rsidR="00E43AE9" w:rsidRPr="000B60AA">
          <w:rPr>
            <w:rFonts w:ascii="Book Antiqua" w:hAnsi="Book Antiqua"/>
          </w:rPr>
          <w:fldChar w:fldCharType="end"/>
        </w:r>
      </w:hyperlink>
      <w:r w:rsidR="00AC552E" w:rsidRPr="000B60AA">
        <w:rPr>
          <w:rFonts w:ascii="Book Antiqua" w:hAnsi="Book Antiqua"/>
        </w:rPr>
        <w:t>.</w:t>
      </w:r>
      <w:r w:rsidR="000B60AA">
        <w:rPr>
          <w:rFonts w:ascii="Book Antiqua" w:hAnsi="Book Antiqua"/>
        </w:rPr>
        <w:t xml:space="preserve"> </w:t>
      </w:r>
      <w:r w:rsidR="00B32245" w:rsidRPr="000B60AA">
        <w:rPr>
          <w:rFonts w:ascii="Book Antiqua" w:hAnsi="Book Antiqua"/>
        </w:rPr>
        <w:t xml:space="preserve">IMH </w:t>
      </w:r>
      <w:r w:rsidR="00DD5C13" w:rsidRPr="000B60AA">
        <w:rPr>
          <w:rFonts w:ascii="Book Antiqua" w:hAnsi="Book Antiqua"/>
        </w:rPr>
        <w:t xml:space="preserve">occurs exclusively in areas of L-MVO </w:t>
      </w:r>
      <w:r w:rsidR="003767F4" w:rsidRPr="000B60AA">
        <w:rPr>
          <w:rFonts w:ascii="Book Antiqua" w:hAnsi="Book Antiqua"/>
        </w:rPr>
        <w:t>(r</w:t>
      </w:r>
      <w:r w:rsidR="003767F4" w:rsidRPr="000B60AA">
        <w:rPr>
          <w:rFonts w:ascii="Book Antiqua" w:hAnsi="Book Antiqua"/>
          <w:vertAlign w:val="superscript"/>
        </w:rPr>
        <w:t xml:space="preserve">2 </w:t>
      </w:r>
      <w:r w:rsidR="003767F4" w:rsidRPr="000B60AA">
        <w:rPr>
          <w:rFonts w:ascii="Book Antiqua" w:hAnsi="Book Antiqua"/>
        </w:rPr>
        <w:t xml:space="preserve">for co-localisation </w:t>
      </w:r>
      <w:r w:rsidR="00C679D5">
        <w:rPr>
          <w:rFonts w:ascii="Book Antiqua" w:eastAsia="宋体" w:hAnsi="Book Antiqua" w:hint="eastAsia"/>
          <w:lang w:eastAsia="zh-CN"/>
        </w:rPr>
        <w:t xml:space="preserve">approximately </w:t>
      </w:r>
      <w:r w:rsidR="003767F4" w:rsidRPr="000B60AA">
        <w:rPr>
          <w:rFonts w:ascii="Book Antiqua" w:hAnsi="Book Antiqua"/>
        </w:rPr>
        <w:t>0.9)</w:t>
      </w:r>
      <w:r w:rsidR="00665A74" w:rsidRPr="000B60AA">
        <w:rPr>
          <w:rFonts w:ascii="Book Antiqua" w:hAnsi="Book Antiqua"/>
        </w:rPr>
        <w:t xml:space="preserve"> (Figure</w:t>
      </w:r>
      <w:r w:rsidR="00AF6285" w:rsidRPr="000B60AA">
        <w:rPr>
          <w:rFonts w:ascii="Book Antiqua" w:hAnsi="Book Antiqua"/>
        </w:rPr>
        <w:t xml:space="preserve"> </w:t>
      </w:r>
      <w:r w:rsidR="008D373A" w:rsidRPr="000B60AA">
        <w:rPr>
          <w:rFonts w:ascii="Book Antiqua" w:hAnsi="Book Antiqua"/>
        </w:rPr>
        <w:t>6</w:t>
      </w:r>
      <w:r w:rsidR="00665A74" w:rsidRPr="000B60AA">
        <w:rPr>
          <w:rFonts w:ascii="Book Antiqua" w:hAnsi="Book Antiqua"/>
        </w:rPr>
        <w:t>)</w:t>
      </w:r>
      <w:r w:rsidR="00C679D5">
        <w:rPr>
          <w:rFonts w:ascii="Book Antiqua" w:eastAsia="宋体" w:hAnsi="Book Antiqua" w:hint="eastAsia"/>
          <w:vertAlign w:val="superscript"/>
          <w:lang w:eastAsia="zh-CN"/>
        </w:rPr>
        <w:t>[</w:t>
      </w:r>
      <w:r w:rsidR="00F55892" w:rsidRPr="000B60AA">
        <w:rPr>
          <w:rFonts w:ascii="Book Antiqua" w:hAnsi="Book Antiqua"/>
        </w:rPr>
        <w:fldChar w:fldCharType="begin">
          <w:fldData xml:space="preserve">PEVuZE5vdGU+PENpdGU+PEF1dGhvcj5HYW5hbWU8L0F1dGhvcj48WWVhcj4yMDA5PC9ZZWFyPjxS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</w:fldData>
        </w:fldChar>
      </w:r>
      <w:r w:rsidR="007A3977" w:rsidRPr="000B60AA">
        <w:rPr>
          <w:rFonts w:ascii="Book Antiqua" w:hAnsi="Book Antiqua"/>
        </w:rPr>
        <w:instrText xml:space="preserve"> ADDIN EN.CITE </w:instrText>
      </w:r>
      <w:r w:rsidR="007A3977" w:rsidRPr="000B60AA">
        <w:rPr>
          <w:rFonts w:ascii="Book Antiqua" w:hAnsi="Book Antiqua"/>
        </w:rPr>
        <w:fldChar w:fldCharType="begin">
          <w:fldData xml:space="preserve">PEVuZE5vdGU+PENpdGU+PEF1dGhvcj5HYW5hbWU8L0F1dGhvcj48WWVhcj4yMDA5PC9ZZWFyPjxS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</w:fldData>
        </w:fldChar>
      </w:r>
      <w:r w:rsidR="007A3977" w:rsidRPr="000B60AA">
        <w:rPr>
          <w:rFonts w:ascii="Book Antiqua" w:hAnsi="Book Antiqua"/>
        </w:rPr>
        <w:instrText xml:space="preserve"> ADDIN EN.CITE.DATA </w:instrText>
      </w:r>
      <w:r w:rsidR="007A3977" w:rsidRPr="000B60AA">
        <w:rPr>
          <w:rFonts w:ascii="Book Antiqua" w:hAnsi="Book Antiqua"/>
        </w:rPr>
      </w:r>
      <w:r w:rsidR="007A3977" w:rsidRPr="000B60AA">
        <w:rPr>
          <w:rFonts w:ascii="Book Antiqua" w:hAnsi="Book Antiqua"/>
        </w:rPr>
        <w:fldChar w:fldCharType="end"/>
      </w:r>
      <w:r w:rsidR="00F55892" w:rsidRPr="000B60AA">
        <w:rPr>
          <w:rFonts w:ascii="Book Antiqua" w:hAnsi="Book Antiqua"/>
        </w:rPr>
      </w:r>
      <w:r w:rsidR="00F55892" w:rsidRPr="000B60AA">
        <w:rPr>
          <w:rFonts w:ascii="Book Antiqua" w:hAnsi="Book Antiqua"/>
        </w:rPr>
        <w:fldChar w:fldCharType="separate"/>
      </w:r>
      <w:hyperlink w:anchor="_ENREF_25" w:tooltip="Ganame, 2009 #270" w:history="1">
        <w:r w:rsidR="00E43AE9" w:rsidRPr="000B60AA">
          <w:rPr>
            <w:rFonts w:ascii="Book Antiqua" w:hAnsi="Book Antiqua"/>
            <w:noProof/>
            <w:vertAlign w:val="superscript"/>
          </w:rPr>
          <w:t>25</w:t>
        </w:r>
      </w:hyperlink>
      <w:r w:rsidR="00C679D5">
        <w:rPr>
          <w:rFonts w:ascii="Book Antiqua" w:hAnsi="Book Antiqua"/>
          <w:noProof/>
          <w:vertAlign w:val="superscript"/>
        </w:rPr>
        <w:t>,</w:t>
      </w:r>
      <w:hyperlink w:anchor="_ENREF_33" w:tooltip="Husser, 2012 #210" w:history="1">
        <w:r w:rsidR="00E43AE9" w:rsidRPr="000B60AA">
          <w:rPr>
            <w:rFonts w:ascii="Book Antiqua" w:hAnsi="Book Antiqua"/>
            <w:noProof/>
            <w:vertAlign w:val="superscript"/>
          </w:rPr>
          <w:t>33</w:t>
        </w:r>
      </w:hyperlink>
      <w:r w:rsidR="00C679D5">
        <w:rPr>
          <w:rFonts w:ascii="Book Antiqua" w:hAnsi="Book Antiqua"/>
          <w:noProof/>
          <w:vertAlign w:val="superscript"/>
        </w:rPr>
        <w:t>,</w:t>
      </w:r>
      <w:hyperlink w:anchor="_ENREF_125" w:tooltip="Eitel, 2011 #269" w:history="1">
        <w:r w:rsidR="00E43AE9" w:rsidRPr="000B60AA">
          <w:rPr>
            <w:rFonts w:ascii="Book Antiqua" w:hAnsi="Book Antiqua"/>
            <w:noProof/>
            <w:vertAlign w:val="superscript"/>
          </w:rPr>
          <w:t>125</w:t>
        </w:r>
      </w:hyperlink>
      <w:r w:rsidR="00C679D5">
        <w:rPr>
          <w:rFonts w:ascii="Book Antiqua" w:hAnsi="Book Antiqua"/>
          <w:noProof/>
          <w:vertAlign w:val="superscript"/>
        </w:rPr>
        <w:t>,</w:t>
      </w:r>
      <w:hyperlink w:anchor="_ENREF_126" w:tooltip="O'Regan, 2010 #275" w:history="1">
        <w:r w:rsidR="00E43AE9" w:rsidRPr="000B60AA">
          <w:rPr>
            <w:rFonts w:ascii="Book Antiqua" w:hAnsi="Book Antiqua"/>
            <w:noProof/>
            <w:vertAlign w:val="superscript"/>
          </w:rPr>
          <w:t>126</w:t>
        </w:r>
      </w:hyperlink>
      <w:r w:rsidR="00F55892" w:rsidRPr="000B60AA">
        <w:rPr>
          <w:rFonts w:ascii="Book Antiqua" w:hAnsi="Book Antiqua"/>
        </w:rPr>
        <w:fldChar w:fldCharType="end"/>
      </w:r>
      <w:r w:rsidR="00C679D5">
        <w:rPr>
          <w:rFonts w:ascii="Book Antiqua" w:eastAsia="宋体" w:hAnsi="Book Antiqua" w:hint="eastAsia"/>
          <w:vertAlign w:val="subscript"/>
          <w:lang w:eastAsia="zh-CN"/>
        </w:rPr>
        <w:t>]</w:t>
      </w:r>
      <w:r w:rsidR="00B11EE4" w:rsidRPr="000B60AA">
        <w:rPr>
          <w:rFonts w:ascii="Book Antiqua" w:hAnsi="Book Antiqua"/>
        </w:rPr>
        <w:t>.</w:t>
      </w:r>
      <w:r w:rsidR="000B60AA">
        <w:rPr>
          <w:rFonts w:ascii="Book Antiqua" w:hAnsi="Book Antiqua"/>
        </w:rPr>
        <w:t xml:space="preserve"> </w:t>
      </w:r>
    </w:p>
    <w:p w14:paraId="77238FF3" w14:textId="5CBA45ED" w:rsidR="00B11EE4" w:rsidRPr="000B60AA" w:rsidRDefault="00DD5C13" w:rsidP="0078453B">
      <w:pPr>
        <w:spacing w:line="360" w:lineRule="auto"/>
        <w:ind w:firstLineChars="100" w:firstLine="240"/>
        <w:jc w:val="both"/>
        <w:rPr>
          <w:rFonts w:ascii="Book Antiqua" w:hAnsi="Book Antiqua"/>
        </w:rPr>
      </w:pPr>
      <w:r w:rsidRPr="000B60AA">
        <w:rPr>
          <w:rFonts w:ascii="Book Antiqua" w:hAnsi="Book Antiqua"/>
        </w:rPr>
        <w:t>Newer sequences based on direct quantification of T2 and T2*</w:t>
      </w:r>
      <w:r w:rsidR="0078453B">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LYWxpPC9BdXRob3I+PFllYXI+MjAxMjwvWWVhcj48UmVj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IGNvbGluLmJlcnJ5QGds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</w:fldData>
        </w:fldChar>
      </w:r>
      <w:r w:rsidR="009A5A3C" w:rsidRPr="000B60AA">
        <w:rPr>
          <w:rFonts w:ascii="Book Antiqua" w:hAnsi="Book Antiqua"/>
        </w:rPr>
        <w:instrText xml:space="preserve"> ADDIN EN.CITE </w:instrText>
      </w:r>
      <w:r w:rsidR="009A5A3C" w:rsidRPr="000B60AA">
        <w:rPr>
          <w:rFonts w:ascii="Book Antiqua" w:hAnsi="Book Antiqua"/>
        </w:rPr>
        <w:fldChar w:fldCharType="begin">
          <w:fldData xml:space="preserve">PEVuZE5vdGU+PENpdGU+PEF1dGhvcj5LYWxpPC9BdXRob3I+PFllYXI+MjAxMjwvWWVhcj48UmVj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IGNvbGluLmJlcnJ5QGds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</w:fldData>
        </w:fldChar>
      </w:r>
      <w:r w:rsidR="009A5A3C" w:rsidRPr="000B60AA">
        <w:rPr>
          <w:rFonts w:ascii="Book Antiqua" w:hAnsi="Book Antiqua"/>
        </w:rPr>
        <w:instrText xml:space="preserve"> ADDIN EN.CITE.DATA </w:instrText>
      </w:r>
      <w:r w:rsidR="009A5A3C" w:rsidRPr="000B60AA">
        <w:rPr>
          <w:rFonts w:ascii="Book Antiqua" w:hAnsi="Book Antiqua"/>
        </w:rPr>
      </w:r>
      <w:r w:rsidR="009A5A3C"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74" w:tooltip="Carrick, 2016 #2120" w:history="1">
        <w:r w:rsidR="00E43AE9" w:rsidRPr="000B60AA">
          <w:rPr>
            <w:rFonts w:ascii="Book Antiqua" w:hAnsi="Book Antiqua"/>
            <w:noProof/>
            <w:vertAlign w:val="superscript"/>
          </w:rPr>
          <w:t>74</w:t>
        </w:r>
      </w:hyperlink>
      <w:r w:rsidR="0078453B">
        <w:rPr>
          <w:rFonts w:ascii="Book Antiqua" w:hAnsi="Book Antiqua"/>
          <w:noProof/>
          <w:vertAlign w:val="superscript"/>
        </w:rPr>
        <w:t>,</w:t>
      </w:r>
      <w:hyperlink w:anchor="_ENREF_126" w:tooltip="O'Regan, 2010 #275" w:history="1">
        <w:r w:rsidR="00E43AE9" w:rsidRPr="000B60AA">
          <w:rPr>
            <w:rFonts w:ascii="Book Antiqua" w:hAnsi="Book Antiqua"/>
            <w:noProof/>
            <w:vertAlign w:val="superscript"/>
          </w:rPr>
          <w:t>126-129</w:t>
        </w:r>
      </w:hyperlink>
      <w:r w:rsidRPr="000B60AA">
        <w:rPr>
          <w:rFonts w:ascii="Book Antiqua" w:hAnsi="Book Antiqua"/>
        </w:rPr>
        <w:fldChar w:fldCharType="end"/>
      </w:r>
      <w:r w:rsidR="0078453B">
        <w:rPr>
          <w:rFonts w:ascii="Book Antiqua" w:eastAsia="宋体" w:hAnsi="Book Antiqua" w:hint="eastAsia"/>
          <w:vertAlign w:val="superscript"/>
          <w:lang w:eastAsia="zh-CN"/>
        </w:rPr>
        <w:t>]</w:t>
      </w:r>
      <w:r w:rsidRPr="000B60AA">
        <w:rPr>
          <w:rFonts w:ascii="Book Antiqua" w:hAnsi="Book Antiqua"/>
        </w:rPr>
        <w:t xml:space="preserve"> </w:t>
      </w:r>
      <w:r w:rsidR="00412D00" w:rsidRPr="000B60AA">
        <w:rPr>
          <w:rFonts w:ascii="Book Antiqua" w:hAnsi="Book Antiqua"/>
        </w:rPr>
        <w:t>allow</w:t>
      </w:r>
      <w:r w:rsidRPr="000B60AA">
        <w:rPr>
          <w:rFonts w:ascii="Book Antiqua" w:hAnsi="Book Antiqua"/>
        </w:rPr>
        <w:t xml:space="preserve"> IMH to be quantified without the limitations of T2w-TSE imaging.</w:t>
      </w:r>
      <w:r w:rsidR="000B60AA">
        <w:rPr>
          <w:rFonts w:ascii="Book Antiqua" w:hAnsi="Book Antiqua"/>
        </w:rPr>
        <w:t xml:space="preserve"> </w:t>
      </w:r>
      <w:r w:rsidR="00B11EE4" w:rsidRPr="000B60AA">
        <w:rPr>
          <w:rFonts w:ascii="Book Antiqua" w:hAnsi="Book Antiqua"/>
        </w:rPr>
        <w:t>Initial studies have been promising and shown that these sequences are reproducible and appear more</w:t>
      </w:r>
      <w:r w:rsidR="004D5377" w:rsidRPr="000B60AA">
        <w:rPr>
          <w:rFonts w:ascii="Book Antiqua" w:hAnsi="Book Antiqua"/>
        </w:rPr>
        <w:t xml:space="preserve"> sensitive and accurate than T2w-TSE</w:t>
      </w:r>
      <w:r w:rsidR="00B11EE4" w:rsidRPr="000B60AA">
        <w:rPr>
          <w:rFonts w:ascii="Book Antiqua" w:hAnsi="Book Antiqua"/>
        </w:rPr>
        <w:t xml:space="preserve"> for </w:t>
      </w:r>
      <w:r w:rsidR="001055CA" w:rsidRPr="000B60AA">
        <w:rPr>
          <w:rFonts w:ascii="Book Antiqua" w:hAnsi="Book Antiqua"/>
        </w:rPr>
        <w:t xml:space="preserve">IMH </w:t>
      </w:r>
      <w:proofErr w:type="gramStart"/>
      <w:r w:rsidR="00B11EE4" w:rsidRPr="000B60AA">
        <w:rPr>
          <w:rFonts w:ascii="Book Antiqua" w:hAnsi="Book Antiqua"/>
        </w:rPr>
        <w:t>detection</w:t>
      </w:r>
      <w:r w:rsidR="0078453B">
        <w:rPr>
          <w:rFonts w:ascii="Book Antiqua" w:eastAsia="宋体" w:hAnsi="Book Antiqua" w:hint="eastAsia"/>
          <w:vertAlign w:val="superscript"/>
          <w:lang w:eastAsia="zh-CN"/>
        </w:rPr>
        <w:t>[</w:t>
      </w:r>
      <w:proofErr w:type="gramEnd"/>
      <w:r w:rsidR="000B25DD" w:rsidRPr="000B60AA">
        <w:rPr>
          <w:rFonts w:ascii="Book Antiqua" w:hAnsi="Book Antiqua"/>
        </w:rPr>
        <w:fldChar w:fldCharType="begin">
          <w:fldData xml:space="preserve">PEVuZE5vdGU+PENpdGU+PEF1dGhvcj5PJmFwb3M7UmVnYW48L0F1dGhvcj48WWVhcj4yMDA5PC9Z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</w:fldData>
        </w:fldChar>
      </w:r>
      <w:r w:rsidR="009A5A3C" w:rsidRPr="000B60AA">
        <w:rPr>
          <w:rFonts w:ascii="Book Antiqua" w:hAnsi="Book Antiqua"/>
        </w:rPr>
        <w:instrText xml:space="preserve"> ADDIN EN.CITE </w:instrText>
      </w:r>
      <w:r w:rsidR="009A5A3C" w:rsidRPr="000B60AA">
        <w:rPr>
          <w:rFonts w:ascii="Book Antiqua" w:hAnsi="Book Antiqua"/>
        </w:rPr>
        <w:fldChar w:fldCharType="begin">
          <w:fldData xml:space="preserve">PEVuZE5vdGU+PENpdGU+PEF1dGhvcj5PJmFwb3M7UmVnYW48L0F1dGhvcj48WWVhcj4yMDA5PC9Z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</w:fldData>
        </w:fldChar>
      </w:r>
      <w:r w:rsidR="009A5A3C" w:rsidRPr="000B60AA">
        <w:rPr>
          <w:rFonts w:ascii="Book Antiqua" w:hAnsi="Book Antiqua"/>
        </w:rPr>
        <w:instrText xml:space="preserve"> ADDIN EN.CITE.DATA </w:instrText>
      </w:r>
      <w:r w:rsidR="009A5A3C" w:rsidRPr="000B60AA">
        <w:rPr>
          <w:rFonts w:ascii="Book Antiqua" w:hAnsi="Book Antiqua"/>
        </w:rPr>
      </w:r>
      <w:r w:rsidR="009A5A3C" w:rsidRPr="000B60AA">
        <w:rPr>
          <w:rFonts w:ascii="Book Antiqua" w:hAnsi="Book Antiqua"/>
        </w:rPr>
        <w:fldChar w:fldCharType="end"/>
      </w:r>
      <w:r w:rsidR="000B25DD" w:rsidRPr="000B60AA">
        <w:rPr>
          <w:rFonts w:ascii="Book Antiqua" w:hAnsi="Book Antiqua"/>
        </w:rPr>
      </w:r>
      <w:r w:rsidR="000B25DD" w:rsidRPr="000B60AA">
        <w:rPr>
          <w:rFonts w:ascii="Book Antiqua" w:hAnsi="Book Antiqua"/>
        </w:rPr>
        <w:fldChar w:fldCharType="separate"/>
      </w:r>
      <w:hyperlink w:anchor="_ENREF_126" w:tooltip="O'Regan, 2010 #275" w:history="1">
        <w:r w:rsidR="00E43AE9" w:rsidRPr="000B60AA">
          <w:rPr>
            <w:rFonts w:ascii="Book Antiqua" w:hAnsi="Book Antiqua"/>
            <w:noProof/>
            <w:vertAlign w:val="superscript"/>
          </w:rPr>
          <w:t>126</w:t>
        </w:r>
      </w:hyperlink>
      <w:r w:rsidR="0078453B">
        <w:rPr>
          <w:rFonts w:ascii="Book Antiqua" w:hAnsi="Book Antiqua"/>
          <w:noProof/>
          <w:vertAlign w:val="superscript"/>
        </w:rPr>
        <w:t>,</w:t>
      </w:r>
      <w:hyperlink w:anchor="_ENREF_130" w:tooltip="O'Regan, 2009 #274" w:history="1">
        <w:r w:rsidR="00E43AE9" w:rsidRPr="000B60AA">
          <w:rPr>
            <w:rFonts w:ascii="Book Antiqua" w:hAnsi="Book Antiqua"/>
            <w:noProof/>
            <w:vertAlign w:val="superscript"/>
          </w:rPr>
          <w:t>130</w:t>
        </w:r>
      </w:hyperlink>
      <w:r w:rsidR="0078453B">
        <w:rPr>
          <w:rFonts w:ascii="Book Antiqua" w:hAnsi="Book Antiqua"/>
          <w:noProof/>
          <w:vertAlign w:val="superscript"/>
        </w:rPr>
        <w:t>,</w:t>
      </w:r>
      <w:hyperlink w:anchor="_ENREF_131" w:tooltip="Mather, 2011 #272" w:history="1">
        <w:r w:rsidR="00E43AE9" w:rsidRPr="000B60AA">
          <w:rPr>
            <w:rFonts w:ascii="Book Antiqua" w:hAnsi="Book Antiqua"/>
            <w:noProof/>
            <w:vertAlign w:val="superscript"/>
          </w:rPr>
          <w:t>131</w:t>
        </w:r>
      </w:hyperlink>
      <w:r w:rsidR="000B25DD" w:rsidRPr="000B60AA">
        <w:rPr>
          <w:rFonts w:ascii="Book Antiqua" w:hAnsi="Book Antiqua"/>
        </w:rPr>
        <w:fldChar w:fldCharType="end"/>
      </w:r>
      <w:r w:rsidR="0078453B">
        <w:rPr>
          <w:rFonts w:ascii="Book Antiqua" w:eastAsia="宋体" w:hAnsi="Book Antiqua" w:hint="eastAsia"/>
          <w:vertAlign w:val="superscript"/>
          <w:lang w:eastAsia="zh-CN"/>
        </w:rPr>
        <w:t>]</w:t>
      </w:r>
      <w:r w:rsidR="00B11EE4" w:rsidRPr="000B60AA">
        <w:rPr>
          <w:rFonts w:ascii="Book Antiqua" w:hAnsi="Book Antiqua"/>
        </w:rPr>
        <w:t>.</w:t>
      </w:r>
      <w:r w:rsidR="000B60AA">
        <w:rPr>
          <w:rFonts w:ascii="Book Antiqua" w:hAnsi="Book Antiqua"/>
        </w:rPr>
        <w:t xml:space="preserve"> </w:t>
      </w:r>
      <w:r w:rsidR="00B11EE4" w:rsidRPr="000B60AA">
        <w:rPr>
          <w:rFonts w:ascii="Book Antiqua" w:hAnsi="Book Antiqua"/>
        </w:rPr>
        <w:t>O’Regan</w:t>
      </w:r>
      <w:r w:rsidR="006F5156" w:rsidRPr="006F5156">
        <w:rPr>
          <w:rFonts w:ascii="Book Antiqua" w:eastAsia="宋体" w:hAnsi="Book Antiqua"/>
          <w:i/>
          <w:lang w:eastAsia="zh-CN"/>
        </w:rPr>
        <w:t xml:space="preserve"> </w:t>
      </w:r>
      <w:r w:rsidR="006F5156">
        <w:rPr>
          <w:rFonts w:ascii="Book Antiqua" w:eastAsia="宋体" w:hAnsi="Book Antiqua"/>
          <w:i/>
          <w:lang w:eastAsia="zh-CN"/>
        </w:rPr>
        <w:t xml:space="preserve">et </w:t>
      </w:r>
      <w:proofErr w:type="gramStart"/>
      <w:r w:rsidR="006F5156">
        <w:rPr>
          <w:rFonts w:ascii="Book Antiqua" w:eastAsia="宋体" w:hAnsi="Book Antiqua"/>
          <w:i/>
          <w:lang w:eastAsia="zh-CN"/>
        </w:rPr>
        <w:t>al</w:t>
      </w:r>
      <w:r w:rsidR="006F5156">
        <w:rPr>
          <w:rFonts w:ascii="Book Antiqua" w:eastAsia="宋体" w:hAnsi="Book Antiqua" w:hint="eastAsia"/>
          <w:vertAlign w:val="superscript"/>
          <w:lang w:eastAsia="zh-CN"/>
        </w:rPr>
        <w:t>[</w:t>
      </w:r>
      <w:proofErr w:type="gramEnd"/>
      <w:r w:rsidR="006F5156">
        <w:rPr>
          <w:rFonts w:ascii="Book Antiqua" w:eastAsia="宋体" w:hAnsi="Book Antiqua" w:hint="eastAsia"/>
          <w:vertAlign w:val="superscript"/>
          <w:lang w:eastAsia="zh-CN"/>
        </w:rPr>
        <w:t>126]</w:t>
      </w:r>
      <w:r w:rsidR="00B11EE4" w:rsidRPr="000B60AA">
        <w:rPr>
          <w:rFonts w:ascii="Book Antiqua" w:hAnsi="Book Antiqua"/>
        </w:rPr>
        <w:t xml:space="preserve"> showed that T2* had 100% sensitivity for </w:t>
      </w:r>
      <w:r w:rsidR="001055CA" w:rsidRPr="000B60AA">
        <w:rPr>
          <w:rFonts w:ascii="Book Antiqua" w:hAnsi="Book Antiqua"/>
        </w:rPr>
        <w:t xml:space="preserve">IMH </w:t>
      </w:r>
      <w:r w:rsidR="00B11EE4" w:rsidRPr="000B60AA">
        <w:rPr>
          <w:rFonts w:ascii="Book Antiqua" w:hAnsi="Book Antiqua"/>
        </w:rPr>
        <w:t xml:space="preserve">detection </w:t>
      </w:r>
      <w:r w:rsidR="008E5FAF" w:rsidRPr="000B60AA">
        <w:rPr>
          <w:rFonts w:ascii="Book Antiqua" w:hAnsi="Book Antiqua"/>
        </w:rPr>
        <w:t xml:space="preserve">compared to 90% for T2w-TSE, where the </w:t>
      </w:r>
      <w:r w:rsidR="006F5156">
        <w:rPr>
          <w:rFonts w:ascii="Book Antiqua" w:eastAsia="宋体" w:hAnsi="Book Antiqua"/>
          <w:lang w:eastAsia="zh-CN"/>
        </w:rPr>
        <w:t>“</w:t>
      </w:r>
      <w:r w:rsidR="008E5FAF" w:rsidRPr="000B60AA">
        <w:rPr>
          <w:rFonts w:ascii="Book Antiqua" w:hAnsi="Book Antiqua"/>
        </w:rPr>
        <w:t>gold standard</w:t>
      </w:r>
      <w:r w:rsidR="006F5156">
        <w:rPr>
          <w:rFonts w:ascii="Book Antiqua" w:eastAsia="宋体" w:hAnsi="Book Antiqua"/>
          <w:lang w:eastAsia="zh-CN"/>
        </w:rPr>
        <w:t>”</w:t>
      </w:r>
      <w:r w:rsidR="008E5FAF" w:rsidRPr="000B60AA">
        <w:rPr>
          <w:rFonts w:ascii="Book Antiqua" w:hAnsi="Book Antiqua"/>
        </w:rPr>
        <w:t xml:space="preserve"> was co-localisation with L-MVO</w:t>
      </w:r>
      <w:r w:rsidR="00B11EE4" w:rsidRPr="000B60AA">
        <w:rPr>
          <w:rFonts w:ascii="Book Antiqua" w:hAnsi="Book Antiqua"/>
        </w:rPr>
        <w:t>.</w:t>
      </w:r>
      <w:r w:rsidR="000B60AA">
        <w:rPr>
          <w:rFonts w:ascii="Book Antiqua" w:hAnsi="Book Antiqua"/>
        </w:rPr>
        <w:t xml:space="preserve"> </w:t>
      </w:r>
      <w:r w:rsidR="00A419B1" w:rsidRPr="000B60AA">
        <w:rPr>
          <w:rFonts w:ascii="Book Antiqua" w:hAnsi="Book Antiqua"/>
        </w:rPr>
        <w:t>In canines</w:t>
      </w:r>
      <w:r w:rsidR="009E256E" w:rsidRPr="000B60AA">
        <w:rPr>
          <w:rFonts w:ascii="Book Antiqua" w:hAnsi="Book Antiqua"/>
        </w:rPr>
        <w:t>, T2* in haemorrhagic infarcts closely correlate</w:t>
      </w:r>
      <w:r w:rsidR="001055CA" w:rsidRPr="000B60AA">
        <w:rPr>
          <w:rFonts w:ascii="Book Antiqua" w:hAnsi="Book Antiqua"/>
        </w:rPr>
        <w:t>s</w:t>
      </w:r>
      <w:r w:rsidR="009E256E" w:rsidRPr="000B60AA">
        <w:rPr>
          <w:rFonts w:ascii="Book Antiqua" w:hAnsi="Book Antiqua"/>
        </w:rPr>
        <w:t xml:space="preserve"> with </w:t>
      </w:r>
      <w:r w:rsidR="004025FB" w:rsidRPr="000B60AA">
        <w:rPr>
          <w:rFonts w:ascii="Book Antiqua" w:hAnsi="Book Antiqua"/>
        </w:rPr>
        <w:t>iron levels on spectrometry</w:t>
      </w:r>
      <w:r w:rsidR="00A419B1" w:rsidRPr="000B60AA">
        <w:rPr>
          <w:rFonts w:ascii="Book Antiqua" w:hAnsi="Book Antiqua"/>
        </w:rPr>
        <w:t>, and T2*-detected IMH</w:t>
      </w:r>
      <w:r w:rsidR="004025FB" w:rsidRPr="000B60AA">
        <w:rPr>
          <w:rFonts w:ascii="Book Antiqua" w:hAnsi="Book Antiqua"/>
        </w:rPr>
        <w:t xml:space="preserve"> </w:t>
      </w:r>
      <w:r w:rsidR="009E256E" w:rsidRPr="000B60AA">
        <w:rPr>
          <w:rFonts w:ascii="Book Antiqua" w:hAnsi="Book Antiqua"/>
        </w:rPr>
        <w:t>co-localise</w:t>
      </w:r>
      <w:r w:rsidR="00A419B1" w:rsidRPr="000B60AA">
        <w:rPr>
          <w:rFonts w:ascii="Book Antiqua" w:hAnsi="Book Antiqua"/>
        </w:rPr>
        <w:t>s</w:t>
      </w:r>
      <w:r w:rsidR="009E256E" w:rsidRPr="000B60AA">
        <w:rPr>
          <w:rFonts w:ascii="Book Antiqua" w:hAnsi="Book Antiqua"/>
        </w:rPr>
        <w:t xml:space="preserve"> with iron deposition on Perl’s </w:t>
      </w:r>
      <w:proofErr w:type="gramStart"/>
      <w:r w:rsidR="009E256E" w:rsidRPr="000B60AA">
        <w:rPr>
          <w:rFonts w:ascii="Book Antiqua" w:hAnsi="Book Antiqua"/>
        </w:rPr>
        <w:t>staining</w:t>
      </w:r>
      <w:r w:rsidR="006F5156">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32" \o "Kali, 2013 #1788"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LYWxpPC9BdXRob3I+PFllYXI+MjAxMzwvWWVhcj48UmVj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LYWxpPC9BdXRob3I+PFllYXI+MjAxMzwvWWVhcj48UmVj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32</w:t>
      </w:r>
      <w:r w:rsidR="00E43AE9" w:rsidRPr="000B60AA">
        <w:rPr>
          <w:rFonts w:ascii="Book Antiqua" w:hAnsi="Book Antiqua"/>
        </w:rPr>
        <w:fldChar w:fldCharType="end"/>
      </w:r>
      <w:r w:rsidR="000B60AA" w:rsidRPr="000B60AA">
        <w:rPr>
          <w:rFonts w:ascii="Book Antiqua" w:hAnsi="Book Antiqua"/>
        </w:rPr>
        <w:fldChar w:fldCharType="end"/>
      </w:r>
      <w:r w:rsidR="006F5156">
        <w:rPr>
          <w:rFonts w:ascii="Book Antiqua" w:eastAsia="宋体" w:hAnsi="Book Antiqua" w:hint="eastAsia"/>
          <w:vertAlign w:val="superscript"/>
          <w:lang w:eastAsia="zh-CN"/>
        </w:rPr>
        <w:t>]</w:t>
      </w:r>
      <w:r w:rsidR="004025FB" w:rsidRPr="000B60AA">
        <w:rPr>
          <w:rFonts w:ascii="Book Antiqua" w:hAnsi="Book Antiqua"/>
        </w:rPr>
        <w:t xml:space="preserve"> and extravasated erythrocytes on Haematoxylin-Eosin staining</w:t>
      </w:r>
      <w:r w:rsidR="006F5156">
        <w:rPr>
          <w:rFonts w:ascii="Book Antiqua" w:eastAsia="宋体" w:hAnsi="Book Antiqua" w:hint="eastAsia"/>
          <w:vertAlign w:val="superscript"/>
          <w:lang w:eastAsia="zh-CN"/>
        </w:rPr>
        <w:t>[</w:t>
      </w:r>
      <w:hyperlink w:anchor="_ENREF_128" w:tooltip="Kali, 2013 #1787" w:history="1">
        <w:r w:rsidR="00E43AE9" w:rsidRPr="000B60AA">
          <w:rPr>
            <w:rFonts w:ascii="Book Antiqua" w:hAnsi="Book Antiqua"/>
          </w:rPr>
          <w:fldChar w:fldCharType="begin">
            <w:fldData xml:space="preserve">PEVuZE5vdGU+PENpdGU+PEF1dGhvcj5LYWxpPC9BdXRob3I+PFllYXI+MjAxMzwvWWVhcj48UmVj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LYWxpPC9BdXRob3I+PFllYXI+MjAxMzwvWWVhcj48UmVj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28</w:t>
        </w:r>
        <w:r w:rsidR="00E43AE9" w:rsidRPr="000B60AA">
          <w:rPr>
            <w:rFonts w:ascii="Book Antiqua" w:hAnsi="Book Antiqua"/>
          </w:rPr>
          <w:fldChar w:fldCharType="end"/>
        </w:r>
      </w:hyperlink>
      <w:r w:rsidR="006F5156">
        <w:rPr>
          <w:rFonts w:ascii="Book Antiqua" w:eastAsia="宋体" w:hAnsi="Book Antiqua" w:hint="eastAsia"/>
          <w:vertAlign w:val="superscript"/>
          <w:lang w:eastAsia="zh-CN"/>
        </w:rPr>
        <w:t>]</w:t>
      </w:r>
      <w:r w:rsidR="00F177BF" w:rsidRPr="000B60AA">
        <w:rPr>
          <w:rFonts w:ascii="Book Antiqua" w:hAnsi="Book Antiqua"/>
        </w:rPr>
        <w:t>.</w:t>
      </w:r>
      <w:r w:rsidR="000B60AA">
        <w:rPr>
          <w:rFonts w:ascii="Book Antiqua" w:hAnsi="Book Antiqua"/>
        </w:rPr>
        <w:t xml:space="preserve"> </w:t>
      </w:r>
      <w:r w:rsidR="00F177BF" w:rsidRPr="000B60AA">
        <w:rPr>
          <w:rFonts w:ascii="Book Antiqua" w:hAnsi="Book Antiqua"/>
        </w:rPr>
        <w:t xml:space="preserve">In pigs, regions of IMH on T2* imaging </w:t>
      </w:r>
      <w:r w:rsidR="00324E3B" w:rsidRPr="000B60AA">
        <w:rPr>
          <w:rFonts w:ascii="Book Antiqua" w:hAnsi="Book Antiqua"/>
        </w:rPr>
        <w:t xml:space="preserve">showed </w:t>
      </w:r>
      <w:r w:rsidR="00F177BF" w:rsidRPr="000B60AA">
        <w:rPr>
          <w:rFonts w:ascii="Book Antiqua" w:hAnsi="Book Antiqua"/>
        </w:rPr>
        <w:t xml:space="preserve">vessel </w:t>
      </w:r>
      <w:r w:rsidR="00901A01" w:rsidRPr="000B60AA">
        <w:rPr>
          <w:rFonts w:ascii="Book Antiqua" w:hAnsi="Book Antiqua"/>
        </w:rPr>
        <w:t xml:space="preserve">degeneration and iron </w:t>
      </w:r>
      <w:proofErr w:type="gramStart"/>
      <w:r w:rsidR="00901A01" w:rsidRPr="000B60AA">
        <w:rPr>
          <w:rFonts w:ascii="Book Antiqua" w:hAnsi="Book Antiqua"/>
        </w:rPr>
        <w:t>deposition</w:t>
      </w:r>
      <w:r w:rsidR="006F5156">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8" \o "Ghugre, 2011 #1554"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HaHVncmU8L0F1dGhvcj48WWVhcj4yMDExPC9ZZWFyPjxS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HaHVncmU8L0F1dGhvcj48WWVhcj4yMDExPC9ZZWFyPjxS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8</w:t>
      </w:r>
      <w:r w:rsidR="00E43AE9" w:rsidRPr="000B60AA">
        <w:rPr>
          <w:rFonts w:ascii="Book Antiqua" w:hAnsi="Book Antiqua"/>
        </w:rPr>
        <w:fldChar w:fldCharType="end"/>
      </w:r>
      <w:r w:rsidR="000B60AA" w:rsidRPr="000B60AA">
        <w:rPr>
          <w:rFonts w:ascii="Book Antiqua" w:hAnsi="Book Antiqua"/>
        </w:rPr>
        <w:fldChar w:fldCharType="end"/>
      </w:r>
      <w:r w:rsidR="006F5156">
        <w:rPr>
          <w:rFonts w:ascii="Book Antiqua" w:eastAsia="宋体" w:hAnsi="Book Antiqua" w:hint="eastAsia"/>
          <w:vertAlign w:val="superscript"/>
          <w:lang w:eastAsia="zh-CN"/>
        </w:rPr>
        <w:t>]</w:t>
      </w:r>
      <w:r w:rsidR="00901A01" w:rsidRPr="000B60AA">
        <w:rPr>
          <w:rFonts w:ascii="Book Antiqua" w:hAnsi="Book Antiqua"/>
        </w:rPr>
        <w:t>.</w:t>
      </w:r>
      <w:r w:rsidR="000B60AA">
        <w:rPr>
          <w:rFonts w:ascii="Book Antiqua" w:hAnsi="Book Antiqua"/>
        </w:rPr>
        <w:t xml:space="preserve"> </w:t>
      </w:r>
    </w:p>
    <w:p w14:paraId="3ABDF610" w14:textId="01D2D367" w:rsidR="00F177BF" w:rsidRPr="000B60AA" w:rsidRDefault="00F177BF" w:rsidP="006F5156">
      <w:pPr>
        <w:spacing w:line="360" w:lineRule="auto"/>
        <w:ind w:firstLineChars="100" w:firstLine="240"/>
        <w:jc w:val="both"/>
        <w:rPr>
          <w:rFonts w:ascii="Book Antiqua" w:hAnsi="Book Antiqua"/>
        </w:rPr>
      </w:pPr>
      <w:r w:rsidRPr="000B60AA">
        <w:rPr>
          <w:rFonts w:ascii="Book Antiqua" w:hAnsi="Book Antiqua"/>
        </w:rPr>
        <w:t xml:space="preserve">There is a paucity of data </w:t>
      </w:r>
      <w:r w:rsidR="002A6780" w:rsidRPr="000B60AA">
        <w:rPr>
          <w:rFonts w:ascii="Book Antiqua" w:hAnsi="Book Antiqua"/>
        </w:rPr>
        <w:t xml:space="preserve">on </w:t>
      </w:r>
      <w:r w:rsidRPr="000B60AA">
        <w:rPr>
          <w:rFonts w:ascii="Book Antiqua" w:hAnsi="Book Antiqua"/>
        </w:rPr>
        <w:t>temporal changes in CMR-detected IMH.</w:t>
      </w:r>
      <w:r w:rsidR="002A6780" w:rsidRPr="000B60AA">
        <w:rPr>
          <w:rFonts w:ascii="Book Antiqua" w:hAnsi="Book Antiqua"/>
        </w:rPr>
        <w:t xml:space="preserve"> </w:t>
      </w:r>
      <w:r w:rsidRPr="000B60AA">
        <w:rPr>
          <w:rFonts w:ascii="Book Antiqua" w:hAnsi="Book Antiqua"/>
        </w:rPr>
        <w:t>Mather</w:t>
      </w:r>
      <w:r w:rsidR="006F5156">
        <w:rPr>
          <w:rFonts w:ascii="Book Antiqua" w:eastAsia="宋体" w:hAnsi="Book Antiqua" w:hint="eastAsia"/>
          <w:lang w:eastAsia="zh-CN"/>
        </w:rPr>
        <w:t xml:space="preserve"> </w:t>
      </w:r>
      <w:r w:rsidR="006F5156">
        <w:rPr>
          <w:rFonts w:ascii="Book Antiqua" w:eastAsia="宋体" w:hAnsi="Book Antiqua"/>
          <w:i/>
          <w:lang w:eastAsia="zh-CN"/>
        </w:rPr>
        <w:t>et al</w:t>
      </w:r>
      <w:r w:rsidR="006F5156">
        <w:rPr>
          <w:rFonts w:ascii="Book Antiqua" w:eastAsia="宋体" w:hAnsi="Book Antiqua" w:hint="eastAsia"/>
          <w:vertAlign w:val="superscript"/>
          <w:lang w:eastAsia="zh-CN"/>
        </w:rPr>
        <w:t>[</w:t>
      </w:r>
      <w:hyperlink w:anchor="_ENREF_18" w:tooltip="Mather, 2011 #903"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ather&lt;/Author&gt;&lt;Year&gt;2011&lt;/Year&gt;&lt;RecNum&gt;903&lt;/RecNum&gt;&lt;DisplayText&gt;&lt;style face="superscript"&gt;18&lt;/style&gt;&lt;/DisplayText&gt;&lt;record&gt;&lt;rec-number&gt;903&lt;/rec-number&gt;&lt;foreign-keys&gt;&lt;key app="EN" db-id="zzst0pe9v92wx6eaxf6pwstvvxxs0tzd5rfr"&gt;903&lt;/key&gt;&lt;/foreign-keys&gt;&lt;ref-type name="Journal Article"&gt;17&lt;/ref-type&gt;&lt;contributors&gt;&lt;authors&gt;&lt;author&gt;Mather, Adam N&lt;/author&gt;&lt;author&gt;Fairbairn, Timothy A&lt;/author&gt;&lt;author&gt;Artis, Nigel J&lt;/author&gt;&lt;author&gt;Greenwood, John P&lt;/author&gt;&lt;/authors&gt;&lt;/contributors&gt;&lt;titles&gt;&lt;title&gt;Timing of Cardiovascular MR Imaging after Acute Myocardial Infarction : Effect on Estimates of Infarct Characteristics and Prediction of Late Ventricular Remodeling&lt;/title&gt;&lt;secondary-title&gt;Radiology&lt;/secondary-title&gt;&lt;/titles&gt;&lt;periodical&gt;&lt;full-title&gt;Radiology&lt;/full-title&gt;&lt;/periodical&gt;&lt;pages&gt;116-26&lt;/pages&gt;&lt;volume&gt;261&lt;/volume&gt;&lt;dates&gt;&lt;year&gt;2011&lt;/year&gt;&lt;/dates&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8</w:t>
        </w:r>
        <w:r w:rsidR="00E43AE9" w:rsidRPr="000B60AA">
          <w:rPr>
            <w:rFonts w:ascii="Book Antiqua" w:hAnsi="Book Antiqua"/>
          </w:rPr>
          <w:fldChar w:fldCharType="end"/>
        </w:r>
      </w:hyperlink>
      <w:r w:rsidR="006F5156">
        <w:rPr>
          <w:rFonts w:ascii="Book Antiqua" w:eastAsia="宋体" w:hAnsi="Book Antiqua" w:hint="eastAsia"/>
          <w:vertAlign w:val="superscript"/>
          <w:lang w:eastAsia="zh-CN"/>
        </w:rPr>
        <w:t>]</w:t>
      </w:r>
      <w:r w:rsidRPr="000B60AA">
        <w:rPr>
          <w:rFonts w:ascii="Book Antiqua" w:hAnsi="Book Antiqua"/>
        </w:rPr>
        <w:t xml:space="preserve"> </w:t>
      </w:r>
      <w:r w:rsidR="00EA6D16" w:rsidRPr="000B60AA">
        <w:rPr>
          <w:rFonts w:ascii="Book Antiqua" w:hAnsi="Book Antiqua"/>
        </w:rPr>
        <w:t xml:space="preserve">showed </w:t>
      </w:r>
      <w:r w:rsidRPr="000B60AA">
        <w:rPr>
          <w:rFonts w:ascii="Book Antiqua" w:hAnsi="Book Antiqua"/>
        </w:rPr>
        <w:t>that IMH on T2w-TSE was present in 33% of patients</w:t>
      </w:r>
      <w:r w:rsidR="00841E47" w:rsidRPr="000B60AA">
        <w:rPr>
          <w:rFonts w:ascii="Book Antiqua" w:hAnsi="Book Antiqua"/>
        </w:rPr>
        <w:t>,</w:t>
      </w:r>
      <w:r w:rsidRPr="000B60AA">
        <w:rPr>
          <w:rFonts w:ascii="Book Antiqua" w:hAnsi="Book Antiqua"/>
        </w:rPr>
        <w:t xml:space="preserve"> </w:t>
      </w:r>
      <w:r w:rsidR="00901A01" w:rsidRPr="000B60AA">
        <w:rPr>
          <w:rFonts w:ascii="Book Antiqua" w:hAnsi="Book Antiqua"/>
        </w:rPr>
        <w:t>with</w:t>
      </w:r>
      <w:r w:rsidRPr="000B60AA">
        <w:rPr>
          <w:rFonts w:ascii="Book Antiqua" w:hAnsi="Book Antiqua"/>
        </w:rPr>
        <w:t xml:space="preserve"> maximal extent at 48 h post PPCI</w:t>
      </w:r>
      <w:r w:rsidR="00A5101D" w:rsidRPr="000B60AA">
        <w:rPr>
          <w:rFonts w:ascii="Book Antiqua" w:hAnsi="Book Antiqua"/>
        </w:rPr>
        <w:t xml:space="preserve"> </w:t>
      </w:r>
      <w:r w:rsidR="00841E47" w:rsidRPr="000B60AA">
        <w:rPr>
          <w:rFonts w:ascii="Book Antiqua" w:hAnsi="Book Antiqua"/>
        </w:rPr>
        <w:t>and progressively resolution by 3 mo</w:t>
      </w:r>
      <w:r w:rsidRPr="000B60AA">
        <w:rPr>
          <w:rFonts w:ascii="Book Antiqua" w:hAnsi="Book Antiqua"/>
        </w:rPr>
        <w:t>.</w:t>
      </w:r>
      <w:r w:rsidR="000B60AA">
        <w:rPr>
          <w:rFonts w:ascii="Book Antiqua" w:hAnsi="Book Antiqua"/>
        </w:rPr>
        <w:t xml:space="preserve"> </w:t>
      </w:r>
      <w:r w:rsidR="00CE4FF5" w:rsidRPr="000B60AA">
        <w:rPr>
          <w:rFonts w:ascii="Book Antiqua" w:hAnsi="Book Antiqua"/>
        </w:rPr>
        <w:t>Carrick</w:t>
      </w:r>
      <w:r w:rsidR="006F5156">
        <w:rPr>
          <w:rFonts w:ascii="Book Antiqua" w:eastAsia="宋体" w:hAnsi="Book Antiqua" w:hint="eastAsia"/>
          <w:lang w:eastAsia="zh-CN"/>
        </w:rPr>
        <w:t xml:space="preserve"> </w:t>
      </w:r>
      <w:r w:rsidR="006F5156">
        <w:rPr>
          <w:rFonts w:ascii="Book Antiqua" w:eastAsia="宋体" w:hAnsi="Book Antiqua" w:hint="eastAsia"/>
          <w:i/>
          <w:lang w:eastAsia="zh-CN"/>
        </w:rPr>
        <w:t>et al</w:t>
      </w:r>
      <w:r w:rsidR="006F5156">
        <w:rPr>
          <w:rFonts w:ascii="Book Antiqua" w:eastAsia="宋体" w:hAnsi="Book Antiqua" w:hint="eastAsia"/>
          <w:vertAlign w:val="superscript"/>
          <w:lang w:eastAsia="zh-CN"/>
        </w:rPr>
        <w:t>[</w:t>
      </w:r>
      <w:hyperlink w:anchor="_ENREF_74" w:tooltip="Carrick, 2016 #2120" w:history="1">
        <w:r w:rsidR="00E43AE9" w:rsidRPr="000B60AA">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74</w:t>
        </w:r>
        <w:r w:rsidR="00E43AE9" w:rsidRPr="000B60AA">
          <w:rPr>
            <w:rFonts w:ascii="Book Antiqua" w:hAnsi="Book Antiqua"/>
          </w:rPr>
          <w:fldChar w:fldCharType="end"/>
        </w:r>
      </w:hyperlink>
      <w:r w:rsidR="006F5156">
        <w:rPr>
          <w:rFonts w:ascii="Book Antiqua" w:eastAsia="宋体" w:hAnsi="Book Antiqua" w:hint="eastAsia"/>
          <w:vertAlign w:val="superscript"/>
          <w:lang w:eastAsia="zh-CN"/>
        </w:rPr>
        <w:t>]</w:t>
      </w:r>
      <w:r w:rsidR="00CE4FF5" w:rsidRPr="000B60AA">
        <w:rPr>
          <w:rFonts w:ascii="Book Antiqua" w:hAnsi="Book Antiqua"/>
        </w:rPr>
        <w:t xml:space="preserve"> recently demonstrated that the incidence and extent of IMH on T2* increased between 8 h and 3 d post PPCI.</w:t>
      </w:r>
      <w:r w:rsidR="000B60AA">
        <w:rPr>
          <w:rFonts w:ascii="Book Antiqua" w:hAnsi="Book Antiqua"/>
        </w:rPr>
        <w:t xml:space="preserve"> </w:t>
      </w:r>
      <w:r w:rsidR="00026594" w:rsidRPr="000B60AA">
        <w:rPr>
          <w:rFonts w:ascii="Book Antiqua" w:hAnsi="Book Antiqua"/>
        </w:rPr>
        <w:t>It</w:t>
      </w:r>
      <w:r w:rsidR="00CE4FF5" w:rsidRPr="000B60AA">
        <w:rPr>
          <w:rFonts w:ascii="Book Antiqua" w:hAnsi="Book Antiqua"/>
        </w:rPr>
        <w:t xml:space="preserve">s extent was significantly lower at 10 d and was </w:t>
      </w:r>
      <w:r w:rsidR="00026594" w:rsidRPr="000B60AA">
        <w:rPr>
          <w:rFonts w:ascii="Book Antiqua" w:hAnsi="Book Antiqua"/>
        </w:rPr>
        <w:t>seen</w:t>
      </w:r>
      <w:r w:rsidR="00CE4FF5" w:rsidRPr="000B60AA">
        <w:rPr>
          <w:rFonts w:ascii="Book Antiqua" w:hAnsi="Book Antiqua"/>
        </w:rPr>
        <w:t xml:space="preserve"> in only 13% of patients at 7 </w:t>
      </w:r>
      <w:proofErr w:type="gramStart"/>
      <w:r w:rsidR="00CE4FF5" w:rsidRPr="000B60AA">
        <w:rPr>
          <w:rFonts w:ascii="Book Antiqua" w:hAnsi="Book Antiqua"/>
        </w:rPr>
        <w:t>mo</w:t>
      </w:r>
      <w:proofErr w:type="gramEnd"/>
      <w:r w:rsidR="00CE4FF5" w:rsidRPr="000B60AA">
        <w:rPr>
          <w:rFonts w:ascii="Book Antiqua" w:hAnsi="Book Antiqua"/>
        </w:rPr>
        <w:t>.</w:t>
      </w:r>
      <w:r w:rsidR="000B60AA">
        <w:rPr>
          <w:rFonts w:ascii="Book Antiqua" w:hAnsi="Book Antiqua"/>
        </w:rPr>
        <w:t xml:space="preserve"> </w:t>
      </w:r>
      <w:r w:rsidR="00BA6D76" w:rsidRPr="000B60AA">
        <w:rPr>
          <w:rFonts w:ascii="Book Antiqua" w:hAnsi="Book Antiqua"/>
        </w:rPr>
        <w:t xml:space="preserve">The </w:t>
      </w:r>
      <w:r w:rsidR="00026594" w:rsidRPr="000B60AA">
        <w:rPr>
          <w:rFonts w:ascii="Book Antiqua" w:hAnsi="Book Antiqua"/>
        </w:rPr>
        <w:t>authors</w:t>
      </w:r>
      <w:r w:rsidR="00BA6D76" w:rsidRPr="000B60AA">
        <w:rPr>
          <w:rFonts w:ascii="Book Antiqua" w:hAnsi="Book Antiqua"/>
        </w:rPr>
        <w:t xml:space="preserve"> also found that MVO was present in all patient</w:t>
      </w:r>
      <w:r w:rsidR="001A5C7B" w:rsidRPr="000B60AA">
        <w:rPr>
          <w:rFonts w:ascii="Book Antiqua" w:hAnsi="Book Antiqua"/>
        </w:rPr>
        <w:t>s</w:t>
      </w:r>
      <w:r w:rsidR="00BA6D76" w:rsidRPr="000B60AA">
        <w:rPr>
          <w:rFonts w:ascii="Book Antiqua" w:hAnsi="Book Antiqua"/>
        </w:rPr>
        <w:t xml:space="preserve"> with IMH, and its extent peaked earlier at 8 h suggesting that IMH is a</w:t>
      </w:r>
      <w:r w:rsidR="005D70B4" w:rsidRPr="000B60AA">
        <w:rPr>
          <w:rFonts w:ascii="Book Antiqua" w:hAnsi="Book Antiqua"/>
        </w:rPr>
        <w:t>n</w:t>
      </w:r>
      <w:r w:rsidR="00BA6D76" w:rsidRPr="000B60AA">
        <w:rPr>
          <w:rFonts w:ascii="Book Antiqua" w:hAnsi="Book Antiqua"/>
        </w:rPr>
        <w:t xml:space="preserve"> </w:t>
      </w:r>
      <w:r w:rsidR="00844481" w:rsidRPr="000B60AA">
        <w:rPr>
          <w:rFonts w:ascii="Book Antiqua" w:hAnsi="Book Antiqua"/>
        </w:rPr>
        <w:t xml:space="preserve">ensuing </w:t>
      </w:r>
      <w:r w:rsidR="00BA6D76" w:rsidRPr="000B60AA">
        <w:rPr>
          <w:rFonts w:ascii="Book Antiqua" w:hAnsi="Book Antiqua"/>
        </w:rPr>
        <w:t>reperfusion injury in regions of MVO.</w:t>
      </w:r>
    </w:p>
    <w:p w14:paraId="57F18DC1" w14:textId="77777777" w:rsidR="00E75A17" w:rsidRPr="006F5156" w:rsidRDefault="00E75A17" w:rsidP="000B60AA">
      <w:pPr>
        <w:spacing w:line="360" w:lineRule="auto"/>
        <w:jc w:val="both"/>
        <w:rPr>
          <w:rFonts w:ascii="Book Antiqua" w:hAnsi="Book Antiqua"/>
        </w:rPr>
      </w:pPr>
    </w:p>
    <w:p w14:paraId="1E0FC4B1" w14:textId="6BB5B74F" w:rsidR="007607AF" w:rsidRPr="006F5156" w:rsidRDefault="00630083" w:rsidP="000B60AA">
      <w:pPr>
        <w:pStyle w:val="4"/>
        <w:jc w:val="both"/>
        <w:rPr>
          <w:rFonts w:ascii="Book Antiqua" w:hAnsi="Book Antiqua"/>
          <w:i/>
          <w:szCs w:val="24"/>
        </w:rPr>
      </w:pPr>
      <w:bookmarkStart w:id="162" w:name="_Toc262158445"/>
      <w:bookmarkStart w:id="163" w:name="_Toc262161466"/>
      <w:bookmarkStart w:id="164" w:name="_Toc262161525"/>
      <w:bookmarkStart w:id="165" w:name="_Toc262161584"/>
      <w:bookmarkStart w:id="166" w:name="_Toc262161680"/>
      <w:bookmarkStart w:id="167" w:name="_Toc312061061"/>
      <w:bookmarkStart w:id="168" w:name="_Toc312253097"/>
      <w:bookmarkStart w:id="169" w:name="_Toc312254079"/>
      <w:r w:rsidRPr="006F5156">
        <w:rPr>
          <w:rFonts w:ascii="Book Antiqua" w:hAnsi="Book Antiqua"/>
          <w:i/>
          <w:szCs w:val="24"/>
        </w:rPr>
        <w:lastRenderedPageBreak/>
        <w:t>CMR</w:t>
      </w:r>
      <w:r w:rsidR="007607AF" w:rsidRPr="006F5156">
        <w:rPr>
          <w:rFonts w:ascii="Book Antiqua" w:hAnsi="Book Antiqua"/>
          <w:i/>
          <w:szCs w:val="24"/>
        </w:rPr>
        <w:t xml:space="preserve"> </w:t>
      </w:r>
      <w:r w:rsidR="001259E8" w:rsidRPr="006F5156">
        <w:rPr>
          <w:rFonts w:ascii="Book Antiqua" w:hAnsi="Book Antiqua"/>
          <w:i/>
          <w:szCs w:val="24"/>
        </w:rPr>
        <w:t>IMH</w:t>
      </w:r>
      <w:r w:rsidR="007607AF" w:rsidRPr="006F5156">
        <w:rPr>
          <w:rFonts w:ascii="Book Antiqua" w:hAnsi="Book Antiqua"/>
          <w:i/>
          <w:szCs w:val="24"/>
        </w:rPr>
        <w:t xml:space="preserve"> as a predictor of LV function and remodelling</w:t>
      </w:r>
      <w:r w:rsidR="00C94927" w:rsidRPr="006F5156">
        <w:rPr>
          <w:rFonts w:ascii="Book Antiqua" w:hAnsi="Book Antiqua"/>
          <w:i/>
          <w:szCs w:val="24"/>
        </w:rPr>
        <w:t xml:space="preserve"> </w:t>
      </w:r>
      <w:r w:rsidR="001A6C42" w:rsidRPr="006F5156">
        <w:rPr>
          <w:rFonts w:ascii="Book Antiqua" w:hAnsi="Book Antiqua"/>
          <w:i/>
          <w:szCs w:val="24"/>
        </w:rPr>
        <w:t xml:space="preserve">in </w:t>
      </w:r>
      <w:r w:rsidR="006F5156">
        <w:rPr>
          <w:rFonts w:ascii="Book Antiqua" w:eastAsia="宋体" w:hAnsi="Book Antiqua" w:hint="eastAsia"/>
          <w:i/>
          <w:szCs w:val="24"/>
          <w:lang w:eastAsia="zh-CN"/>
        </w:rPr>
        <w:t>A</w:t>
      </w:r>
      <w:r w:rsidR="00320BC4" w:rsidRPr="006F5156">
        <w:rPr>
          <w:rFonts w:ascii="Book Antiqua" w:hAnsi="Book Antiqua"/>
          <w:i/>
          <w:szCs w:val="24"/>
        </w:rPr>
        <w:t>MI</w:t>
      </w:r>
      <w:bookmarkEnd w:id="162"/>
      <w:bookmarkEnd w:id="163"/>
      <w:bookmarkEnd w:id="164"/>
      <w:bookmarkEnd w:id="165"/>
      <w:bookmarkEnd w:id="166"/>
      <w:bookmarkEnd w:id="167"/>
      <w:bookmarkEnd w:id="168"/>
      <w:bookmarkEnd w:id="169"/>
    </w:p>
    <w:p w14:paraId="6FAA3176" w14:textId="557155AB" w:rsidR="009308FF" w:rsidRPr="000B60AA" w:rsidRDefault="007A17C6" w:rsidP="000B60AA">
      <w:pPr>
        <w:spacing w:line="360" w:lineRule="auto"/>
        <w:jc w:val="both"/>
        <w:rPr>
          <w:rFonts w:ascii="Book Antiqua" w:hAnsi="Book Antiqua"/>
        </w:rPr>
      </w:pPr>
      <w:r w:rsidRPr="000B60AA">
        <w:rPr>
          <w:rFonts w:ascii="Book Antiqua" w:hAnsi="Book Antiqua"/>
        </w:rPr>
        <w:t>There is a small evidence base</w:t>
      </w:r>
      <w:r w:rsidR="00F9146E" w:rsidRPr="000B60AA">
        <w:rPr>
          <w:rFonts w:ascii="Book Antiqua" w:hAnsi="Book Antiqua"/>
        </w:rPr>
        <w:t xml:space="preserve"> </w:t>
      </w:r>
      <w:r w:rsidR="00E2666F" w:rsidRPr="000B60AA">
        <w:rPr>
          <w:rFonts w:ascii="Book Antiqua" w:hAnsi="Book Antiqua"/>
        </w:rPr>
        <w:t xml:space="preserve">demonstrating that IMH is a strong univariate predictor of medium-term impaired LV function and remodelling, however multivariate analysis reveals mixed results, with some studies suggesting no </w:t>
      </w:r>
      <w:r w:rsidR="00EF1021" w:rsidRPr="000B60AA">
        <w:rPr>
          <w:rFonts w:ascii="Book Antiqua" w:hAnsi="Book Antiqua"/>
        </w:rPr>
        <w:t>i</w:t>
      </w:r>
      <w:r w:rsidR="00E2666F" w:rsidRPr="000B60AA">
        <w:rPr>
          <w:rFonts w:ascii="Book Antiqua" w:hAnsi="Book Antiqua"/>
        </w:rPr>
        <w:t xml:space="preserve">ncremental predictive value </w:t>
      </w:r>
      <w:r w:rsidR="004D57AE" w:rsidRPr="000B60AA">
        <w:rPr>
          <w:rFonts w:ascii="Book Antiqua" w:hAnsi="Book Antiqua"/>
        </w:rPr>
        <w:t xml:space="preserve">of IMH </w:t>
      </w:r>
      <w:r w:rsidR="00E2666F" w:rsidRPr="000B60AA">
        <w:rPr>
          <w:rFonts w:ascii="Book Antiqua" w:hAnsi="Book Antiqua"/>
        </w:rPr>
        <w:t>over MVO and IS</w:t>
      </w:r>
      <w:r w:rsidR="004D57AE" w:rsidRPr="000B60AA">
        <w:rPr>
          <w:rFonts w:ascii="Book Antiqua" w:hAnsi="Book Antiqua"/>
        </w:rPr>
        <w:t xml:space="preserve"> (Table 11). </w:t>
      </w:r>
    </w:p>
    <w:p w14:paraId="636D022F" w14:textId="77777777" w:rsidR="009308FF" w:rsidRPr="000B60AA" w:rsidRDefault="009308FF" w:rsidP="000B60AA">
      <w:pPr>
        <w:spacing w:line="360" w:lineRule="auto"/>
        <w:jc w:val="both"/>
        <w:rPr>
          <w:rFonts w:ascii="Book Antiqua" w:hAnsi="Book Antiqua"/>
        </w:rPr>
      </w:pPr>
    </w:p>
    <w:p w14:paraId="67F9C247" w14:textId="35462F6F" w:rsidR="009308FF" w:rsidRPr="006F5156" w:rsidRDefault="009308FF" w:rsidP="000B60AA">
      <w:pPr>
        <w:pStyle w:val="4"/>
        <w:jc w:val="both"/>
        <w:rPr>
          <w:rFonts w:ascii="Book Antiqua" w:hAnsi="Book Antiqua"/>
          <w:i/>
          <w:szCs w:val="24"/>
        </w:rPr>
      </w:pPr>
      <w:r w:rsidRPr="006F5156">
        <w:rPr>
          <w:rFonts w:ascii="Book Antiqua" w:hAnsi="Book Antiqua"/>
          <w:i/>
          <w:szCs w:val="24"/>
        </w:rPr>
        <w:t>Prognostic importance of CMR</w:t>
      </w:r>
      <w:r w:rsidR="001259E8" w:rsidRPr="006F5156">
        <w:rPr>
          <w:rFonts w:ascii="Book Antiqua" w:hAnsi="Book Antiqua"/>
          <w:i/>
          <w:szCs w:val="24"/>
        </w:rPr>
        <w:t xml:space="preserve"> IMH</w:t>
      </w:r>
      <w:r w:rsidRPr="006F5156">
        <w:rPr>
          <w:rFonts w:ascii="Book Antiqua" w:hAnsi="Book Antiqua"/>
          <w:i/>
          <w:szCs w:val="24"/>
        </w:rPr>
        <w:t xml:space="preserve"> in </w:t>
      </w:r>
      <w:r w:rsidR="00320BC4" w:rsidRPr="006F5156">
        <w:rPr>
          <w:rFonts w:ascii="Book Antiqua" w:hAnsi="Book Antiqua"/>
          <w:i/>
          <w:szCs w:val="24"/>
        </w:rPr>
        <w:t>acute MI</w:t>
      </w:r>
    </w:p>
    <w:p w14:paraId="739F0BA3" w14:textId="177CC4A6" w:rsidR="009308FF" w:rsidRPr="000B60AA" w:rsidRDefault="009308FF" w:rsidP="000B60AA">
      <w:pPr>
        <w:spacing w:line="360" w:lineRule="auto"/>
        <w:jc w:val="both"/>
        <w:rPr>
          <w:rFonts w:ascii="Book Antiqua" w:hAnsi="Book Antiqua"/>
        </w:rPr>
      </w:pPr>
      <w:r w:rsidRPr="000B60AA">
        <w:rPr>
          <w:rFonts w:ascii="Book Antiqua" w:hAnsi="Book Antiqua"/>
        </w:rPr>
        <w:t>Multivariate analyses including IMH as a prognostic indicator also show mixed results.</w:t>
      </w:r>
      <w:r w:rsidR="000B60AA">
        <w:rPr>
          <w:rFonts w:ascii="Book Antiqua" w:hAnsi="Book Antiqua"/>
        </w:rPr>
        <w:t xml:space="preserve"> </w:t>
      </w:r>
      <w:r w:rsidRPr="000B60AA">
        <w:rPr>
          <w:rFonts w:ascii="Book Antiqua" w:hAnsi="Book Antiqua"/>
        </w:rPr>
        <w:t>Amabile</w:t>
      </w:r>
      <w:r w:rsidR="00956940">
        <w:rPr>
          <w:rFonts w:ascii="Book Antiqua" w:eastAsia="宋体" w:hAnsi="Book Antiqua" w:hint="eastAsia"/>
          <w:lang w:eastAsia="zh-CN"/>
        </w:rPr>
        <w:t xml:space="preserve"> </w:t>
      </w:r>
      <w:r w:rsidR="00956940">
        <w:rPr>
          <w:rFonts w:ascii="Book Antiqua" w:eastAsia="宋体" w:hAnsi="Book Antiqua" w:hint="eastAsia"/>
          <w:i/>
          <w:lang w:eastAsia="zh-CN"/>
        </w:rPr>
        <w:t>et al</w:t>
      </w:r>
      <w:r w:rsidR="00956940">
        <w:rPr>
          <w:rFonts w:ascii="Book Antiqua" w:eastAsia="宋体" w:hAnsi="Book Antiqua" w:hint="eastAsia"/>
          <w:vertAlign w:val="superscript"/>
          <w:lang w:eastAsia="zh-CN"/>
        </w:rPr>
        <w:t>[</w:t>
      </w:r>
      <w:hyperlink w:anchor="_ENREF_133" w:tooltip="Amabile, 2012 #1903" w:history="1">
        <w:r w:rsidR="00E43AE9" w:rsidRPr="000B60AA">
          <w:rPr>
            <w:rFonts w:ascii="Book Antiqua" w:hAnsi="Book Antiqua"/>
          </w:rPr>
          <w:fldChar w:fldCharType="begin">
            <w:fldData xml:space="preserve">PEVuZE5vdGU+PENpdGU+PEF1dGhvcj5BbWFiaWxlPC9BdXRob3I+PFllYXI+MjAxMjwvWWVhcj48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BbWFiaWxlPC9BdXRob3I+PFllYXI+MjAxMjwvWWVhcj48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33</w:t>
        </w:r>
        <w:r w:rsidR="00E43AE9" w:rsidRPr="000B60AA">
          <w:rPr>
            <w:rFonts w:ascii="Book Antiqua" w:hAnsi="Book Antiqua"/>
          </w:rPr>
          <w:fldChar w:fldCharType="end"/>
        </w:r>
      </w:hyperlink>
      <w:r w:rsidR="00956940">
        <w:rPr>
          <w:rFonts w:ascii="Book Antiqua" w:eastAsia="宋体" w:hAnsi="Book Antiqua" w:hint="eastAsia"/>
          <w:vertAlign w:val="superscript"/>
          <w:lang w:eastAsia="zh-CN"/>
        </w:rPr>
        <w:t>]</w:t>
      </w:r>
      <w:r w:rsidRPr="000B60AA">
        <w:rPr>
          <w:rFonts w:ascii="Book Antiqua" w:hAnsi="Book Antiqua"/>
        </w:rPr>
        <w:t xml:space="preserve"> demonstrated that IMH on T2w-TSE at 4 d post STEMI was the strongest independent predictor of MACE at 1-year (HR 2.8) in a model including LVEF, ST-resolution and </w:t>
      </w:r>
      <w:r w:rsidR="00670349" w:rsidRPr="000B60AA">
        <w:rPr>
          <w:rFonts w:ascii="Book Antiqua" w:hAnsi="Book Antiqua"/>
        </w:rPr>
        <w:t>L-MVO</w:t>
      </w:r>
      <w:r w:rsidRPr="000B60AA">
        <w:rPr>
          <w:rFonts w:ascii="Book Antiqua" w:hAnsi="Book Antiqua"/>
        </w:rPr>
        <w:t>. Husser</w:t>
      </w:r>
      <w:r w:rsidR="00956940">
        <w:rPr>
          <w:rFonts w:ascii="Book Antiqua" w:eastAsia="宋体" w:hAnsi="Book Antiqua" w:hint="eastAsia"/>
          <w:lang w:eastAsia="zh-CN"/>
        </w:rPr>
        <w:t xml:space="preserve"> </w:t>
      </w:r>
      <w:r w:rsidR="00956940">
        <w:rPr>
          <w:rFonts w:ascii="Book Antiqua" w:eastAsia="宋体" w:hAnsi="Book Antiqua" w:hint="eastAsia"/>
          <w:i/>
          <w:lang w:eastAsia="zh-CN"/>
        </w:rPr>
        <w:t>et al</w:t>
      </w:r>
      <w:r w:rsidR="00956940">
        <w:rPr>
          <w:rFonts w:ascii="Book Antiqua" w:eastAsia="宋体" w:hAnsi="Book Antiqua" w:hint="eastAsia"/>
          <w:vertAlign w:val="superscript"/>
          <w:lang w:eastAsia="zh-CN"/>
        </w:rPr>
        <w:t>[</w:t>
      </w:r>
      <w:hyperlink w:anchor="_ENREF_33" w:tooltip="Husser, 2012 #210"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Husser&lt;/Author&gt;&lt;Year&gt;2012&lt;/Year&gt;&lt;RecNum&gt;210&lt;/RecNum&gt;&lt;DisplayText&gt;&lt;style face="superscript"&gt;33&lt;/style&gt;&lt;/DisplayText&gt;&lt;record&gt;&lt;rec-number&gt;210&lt;/rec-number&gt;&lt;foreign-keys&gt;&lt;key app="EN" db-id="zzst0pe9v92wx6eaxf6pwstvvxxs0tzd5rfr"&gt;210&lt;/key&gt;&lt;/foreign-keys&gt;&lt;ref-type name="Journal Article"&gt;17&lt;/ref-type&gt;&lt;contributors&gt;&lt;authors&gt;&lt;author&gt;Husser, O.&lt;/author&gt;&lt;author&gt;Monmeneu, J. V.&lt;/author&gt;&lt;author&gt;Sanchis, J.&lt;/author&gt;&lt;author&gt;Nunez, J.&lt;/author&gt;&lt;author&gt;Lopez-Lereu, M. P.&lt;/author&gt;&lt;author&gt;Bonanad, C.&lt;/author&gt;&lt;author&gt;Chaustre, F.&lt;/author&gt;&lt;author&gt;Gomez, C.&lt;/author&gt;&lt;author&gt;Bosch, M. J.&lt;/author&gt;&lt;author&gt;Hinarejos, R.&lt;/author&gt;&lt;author&gt;Chorro, F. J.&lt;/author&gt;&lt;author&gt;Riegger, G. A.&lt;/author&gt;&lt;author&gt;Llacer, A.&lt;/author&gt;&lt;author&gt;Bodi, V.&lt;/author&gt;&lt;/authors&gt;&lt;/contributors&gt;&lt;auth-address&gt;Cardiology Department, Hospital Clinico Universitario, INCLIVA, Universidad de Valencia, Valencia, Spain; Klinik und Poliklinik fur Innere Medizin II, University of Regensburg, Medical Center, Regensburg, Germany.&lt;/auth-address&gt;&lt;titles&gt;&lt;title&gt;Cardiovascular magnetic resonance-derived intramyocardial hemorrhage after STEMI: Influence on long-term prognosis, adverse left ventricular remodeling and relationship with microvascular obstruction&lt;/title&gt;&lt;secondary-title&gt;Int J Cardiol&lt;/secondary-title&gt;&lt;alt-title&gt;International journal of cardiology&lt;/alt-title&gt;&lt;/titles&gt;&lt;periodical&gt;&lt;full-title&gt;Int J Cardiol&lt;/full-title&gt;&lt;/periodical&gt;&lt;alt-periodical&gt;&lt;full-title&gt;International journal of cardiology&lt;/full-title&gt;&lt;/alt-periodical&gt;&lt;edition&gt;2012/06/12&lt;/edition&gt;&lt;dates&gt;&lt;year&gt;2012&lt;/year&gt;&lt;pub-dates&gt;&lt;date&gt;Jun 8&lt;/date&gt;&lt;/pub-dates&gt;&lt;/dates&gt;&lt;isbn&gt;1874-1754 (Electronic)&amp;#xD;0167-5273 (Linking)&lt;/isbn&gt;&lt;accession-num&gt;22682700&lt;/accession-num&gt;&lt;label&gt;READ&lt;/label&gt;&lt;urls&gt;&lt;related-urls&gt;&lt;url&gt;http://www.ncbi.nlm.nih.gov/pubmed/22682700&lt;/url&gt;&lt;/related-urls&gt;&lt;/urls&gt;&lt;electronic-resource-num&gt;10.1016/j.ijcard.2012.05.055&lt;/electronic-resource-num&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33</w:t>
        </w:r>
        <w:r w:rsidR="00E43AE9" w:rsidRPr="000B60AA">
          <w:rPr>
            <w:rFonts w:ascii="Book Antiqua" w:hAnsi="Book Antiqua"/>
          </w:rPr>
          <w:fldChar w:fldCharType="end"/>
        </w:r>
      </w:hyperlink>
      <w:r w:rsidR="00956940">
        <w:rPr>
          <w:rFonts w:ascii="Book Antiqua" w:eastAsia="宋体" w:hAnsi="Book Antiqua" w:hint="eastAsia"/>
          <w:vertAlign w:val="superscript"/>
          <w:lang w:eastAsia="zh-CN"/>
        </w:rPr>
        <w:t>]</w:t>
      </w:r>
      <w:r w:rsidRPr="000B60AA">
        <w:rPr>
          <w:rFonts w:ascii="Book Antiqua" w:hAnsi="Book Antiqua"/>
        </w:rPr>
        <w:t xml:space="preserve"> showed that only LVEF and IMH extent on T2w-TSE independe</w:t>
      </w:r>
      <w:r w:rsidR="00956940">
        <w:rPr>
          <w:rFonts w:ascii="Book Antiqua" w:hAnsi="Book Antiqua"/>
        </w:rPr>
        <w:t>ntly predicted MACE at 140 wk</w:t>
      </w:r>
      <w:r w:rsidRPr="000B60AA">
        <w:rPr>
          <w:rFonts w:ascii="Book Antiqua" w:hAnsi="Book Antiqua"/>
        </w:rPr>
        <w:t xml:space="preserve"> follow-up in a model containing LV volumes, AAR, IS and L-MVO.</w:t>
      </w:r>
      <w:r w:rsidR="000B60AA">
        <w:rPr>
          <w:rFonts w:ascii="Book Antiqua" w:hAnsi="Book Antiqua"/>
        </w:rPr>
        <w:t xml:space="preserve"> </w:t>
      </w:r>
      <w:r w:rsidRPr="000B60AA">
        <w:rPr>
          <w:rFonts w:ascii="Book Antiqua" w:hAnsi="Book Antiqua"/>
        </w:rPr>
        <w:t>However IMH and MVO extent showed strong correlation (r</w:t>
      </w:r>
      <w:r w:rsidR="00956940">
        <w:rPr>
          <w:rFonts w:ascii="Book Antiqua" w:eastAsia="宋体" w:hAnsi="Book Antiqua" w:hint="eastAsia"/>
          <w:lang w:eastAsia="zh-CN"/>
        </w:rPr>
        <w:t xml:space="preserve"> </w:t>
      </w:r>
      <w:r w:rsidRPr="000B60AA">
        <w:rPr>
          <w:rFonts w:ascii="Book Antiqua" w:hAnsi="Book Antiqua"/>
        </w:rPr>
        <w:t>=</w:t>
      </w:r>
      <w:r w:rsidR="00956940">
        <w:rPr>
          <w:rFonts w:ascii="Book Antiqua" w:eastAsia="宋体" w:hAnsi="Book Antiqua" w:hint="eastAsia"/>
          <w:lang w:eastAsia="zh-CN"/>
        </w:rPr>
        <w:t xml:space="preserve"> </w:t>
      </w:r>
      <w:r w:rsidRPr="000B60AA">
        <w:rPr>
          <w:rFonts w:ascii="Book Antiqua" w:hAnsi="Book Antiqua"/>
        </w:rPr>
        <w:t xml:space="preserve">0.95) and </w:t>
      </w:r>
      <w:r w:rsidR="00145200" w:rsidRPr="000B60AA">
        <w:rPr>
          <w:rFonts w:ascii="Book Antiqua" w:hAnsi="Book Antiqua"/>
        </w:rPr>
        <w:t>adding</w:t>
      </w:r>
      <w:r w:rsidRPr="000B60AA">
        <w:rPr>
          <w:rFonts w:ascii="Book Antiqua" w:hAnsi="Book Antiqua"/>
        </w:rPr>
        <w:t xml:space="preserve"> T2w imaging to a model containing LGE and cine imaging did not improve the predictive power for MACE, supporting a strong concordance of IMH and MVO.</w:t>
      </w:r>
      <w:r w:rsidR="000B60AA">
        <w:rPr>
          <w:rFonts w:ascii="Book Antiqua" w:hAnsi="Book Antiqua"/>
        </w:rPr>
        <w:t xml:space="preserve"> </w:t>
      </w:r>
      <w:r w:rsidRPr="000B60AA">
        <w:rPr>
          <w:rFonts w:ascii="Book Antiqua" w:hAnsi="Book Antiqua"/>
        </w:rPr>
        <w:t>Eitel</w:t>
      </w:r>
      <w:r w:rsidR="00956940">
        <w:rPr>
          <w:rFonts w:ascii="Book Antiqua" w:eastAsia="宋体" w:hAnsi="Book Antiqua" w:hint="eastAsia"/>
          <w:lang w:eastAsia="zh-CN"/>
        </w:rPr>
        <w:t xml:space="preserve"> </w:t>
      </w:r>
      <w:r w:rsidR="00956940">
        <w:rPr>
          <w:rFonts w:ascii="Book Antiqua" w:eastAsia="宋体" w:hAnsi="Book Antiqua" w:hint="eastAsia"/>
          <w:i/>
          <w:lang w:eastAsia="zh-CN"/>
        </w:rPr>
        <w:t xml:space="preserve">et </w:t>
      </w:r>
      <w:proofErr w:type="gramStart"/>
      <w:r w:rsidR="00956940">
        <w:rPr>
          <w:rFonts w:ascii="Book Antiqua" w:eastAsia="宋体" w:hAnsi="Book Antiqua" w:hint="eastAsia"/>
          <w:i/>
          <w:lang w:eastAsia="zh-CN"/>
        </w:rPr>
        <w:t>al</w:t>
      </w:r>
      <w:r w:rsidR="00956940">
        <w:rPr>
          <w:rFonts w:ascii="Book Antiqua" w:eastAsia="宋体" w:hAnsi="Book Antiqua" w:hint="eastAsia"/>
          <w:vertAlign w:val="superscript"/>
          <w:lang w:eastAsia="zh-CN"/>
        </w:rPr>
        <w:t>[</w:t>
      </w:r>
      <w:proofErr w:type="gramEnd"/>
      <w:r w:rsidR="00637BAF" w:rsidRPr="000B60AA">
        <w:rPr>
          <w:rFonts w:ascii="Book Antiqua" w:hAnsi="Book Antiqua"/>
        </w:rPr>
        <w:fldChar w:fldCharType="begin"/>
      </w:r>
      <w:r w:rsidR="00637BAF" w:rsidRPr="000B60AA">
        <w:rPr>
          <w:rFonts w:ascii="Book Antiqua" w:hAnsi="Book Antiqua"/>
        </w:rPr>
        <w:instrText xml:space="preserve"> HYPERLINK \l "_ENREF_125" \o "Eitel, 2011 #269" </w:instrText>
      </w:r>
      <w:r w:rsidR="00637BAF" w:rsidRPr="000B60AA">
        <w:rPr>
          <w:rFonts w:ascii="Book Antiqua" w:hAnsi="Book Antiqua"/>
        </w:rPr>
        <w:fldChar w:fldCharType="separate"/>
      </w:r>
      <w:r w:rsidR="00E43AE9" w:rsidRPr="000B60AA">
        <w:rPr>
          <w:rFonts w:ascii="Book Antiqua" w:hAnsi="Book Antiqua"/>
        </w:rPr>
        <w:fldChar w:fldCharType="begin">
          <w:fldData xml:space="preserve">PEVuZE5vdGU+PENpdGU+PEF1dGhvcj5FaXRlbDwvQXV0aG9yPjxZZWFyPjIwMTE8L1llYXI+PFJl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FaXRlbDwvQXV0aG9yPjxZZWFyPjIwMTE8L1llYXI+PFJl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25</w:t>
      </w:r>
      <w:r w:rsidR="00E43AE9" w:rsidRPr="000B60AA">
        <w:rPr>
          <w:rFonts w:ascii="Book Antiqua" w:hAnsi="Book Antiqua"/>
        </w:rPr>
        <w:fldChar w:fldCharType="end"/>
      </w:r>
      <w:r w:rsidR="00637BAF" w:rsidRPr="000B60AA">
        <w:rPr>
          <w:rFonts w:ascii="Book Antiqua" w:hAnsi="Book Antiqua"/>
        </w:rPr>
        <w:fldChar w:fldCharType="end"/>
      </w:r>
      <w:r w:rsidR="00956940">
        <w:rPr>
          <w:rFonts w:ascii="Book Antiqua" w:eastAsia="宋体" w:hAnsi="Book Antiqua" w:hint="eastAsia"/>
          <w:vertAlign w:val="superscript"/>
          <w:lang w:eastAsia="zh-CN"/>
        </w:rPr>
        <w:t>]</w:t>
      </w:r>
      <w:r w:rsidRPr="000B60AA">
        <w:rPr>
          <w:rFonts w:ascii="Book Antiqua" w:hAnsi="Book Antiqua"/>
        </w:rPr>
        <w:t xml:space="preserve"> demonstrated that IMH presence on T2w-TSE and LVEF &lt;</w:t>
      </w:r>
      <w:r w:rsidR="00956940">
        <w:rPr>
          <w:rFonts w:ascii="Book Antiqua" w:eastAsia="宋体" w:hAnsi="Book Antiqua" w:hint="eastAsia"/>
          <w:lang w:eastAsia="zh-CN"/>
        </w:rPr>
        <w:t xml:space="preserve"> </w:t>
      </w:r>
      <w:r w:rsidRPr="000B60AA">
        <w:rPr>
          <w:rFonts w:ascii="Book Antiqua" w:hAnsi="Book Antiqua"/>
        </w:rPr>
        <w:t xml:space="preserve">53% were the only CMR independent predictors of MACE at 6 mo in a model </w:t>
      </w:r>
      <w:r w:rsidR="004D57AE" w:rsidRPr="000B60AA">
        <w:rPr>
          <w:rFonts w:ascii="Book Antiqua" w:hAnsi="Book Antiqua"/>
        </w:rPr>
        <w:t xml:space="preserve">with </w:t>
      </w:r>
      <w:r w:rsidRPr="000B60AA">
        <w:rPr>
          <w:rFonts w:ascii="Book Antiqua" w:hAnsi="Book Antiqua"/>
        </w:rPr>
        <w:t>lone MVO.</w:t>
      </w:r>
      <w:r w:rsidR="000B60AA">
        <w:rPr>
          <w:rFonts w:ascii="Book Antiqua" w:hAnsi="Book Antiqua"/>
        </w:rPr>
        <w:t xml:space="preserve"> </w:t>
      </w:r>
      <w:r w:rsidRPr="000B60AA">
        <w:rPr>
          <w:rFonts w:ascii="Book Antiqua" w:hAnsi="Book Antiqua"/>
        </w:rPr>
        <w:t>Carrick</w:t>
      </w:r>
      <w:r w:rsidR="00956940">
        <w:rPr>
          <w:rFonts w:ascii="Book Antiqua" w:eastAsia="宋体" w:hAnsi="Book Antiqua" w:hint="eastAsia"/>
          <w:lang w:eastAsia="zh-CN"/>
        </w:rPr>
        <w:t xml:space="preserve"> </w:t>
      </w:r>
      <w:r w:rsidR="00956940">
        <w:rPr>
          <w:rFonts w:ascii="Book Antiqua" w:eastAsia="宋体" w:hAnsi="Book Antiqua" w:hint="eastAsia"/>
          <w:i/>
          <w:lang w:eastAsia="zh-CN"/>
        </w:rPr>
        <w:t xml:space="preserve">et </w:t>
      </w:r>
      <w:proofErr w:type="gramStart"/>
      <w:r w:rsidR="00956940">
        <w:rPr>
          <w:rFonts w:ascii="Book Antiqua" w:eastAsia="宋体" w:hAnsi="Book Antiqua" w:hint="eastAsia"/>
          <w:i/>
          <w:lang w:eastAsia="zh-CN"/>
        </w:rPr>
        <w:t>al</w:t>
      </w:r>
      <w:r w:rsidR="00956940">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74" \o "Carrick, 2016 #2120"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74</w:t>
      </w:r>
      <w:r w:rsidR="00E43AE9" w:rsidRPr="000B60AA">
        <w:rPr>
          <w:rFonts w:ascii="Book Antiqua" w:hAnsi="Book Antiqua"/>
        </w:rPr>
        <w:fldChar w:fldCharType="end"/>
      </w:r>
      <w:r w:rsidR="000B60AA" w:rsidRPr="000B60AA">
        <w:rPr>
          <w:rFonts w:ascii="Book Antiqua" w:hAnsi="Book Antiqua"/>
        </w:rPr>
        <w:fldChar w:fldCharType="end"/>
      </w:r>
      <w:r w:rsidR="00956940">
        <w:rPr>
          <w:rFonts w:ascii="Book Antiqua" w:eastAsia="宋体" w:hAnsi="Book Antiqua" w:hint="eastAsia"/>
          <w:vertAlign w:val="superscript"/>
          <w:lang w:eastAsia="zh-CN"/>
        </w:rPr>
        <w:t>]</w:t>
      </w:r>
      <w:r w:rsidRPr="000B60AA">
        <w:rPr>
          <w:rFonts w:ascii="Book Antiqua" w:hAnsi="Book Antiqua"/>
        </w:rPr>
        <w:t xml:space="preserve"> recently demonstrated that IMH on T2* mapping was the strongest independent predictor of </w:t>
      </w:r>
      <w:r w:rsidR="009555DE" w:rsidRPr="000B60AA">
        <w:rPr>
          <w:rFonts w:ascii="Book Antiqua" w:hAnsi="Book Antiqua"/>
        </w:rPr>
        <w:t>cardiac</w:t>
      </w:r>
      <w:r w:rsidRPr="000B60AA">
        <w:rPr>
          <w:rFonts w:ascii="Book Antiqua" w:hAnsi="Book Antiqua"/>
        </w:rPr>
        <w:t xml:space="preserve"> death and heart failure hospitalisation at 830 d follow-up.</w:t>
      </w:r>
      <w:r w:rsidR="000B60AA">
        <w:rPr>
          <w:rFonts w:ascii="Book Antiqua" w:hAnsi="Book Antiqua"/>
        </w:rPr>
        <w:t xml:space="preserve"> </w:t>
      </w:r>
      <w:r w:rsidRPr="000B60AA">
        <w:rPr>
          <w:rFonts w:ascii="Book Antiqua" w:hAnsi="Book Antiqua"/>
        </w:rPr>
        <w:t>In their multivariate model, L-MVO was not a predictor suggesting that IMH reflects extreme microvascular injury.</w:t>
      </w:r>
      <w:r w:rsidR="000B60AA">
        <w:rPr>
          <w:rFonts w:ascii="Book Antiqua" w:hAnsi="Book Antiqua"/>
        </w:rPr>
        <w:t xml:space="preserve"> </w:t>
      </w:r>
    </w:p>
    <w:p w14:paraId="09DB8B5F" w14:textId="1B56D5E4" w:rsidR="007A17C6" w:rsidRPr="000B60AA" w:rsidRDefault="00FE63D4" w:rsidP="000B60AA">
      <w:pPr>
        <w:spacing w:line="360" w:lineRule="auto"/>
        <w:jc w:val="both"/>
        <w:rPr>
          <w:rFonts w:ascii="Book Antiqua" w:hAnsi="Book Antiqua"/>
        </w:rPr>
      </w:pPr>
      <w:r w:rsidRPr="000B60AA">
        <w:rPr>
          <w:rFonts w:ascii="Book Antiqua" w:hAnsi="Book Antiqua"/>
        </w:rPr>
        <w:t xml:space="preserve"> </w:t>
      </w:r>
    </w:p>
    <w:p w14:paraId="55E1ED8D" w14:textId="0393550D" w:rsidR="00B61EBB" w:rsidRPr="00284CD0" w:rsidRDefault="00284CD0" w:rsidP="000B60AA">
      <w:pPr>
        <w:pStyle w:val="3"/>
        <w:jc w:val="both"/>
        <w:rPr>
          <w:rFonts w:ascii="Book Antiqua" w:hAnsi="Book Antiqua"/>
          <w:b/>
          <w:color w:val="auto"/>
          <w:sz w:val="24"/>
          <w:szCs w:val="24"/>
        </w:rPr>
      </w:pPr>
      <w:bookmarkStart w:id="170" w:name="_Toc262158448"/>
      <w:bookmarkStart w:id="171" w:name="_Toc262161469"/>
      <w:bookmarkStart w:id="172" w:name="_Toc262161528"/>
      <w:bookmarkStart w:id="173" w:name="_Toc262161587"/>
      <w:bookmarkStart w:id="174" w:name="_Toc262161683"/>
      <w:bookmarkStart w:id="175" w:name="_Toc312061064"/>
      <w:bookmarkStart w:id="176" w:name="_Toc312253100"/>
      <w:bookmarkStart w:id="177" w:name="_Toc312254082"/>
      <w:bookmarkStart w:id="178" w:name="_Toc327394769"/>
      <w:r w:rsidRPr="00284CD0">
        <w:rPr>
          <w:rFonts w:ascii="Book Antiqua" w:hAnsi="Book Antiqua"/>
          <w:b/>
          <w:color w:val="auto"/>
          <w:sz w:val="24"/>
          <w:szCs w:val="24"/>
        </w:rPr>
        <w:t>ISCHAEMIC AAR AND MYOCARDIAL SALVAGE</w:t>
      </w:r>
      <w:bookmarkEnd w:id="170"/>
      <w:bookmarkEnd w:id="171"/>
      <w:bookmarkEnd w:id="172"/>
      <w:bookmarkEnd w:id="173"/>
      <w:bookmarkEnd w:id="174"/>
      <w:r w:rsidRPr="00284CD0">
        <w:rPr>
          <w:rFonts w:ascii="Book Antiqua" w:hAnsi="Book Antiqua"/>
          <w:b/>
          <w:color w:val="auto"/>
          <w:sz w:val="24"/>
          <w:szCs w:val="24"/>
        </w:rPr>
        <w:t xml:space="preserve"> IN </w:t>
      </w:r>
      <w:bookmarkEnd w:id="175"/>
      <w:bookmarkEnd w:id="176"/>
      <w:bookmarkEnd w:id="177"/>
      <w:bookmarkEnd w:id="178"/>
      <w:r w:rsidRPr="00284CD0">
        <w:rPr>
          <w:rFonts w:ascii="Book Antiqua" w:hAnsi="Book Antiqua"/>
          <w:b/>
          <w:color w:val="auto"/>
          <w:sz w:val="24"/>
          <w:szCs w:val="24"/>
        </w:rPr>
        <w:t>ACUTE MI</w:t>
      </w:r>
    </w:p>
    <w:p w14:paraId="2568D4A1" w14:textId="53D67544" w:rsidR="00B91DC7" w:rsidRPr="00284CD0" w:rsidRDefault="00B91DC7" w:rsidP="000B60AA">
      <w:pPr>
        <w:pStyle w:val="4"/>
        <w:jc w:val="both"/>
        <w:rPr>
          <w:rFonts w:ascii="Book Antiqua" w:hAnsi="Book Antiqua"/>
          <w:i/>
          <w:szCs w:val="24"/>
        </w:rPr>
      </w:pPr>
      <w:bookmarkStart w:id="179" w:name="_Toc262158449"/>
      <w:bookmarkStart w:id="180" w:name="_Toc262161470"/>
      <w:bookmarkStart w:id="181" w:name="_Toc262161529"/>
      <w:bookmarkStart w:id="182" w:name="_Toc262161588"/>
      <w:bookmarkStart w:id="183" w:name="_Toc262161684"/>
      <w:bookmarkStart w:id="184" w:name="_Toc312061065"/>
      <w:bookmarkStart w:id="185" w:name="_Toc312253101"/>
      <w:bookmarkStart w:id="186" w:name="_Toc312254083"/>
      <w:r w:rsidRPr="00284CD0">
        <w:rPr>
          <w:rFonts w:ascii="Book Antiqua" w:hAnsi="Book Antiqua"/>
          <w:i/>
          <w:szCs w:val="24"/>
        </w:rPr>
        <w:t>Background</w:t>
      </w:r>
      <w:bookmarkEnd w:id="179"/>
      <w:bookmarkEnd w:id="180"/>
      <w:bookmarkEnd w:id="181"/>
      <w:bookmarkEnd w:id="182"/>
      <w:bookmarkEnd w:id="183"/>
      <w:bookmarkEnd w:id="184"/>
      <w:bookmarkEnd w:id="185"/>
      <w:bookmarkEnd w:id="186"/>
    </w:p>
    <w:p w14:paraId="28E38464" w14:textId="327F6712" w:rsidR="0077768A" w:rsidRPr="000B60AA" w:rsidRDefault="0014168F" w:rsidP="000B60AA">
      <w:pPr>
        <w:spacing w:line="360" w:lineRule="auto"/>
        <w:jc w:val="both"/>
        <w:rPr>
          <w:rFonts w:ascii="Book Antiqua" w:hAnsi="Book Antiqua"/>
        </w:rPr>
      </w:pPr>
      <w:r w:rsidRPr="000B60AA">
        <w:rPr>
          <w:rFonts w:ascii="Book Antiqua" w:hAnsi="Book Antiqua"/>
        </w:rPr>
        <w:t xml:space="preserve">Oedema </w:t>
      </w:r>
      <w:r w:rsidR="00A87A76" w:rsidRPr="000B60AA">
        <w:rPr>
          <w:rFonts w:ascii="Book Antiqua" w:hAnsi="Book Antiqua"/>
        </w:rPr>
        <w:t>is seen in acute cardiac inflammation.</w:t>
      </w:r>
      <w:r w:rsidR="000B60AA">
        <w:rPr>
          <w:rFonts w:ascii="Book Antiqua" w:hAnsi="Book Antiqua"/>
        </w:rPr>
        <w:t xml:space="preserve"> </w:t>
      </w:r>
      <w:r w:rsidR="00A87A76" w:rsidRPr="000B60AA">
        <w:rPr>
          <w:rFonts w:ascii="Book Antiqua" w:hAnsi="Book Antiqua"/>
        </w:rPr>
        <w:t xml:space="preserve">In STEMI, it </w:t>
      </w:r>
      <w:r w:rsidR="004C707B" w:rsidRPr="000B60AA">
        <w:rPr>
          <w:rFonts w:ascii="Book Antiqua" w:hAnsi="Book Antiqua"/>
        </w:rPr>
        <w:t>signifies</w:t>
      </w:r>
      <w:r w:rsidR="00CD46AF" w:rsidRPr="000B60AA">
        <w:rPr>
          <w:rFonts w:ascii="Book Antiqua" w:hAnsi="Book Antiqua"/>
        </w:rPr>
        <w:t xml:space="preserve"> reversible myocardial injury in the ischaemic cascade.</w:t>
      </w:r>
      <w:r w:rsidR="000B60AA">
        <w:rPr>
          <w:rFonts w:ascii="Book Antiqua" w:hAnsi="Book Antiqua"/>
        </w:rPr>
        <w:t xml:space="preserve"> </w:t>
      </w:r>
      <w:r w:rsidR="00A979BF" w:rsidRPr="000B60AA">
        <w:rPr>
          <w:rFonts w:ascii="Book Antiqua" w:hAnsi="Book Antiqua"/>
        </w:rPr>
        <w:t xml:space="preserve">The area of oedematous myocardium defines the ischaemic </w:t>
      </w:r>
      <w:r w:rsidR="00284CD0">
        <w:rPr>
          <w:rFonts w:ascii="Book Antiqua" w:hAnsi="Book Antiqua"/>
        </w:rPr>
        <w:t>AAR</w:t>
      </w:r>
      <w:r w:rsidR="00A979BF" w:rsidRPr="000B60AA">
        <w:rPr>
          <w:rFonts w:ascii="Book Antiqua" w:hAnsi="Book Antiqua"/>
        </w:rPr>
        <w:t xml:space="preserve"> </w:t>
      </w:r>
      <w:r w:rsidR="00783347" w:rsidRPr="000B60AA">
        <w:rPr>
          <w:rFonts w:ascii="Book Antiqua" w:hAnsi="Book Antiqua"/>
        </w:rPr>
        <w:t>supplied</w:t>
      </w:r>
      <w:r w:rsidR="00FE6C99" w:rsidRPr="000B60AA">
        <w:rPr>
          <w:rFonts w:ascii="Book Antiqua" w:hAnsi="Book Antiqua"/>
        </w:rPr>
        <w:t xml:space="preserve"> by </w:t>
      </w:r>
      <w:r w:rsidR="00A979BF" w:rsidRPr="000B60AA">
        <w:rPr>
          <w:rFonts w:ascii="Book Antiqua" w:hAnsi="Book Antiqua"/>
        </w:rPr>
        <w:t xml:space="preserve">the occluded </w:t>
      </w:r>
      <w:proofErr w:type="gramStart"/>
      <w:r w:rsidR="00FE6C99" w:rsidRPr="000B60AA">
        <w:rPr>
          <w:rFonts w:ascii="Book Antiqua" w:hAnsi="Book Antiqua"/>
        </w:rPr>
        <w:t>IRA</w:t>
      </w:r>
      <w:r w:rsidR="00F260DA">
        <w:rPr>
          <w:rFonts w:ascii="Book Antiqua" w:eastAsia="宋体" w:hAnsi="Book Antiqua" w:hint="eastAsia"/>
          <w:vertAlign w:val="superscript"/>
          <w:lang w:eastAsia="zh-CN"/>
        </w:rPr>
        <w:t>[</w:t>
      </w:r>
      <w:proofErr w:type="gramEnd"/>
      <w:r w:rsidR="00CF79FD" w:rsidRPr="000B60AA">
        <w:rPr>
          <w:rFonts w:ascii="Book Antiqua" w:hAnsi="Book Antiqua"/>
        </w:rPr>
        <w:fldChar w:fldCharType="begin">
          <w:fldData xml:space="preserve">PEVuZE5vdGU+PENpdGU+PEF1dGhvcj5OZXN0bzwvQXV0aG9yPjxZZWFyPjE5ODc8L1llYXI+PFJl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</w:fldData>
        </w:fldChar>
      </w:r>
      <w:r w:rsidR="009A5A3C" w:rsidRPr="000B60AA">
        <w:rPr>
          <w:rFonts w:ascii="Book Antiqua" w:hAnsi="Book Antiqua"/>
        </w:rPr>
        <w:instrText xml:space="preserve"> ADDIN EN.CITE </w:instrText>
      </w:r>
      <w:r w:rsidR="009A5A3C" w:rsidRPr="000B60AA">
        <w:rPr>
          <w:rFonts w:ascii="Book Antiqua" w:hAnsi="Book Antiqua"/>
        </w:rPr>
        <w:fldChar w:fldCharType="begin">
          <w:fldData xml:space="preserve">PEVuZE5vdGU+PENpdGU+PEF1dGhvcj5OZXN0bzwvQXV0aG9yPjxZZWFyPjE5ODc8L1llYXI+PFJl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</w:fldData>
        </w:fldChar>
      </w:r>
      <w:r w:rsidR="009A5A3C" w:rsidRPr="000B60AA">
        <w:rPr>
          <w:rFonts w:ascii="Book Antiqua" w:hAnsi="Book Antiqua"/>
        </w:rPr>
        <w:instrText xml:space="preserve"> ADDIN EN.CITE.DATA </w:instrText>
      </w:r>
      <w:r w:rsidR="009A5A3C" w:rsidRPr="000B60AA">
        <w:rPr>
          <w:rFonts w:ascii="Book Antiqua" w:hAnsi="Book Antiqua"/>
        </w:rPr>
      </w:r>
      <w:r w:rsidR="009A5A3C" w:rsidRPr="000B60AA">
        <w:rPr>
          <w:rFonts w:ascii="Book Antiqua" w:hAnsi="Book Antiqua"/>
        </w:rPr>
        <w:fldChar w:fldCharType="end"/>
      </w:r>
      <w:r w:rsidR="00CF79FD" w:rsidRPr="000B60AA">
        <w:rPr>
          <w:rFonts w:ascii="Book Antiqua" w:hAnsi="Book Antiqua"/>
        </w:rPr>
      </w:r>
      <w:r w:rsidR="00CF79FD" w:rsidRPr="000B60AA">
        <w:rPr>
          <w:rFonts w:ascii="Book Antiqua" w:hAnsi="Book Antiqua"/>
        </w:rPr>
        <w:fldChar w:fldCharType="separate"/>
      </w:r>
      <w:hyperlink w:anchor="_ENREF_61" w:tooltip="Nesto, 1987 #1229" w:history="1">
        <w:r w:rsidR="00E43AE9" w:rsidRPr="000B60AA">
          <w:rPr>
            <w:rFonts w:ascii="Book Antiqua" w:hAnsi="Book Antiqua"/>
            <w:noProof/>
            <w:vertAlign w:val="superscript"/>
          </w:rPr>
          <w:t>61</w:t>
        </w:r>
      </w:hyperlink>
      <w:r w:rsidR="00F260DA">
        <w:rPr>
          <w:rFonts w:ascii="Book Antiqua" w:hAnsi="Book Antiqua"/>
          <w:noProof/>
          <w:vertAlign w:val="superscript"/>
        </w:rPr>
        <w:t>,</w:t>
      </w:r>
      <w:hyperlink w:anchor="_ENREF_134" w:tooltip="Abdel-Aty, 2007 #1105" w:history="1">
        <w:r w:rsidR="00E43AE9" w:rsidRPr="000B60AA">
          <w:rPr>
            <w:rFonts w:ascii="Book Antiqua" w:hAnsi="Book Antiqua"/>
            <w:noProof/>
            <w:vertAlign w:val="superscript"/>
          </w:rPr>
          <w:t>134</w:t>
        </w:r>
      </w:hyperlink>
      <w:r w:rsidR="00CF79FD" w:rsidRPr="000B60AA">
        <w:rPr>
          <w:rFonts w:ascii="Book Antiqua" w:hAnsi="Book Antiqua"/>
        </w:rPr>
        <w:fldChar w:fldCharType="end"/>
      </w:r>
      <w:r w:rsidR="00F260DA">
        <w:rPr>
          <w:rFonts w:ascii="Book Antiqua" w:eastAsia="宋体" w:hAnsi="Book Antiqua" w:hint="eastAsia"/>
          <w:vertAlign w:val="superscript"/>
          <w:lang w:eastAsia="zh-CN"/>
        </w:rPr>
        <w:t>]</w:t>
      </w:r>
      <w:r w:rsidR="00A979BF" w:rsidRPr="000B60AA">
        <w:rPr>
          <w:rFonts w:ascii="Book Antiqua" w:hAnsi="Book Antiqua"/>
        </w:rPr>
        <w:t>.</w:t>
      </w:r>
      <w:r w:rsidR="000B60AA">
        <w:rPr>
          <w:rFonts w:ascii="Book Antiqua" w:hAnsi="Book Antiqua"/>
        </w:rPr>
        <w:t xml:space="preserve"> </w:t>
      </w:r>
    </w:p>
    <w:p w14:paraId="238976A0" w14:textId="77777777" w:rsidR="0077768A" w:rsidRPr="000B60AA" w:rsidRDefault="0077768A" w:rsidP="000B60AA">
      <w:pPr>
        <w:spacing w:line="360" w:lineRule="auto"/>
        <w:jc w:val="both"/>
        <w:rPr>
          <w:rFonts w:ascii="Book Antiqua" w:hAnsi="Book Antiqua"/>
        </w:rPr>
      </w:pPr>
    </w:p>
    <w:p w14:paraId="5863CB45" w14:textId="5CA1F43B" w:rsidR="0077768A" w:rsidRPr="00F260DA" w:rsidRDefault="0077768A" w:rsidP="000B60AA">
      <w:pPr>
        <w:pStyle w:val="4"/>
        <w:jc w:val="both"/>
        <w:rPr>
          <w:rFonts w:ascii="Book Antiqua" w:hAnsi="Book Antiqua"/>
          <w:i/>
          <w:szCs w:val="24"/>
        </w:rPr>
      </w:pPr>
      <w:bookmarkStart w:id="187" w:name="_Toc262158450"/>
      <w:bookmarkStart w:id="188" w:name="_Toc262161471"/>
      <w:bookmarkStart w:id="189" w:name="_Toc262161530"/>
      <w:bookmarkStart w:id="190" w:name="_Toc262161589"/>
      <w:bookmarkStart w:id="191" w:name="_Toc262161685"/>
      <w:bookmarkStart w:id="192" w:name="_Toc312061066"/>
      <w:bookmarkStart w:id="193" w:name="_Toc312253102"/>
      <w:bookmarkStart w:id="194" w:name="_Toc312254084"/>
      <w:r w:rsidRPr="00F260DA">
        <w:rPr>
          <w:rFonts w:ascii="Book Antiqua" w:hAnsi="Book Antiqua"/>
          <w:i/>
          <w:szCs w:val="24"/>
        </w:rPr>
        <w:lastRenderedPageBreak/>
        <w:t>CMR assessment</w:t>
      </w:r>
      <w:r w:rsidR="00EF4AF1" w:rsidRPr="00F260DA">
        <w:rPr>
          <w:rFonts w:ascii="Book Antiqua" w:hAnsi="Book Antiqua"/>
          <w:i/>
          <w:szCs w:val="24"/>
        </w:rPr>
        <w:t xml:space="preserve"> of </w:t>
      </w:r>
      <w:r w:rsidR="00AA6D6E" w:rsidRPr="00F260DA">
        <w:rPr>
          <w:rFonts w:ascii="Book Antiqua" w:hAnsi="Book Antiqua"/>
          <w:i/>
          <w:szCs w:val="24"/>
        </w:rPr>
        <w:t>AAR</w:t>
      </w:r>
      <w:r w:rsidRPr="00F260DA">
        <w:rPr>
          <w:rFonts w:ascii="Book Antiqua" w:hAnsi="Book Antiqua"/>
          <w:i/>
          <w:szCs w:val="24"/>
        </w:rPr>
        <w:t xml:space="preserve"> </w:t>
      </w:r>
      <w:r w:rsidR="00AA6D6E" w:rsidRPr="00F260DA">
        <w:rPr>
          <w:rFonts w:ascii="Book Antiqua" w:hAnsi="Book Antiqua"/>
          <w:i/>
          <w:szCs w:val="24"/>
        </w:rPr>
        <w:t>a</w:t>
      </w:r>
      <w:r w:rsidRPr="00F260DA">
        <w:rPr>
          <w:rFonts w:ascii="Book Antiqua" w:hAnsi="Book Antiqua"/>
          <w:i/>
          <w:szCs w:val="24"/>
        </w:rPr>
        <w:t xml:space="preserve">nd </w:t>
      </w:r>
      <w:bookmarkEnd w:id="187"/>
      <w:bookmarkEnd w:id="188"/>
      <w:bookmarkEnd w:id="189"/>
      <w:bookmarkEnd w:id="190"/>
      <w:bookmarkEnd w:id="191"/>
      <w:bookmarkEnd w:id="192"/>
      <w:bookmarkEnd w:id="193"/>
      <w:bookmarkEnd w:id="194"/>
      <w:r w:rsidR="00AA6D6E" w:rsidRPr="00F260DA">
        <w:rPr>
          <w:rFonts w:ascii="Book Antiqua" w:hAnsi="Book Antiqua"/>
          <w:i/>
          <w:szCs w:val="24"/>
        </w:rPr>
        <w:t xml:space="preserve">MSI in </w:t>
      </w:r>
      <w:r w:rsidR="00320BC4" w:rsidRPr="00F260DA">
        <w:rPr>
          <w:rFonts w:ascii="Book Antiqua" w:hAnsi="Book Antiqua"/>
          <w:i/>
          <w:szCs w:val="24"/>
        </w:rPr>
        <w:t>acute MI</w:t>
      </w:r>
    </w:p>
    <w:p w14:paraId="42512C8B" w14:textId="08A79090" w:rsidR="004F2E9D" w:rsidRPr="000B60AA" w:rsidRDefault="004F2E9D" w:rsidP="000B60AA">
      <w:pPr>
        <w:spacing w:line="360" w:lineRule="auto"/>
        <w:jc w:val="both"/>
        <w:rPr>
          <w:rFonts w:ascii="Book Antiqua" w:hAnsi="Book Antiqua"/>
        </w:rPr>
      </w:pPr>
      <w:r w:rsidRPr="000B60AA">
        <w:rPr>
          <w:rFonts w:ascii="Book Antiqua" w:hAnsi="Book Antiqua"/>
        </w:rPr>
        <w:t xml:space="preserve">The T2 </w:t>
      </w:r>
      <w:r w:rsidR="00FE6C99" w:rsidRPr="000B60AA">
        <w:rPr>
          <w:rFonts w:ascii="Book Antiqua" w:hAnsi="Book Antiqua"/>
        </w:rPr>
        <w:t xml:space="preserve">(transverse) </w:t>
      </w:r>
      <w:r w:rsidRPr="000B60AA">
        <w:rPr>
          <w:rFonts w:ascii="Book Antiqua" w:hAnsi="Book Antiqua"/>
        </w:rPr>
        <w:t>relaxation time is increased by regional water content</w:t>
      </w:r>
      <w:r w:rsidR="00C557DC">
        <w:rPr>
          <w:rFonts w:ascii="Book Antiqua" w:eastAsia="宋体" w:hAnsi="Book Antiqua" w:hint="eastAsia"/>
          <w:vertAlign w:val="superscript"/>
          <w:lang w:eastAsia="zh-CN"/>
        </w:rPr>
        <w:t>[</w:t>
      </w:r>
      <w:hyperlink w:anchor="_ENREF_135" w:tooltip="Higgins, 1983 #1135"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Higgins&lt;/Author&gt;&lt;Year&gt;1983&lt;/Year&gt;&lt;RecNum&gt;1135&lt;/RecNum&gt;&lt;DisplayText&gt;&lt;style face="superscript"&gt;135&lt;/style&gt;&lt;/DisplayText&gt;&lt;record&gt;&lt;rec-number&gt;1135&lt;/rec-number&gt;&lt;foreign-keys&gt;&lt;key app="EN" db-id="zzst0pe9v92wx6eaxf6pwstvvxxs0tzd5rfr"&gt;1135&lt;/key&gt;&lt;/foreign-keys&gt;&lt;ref-type name="Journal Article"&gt;17&lt;/ref-type&gt;&lt;contributors&gt;&lt;authors&gt;&lt;author&gt;Higgins, C. B.&lt;/author&gt;&lt;author&gt;Herfkens, R.&lt;/author&gt;&lt;author&gt;Lipton, M. J.&lt;/author&gt;&lt;author&gt;Sievers, R.&lt;/author&gt;&lt;author&gt;Sheldon, P.&lt;/author&gt;&lt;author&gt;Kaufman, L.&lt;/author&gt;&lt;author&gt;Crooks, L. E.&lt;/author&gt;&lt;/authors&gt;&lt;/contributors&gt;&lt;titles&gt;&lt;title&gt;Nuclear magnetic resonance imaging of acute myocardial infarction in dogs: alterations in magnetic relaxation times&lt;/title&gt;&lt;secondary-title&gt;Am J Cardiol&lt;/secondary-title&gt;&lt;alt-title&gt;The American journal of cardiology&lt;/alt-title&gt;&lt;/titles&gt;&lt;periodical&gt;&lt;full-title&gt;Am J Cardiol&lt;/full-title&gt;&lt;/periodical&gt;&lt;alt-periodical&gt;&lt;full-title&gt;The American journal of cardiology&lt;/full-title&gt;&lt;/alt-periodical&gt;&lt;pages&gt;184-8&lt;/pages&gt;&lt;volume&gt;52&lt;/volume&gt;&lt;number&gt;1&lt;/number&gt;&lt;edition&gt;1983/07/01&lt;/edition&gt;&lt;keywords&gt;&lt;keyword&gt;Animals&lt;/keyword&gt;&lt;keyword&gt;Body Water/analysis&lt;/keyword&gt;&lt;keyword&gt;Dogs&lt;/keyword&gt;&lt;keyword&gt;Magnetic Resonance Spectroscopy&lt;/keyword&gt;&lt;keyword&gt;Myocardial Infarction/*pathology&lt;/keyword&gt;&lt;keyword&gt;Myocardium/pathology&lt;/keyword&gt;&lt;/keywords&gt;&lt;dates&gt;&lt;year&gt;1983&lt;/year&gt;&lt;pub-dates&gt;&lt;date&gt;Jul&lt;/date&gt;&lt;/pub-dates&gt;&lt;/dates&gt;&lt;isbn&gt;0002-9149 (Print)&amp;#xD;0002-9149 (Linking)&lt;/isbn&gt;&lt;accession-num&gt;6858909&lt;/accession-num&gt;&lt;label&gt;READ&lt;/label&gt;&lt;work-type&gt;Research Support, U.S. Gov&amp;apos;t, P.H.S.&lt;/work-type&gt;&lt;urls&gt;&lt;related-urls&gt;&lt;url&gt;http://www.ncbi.nlm.nih.gov/pubmed/6858909&lt;/url&gt;&lt;/related-urls&gt;&lt;/urls&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35</w:t>
        </w:r>
        <w:r w:rsidR="00E43AE9" w:rsidRPr="000B60AA">
          <w:rPr>
            <w:rFonts w:ascii="Book Antiqua" w:hAnsi="Book Antiqua"/>
          </w:rPr>
          <w:fldChar w:fldCharType="end"/>
        </w:r>
      </w:hyperlink>
      <w:r w:rsidR="00C557DC">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T2</w:t>
      </w:r>
      <w:r w:rsidR="00160B9E" w:rsidRPr="000B60AA">
        <w:rPr>
          <w:rFonts w:ascii="Book Antiqua" w:hAnsi="Book Antiqua"/>
        </w:rPr>
        <w:t>w</w:t>
      </w:r>
      <w:r w:rsidR="008F2972" w:rsidRPr="000B60AA">
        <w:rPr>
          <w:rFonts w:ascii="Book Antiqua" w:hAnsi="Book Antiqua"/>
        </w:rPr>
        <w:t>-TSE</w:t>
      </w:r>
      <w:r w:rsidRPr="000B60AA">
        <w:rPr>
          <w:rFonts w:ascii="Book Antiqua" w:hAnsi="Book Antiqua"/>
        </w:rPr>
        <w:t xml:space="preserve"> sequences </w:t>
      </w:r>
      <w:r w:rsidR="00F56E0A" w:rsidRPr="000B60AA">
        <w:rPr>
          <w:rFonts w:ascii="Book Antiqua" w:hAnsi="Book Antiqua"/>
        </w:rPr>
        <w:t xml:space="preserve">illustrate oedema as </w:t>
      </w:r>
      <w:r w:rsidR="001055CA" w:rsidRPr="000B60AA">
        <w:rPr>
          <w:rFonts w:ascii="Book Antiqua" w:hAnsi="Book Antiqua"/>
        </w:rPr>
        <w:t>hyperintensity</w:t>
      </w:r>
      <w:r w:rsidR="00C557DC">
        <w:rPr>
          <w:rFonts w:ascii="Book Antiqua" w:eastAsia="宋体" w:hAnsi="Book Antiqua" w:hint="eastAsia"/>
          <w:vertAlign w:val="superscript"/>
          <w:lang w:eastAsia="zh-CN"/>
        </w:rPr>
        <w:t>[</w:t>
      </w:r>
      <w:hyperlink w:anchor="_ENREF_134" w:tooltip="Abdel-Aty, 2007 #1105"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Abdel-Aty&lt;/Author&gt;&lt;Year&gt;2007&lt;/Year&gt;&lt;RecNum&gt;1105&lt;/RecNum&gt;&lt;DisplayText&gt;&lt;style face="superscript"&gt;134&lt;/style&gt;&lt;/DisplayText&gt;&lt;record&gt;&lt;rec-number&gt;1105&lt;/rec-number&gt;&lt;foreign-keys&gt;&lt;key app="EN" db-id="zzst0pe9v92wx6eaxf6pwstvvxxs0tzd5rfr"&gt;1105&lt;/key&gt;&lt;/foreign-keys&gt;&lt;ref-type name="Journal Article"&gt;17&lt;/ref-type&gt;&lt;contributors&gt;&lt;authors&gt;&lt;author&gt;Abdel-Aty, Hassan&lt;/author&gt;&lt;author&gt;Simonetti, Orlando&lt;/author&gt;&lt;author&gt;Friedrich, Matthias G&lt;/author&gt;&lt;/authors&gt;&lt;/contributors&gt;&lt;titles&gt;&lt;title&gt;T2-weighted cardiovascular magnetic resonance imaging.&lt;/title&gt;&lt;secondary-title&gt;JMRI&lt;/secondary-title&gt;&lt;/titles&gt;&lt;periodical&gt;&lt;full-title&gt;JMRI&lt;/full-title&gt;&lt;/periodical&gt;&lt;pages&gt;452-9&lt;/pages&gt;&lt;volume&gt;26&lt;/volume&gt;&lt;keywords&gt;&lt;keyword&gt;Adult&lt;/keyword&gt;&lt;keyword&gt;Animals&lt;/keyword&gt;&lt;keyword&gt;Cardiomyopathies&lt;/keyword&gt;&lt;keyword&gt;Cardiomyopathies: pathology&lt;/keyword&gt;&lt;keyword&gt;Clinical Trials as Topic&lt;/keyword&gt;&lt;keyword&gt;Dogs&lt;/keyword&gt;&lt;keyword&gt;Edema&lt;/keyword&gt;&lt;keyword&gt;Heart Transplantation&lt;/keyword&gt;&lt;keyword&gt;Humans&lt;/keyword&gt;&lt;keyword&gt;Image Processing, Computer-Assisted&lt;/keyword&gt;&lt;keyword&gt;Magnetic Resonance Imaging&lt;/keyword&gt;&lt;keyword&gt;Magnetic Resonance Imaging: instrumentation&lt;/keyword&gt;&lt;keyword&gt;Magnetic Resonance Imaging: methods&lt;/keyword&gt;&lt;keyword&gt;Male&lt;/keyword&gt;&lt;keyword&gt;Myocardial Infarction&lt;/keyword&gt;&lt;keyword&gt;Myocardial Reperfusion Injury&lt;/keyword&gt;&lt;keyword&gt;Myocardial Reperfusion Injury: diagnosis&lt;/keyword&gt;&lt;keyword&gt;Myocardial Reperfusion Injury: pathology&lt;/keyword&gt;&lt;keyword&gt;Myocarditis&lt;/keyword&gt;&lt;keyword&gt;Myocarditis: pathology&lt;/keyword&gt;&lt;keyword&gt;Myocardium&lt;/keyword&gt;&lt;keyword&gt;Myocardium: pathology&lt;/keyword&gt;&lt;/keywords&gt;&lt;dates&gt;&lt;year&gt;2007&lt;/year&gt;&lt;/dates&gt;&lt;accession-num&gt;17729358&lt;/accession-num&gt;&lt;label&gt;READ REVIEW **&lt;/label&gt;&lt;urls&gt;&lt;/urls&gt;&lt;electronic-resource-num&gt;10.1002/jmri.21028&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34</w:t>
        </w:r>
        <w:r w:rsidR="00E43AE9" w:rsidRPr="000B60AA">
          <w:rPr>
            <w:rFonts w:ascii="Book Antiqua" w:hAnsi="Book Antiqua"/>
          </w:rPr>
          <w:fldChar w:fldCharType="end"/>
        </w:r>
      </w:hyperlink>
      <w:r w:rsidR="00C557DC">
        <w:rPr>
          <w:rFonts w:ascii="Book Antiqua" w:eastAsia="宋体" w:hAnsi="Book Antiqua" w:hint="eastAsia"/>
          <w:vertAlign w:val="superscript"/>
          <w:lang w:eastAsia="zh-CN"/>
        </w:rPr>
        <w:t>]</w:t>
      </w:r>
      <w:r w:rsidR="001055CA" w:rsidRPr="000B60AA">
        <w:rPr>
          <w:rFonts w:ascii="Book Antiqua" w:hAnsi="Book Antiqua"/>
        </w:rPr>
        <w:t xml:space="preserve"> </w:t>
      </w:r>
      <w:r w:rsidRPr="000B60AA">
        <w:rPr>
          <w:rFonts w:ascii="Book Antiqua" w:hAnsi="Book Antiqua"/>
        </w:rPr>
        <w:t xml:space="preserve">and are currently the mainstay of </w:t>
      </w:r>
      <w:r w:rsidR="00160B9E" w:rsidRPr="000B60AA">
        <w:rPr>
          <w:rFonts w:ascii="Book Antiqua" w:hAnsi="Book Antiqua"/>
        </w:rPr>
        <w:t xml:space="preserve">CMR </w:t>
      </w:r>
      <w:r w:rsidRPr="000B60AA">
        <w:rPr>
          <w:rFonts w:ascii="Book Antiqua" w:hAnsi="Book Antiqua"/>
        </w:rPr>
        <w:t>oedema imaging.</w:t>
      </w:r>
      <w:r w:rsidR="000B60AA">
        <w:rPr>
          <w:rFonts w:ascii="Book Antiqua" w:hAnsi="Book Antiqua"/>
        </w:rPr>
        <w:t xml:space="preserve"> </w:t>
      </w:r>
      <w:r w:rsidR="00160B9E" w:rsidRPr="000B60AA">
        <w:rPr>
          <w:rFonts w:ascii="Book Antiqua" w:hAnsi="Book Antiqua"/>
        </w:rPr>
        <w:t xml:space="preserve">Most commonly used </w:t>
      </w:r>
      <w:r w:rsidRPr="000B60AA">
        <w:rPr>
          <w:rFonts w:ascii="Book Antiqua" w:hAnsi="Book Antiqua"/>
        </w:rPr>
        <w:t>is the black-blood T2-weighted short-tau inversion-recovery sequence (T2w-STIR).</w:t>
      </w:r>
      <w:r w:rsidR="000B60AA">
        <w:rPr>
          <w:rFonts w:ascii="Book Antiqua" w:hAnsi="Book Antiqua"/>
        </w:rPr>
        <w:t xml:space="preserve"> </w:t>
      </w:r>
      <w:r w:rsidRPr="000B60AA">
        <w:rPr>
          <w:rFonts w:ascii="Book Antiqua" w:hAnsi="Book Antiqua"/>
        </w:rPr>
        <w:t xml:space="preserve">This uses two initial inversion pulses to null </w:t>
      </w:r>
      <w:r w:rsidR="00160B9E" w:rsidRPr="000B60AA">
        <w:rPr>
          <w:rFonts w:ascii="Book Antiqua" w:hAnsi="Book Antiqua"/>
        </w:rPr>
        <w:t xml:space="preserve">moving </w:t>
      </w:r>
      <w:r w:rsidRPr="000B60AA">
        <w:rPr>
          <w:rFonts w:ascii="Book Antiqua" w:hAnsi="Book Antiqua"/>
        </w:rPr>
        <w:t>blood.</w:t>
      </w:r>
      <w:r w:rsidR="000B60AA">
        <w:rPr>
          <w:rFonts w:ascii="Book Antiqua" w:hAnsi="Book Antiqua"/>
        </w:rPr>
        <w:t xml:space="preserve"> </w:t>
      </w:r>
      <w:r w:rsidRPr="000B60AA">
        <w:rPr>
          <w:rFonts w:ascii="Book Antiqua" w:hAnsi="Book Antiqua"/>
        </w:rPr>
        <w:t xml:space="preserve">This is followed by a third inversion pulse, which nulls tissues with short T1 </w:t>
      </w:r>
      <w:r w:rsidR="00160B9E" w:rsidRPr="000B60AA">
        <w:rPr>
          <w:rFonts w:ascii="Book Antiqua" w:hAnsi="Book Antiqua"/>
        </w:rPr>
        <w:t xml:space="preserve">times </w:t>
      </w:r>
      <w:r w:rsidRPr="000B60AA">
        <w:rPr>
          <w:rFonts w:ascii="Book Antiqua" w:hAnsi="Book Antiqua"/>
        </w:rPr>
        <w:t>(fat) to provide high contrast between blood (nulled) and myocardium</w:t>
      </w:r>
      <w:r w:rsidR="00C557DC">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BcmFpPC9BdXRob3I+PFllYXI+MjAxMjwvWWVhcj48UmVj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</w:fldData>
        </w:fldChar>
      </w:r>
      <w:r w:rsidR="009A5A3C" w:rsidRPr="000B60AA">
        <w:rPr>
          <w:rFonts w:ascii="Book Antiqua" w:hAnsi="Book Antiqua"/>
        </w:rPr>
        <w:instrText xml:space="preserve"> ADDIN EN.CITE </w:instrText>
      </w:r>
      <w:r w:rsidR="009A5A3C" w:rsidRPr="000B60AA">
        <w:rPr>
          <w:rFonts w:ascii="Book Antiqua" w:hAnsi="Book Antiqua"/>
        </w:rPr>
        <w:fldChar w:fldCharType="begin">
          <w:fldData xml:space="preserve">PEVuZE5vdGU+PENpdGU+PEF1dGhvcj5BcmFpPC9BdXRob3I+PFllYXI+MjAxMjwvWWVhcj48UmVj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</w:fldData>
        </w:fldChar>
      </w:r>
      <w:r w:rsidR="009A5A3C" w:rsidRPr="000B60AA">
        <w:rPr>
          <w:rFonts w:ascii="Book Antiqua" w:hAnsi="Book Antiqua"/>
        </w:rPr>
        <w:instrText xml:space="preserve"> ADDIN EN.CITE.DATA </w:instrText>
      </w:r>
      <w:r w:rsidR="009A5A3C" w:rsidRPr="000B60AA">
        <w:rPr>
          <w:rFonts w:ascii="Book Antiqua" w:hAnsi="Book Antiqua"/>
        </w:rPr>
      </w:r>
      <w:r w:rsidR="009A5A3C"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34" w:tooltip="Abdel-Aty, 2007 #1105" w:history="1">
        <w:r w:rsidR="00E43AE9" w:rsidRPr="000B60AA">
          <w:rPr>
            <w:rFonts w:ascii="Book Antiqua" w:hAnsi="Book Antiqua"/>
            <w:noProof/>
            <w:vertAlign w:val="superscript"/>
          </w:rPr>
          <w:t>134</w:t>
        </w:r>
      </w:hyperlink>
      <w:r w:rsidR="00C557DC">
        <w:rPr>
          <w:rFonts w:ascii="Book Antiqua" w:hAnsi="Book Antiqua"/>
          <w:noProof/>
          <w:vertAlign w:val="superscript"/>
        </w:rPr>
        <w:t>,</w:t>
      </w:r>
      <w:hyperlink w:anchor="_ENREF_136" w:tooltip="Arai, 2012 #41" w:history="1">
        <w:r w:rsidR="00E43AE9" w:rsidRPr="000B60AA">
          <w:rPr>
            <w:rFonts w:ascii="Book Antiqua" w:hAnsi="Book Antiqua"/>
            <w:noProof/>
            <w:vertAlign w:val="superscript"/>
          </w:rPr>
          <w:t>136</w:t>
        </w:r>
      </w:hyperlink>
      <w:r w:rsidRPr="000B60AA">
        <w:rPr>
          <w:rFonts w:ascii="Book Antiqua" w:hAnsi="Book Antiqua"/>
        </w:rPr>
        <w:fldChar w:fldCharType="end"/>
      </w:r>
      <w:r w:rsidR="00C557DC">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00024BB1" w:rsidRPr="000B60AA">
        <w:rPr>
          <w:rFonts w:ascii="Book Antiqua" w:hAnsi="Book Antiqua"/>
        </w:rPr>
        <w:t xml:space="preserve">T2w imaging of myocardial oedema </w:t>
      </w:r>
      <w:r w:rsidR="008F2972" w:rsidRPr="000B60AA">
        <w:rPr>
          <w:rFonts w:ascii="Book Antiqua" w:hAnsi="Book Antiqua"/>
        </w:rPr>
        <w:t>is well-validated in animal studies assessing myocardial water volume on histological assessment</w:t>
      </w:r>
      <w:r w:rsidR="00C557DC">
        <w:rPr>
          <w:rFonts w:ascii="Book Antiqua" w:eastAsia="宋体" w:hAnsi="Book Antiqua" w:hint="eastAsia"/>
          <w:vertAlign w:val="superscript"/>
          <w:lang w:eastAsia="zh-CN"/>
        </w:rPr>
        <w:t>[</w:t>
      </w:r>
      <w:hyperlink w:anchor="_ENREF_137" w:tooltip="Garcia-Dorado, 1993 #1919" w:history="1">
        <w:r w:rsidR="00E43AE9" w:rsidRPr="000B60AA">
          <w:rPr>
            <w:rFonts w:ascii="Book Antiqua" w:hAnsi="Book Antiqua"/>
          </w:rPr>
          <w:fldChar w:fldCharType="begin">
            <w:fldData xml:space="preserve">PEVuZE5vdGU+PENpdGU+PEF1dGhvcj5HYXJjaWEtRG9yYWRvPC9BdXRob3I+PFllYXI+MTk5Mzwv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xNDYyLTk8L3BhZ2VzPjx2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HYXJjaWEtRG9yYWRvPC9BdXRob3I+PFllYXI+MTk5Mzwv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xNDYyLTk8L3BhZ2VzPjx2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37</w:t>
        </w:r>
        <w:r w:rsidR="00E43AE9" w:rsidRPr="000B60AA">
          <w:rPr>
            <w:rFonts w:ascii="Book Antiqua" w:hAnsi="Book Antiqua"/>
          </w:rPr>
          <w:fldChar w:fldCharType="end"/>
        </w:r>
      </w:hyperlink>
      <w:r w:rsidR="00C557DC">
        <w:rPr>
          <w:rFonts w:ascii="Book Antiqua" w:eastAsia="宋体" w:hAnsi="Book Antiqua" w:hint="eastAsia"/>
          <w:vertAlign w:val="superscript"/>
          <w:lang w:eastAsia="zh-CN"/>
        </w:rPr>
        <w:t>]</w:t>
      </w:r>
      <w:r w:rsidR="00024BB1" w:rsidRPr="000B60AA">
        <w:rPr>
          <w:rFonts w:ascii="Book Antiqua" w:hAnsi="Book Antiqua"/>
        </w:rPr>
        <w:t xml:space="preserve"> </w:t>
      </w:r>
      <w:r w:rsidR="008F2972" w:rsidRPr="000B60AA">
        <w:rPr>
          <w:rFonts w:ascii="Book Antiqua" w:hAnsi="Book Antiqua"/>
        </w:rPr>
        <w:t>and fluorescent microspheres</w:t>
      </w:r>
      <w:r w:rsidR="00C557DC">
        <w:rPr>
          <w:rFonts w:ascii="Book Antiqua" w:eastAsia="宋体" w:hAnsi="Book Antiqua" w:hint="eastAsia"/>
          <w:vertAlign w:val="superscript"/>
          <w:lang w:eastAsia="zh-CN"/>
        </w:rPr>
        <w:t>[</w:t>
      </w:r>
      <w:hyperlink w:anchor="_ENREF_77" w:tooltip="Aletras, 2006 #29"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Aletras&lt;/Author&gt;&lt;Year&gt;2006&lt;/Year&gt;&lt;RecNum&gt;29&lt;/RecNum&gt;&lt;DisplayText&gt;&lt;style face="superscript"&gt;77&lt;/style&gt;&lt;/DisplayText&gt;&lt;record&gt;&lt;rec-number&gt;29&lt;/rec-number&gt;&lt;foreign-keys&gt;&lt;key app="EN" db-id="zzst0pe9v92wx6eaxf6pwstvvxxs0tzd5rfr"&gt;29&lt;/key&gt;&lt;/foreign-keys&gt;&lt;ref-type name="Journal Article"&gt;17&lt;/ref-type&gt;&lt;contributors&gt;&lt;authors&gt;&lt;author&gt;Aletras, Anthony H&lt;/author&gt;&lt;author&gt;Tilak, Gauri S&lt;/author&gt;&lt;author&gt;Natanzon, Alex&lt;/author&gt;&lt;author&gt;Hsu, Li-Yueh&lt;/author&gt;&lt;author&gt;Gonzalez, Felix M&lt;/author&gt;&lt;author&gt;Hoyt, Robert F&lt;/author&gt;&lt;author&gt;Arai, Andrew E&lt;/author&gt;&lt;/authors&gt;&lt;/contributors&gt;&lt;titles&gt;&lt;title&gt;Retrospective determination of the area at risk for reperfused acute myocardial infarction with T2-weighted cardiac magnetic resonance imaging: histopathological and displacement encoding with stimulated echoes (DENSE) functional validations.&lt;/title&gt;&lt;secondary-title&gt;Circulation&lt;/secondary-title&gt;&lt;/titles&gt;&lt;periodical&gt;&lt;full-title&gt;Circulation&lt;/full-title&gt;&lt;/periodical&gt;&lt;pages&gt;1865-70&lt;/pages&gt;&lt;volume&gt;113&lt;/volume&gt;&lt;keywords&gt;&lt;keyword&gt;Animals&lt;/keyword&gt;&lt;keyword&gt;Dogs&lt;/keyword&gt;&lt;keyword&gt;Echocardiography&lt;/keyword&gt;&lt;keyword&gt;Echocardiography: methods&lt;/keyword&gt;&lt;keyword&gt;Edema, Cardiac&lt;/keyword&gt;&lt;keyword&gt;Edema, Cardiac: diagnosis&lt;/keyword&gt;&lt;keyword&gt;Heart&lt;/keyword&gt;&lt;keyword&gt;Heart: physiopathology&lt;/keyword&gt;&lt;keyword&gt;Magnetic Resonance Imaging&lt;/keyword&gt;&lt;keyword&gt;Microspheres&lt;/keyword&gt;&lt;keyword&gt;Myocardial Infarction&lt;/keyword&gt;&lt;keyword&gt;Myocardial Infarction: diagnosis&lt;/keyword&gt;&lt;keyword&gt;Myocardial Infarction: physiopathology&lt;/keyword&gt;&lt;keyword&gt;Myocardial Infarction: therapy&lt;/keyword&gt;&lt;keyword&gt;Myocardial Reperfusion&lt;/keyword&gt;&lt;keyword&gt;Myocardium&lt;/keyword&gt;&lt;keyword&gt;Myocardium: pathology&lt;/keyword&gt;&lt;keyword&gt;Recovery of Function&lt;/keyword&gt;&lt;keyword&gt;Reproducibility of Results&lt;/keyword&gt;&lt;keyword&gt;Risk Factors&lt;/keyword&gt;&lt;keyword&gt;Time Factors&lt;/keyword&gt;&lt;/keywords&gt;&lt;dates&gt;&lt;year&gt;2006&lt;/year&gt;&lt;/dates&gt;&lt;accession-num&gt;16606793&lt;/accession-num&gt;&lt;label&gt;READ **&lt;/label&gt;&lt;urls&gt;&lt;/urls&gt;&lt;electronic-resource-num&gt;10.1161/CIRCULATIONAHA.105.576025&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77</w:t>
        </w:r>
        <w:r w:rsidR="00E43AE9" w:rsidRPr="000B60AA">
          <w:rPr>
            <w:rFonts w:ascii="Book Antiqua" w:hAnsi="Book Antiqua"/>
          </w:rPr>
          <w:fldChar w:fldCharType="end"/>
        </w:r>
      </w:hyperlink>
      <w:r w:rsidR="00C557DC">
        <w:rPr>
          <w:rFonts w:ascii="Book Antiqua" w:eastAsia="宋体" w:hAnsi="Book Antiqua" w:hint="eastAsia"/>
          <w:vertAlign w:val="superscript"/>
          <w:lang w:eastAsia="zh-CN"/>
        </w:rPr>
        <w:t>]</w:t>
      </w:r>
      <w:r w:rsidR="00AE7DE8" w:rsidRPr="000B60AA">
        <w:rPr>
          <w:rFonts w:ascii="Book Antiqua" w:hAnsi="Book Antiqua"/>
        </w:rPr>
        <w:t>.</w:t>
      </w:r>
      <w:r w:rsidR="000B60AA">
        <w:rPr>
          <w:rFonts w:ascii="Book Antiqua" w:hAnsi="Book Antiqua"/>
        </w:rPr>
        <w:t xml:space="preserve"> </w:t>
      </w:r>
      <w:r w:rsidRPr="000B60AA">
        <w:rPr>
          <w:rFonts w:ascii="Book Antiqua" w:hAnsi="Book Antiqua"/>
        </w:rPr>
        <w:t xml:space="preserve">T2w </w:t>
      </w:r>
      <w:r w:rsidR="00160B9E" w:rsidRPr="000B60AA">
        <w:rPr>
          <w:rFonts w:ascii="Book Antiqua" w:hAnsi="Book Antiqua"/>
        </w:rPr>
        <w:t xml:space="preserve">oedema </w:t>
      </w:r>
      <w:r w:rsidRPr="000B60AA">
        <w:rPr>
          <w:rFonts w:ascii="Book Antiqua" w:hAnsi="Book Antiqua"/>
        </w:rPr>
        <w:t>assessment is well</w:t>
      </w:r>
      <w:r w:rsidR="008F2972" w:rsidRPr="000B60AA">
        <w:rPr>
          <w:rFonts w:ascii="Book Antiqua" w:hAnsi="Book Antiqua"/>
        </w:rPr>
        <w:t>-</w:t>
      </w:r>
      <w:r w:rsidRPr="000B60AA">
        <w:rPr>
          <w:rFonts w:ascii="Book Antiqua" w:hAnsi="Book Antiqua"/>
        </w:rPr>
        <w:t>validated with SPECT</w:t>
      </w:r>
      <w:r w:rsidR="00C557DC">
        <w:rPr>
          <w:rFonts w:ascii="Book Antiqua" w:eastAsia="宋体" w:hAnsi="Book Antiqua" w:hint="eastAsia"/>
          <w:vertAlign w:val="superscript"/>
          <w:lang w:eastAsia="zh-CN"/>
        </w:rPr>
        <w:t>[</w:t>
      </w:r>
      <w:hyperlink w:anchor="_ENREF_138" w:tooltip="Carlsson, 2009 #36" w:history="1">
        <w:r w:rsidR="00E43AE9" w:rsidRPr="000B60AA">
          <w:rPr>
            <w:rFonts w:ascii="Book Antiqua" w:hAnsi="Book Antiqua"/>
          </w:rPr>
          <w:fldChar w:fldCharType="begin">
            <w:fldData xml:space="preserve">PEVuZE5vdGU+PENpdGU+PEF1dGhvcj5DYXJsc3NvbjwvQXV0aG9yPjxZZWFyPjIwMDk8L1llYXI+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DYXJsc3NvbjwvQXV0aG9yPjxZZWFyPjIwMDk8L1llYXI+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38-140</w:t>
        </w:r>
        <w:r w:rsidR="00E43AE9" w:rsidRPr="000B60AA">
          <w:rPr>
            <w:rFonts w:ascii="Book Antiqua" w:hAnsi="Book Antiqua"/>
          </w:rPr>
          <w:fldChar w:fldCharType="end"/>
        </w:r>
      </w:hyperlink>
      <w:r w:rsidR="00C557DC">
        <w:rPr>
          <w:rFonts w:ascii="Book Antiqua" w:eastAsia="宋体" w:hAnsi="Book Antiqua" w:hint="eastAsia"/>
          <w:vertAlign w:val="superscript"/>
          <w:lang w:eastAsia="zh-CN"/>
        </w:rPr>
        <w:t>]</w:t>
      </w:r>
      <w:r w:rsidR="002761F9" w:rsidRPr="000B60AA">
        <w:rPr>
          <w:rFonts w:ascii="Book Antiqua" w:hAnsi="Book Antiqua"/>
        </w:rPr>
        <w:t xml:space="preserve"> </w:t>
      </w:r>
      <w:r w:rsidRPr="000B60AA">
        <w:rPr>
          <w:rFonts w:ascii="Book Antiqua" w:hAnsi="Book Antiqua"/>
        </w:rPr>
        <w:t>and angiographic markers of AAR (BARI</w:t>
      </w:r>
      <w:r w:rsidR="00C557DC">
        <w:rPr>
          <w:rFonts w:ascii="Book Antiqua" w:eastAsia="宋体" w:hAnsi="Book Antiqua" w:hint="eastAsia"/>
          <w:vertAlign w:val="superscript"/>
          <w:lang w:eastAsia="zh-CN"/>
        </w:rPr>
        <w:t>[</w:t>
      </w:r>
      <w:hyperlink w:anchor="_ENREF_141" w:tooltip="Viallon, 2012 #24"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Viallon&lt;/Author&gt;&lt;Year&gt;2012&lt;/Year&gt;&lt;RecNum&gt;24&lt;/RecNum&gt;&lt;DisplayText&gt;&lt;style face="superscript"&gt;141&lt;/style&gt;&lt;/DisplayText&gt;&lt;record&gt;&lt;rec-number&gt;24&lt;/rec-number&gt;&lt;foreign-keys&gt;&lt;key app="EN" db-id="zzst0pe9v92wx6eaxf6pwstvvxxs0tzd5rfr"&gt;24&lt;/key&gt;&lt;/foreign-keys&gt;&lt;ref-type name="Journal Article"&gt;17&lt;/ref-type&gt;&lt;contributors&gt;&lt;authors&gt;&lt;author&gt;Viallon, Magalie&lt;/author&gt;&lt;author&gt;Mewton, Nathan&lt;/author&gt;&lt;author&gt;Thuny, Franck&lt;/author&gt;&lt;author&gt;Guehring, Jens&lt;/author&gt;&lt;author&gt;O&amp;apos;Donnell, Thomas&lt;/author&gt;&lt;author&gt;Stemmer, Alto&lt;/author&gt;&lt;author&gt;Bi, Xiaoming&lt;/author&gt;&lt;author&gt;Rapacchi, Stanislas&lt;/author&gt;&lt;author&gt;Zuehlsdorff, Sven&lt;/author&gt;&lt;author&gt;Revel, Didier&lt;/author&gt;&lt;author&gt;Croisille, Pierre&lt;/author&gt;&lt;/authors&gt;&lt;/contributors&gt;&lt;titles&gt;&lt;title&gt;T2-weighted cardiac MR assessment of the myocardial area-at-risk and salvage area in acute reperfused myocardial infarction: comparison of state-of-the-art dark blood and bright blood T2-weighted sequences.&lt;/title&gt;&lt;secondary-title&gt;JMRI&lt;/secondary-title&gt;&lt;/titles&gt;&lt;periodical&gt;&lt;full-title&gt;JMRI&lt;/full-title&gt;&lt;/periodical&gt;&lt;pages&gt;328-39&lt;/pages&gt;&lt;volume&gt;35&lt;/volume&gt;&lt;keywords&gt;&lt;keyword&gt;acs&lt;/keyword&gt;&lt;keyword&gt;cmr&lt;/keyword&gt;&lt;keyword&gt;edema&lt;/keyword&gt;&lt;keyword&gt;myocardium salvage&lt;/keyword&gt;&lt;keyword&gt;t2&lt;/keyword&gt;&lt;/keywords&gt;&lt;dates&gt;&lt;year&gt;2012&lt;/year&gt;&lt;/dates&gt;&lt;accession-num&gt;21959873&lt;/accession-num&gt;&lt;label&gt;READ **&lt;/label&gt;&lt;urls&gt;&lt;/urls&gt;&lt;electronic-resource-num&gt;10.1002/jmri.22813&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41</w:t>
        </w:r>
        <w:r w:rsidR="00E43AE9" w:rsidRPr="000B60AA">
          <w:rPr>
            <w:rFonts w:ascii="Book Antiqua" w:hAnsi="Book Antiqua"/>
          </w:rPr>
          <w:fldChar w:fldCharType="end"/>
        </w:r>
      </w:hyperlink>
      <w:r w:rsidR="00C557DC">
        <w:rPr>
          <w:rFonts w:ascii="Book Antiqua" w:eastAsia="宋体" w:hAnsi="Book Antiqua" w:hint="eastAsia"/>
          <w:vertAlign w:val="superscript"/>
          <w:lang w:eastAsia="zh-CN"/>
        </w:rPr>
        <w:t>]</w:t>
      </w:r>
      <w:r w:rsidRPr="000B60AA">
        <w:rPr>
          <w:rFonts w:ascii="Book Antiqua" w:hAnsi="Book Antiqua"/>
        </w:rPr>
        <w:t>, APPROACH</w:t>
      </w:r>
      <w:r w:rsidR="00C557DC">
        <w:rPr>
          <w:rFonts w:ascii="Book Antiqua" w:eastAsia="宋体" w:hAnsi="Book Antiqua" w:hint="eastAsia"/>
          <w:vertAlign w:val="superscript"/>
          <w:lang w:eastAsia="zh-CN"/>
        </w:rPr>
        <w:t>p[</w:t>
      </w:r>
      <w:hyperlink w:anchor="_ENREF_142" w:tooltip="Berry, 2010 #42" w:history="1">
        <w:r w:rsidR="00E43AE9" w:rsidRPr="000B60AA">
          <w:rPr>
            <w:rFonts w:ascii="Book Antiqua" w:hAnsi="Book Antiqua"/>
          </w:rPr>
          <w:fldChar w:fldCharType="begin">
            <w:fldData xml:space="preserve">PEVuZE5vdGU+PENpdGU+PEF1dGhvcj5CZXJyeTwvQXV0aG9yPjxZZWFyPjIwMTA8L1llYXI+PFJl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CZXJyeTwvQXV0aG9yPjxZZWFyPjIwMTA8L1llYXI+PFJl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42</w:t>
        </w:r>
        <w:r w:rsidR="00E43AE9" w:rsidRPr="000B60AA">
          <w:rPr>
            <w:rFonts w:ascii="Book Antiqua" w:hAnsi="Book Antiqua"/>
          </w:rPr>
          <w:fldChar w:fldCharType="end"/>
        </w:r>
      </w:hyperlink>
      <w:r w:rsidR="00C557DC">
        <w:rPr>
          <w:rFonts w:ascii="Book Antiqua" w:eastAsia="宋体" w:hAnsi="Book Antiqua" w:hint="eastAsia"/>
          <w:vertAlign w:val="superscript"/>
          <w:lang w:eastAsia="zh-CN"/>
        </w:rPr>
        <w:t>]</w:t>
      </w:r>
      <w:r w:rsidRPr="000B60AA">
        <w:rPr>
          <w:rFonts w:ascii="Book Antiqua" w:hAnsi="Book Antiqua"/>
        </w:rPr>
        <w:t xml:space="preserve"> scoring)</w:t>
      </w:r>
      <w:r w:rsidR="00DB0468" w:rsidRPr="000B60AA">
        <w:rPr>
          <w:rFonts w:ascii="Book Antiqua" w:hAnsi="Book Antiqua"/>
        </w:rPr>
        <w:t>.</w:t>
      </w:r>
      <w:r w:rsidR="000B60AA">
        <w:rPr>
          <w:rFonts w:ascii="Book Antiqua" w:hAnsi="Book Antiqua"/>
        </w:rPr>
        <w:t xml:space="preserve"> </w:t>
      </w:r>
      <w:r w:rsidR="00C51029" w:rsidRPr="000B60AA">
        <w:rPr>
          <w:rFonts w:ascii="Book Antiqua" w:hAnsi="Book Antiqua"/>
        </w:rPr>
        <w:t>AAR on T2w</w:t>
      </w:r>
      <w:r w:rsidRPr="000B60AA">
        <w:rPr>
          <w:rFonts w:ascii="Book Antiqua" w:hAnsi="Book Antiqua"/>
        </w:rPr>
        <w:t xml:space="preserve"> can be </w:t>
      </w:r>
      <w:r w:rsidR="00C51029" w:rsidRPr="000B60AA">
        <w:rPr>
          <w:rFonts w:ascii="Book Antiqua" w:hAnsi="Book Antiqua"/>
        </w:rPr>
        <w:t>assessed</w:t>
      </w:r>
      <w:r w:rsidR="00C557DC">
        <w:rPr>
          <w:rFonts w:ascii="Book Antiqua" w:hAnsi="Book Antiqua"/>
        </w:rPr>
        <w:t xml:space="preserve"> accurately for upto 1-w</w:t>
      </w:r>
      <w:r w:rsidRPr="000B60AA">
        <w:rPr>
          <w:rFonts w:ascii="Book Antiqua" w:hAnsi="Book Antiqua"/>
        </w:rPr>
        <w:t>k post-PPCI unlike SPECT</w:t>
      </w:r>
      <w:r w:rsidR="00CA14AB" w:rsidRPr="000B60AA">
        <w:rPr>
          <w:rFonts w:ascii="Book Antiqua" w:hAnsi="Book Antiqua"/>
        </w:rPr>
        <w:t xml:space="preserve">, </w:t>
      </w:r>
      <w:r w:rsidRPr="000B60AA">
        <w:rPr>
          <w:rFonts w:ascii="Book Antiqua" w:hAnsi="Book Antiqua"/>
        </w:rPr>
        <w:t>which requires radionucle</w:t>
      </w:r>
      <w:r w:rsidR="0092497E" w:rsidRPr="000B60AA">
        <w:rPr>
          <w:rFonts w:ascii="Book Antiqua" w:hAnsi="Book Antiqua"/>
        </w:rPr>
        <w:t>o</w:t>
      </w:r>
      <w:r w:rsidRPr="000B60AA">
        <w:rPr>
          <w:rFonts w:ascii="Book Antiqua" w:hAnsi="Book Antiqua"/>
        </w:rPr>
        <w:t>tide administ</w:t>
      </w:r>
      <w:r w:rsidR="00160B9E" w:rsidRPr="000B60AA">
        <w:rPr>
          <w:rFonts w:ascii="Book Antiqua" w:hAnsi="Book Antiqua"/>
        </w:rPr>
        <w:t>ration</w:t>
      </w:r>
      <w:r w:rsidRPr="000B60AA">
        <w:rPr>
          <w:rFonts w:ascii="Book Antiqua" w:hAnsi="Book Antiqua"/>
        </w:rPr>
        <w:t xml:space="preserve"> during coronary occlusion and has higher spatial resolution and thus ability to detect subendocardial </w:t>
      </w:r>
      <w:proofErr w:type="gramStart"/>
      <w:r w:rsidRPr="000B60AA">
        <w:rPr>
          <w:rFonts w:ascii="Book Antiqua" w:hAnsi="Book Antiqua"/>
        </w:rPr>
        <w:t>injury</w:t>
      </w:r>
      <w:r w:rsidR="00C557DC">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38" \o "Carlsson, 2009 #36"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DYXJsc3NvbjwvQXV0aG9yPjxZZWFyPjIwMDk8L1llYXI+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DYXJsc3NvbjwvQXV0aG9yPjxZZWFyPjIwMDk8L1llYXI+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38</w:t>
      </w:r>
      <w:r w:rsidR="00E43AE9" w:rsidRPr="000B60AA">
        <w:rPr>
          <w:rFonts w:ascii="Book Antiqua" w:hAnsi="Book Antiqua"/>
        </w:rPr>
        <w:fldChar w:fldCharType="end"/>
      </w:r>
      <w:r w:rsidR="000B60AA" w:rsidRPr="000B60AA">
        <w:rPr>
          <w:rFonts w:ascii="Book Antiqua" w:hAnsi="Book Antiqua"/>
        </w:rPr>
        <w:fldChar w:fldCharType="end"/>
      </w:r>
      <w:r w:rsidR="00C557DC">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p>
    <w:p w14:paraId="2395F98E" w14:textId="7C70CA3F" w:rsidR="00D858A9" w:rsidRPr="00C557DC" w:rsidRDefault="004F2E9D" w:rsidP="00C557DC">
      <w:pPr>
        <w:spacing w:line="360" w:lineRule="auto"/>
        <w:ind w:firstLineChars="100" w:firstLine="240"/>
        <w:jc w:val="both"/>
        <w:rPr>
          <w:rFonts w:ascii="Book Antiqua" w:eastAsia="宋体" w:hAnsi="Book Antiqua"/>
          <w:lang w:eastAsia="zh-CN"/>
        </w:rPr>
      </w:pPr>
      <w:r w:rsidRPr="000B60AA">
        <w:rPr>
          <w:rFonts w:ascii="Book Antiqua" w:hAnsi="Book Antiqua"/>
        </w:rPr>
        <w:t xml:space="preserve">However </w:t>
      </w:r>
      <w:r w:rsidR="00E54080" w:rsidRPr="000B60AA">
        <w:rPr>
          <w:rFonts w:ascii="Book Antiqua" w:hAnsi="Book Antiqua"/>
        </w:rPr>
        <w:t>T2w-TSE imaging</w:t>
      </w:r>
      <w:r w:rsidRPr="000B60AA">
        <w:rPr>
          <w:rFonts w:ascii="Book Antiqua" w:hAnsi="Book Antiqua"/>
        </w:rPr>
        <w:t xml:space="preserve"> has inherent disadvantages that can compromise image quality and </w:t>
      </w:r>
      <w:r w:rsidR="00E652F6" w:rsidRPr="000B60AA">
        <w:rPr>
          <w:rFonts w:ascii="Book Antiqua" w:hAnsi="Book Antiqua"/>
        </w:rPr>
        <w:t xml:space="preserve">oedema </w:t>
      </w:r>
      <w:r w:rsidRPr="000B60AA">
        <w:rPr>
          <w:rFonts w:ascii="Book Antiqua" w:hAnsi="Book Antiqua"/>
        </w:rPr>
        <w:t xml:space="preserve">detection. </w:t>
      </w:r>
      <w:r w:rsidR="008F2972" w:rsidRPr="000B60AA">
        <w:rPr>
          <w:rFonts w:ascii="Book Antiqua" w:hAnsi="Book Antiqua"/>
        </w:rPr>
        <w:t>U</w:t>
      </w:r>
      <w:r w:rsidR="00B4205B" w:rsidRPr="000B60AA">
        <w:rPr>
          <w:rFonts w:ascii="Book Antiqua" w:hAnsi="Book Antiqua"/>
        </w:rPr>
        <w:t>pto 30</w:t>
      </w:r>
      <w:r w:rsidR="00E54080" w:rsidRPr="000B60AA">
        <w:rPr>
          <w:rFonts w:ascii="Book Antiqua" w:hAnsi="Book Antiqua"/>
        </w:rPr>
        <w:t xml:space="preserve">% of datasets </w:t>
      </w:r>
      <w:r w:rsidR="008F2972" w:rsidRPr="000B60AA">
        <w:rPr>
          <w:rFonts w:ascii="Book Antiqua" w:hAnsi="Book Antiqua"/>
        </w:rPr>
        <w:t>are</w:t>
      </w:r>
      <w:r w:rsidR="00E54080" w:rsidRPr="000B60AA">
        <w:rPr>
          <w:rFonts w:ascii="Book Antiqua" w:hAnsi="Book Antiqua"/>
        </w:rPr>
        <w:t xml:space="preserve"> non-analysable in </w:t>
      </w:r>
      <w:proofErr w:type="gramStart"/>
      <w:r w:rsidR="00E54080" w:rsidRPr="000B60AA">
        <w:rPr>
          <w:rFonts w:ascii="Book Antiqua" w:hAnsi="Book Antiqua"/>
        </w:rPr>
        <w:t>studies</w:t>
      </w:r>
      <w:r w:rsidR="00C557DC">
        <w:rPr>
          <w:rFonts w:ascii="Book Antiqua" w:eastAsia="宋体" w:hAnsi="Book Antiqua" w:hint="eastAsia"/>
          <w:vertAlign w:val="superscript"/>
          <w:lang w:eastAsia="zh-CN"/>
        </w:rPr>
        <w:t>[</w:t>
      </w:r>
      <w:proofErr w:type="gramEnd"/>
      <w:r w:rsidR="00637B33" w:rsidRPr="000B60AA">
        <w:rPr>
          <w:rFonts w:ascii="Book Antiqua" w:hAnsi="Book Antiqua"/>
        </w:rPr>
        <w:fldChar w:fldCharType="begin">
          <w:fldData xml:space="preserve">PEVuZE5vdGU+PENpdGU+PEF1dGhvcj5TcmljaGFpPC9BdXRob3I+PFllYXI+MjAxMzwvWWVhcj48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TcmljaGFpPC9BdXRob3I+PFllYXI+MjAxMzwvWWVhcj48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00637B33" w:rsidRPr="000B60AA">
        <w:rPr>
          <w:rFonts w:ascii="Book Antiqua" w:hAnsi="Book Antiqua"/>
        </w:rPr>
      </w:r>
      <w:r w:rsidR="00637B33" w:rsidRPr="000B60AA">
        <w:rPr>
          <w:rFonts w:ascii="Book Antiqua" w:hAnsi="Book Antiqua"/>
        </w:rPr>
        <w:fldChar w:fldCharType="separate"/>
      </w:r>
      <w:hyperlink w:anchor="_ENREF_24" w:tooltip="Beek, 2010 #267" w:history="1">
        <w:r w:rsidR="00E43AE9" w:rsidRPr="000B60AA">
          <w:rPr>
            <w:rFonts w:ascii="Book Antiqua" w:hAnsi="Book Antiqua"/>
            <w:noProof/>
            <w:vertAlign w:val="superscript"/>
          </w:rPr>
          <w:t>24</w:t>
        </w:r>
      </w:hyperlink>
      <w:r w:rsidR="00C557DC">
        <w:rPr>
          <w:rFonts w:ascii="Book Antiqua" w:hAnsi="Book Antiqua"/>
          <w:noProof/>
          <w:vertAlign w:val="superscript"/>
        </w:rPr>
        <w:t>,</w:t>
      </w:r>
      <w:hyperlink w:anchor="_ENREF_143" w:tooltip="Srichai, 2013 #1738" w:history="1">
        <w:r w:rsidR="00E43AE9" w:rsidRPr="000B60AA">
          <w:rPr>
            <w:rFonts w:ascii="Book Antiqua" w:hAnsi="Book Antiqua"/>
            <w:noProof/>
            <w:vertAlign w:val="superscript"/>
          </w:rPr>
          <w:t>143</w:t>
        </w:r>
      </w:hyperlink>
      <w:r w:rsidR="00C557DC">
        <w:rPr>
          <w:rFonts w:ascii="Book Antiqua" w:hAnsi="Book Antiqua"/>
          <w:noProof/>
          <w:vertAlign w:val="superscript"/>
        </w:rPr>
        <w:t>,</w:t>
      </w:r>
      <w:hyperlink w:anchor="_ENREF_144" w:tooltip="Kellman, 2007 #25" w:history="1">
        <w:r w:rsidR="00E43AE9" w:rsidRPr="000B60AA">
          <w:rPr>
            <w:rFonts w:ascii="Book Antiqua" w:hAnsi="Book Antiqua"/>
            <w:noProof/>
            <w:vertAlign w:val="superscript"/>
          </w:rPr>
          <w:t>144</w:t>
        </w:r>
      </w:hyperlink>
      <w:r w:rsidR="00637B33" w:rsidRPr="000B60AA">
        <w:rPr>
          <w:rFonts w:ascii="Book Antiqua" w:hAnsi="Book Antiqua"/>
        </w:rPr>
        <w:fldChar w:fldCharType="end"/>
      </w:r>
      <w:r w:rsidR="00C557DC">
        <w:rPr>
          <w:rFonts w:ascii="Book Antiqua" w:eastAsia="宋体" w:hAnsi="Book Antiqua" w:hint="eastAsia"/>
          <w:vertAlign w:val="superscript"/>
          <w:lang w:eastAsia="zh-CN"/>
        </w:rPr>
        <w:t>]</w:t>
      </w:r>
      <w:r w:rsidR="00E54080" w:rsidRPr="000B60AA">
        <w:rPr>
          <w:rFonts w:ascii="Book Antiqua" w:hAnsi="Book Antiqua"/>
        </w:rPr>
        <w:t>.</w:t>
      </w:r>
      <w:r w:rsidR="000B60AA">
        <w:rPr>
          <w:rFonts w:ascii="Book Antiqua" w:hAnsi="Book Antiqua"/>
        </w:rPr>
        <w:t xml:space="preserve"> </w:t>
      </w:r>
      <w:r w:rsidR="000F4EBD" w:rsidRPr="000B60AA">
        <w:rPr>
          <w:rFonts w:ascii="Book Antiqua" w:hAnsi="Book Antiqua"/>
        </w:rPr>
        <w:t>N</w:t>
      </w:r>
      <w:r w:rsidRPr="000B60AA">
        <w:rPr>
          <w:rFonts w:ascii="Book Antiqua" w:hAnsi="Book Antiqua"/>
        </w:rPr>
        <w:t xml:space="preserve">ew </w:t>
      </w:r>
      <w:r w:rsidR="005D70B4" w:rsidRPr="000B60AA">
        <w:rPr>
          <w:rFonts w:ascii="Book Antiqua" w:hAnsi="Book Antiqua"/>
        </w:rPr>
        <w:t xml:space="preserve">T2w </w:t>
      </w:r>
      <w:r w:rsidRPr="000B60AA">
        <w:rPr>
          <w:rFonts w:ascii="Book Antiqua" w:hAnsi="Book Antiqua"/>
        </w:rPr>
        <w:t xml:space="preserve">sequences have been </w:t>
      </w:r>
      <w:r w:rsidR="00216762" w:rsidRPr="000B60AA">
        <w:rPr>
          <w:rFonts w:ascii="Book Antiqua" w:hAnsi="Book Antiqua"/>
        </w:rPr>
        <w:t>studied,</w:t>
      </w:r>
      <w:r w:rsidRPr="000B60AA">
        <w:rPr>
          <w:rFonts w:ascii="Book Antiqua" w:hAnsi="Book Antiqua"/>
        </w:rPr>
        <w:t xml:space="preserve"> with encouraging results </w:t>
      </w:r>
      <w:r w:rsidR="000F4EBD" w:rsidRPr="000B60AA">
        <w:rPr>
          <w:rFonts w:ascii="Book Antiqua" w:hAnsi="Book Antiqua"/>
        </w:rPr>
        <w:t>(</w:t>
      </w:r>
      <w:r w:rsidRPr="000B60AA">
        <w:rPr>
          <w:rFonts w:ascii="Book Antiqua" w:hAnsi="Book Antiqua"/>
        </w:rPr>
        <w:t xml:space="preserve">Figure </w:t>
      </w:r>
      <w:r w:rsidR="00721359" w:rsidRPr="000B60AA">
        <w:rPr>
          <w:rFonts w:ascii="Book Antiqua" w:hAnsi="Book Antiqua"/>
        </w:rPr>
        <w:t>7</w:t>
      </w:r>
      <w:r w:rsidR="000F4EBD" w:rsidRPr="000B60AA">
        <w:rPr>
          <w:rFonts w:ascii="Book Antiqua" w:hAnsi="Book Antiqua"/>
        </w:rPr>
        <w:t>)</w:t>
      </w:r>
      <w:r w:rsidRPr="000B60AA">
        <w:rPr>
          <w:rFonts w:ascii="Book Antiqua" w:hAnsi="Book Antiqua"/>
        </w:rPr>
        <w:t>.</w:t>
      </w:r>
      <w:r w:rsidR="000B60AA">
        <w:rPr>
          <w:rFonts w:ascii="Book Antiqua" w:hAnsi="Book Antiqua"/>
        </w:rPr>
        <w:t xml:space="preserve"> </w:t>
      </w:r>
    </w:p>
    <w:p w14:paraId="63AFC5C8" w14:textId="30824A94" w:rsidR="004E13E6" w:rsidRPr="000B60AA" w:rsidRDefault="00DD4C7C" w:rsidP="00E42EA3">
      <w:pPr>
        <w:spacing w:line="360" w:lineRule="auto"/>
        <w:ind w:firstLineChars="100" w:firstLine="240"/>
        <w:jc w:val="both"/>
        <w:rPr>
          <w:rFonts w:ascii="Book Antiqua" w:hAnsi="Book Antiqua"/>
        </w:rPr>
      </w:pPr>
      <w:r w:rsidRPr="000B60AA">
        <w:rPr>
          <w:rFonts w:ascii="Book Antiqua" w:hAnsi="Book Antiqua"/>
        </w:rPr>
        <w:t xml:space="preserve">The aim of </w:t>
      </w:r>
      <w:r w:rsidR="0094778C" w:rsidRPr="000B60AA">
        <w:rPr>
          <w:rFonts w:ascii="Book Antiqua" w:hAnsi="Book Antiqua"/>
        </w:rPr>
        <w:t xml:space="preserve">prompt </w:t>
      </w:r>
      <w:r w:rsidRPr="000B60AA">
        <w:rPr>
          <w:rFonts w:ascii="Book Antiqua" w:hAnsi="Book Antiqua"/>
        </w:rPr>
        <w:t xml:space="preserve">reperfusion </w:t>
      </w:r>
      <w:r w:rsidR="009F6883" w:rsidRPr="000B60AA">
        <w:rPr>
          <w:rFonts w:ascii="Book Antiqua" w:hAnsi="Book Antiqua"/>
        </w:rPr>
        <w:t xml:space="preserve">is to limit </w:t>
      </w:r>
      <w:r w:rsidR="000477B6" w:rsidRPr="000B60AA">
        <w:rPr>
          <w:rFonts w:ascii="Book Antiqua" w:hAnsi="Book Antiqua"/>
        </w:rPr>
        <w:t>IS</w:t>
      </w:r>
      <w:r w:rsidR="009F6883" w:rsidRPr="000B60AA">
        <w:rPr>
          <w:rFonts w:ascii="Book Antiqua" w:hAnsi="Book Antiqua"/>
        </w:rPr>
        <w:t xml:space="preserve"> by </w:t>
      </w:r>
      <w:r w:rsidR="00787127" w:rsidRPr="000B60AA">
        <w:rPr>
          <w:rFonts w:ascii="Book Antiqua" w:hAnsi="Book Antiqua"/>
        </w:rPr>
        <w:t>minimizing the conversion</w:t>
      </w:r>
      <w:r w:rsidR="009F6883" w:rsidRPr="000B60AA">
        <w:rPr>
          <w:rFonts w:ascii="Book Antiqua" w:hAnsi="Book Antiqua"/>
        </w:rPr>
        <w:t xml:space="preserve"> of reversibly injured </w:t>
      </w:r>
      <w:r w:rsidR="009E6A21" w:rsidRPr="000B60AA">
        <w:rPr>
          <w:rFonts w:ascii="Book Antiqua" w:hAnsi="Book Antiqua"/>
        </w:rPr>
        <w:t>myocardial cells (</w:t>
      </w:r>
      <w:r w:rsidR="00787127" w:rsidRPr="000B60AA">
        <w:rPr>
          <w:rFonts w:ascii="Book Antiqua" w:hAnsi="Book Antiqua"/>
        </w:rPr>
        <w:t>AAR</w:t>
      </w:r>
      <w:r w:rsidR="009E6A21" w:rsidRPr="000B60AA">
        <w:rPr>
          <w:rFonts w:ascii="Book Antiqua" w:hAnsi="Book Antiqua"/>
        </w:rPr>
        <w:t>)</w:t>
      </w:r>
      <w:r w:rsidR="0024705D" w:rsidRPr="000B60AA">
        <w:rPr>
          <w:rFonts w:ascii="Book Antiqua" w:hAnsi="Book Antiqua"/>
        </w:rPr>
        <w:t xml:space="preserve"> into necrotic, inf</w:t>
      </w:r>
      <w:r w:rsidR="009E6A21" w:rsidRPr="000B60AA">
        <w:rPr>
          <w:rFonts w:ascii="Book Antiqua" w:hAnsi="Book Antiqua"/>
        </w:rPr>
        <w:t>arcted tissue (IS)</w:t>
      </w:r>
      <w:r w:rsidR="00E42EA3">
        <w:rPr>
          <w:rFonts w:ascii="Book Antiqua" w:eastAsia="宋体" w:hAnsi="Book Antiqua" w:hint="eastAsia"/>
          <w:vertAlign w:val="superscript"/>
          <w:lang w:eastAsia="zh-CN"/>
        </w:rPr>
        <w:t>[</w:t>
      </w:r>
      <w:r w:rsidR="00B50B41" w:rsidRPr="000B60AA">
        <w:rPr>
          <w:rFonts w:ascii="Book Antiqua" w:hAnsi="Book Antiqua"/>
        </w:rPr>
        <w:fldChar w:fldCharType="begin">
          <w:fldData xml:space="preserve">PEVuZE5vdGU+PENpdGU+PEF1dGhvcj5TdGVnPC9BdXRob3I+PFllYXI+MjAxMjwvWWVhcj48UmVj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TdGVnPC9BdXRob3I+PFllYXI+MjAxMjwvWWVhcj48UmVj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00B50B41" w:rsidRPr="000B60AA">
        <w:rPr>
          <w:rFonts w:ascii="Book Antiqua" w:hAnsi="Book Antiqua"/>
        </w:rPr>
      </w:r>
      <w:r w:rsidR="00B50B41" w:rsidRPr="000B60AA">
        <w:rPr>
          <w:rFonts w:ascii="Book Antiqua" w:hAnsi="Book Antiqua"/>
        </w:rPr>
        <w:fldChar w:fldCharType="separate"/>
      </w:r>
      <w:hyperlink w:anchor="_ENREF_95" w:tooltip="Steg, 2012 #1886" w:history="1">
        <w:r w:rsidR="00E43AE9" w:rsidRPr="000B60AA">
          <w:rPr>
            <w:rFonts w:ascii="Book Antiqua" w:hAnsi="Book Antiqua"/>
            <w:noProof/>
            <w:vertAlign w:val="superscript"/>
          </w:rPr>
          <w:t>95</w:t>
        </w:r>
      </w:hyperlink>
      <w:r w:rsidR="00E42EA3">
        <w:rPr>
          <w:rFonts w:ascii="Book Antiqua" w:hAnsi="Book Antiqua"/>
          <w:noProof/>
          <w:vertAlign w:val="superscript"/>
        </w:rPr>
        <w:t>,</w:t>
      </w:r>
      <w:hyperlink w:anchor="_ENREF_156" w:tooltip="O'Gara, 2013 #1888" w:history="1">
        <w:r w:rsidR="00E43AE9" w:rsidRPr="000B60AA">
          <w:rPr>
            <w:rFonts w:ascii="Book Antiqua" w:hAnsi="Book Antiqua"/>
            <w:noProof/>
            <w:vertAlign w:val="superscript"/>
          </w:rPr>
          <w:t>156</w:t>
        </w:r>
      </w:hyperlink>
      <w:r w:rsidR="00B50B41" w:rsidRPr="000B60AA">
        <w:rPr>
          <w:rFonts w:ascii="Book Antiqua" w:hAnsi="Book Antiqua"/>
        </w:rPr>
        <w:fldChar w:fldCharType="end"/>
      </w:r>
      <w:r w:rsidR="00E42EA3">
        <w:rPr>
          <w:rFonts w:ascii="Book Antiqua" w:eastAsia="宋体" w:hAnsi="Book Antiqua" w:hint="eastAsia"/>
          <w:vertAlign w:val="superscript"/>
          <w:lang w:eastAsia="zh-CN"/>
        </w:rPr>
        <w:t>]</w:t>
      </w:r>
      <w:r w:rsidR="009E6A21" w:rsidRPr="000B60AA">
        <w:rPr>
          <w:rFonts w:ascii="Book Antiqua" w:hAnsi="Book Antiqua"/>
        </w:rPr>
        <w:t>.</w:t>
      </w:r>
      <w:r w:rsidR="000B60AA">
        <w:rPr>
          <w:rFonts w:ascii="Book Antiqua" w:hAnsi="Book Antiqua"/>
        </w:rPr>
        <w:t xml:space="preserve"> </w:t>
      </w:r>
      <w:r w:rsidR="00C03409" w:rsidRPr="000B60AA">
        <w:rPr>
          <w:rFonts w:ascii="Book Antiqua" w:hAnsi="Book Antiqua"/>
        </w:rPr>
        <w:t>A</w:t>
      </w:r>
      <w:r w:rsidR="00D63C8B" w:rsidRPr="000B60AA">
        <w:rPr>
          <w:rFonts w:ascii="Book Antiqua" w:hAnsi="Book Antiqua"/>
        </w:rPr>
        <w:t xml:space="preserve">nterior </w:t>
      </w:r>
      <w:r w:rsidR="00E56586" w:rsidRPr="000B60AA">
        <w:rPr>
          <w:rFonts w:ascii="Book Antiqua" w:hAnsi="Book Antiqua"/>
        </w:rPr>
        <w:t xml:space="preserve">STEMI </w:t>
      </w:r>
      <w:r w:rsidR="00A55FA1" w:rsidRPr="000B60AA">
        <w:rPr>
          <w:rFonts w:ascii="Book Antiqua" w:hAnsi="Book Antiqua"/>
        </w:rPr>
        <w:t>typically result</w:t>
      </w:r>
      <w:r w:rsidR="00D63C8B" w:rsidRPr="000B60AA">
        <w:rPr>
          <w:rFonts w:ascii="Book Antiqua" w:hAnsi="Book Antiqua"/>
        </w:rPr>
        <w:t>s</w:t>
      </w:r>
      <w:r w:rsidR="00A55FA1" w:rsidRPr="000B60AA">
        <w:rPr>
          <w:rFonts w:ascii="Book Antiqua" w:hAnsi="Book Antiqua"/>
        </w:rPr>
        <w:t xml:space="preserve"> in larger IS due to the larger coronary bed supplied by the left anterior descending </w:t>
      </w:r>
      <w:proofErr w:type="gramStart"/>
      <w:r w:rsidR="00A55FA1" w:rsidRPr="000B60AA">
        <w:rPr>
          <w:rFonts w:ascii="Book Antiqua" w:hAnsi="Book Antiqua"/>
        </w:rPr>
        <w:t>artery</w:t>
      </w:r>
      <w:r w:rsidR="00E42EA3">
        <w:rPr>
          <w:rFonts w:ascii="Book Antiqua" w:eastAsia="宋体" w:hAnsi="Book Antiqua" w:hint="eastAsia"/>
          <w:vertAlign w:val="superscript"/>
          <w:lang w:eastAsia="zh-CN"/>
        </w:rPr>
        <w:t>[</w:t>
      </w:r>
      <w:proofErr w:type="gramEnd"/>
      <w:r w:rsidR="005633A0" w:rsidRPr="000B60AA">
        <w:rPr>
          <w:rFonts w:ascii="Book Antiqua" w:hAnsi="Book Antiqua"/>
        </w:rPr>
        <w:fldChar w:fldCharType="begin">
          <w:fldData xml:space="preserve">PEVuZE5vdGU+PENpdGU+PEF1dGhvcj5GcmFuY29uZTwvQXV0aG9yPjxZZWFyPjIwMDk8L1llYXI+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gxLTkwPC9wYWdlcz48dm9sdW1lPjg2PC92b2x1bWU+PG51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</w:fldData>
        </w:fldChar>
      </w:r>
      <w:r w:rsidR="00D62FA1" w:rsidRPr="000B60AA">
        <w:rPr>
          <w:rFonts w:ascii="Book Antiqua" w:hAnsi="Book Antiqua"/>
        </w:rPr>
        <w:instrText xml:space="preserve"> ADDIN EN.CITE </w:instrText>
      </w:r>
      <w:r w:rsidR="00D62FA1" w:rsidRPr="000B60AA">
        <w:rPr>
          <w:rFonts w:ascii="Book Antiqua" w:hAnsi="Book Antiqua"/>
        </w:rPr>
        <w:fldChar w:fldCharType="begin">
          <w:fldData xml:space="preserve">PEVuZE5vdGU+PENpdGU+PEF1dGhvcj5GcmFuY29uZTwvQXV0aG9yPjxZZWFyPjIwMDk8L1llYXI+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gxLTkwPC9wYWdlcz48dm9sdW1lPjg2PC92b2x1bWU+PG51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</w:fldData>
        </w:fldChar>
      </w:r>
      <w:r w:rsidR="00D62FA1" w:rsidRPr="000B60AA">
        <w:rPr>
          <w:rFonts w:ascii="Book Antiqua" w:hAnsi="Book Antiqua"/>
        </w:rPr>
        <w:instrText xml:space="preserve"> ADDIN EN.CITE.DATA </w:instrText>
      </w:r>
      <w:r w:rsidR="00D62FA1" w:rsidRPr="000B60AA">
        <w:rPr>
          <w:rFonts w:ascii="Book Antiqua" w:hAnsi="Book Antiqua"/>
        </w:rPr>
      </w:r>
      <w:r w:rsidR="00D62FA1" w:rsidRPr="000B60AA">
        <w:rPr>
          <w:rFonts w:ascii="Book Antiqua" w:hAnsi="Book Antiqua"/>
        </w:rPr>
        <w:fldChar w:fldCharType="end"/>
      </w:r>
      <w:r w:rsidR="005633A0" w:rsidRPr="000B60AA">
        <w:rPr>
          <w:rFonts w:ascii="Book Antiqua" w:hAnsi="Book Antiqua"/>
        </w:rPr>
      </w:r>
      <w:r w:rsidR="005633A0" w:rsidRPr="000B60AA">
        <w:rPr>
          <w:rFonts w:ascii="Book Antiqua" w:hAnsi="Book Antiqua"/>
        </w:rPr>
        <w:fldChar w:fldCharType="separate"/>
      </w:r>
      <w:hyperlink w:anchor="_ENREF_14" w:tooltip="Masci, 2011 #1072" w:history="1">
        <w:r w:rsidR="00E43AE9" w:rsidRPr="000B60AA">
          <w:rPr>
            <w:rFonts w:ascii="Book Antiqua" w:hAnsi="Book Antiqua"/>
            <w:noProof/>
            <w:vertAlign w:val="superscript"/>
          </w:rPr>
          <w:t>14</w:t>
        </w:r>
      </w:hyperlink>
      <w:r w:rsidR="00E42EA3">
        <w:rPr>
          <w:rFonts w:ascii="Book Antiqua" w:hAnsi="Book Antiqua"/>
          <w:noProof/>
          <w:vertAlign w:val="superscript"/>
        </w:rPr>
        <w:t>,</w:t>
      </w:r>
      <w:hyperlink w:anchor="_ENREF_80" w:tooltip="Christian, 1992 #1139" w:history="1">
        <w:r w:rsidR="00E43AE9" w:rsidRPr="000B60AA">
          <w:rPr>
            <w:rFonts w:ascii="Book Antiqua" w:hAnsi="Book Antiqua"/>
            <w:noProof/>
            <w:vertAlign w:val="superscript"/>
          </w:rPr>
          <w:t>80</w:t>
        </w:r>
      </w:hyperlink>
      <w:r w:rsidR="00E42EA3">
        <w:rPr>
          <w:rFonts w:ascii="Book Antiqua" w:hAnsi="Book Antiqua"/>
          <w:noProof/>
          <w:vertAlign w:val="superscript"/>
        </w:rPr>
        <w:t>,</w:t>
      </w:r>
      <w:hyperlink w:anchor="_ENREF_82" w:tooltip="Francone, 2009 #15" w:history="1">
        <w:r w:rsidR="00E43AE9" w:rsidRPr="000B60AA">
          <w:rPr>
            <w:rFonts w:ascii="Book Antiqua" w:hAnsi="Book Antiqua"/>
            <w:noProof/>
            <w:vertAlign w:val="superscript"/>
          </w:rPr>
          <w:t>82</w:t>
        </w:r>
      </w:hyperlink>
      <w:r w:rsidR="005633A0" w:rsidRPr="000B60AA">
        <w:rPr>
          <w:rFonts w:ascii="Book Antiqua" w:hAnsi="Book Antiqua"/>
        </w:rPr>
        <w:fldChar w:fldCharType="end"/>
      </w:r>
      <w:r w:rsidR="00E42EA3">
        <w:rPr>
          <w:rFonts w:ascii="Book Antiqua" w:eastAsia="宋体" w:hAnsi="Book Antiqua" w:hint="eastAsia"/>
          <w:vertAlign w:val="superscript"/>
          <w:lang w:eastAsia="zh-CN"/>
        </w:rPr>
        <w:t>]</w:t>
      </w:r>
      <w:r w:rsidR="00A55FA1" w:rsidRPr="000B60AA">
        <w:rPr>
          <w:rFonts w:ascii="Book Antiqua" w:hAnsi="Book Antiqua"/>
        </w:rPr>
        <w:t>.</w:t>
      </w:r>
      <w:r w:rsidR="000B60AA">
        <w:rPr>
          <w:rFonts w:ascii="Book Antiqua" w:hAnsi="Book Antiqua"/>
        </w:rPr>
        <w:t xml:space="preserve"> </w:t>
      </w:r>
      <w:r w:rsidR="009314C2" w:rsidRPr="000B60AA">
        <w:rPr>
          <w:rFonts w:ascii="Book Antiqua" w:hAnsi="Book Antiqua"/>
        </w:rPr>
        <w:t>Hence</w:t>
      </w:r>
      <w:r w:rsidR="00191F7C" w:rsidRPr="000B60AA">
        <w:rPr>
          <w:rFonts w:ascii="Book Antiqua" w:hAnsi="Book Antiqua"/>
        </w:rPr>
        <w:t xml:space="preserve"> </w:t>
      </w:r>
      <w:r w:rsidR="009314C2" w:rsidRPr="000B60AA">
        <w:rPr>
          <w:rFonts w:ascii="Book Antiqua" w:hAnsi="Book Antiqua"/>
        </w:rPr>
        <w:t>a</w:t>
      </w:r>
      <w:r w:rsidR="00191F7C" w:rsidRPr="000B60AA">
        <w:rPr>
          <w:rFonts w:ascii="Book Antiqua" w:hAnsi="Book Antiqua"/>
        </w:rPr>
        <w:t xml:space="preserve"> more accurate assessment of revascularisation strategies can be provided by adjusting IS for the AAR.</w:t>
      </w:r>
      <w:r w:rsidR="000B60AA">
        <w:rPr>
          <w:rFonts w:ascii="Book Antiqua" w:hAnsi="Book Antiqua"/>
        </w:rPr>
        <w:t xml:space="preserve"> </w:t>
      </w:r>
      <w:r w:rsidR="00191F7C" w:rsidRPr="000B60AA">
        <w:rPr>
          <w:rFonts w:ascii="Book Antiqua" w:hAnsi="Book Antiqua"/>
        </w:rPr>
        <w:t>The</w:t>
      </w:r>
      <w:r w:rsidR="00554275" w:rsidRPr="000B60AA">
        <w:rPr>
          <w:rFonts w:ascii="Book Antiqua" w:hAnsi="Book Antiqua"/>
        </w:rPr>
        <w:t xml:space="preserve"> resulting</w:t>
      </w:r>
      <w:r w:rsidR="00191F7C" w:rsidRPr="000B60AA">
        <w:rPr>
          <w:rFonts w:ascii="Book Antiqua" w:hAnsi="Book Antiqua"/>
        </w:rPr>
        <w:t xml:space="preserve"> </w:t>
      </w:r>
      <w:r w:rsidR="00191F7C" w:rsidRPr="00E42EA3">
        <w:rPr>
          <w:rFonts w:ascii="Book Antiqua" w:hAnsi="Book Antiqua"/>
        </w:rPr>
        <w:t>myocardial salvage index</w:t>
      </w:r>
      <w:r w:rsidR="00D93DE0" w:rsidRPr="00E42EA3">
        <w:rPr>
          <w:rFonts w:ascii="Book Antiqua" w:hAnsi="Book Antiqua"/>
        </w:rPr>
        <w:t xml:space="preserve"> (MSI)</w:t>
      </w:r>
      <w:r w:rsidR="00524BAC" w:rsidRPr="00E42EA3">
        <w:rPr>
          <w:rFonts w:ascii="Book Antiqua" w:hAnsi="Book Antiqua"/>
        </w:rPr>
        <w:t xml:space="preserve"> defines the proportion of reversibly injured tissue (AAR) that does not progress to infarction (IS</w:t>
      </w:r>
      <w:r w:rsidR="00C03409" w:rsidRPr="00E42EA3">
        <w:rPr>
          <w:rFonts w:ascii="Book Antiqua" w:hAnsi="Book Antiqua"/>
        </w:rPr>
        <w:t xml:space="preserve">, Equation 1, </w:t>
      </w:r>
      <w:r w:rsidR="00614AC7" w:rsidRPr="00E42EA3">
        <w:rPr>
          <w:rFonts w:ascii="Book Antiqua" w:hAnsi="Book Antiqua"/>
        </w:rPr>
        <w:t>Figure</w:t>
      </w:r>
      <w:r w:rsidR="00C03409" w:rsidRPr="00E42EA3">
        <w:rPr>
          <w:rFonts w:ascii="Book Antiqua" w:hAnsi="Book Antiqua"/>
        </w:rPr>
        <w:t xml:space="preserve"> </w:t>
      </w:r>
      <w:r w:rsidR="00721359" w:rsidRPr="00E42EA3">
        <w:rPr>
          <w:rFonts w:ascii="Book Antiqua" w:hAnsi="Book Antiqua"/>
        </w:rPr>
        <w:t>8</w:t>
      </w:r>
      <w:r w:rsidR="00762EE0" w:rsidRPr="00E42EA3">
        <w:rPr>
          <w:rFonts w:ascii="Book Antiqua" w:hAnsi="Book Antiqua"/>
        </w:rPr>
        <w:t>)</w:t>
      </w:r>
      <w:r w:rsidR="00245FC5" w:rsidRPr="00E42EA3">
        <w:rPr>
          <w:rFonts w:ascii="Book Antiqua" w:hAnsi="Book Antiqua"/>
        </w:rPr>
        <w:t>.</w:t>
      </w:r>
      <w:r w:rsidR="000B60AA" w:rsidRPr="00E42EA3">
        <w:rPr>
          <w:rFonts w:ascii="Book Antiqua" w:hAnsi="Book Antiqua"/>
        </w:rPr>
        <w:t xml:space="preserve"> </w:t>
      </w:r>
      <w:r w:rsidR="00D35F1A" w:rsidRPr="00E42EA3">
        <w:rPr>
          <w:rFonts w:ascii="Book Antiqua" w:hAnsi="Book Antiqua"/>
        </w:rPr>
        <w:t xml:space="preserve">MSI is expressed as percentage of the initial AAR </w:t>
      </w:r>
      <w:r w:rsidR="00E42EA3">
        <w:rPr>
          <w:rFonts w:ascii="Book Antiqua" w:eastAsia="宋体" w:hAnsi="Book Antiqua" w:hint="eastAsia"/>
          <w:lang w:eastAsia="zh-CN"/>
        </w:rPr>
        <w:t>[</w:t>
      </w:r>
      <w:r w:rsidR="00245FC5" w:rsidRPr="00E42EA3">
        <w:rPr>
          <w:rFonts w:ascii="Book Antiqua" w:hAnsi="Book Antiqua"/>
        </w:rPr>
        <w:t xml:space="preserve">0% is no salvage, 100% is complete salvage </w:t>
      </w:r>
      <w:r w:rsidR="00E42EA3">
        <w:rPr>
          <w:rFonts w:ascii="Book Antiqua" w:eastAsia="宋体" w:hAnsi="Book Antiqua" w:hint="eastAsia"/>
          <w:lang w:eastAsia="zh-CN"/>
        </w:rPr>
        <w:t>(</w:t>
      </w:r>
      <w:r w:rsidR="00D35F1A" w:rsidRPr="00E42EA3">
        <w:rPr>
          <w:rFonts w:ascii="Book Antiqua" w:hAnsi="Book Antiqua"/>
        </w:rPr>
        <w:t>aborted STEMI</w:t>
      </w:r>
      <w:r w:rsidR="00245FC5" w:rsidRPr="00E42EA3">
        <w:rPr>
          <w:rFonts w:ascii="Book Antiqua" w:hAnsi="Book Antiqua"/>
        </w:rPr>
        <w:t>)</w:t>
      </w:r>
      <w:r w:rsidR="00E42EA3">
        <w:rPr>
          <w:rFonts w:ascii="Book Antiqua" w:eastAsia="宋体" w:hAnsi="Book Antiqua" w:hint="eastAsia"/>
          <w:lang w:eastAsia="zh-CN"/>
        </w:rPr>
        <w:t>]</w:t>
      </w:r>
      <w:r w:rsidR="00E42EA3">
        <w:rPr>
          <w:rFonts w:ascii="Book Antiqua" w:eastAsia="宋体" w:hAnsi="Book Antiqua" w:hint="eastAsia"/>
          <w:vertAlign w:val="superscript"/>
          <w:lang w:eastAsia="zh-CN"/>
        </w:rPr>
        <w:t>[</w:t>
      </w:r>
      <w:hyperlink w:anchor="_ENREF_157" w:tooltip="Masci, 2013 #1711" w:history="1">
        <w:r w:rsidR="00E43AE9" w:rsidRPr="00E42EA3">
          <w:rPr>
            <w:rFonts w:ascii="Book Antiqua" w:hAnsi="Book Antiqua"/>
          </w:rPr>
          <w:fldChar w:fldCharType="begin"/>
        </w:r>
        <w:r w:rsidR="00E43AE9" w:rsidRPr="00E42EA3">
          <w:rPr>
            <w:rFonts w:ascii="Book Antiqua" w:hAnsi="Book Antiqua"/>
          </w:rPr>
          <w:instrText xml:space="preserve"> ADDIN EN.CITE &lt;EndNote&gt;&lt;Cite&gt;&lt;Author&gt;Masci&lt;/Author&gt;&lt;Year&gt;2013&lt;/Year&gt;&lt;RecNum&gt;1711&lt;/RecNum&gt;&lt;DisplayText&gt;&lt;style face="superscript"&gt;157&lt;/style&gt;&lt;/DisplayText&gt;&lt;record&gt;&lt;rec-number&gt;1711&lt;/rec-number&gt;&lt;foreign-keys&gt;&lt;key app="EN" db-id="zzst0pe9v92wx6eaxf6pwstvvxxs0tzd5rfr"&gt;1711&lt;/key&gt;&lt;/foreign-keys&gt;&lt;ref-type name="Journal Article"&gt;17&lt;/ref-type&gt;&lt;contributors&gt;&lt;authors&gt;&lt;author&gt;Masci, P. G.&lt;/author&gt;&lt;author&gt;Andreini, D.&lt;/author&gt;&lt;author&gt;Francone, M.&lt;/author&gt;&lt;author&gt;Bertella, E.&lt;/author&gt;&lt;author&gt;De Luca, L.&lt;/author&gt;&lt;author&gt;Coceani, M.&lt;/author&gt;&lt;author&gt;Mushtaq, S.&lt;/author&gt;&lt;author&gt;Mariani, M.&lt;/author&gt;&lt;author&gt;Carbone, I.&lt;/author&gt;&lt;author&gt;Pontone, G.&lt;/author&gt;&lt;author&gt;Agati, L.&lt;/author&gt;&lt;author&gt;Bogaert, J.&lt;/author&gt;&lt;author&gt;Lombardi, M.&lt;/author&gt;&lt;/authors&gt;&lt;/contributors&gt;&lt;auth-address&gt;Fondazione CNR/Regione Toscana &amp;apos;G. Monasterio&amp;apos;, Via Moruzzi 1, 56124 Pisa, Italy.&lt;/auth-address&gt;&lt;titles&gt;&lt;title&gt;Prodromal angina is associated with myocardial salvage in acute ST-segment elevation myocardial infarction&lt;/title&gt;&lt;secondary-title&gt;Eur Heart J: Cardiovascular Imaging&lt;/secondary-title&gt;&lt;alt-title&gt;European heart journal cardiovascular Imaging&lt;/alt-title&gt;&lt;/titles&gt;&lt;periodical&gt;&lt;full-title&gt;Eur Heart J: Cardiovascular Imaging&lt;/full-title&gt;&lt;/periodical&gt;&lt;alt-periodical&gt;&lt;full-title&gt;European heart journal cardiovascular Imaging&lt;/full-title&gt;&lt;/alt-periodical&gt;&lt;pages&gt;1041-8&lt;/pages&gt;&lt;volume&gt;14&lt;/volume&gt;&lt;number&gt;11&lt;/number&gt;&lt;edition&gt;2013/06/26&lt;/edition&gt;&lt;dates&gt;&lt;year&gt;2013&lt;/year&gt;&lt;pub-dates&gt;&lt;date&gt;Nov&lt;/date&gt;&lt;/pub-dates&gt;&lt;/dates&gt;&lt;isbn&gt;2047-2412 (Electronic)&lt;/isbn&gt;&lt;accession-num&gt;23793878&lt;/accession-num&gt;&lt;urls&gt;&lt;related-urls&gt;&lt;url&gt;http://www.ncbi.nlm.nih.gov/pubmed/23793878&lt;/url&gt;&lt;/related-urls&gt;&lt;/urls&gt;&lt;electronic-resource-num&gt;10.1093/ehjci/jet063&lt;/electronic-resource-num&gt;&lt;language&gt;eng&lt;/language&gt;&lt;/record&gt;&lt;/Cite&gt;&lt;/EndNote&gt;</w:instrText>
        </w:r>
        <w:r w:rsidR="00E43AE9" w:rsidRPr="00E42EA3">
          <w:rPr>
            <w:rFonts w:ascii="Book Antiqua" w:hAnsi="Book Antiqua"/>
          </w:rPr>
          <w:fldChar w:fldCharType="separate"/>
        </w:r>
        <w:r w:rsidR="00E43AE9" w:rsidRPr="00E42EA3">
          <w:rPr>
            <w:rFonts w:ascii="Book Antiqua" w:hAnsi="Book Antiqua"/>
            <w:noProof/>
            <w:vertAlign w:val="superscript"/>
          </w:rPr>
          <w:t>157</w:t>
        </w:r>
        <w:r w:rsidR="00E43AE9" w:rsidRPr="00E42EA3">
          <w:rPr>
            <w:rFonts w:ascii="Book Antiqua" w:hAnsi="Book Antiqua"/>
          </w:rPr>
          <w:fldChar w:fldCharType="end"/>
        </w:r>
      </w:hyperlink>
      <w:r w:rsidR="00E42EA3">
        <w:rPr>
          <w:rFonts w:ascii="Book Antiqua" w:eastAsia="宋体" w:hAnsi="Book Antiqua" w:hint="eastAsia"/>
          <w:vertAlign w:val="superscript"/>
          <w:lang w:eastAsia="zh-CN"/>
        </w:rPr>
        <w:t>]</w:t>
      </w:r>
      <w:r w:rsidR="00C03409" w:rsidRPr="00E42EA3">
        <w:rPr>
          <w:rFonts w:ascii="Book Antiqua" w:hAnsi="Book Antiqua"/>
        </w:rPr>
        <w:t>.</w:t>
      </w:r>
    </w:p>
    <w:p w14:paraId="5A98A850" w14:textId="7A71AC85" w:rsidR="00932436" w:rsidRPr="00E42EA3" w:rsidRDefault="00932436" w:rsidP="000B60AA">
      <w:pPr>
        <w:spacing w:line="360" w:lineRule="auto"/>
        <w:jc w:val="both"/>
        <w:rPr>
          <w:rFonts w:ascii="Book Antiqua" w:eastAsia="宋体" w:hAnsi="Book Antiqua"/>
          <w:lang w:eastAsia="zh-CN"/>
        </w:rPr>
      </w:pPr>
      <w:r w:rsidRPr="000B60AA">
        <w:rPr>
          <w:rFonts w:ascii="Book Antiqua" w:hAnsi="Book Antiqua" w:cs="Times New Roman"/>
          <w:noProof/>
          <w:lang w:val="en-US" w:eastAsia="zh-CN"/>
        </w:rPr>
        <w:drawing>
          <wp:inline distT="0" distB="0" distL="0" distR="0" wp14:anchorId="7C06FFE7" wp14:editId="25CDE0BB">
            <wp:extent cx="3170736" cy="573258"/>
            <wp:effectExtent l="0" t="0" r="4445" b="114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I Equation.jpg"/>
                    <pic:cNvPicPr/>
                  </pic:nvPicPr>
                  <pic:blipFill>
                    <a:blip r:embed="rId10">
                      <a:extLst>
                        <a:ext uri="{28A0092B-C50C-407E-A947-70E740481C1C}">
                          <a14:useLocalDpi xmlns:a14="http://schemas.microsoft.com/office/drawing/2010/main" val="0"/>
                        </a:ext>
                      </a:extLst>
                    </a:blip>
                    <a:stretch>
                      <a:fillRect/>
                    </a:stretch>
                  </pic:blipFill>
                  <pic:spPr>
                    <a:xfrm>
                      <a:off x="0" y="0"/>
                      <a:ext cx="3180818" cy="575081"/>
                    </a:xfrm>
                    <a:prstGeom prst="rect">
                      <a:avLst/>
                    </a:prstGeom>
                  </pic:spPr>
                </pic:pic>
              </a:graphicData>
            </a:graphic>
          </wp:inline>
        </w:drawing>
      </w:r>
      <w:r w:rsidR="00E42EA3">
        <w:rPr>
          <w:rFonts w:ascii="Book Antiqua" w:eastAsia="宋体" w:hAnsi="Book Antiqua" w:hint="eastAsia"/>
          <w:lang w:eastAsia="zh-CN"/>
        </w:rPr>
        <w:t xml:space="preserve">  </w:t>
      </w:r>
      <w:bookmarkStart w:id="195" w:name="Eq1"/>
      <w:r w:rsidR="00E42EA3" w:rsidRPr="000B60AA">
        <w:rPr>
          <w:rFonts w:ascii="Book Antiqua" w:hAnsi="Book Antiqua"/>
        </w:rPr>
        <w:t xml:space="preserve">Equation </w:t>
      </w:r>
      <w:r w:rsidR="00E42EA3" w:rsidRPr="000B60AA">
        <w:rPr>
          <w:rFonts w:ascii="Book Antiqua" w:hAnsi="Book Antiqua"/>
        </w:rPr>
        <w:fldChar w:fldCharType="begin"/>
      </w:r>
      <w:r w:rsidR="00E42EA3" w:rsidRPr="000B60AA">
        <w:rPr>
          <w:rFonts w:ascii="Book Antiqua" w:hAnsi="Book Antiqua"/>
        </w:rPr>
        <w:instrText xml:space="preserve"> SEQ Equation \* ARABIC </w:instrText>
      </w:r>
      <w:r w:rsidR="00E42EA3" w:rsidRPr="000B60AA">
        <w:rPr>
          <w:rFonts w:ascii="Book Antiqua" w:hAnsi="Book Antiqua"/>
        </w:rPr>
        <w:fldChar w:fldCharType="separate"/>
      </w:r>
      <w:r w:rsidR="00E42EA3" w:rsidRPr="000B60AA">
        <w:rPr>
          <w:rFonts w:ascii="Book Antiqua" w:hAnsi="Book Antiqua"/>
          <w:noProof/>
        </w:rPr>
        <w:t>1</w:t>
      </w:r>
      <w:r w:rsidR="00E42EA3" w:rsidRPr="000B60AA">
        <w:rPr>
          <w:rFonts w:ascii="Book Antiqua" w:hAnsi="Book Antiqua"/>
          <w:noProof/>
        </w:rPr>
        <w:fldChar w:fldCharType="end"/>
      </w:r>
      <w:bookmarkEnd w:id="195"/>
    </w:p>
    <w:p w14:paraId="013B5E06" w14:textId="77777777" w:rsidR="00A8266E" w:rsidRPr="000B60AA" w:rsidRDefault="00A8266E" w:rsidP="000B60AA">
      <w:pPr>
        <w:spacing w:line="360" w:lineRule="auto"/>
        <w:jc w:val="both"/>
        <w:rPr>
          <w:rFonts w:ascii="Book Antiqua" w:hAnsi="Book Antiqua"/>
        </w:rPr>
      </w:pPr>
    </w:p>
    <w:p w14:paraId="521BFCBC" w14:textId="4BB0CA02" w:rsidR="00085226" w:rsidRPr="000B60AA" w:rsidRDefault="00085226" w:rsidP="009B6723">
      <w:pPr>
        <w:spacing w:line="360" w:lineRule="auto"/>
        <w:ind w:firstLineChars="100" w:firstLine="240"/>
        <w:jc w:val="both"/>
        <w:rPr>
          <w:rFonts w:ascii="Book Antiqua" w:hAnsi="Book Antiqua"/>
        </w:rPr>
      </w:pPr>
      <w:r w:rsidRPr="000B60AA">
        <w:rPr>
          <w:rFonts w:ascii="Book Antiqua" w:hAnsi="Book Antiqua"/>
        </w:rPr>
        <w:t xml:space="preserve">Desch showed excellent intraobserver and interobserver agreement for MSI assessment using T2w-STIR and LGE (coefficients of variation </w:t>
      </w:r>
      <w:r w:rsidR="009B6723">
        <w:rPr>
          <w:rFonts w:ascii="Book Antiqua" w:eastAsia="宋体" w:hAnsi="Book Antiqua"/>
          <w:lang w:eastAsia="zh-CN"/>
        </w:rPr>
        <w:t xml:space="preserve">approximately </w:t>
      </w:r>
      <w:r w:rsidRPr="000B60AA">
        <w:rPr>
          <w:rFonts w:ascii="Book Antiqua" w:hAnsi="Book Antiqua"/>
        </w:rPr>
        <w:t>5.0%) and excellent test-retest reproducibility in a study of 20 acute STEMI patients</w:t>
      </w:r>
      <w:r w:rsidR="009B6723">
        <w:rPr>
          <w:rFonts w:ascii="Book Antiqua" w:eastAsia="宋体" w:hAnsi="Book Antiqua" w:hint="eastAsia"/>
          <w:vertAlign w:val="superscript"/>
          <w:lang w:eastAsia="zh-CN"/>
        </w:rPr>
        <w:t>[</w:t>
      </w:r>
      <w:hyperlink w:anchor="_ENREF_158" w:tooltip="Desch, 2012 #916" w:history="1">
        <w:r w:rsidRPr="000B60AA">
          <w:rPr>
            <w:rFonts w:ascii="Book Antiqua" w:hAnsi="Book Antiqua"/>
          </w:rPr>
          <w:fldChar w:fldCharType="begin"/>
        </w:r>
        <w:r w:rsidRPr="000B60AA">
          <w:rPr>
            <w:rFonts w:ascii="Book Antiqua" w:hAnsi="Book Antiqua"/>
          </w:rPr>
          <w:instrText xml:space="preserve"> ADDIN EN.CITE &lt;EndNote&gt;&lt;Cite&gt;&lt;Author&gt;Desch&lt;/Author&gt;&lt;Year&gt;2012&lt;/Year&gt;&lt;RecNum&gt;916&lt;/RecNum&gt;&lt;DisplayText&gt;&lt;style face="superscript"&gt;158&lt;/style&gt;&lt;/DisplayText&gt;&lt;record&gt;&lt;rec-number&gt;916&lt;/rec-number&gt;&lt;foreign-keys&gt;&lt;key app="EN" db-id="zzst0pe9v92wx6eaxf6pwstvvxxs0tzd5rfr"&gt;916&lt;/key&gt;&lt;/foreign-keys&gt;&lt;ref-type name="Journal Article"&gt;17&lt;/ref-type&gt;&lt;contributors&gt;&lt;authors&gt;&lt;author&gt;Desch, S&lt;/author&gt;&lt;author&gt;Engelhardt, H&lt;/author&gt;&lt;author&gt;Meissner, J&lt;/author&gt;&lt;author&gt;Eitel, I&lt;/author&gt;&lt;author&gt;Sareban, M&lt;/author&gt;&lt;author&gt;Fuernau, G&lt;/author&gt;&lt;author&gt;S, De Waha&lt;/author&gt;&lt;author&gt;Grothoff, M&lt;/author&gt;&lt;/authors&gt;&lt;/contributors&gt;&lt;titles&gt;&lt;title&gt;Reliability of myocardial salvage assessment by cardiac magnetic resonance imaging in acute reperfused myocardial infarction .&lt;/title&gt;&lt;/titles&gt;&lt;pages&gt;2012&lt;/pages&gt;&lt;volume&gt;28&lt;/volume&gt;&lt;dates&gt;&lt;year&gt;2012&lt;/year&gt;&lt;/dates&gt;&lt;label&gt;READ&lt;/label&gt;&lt;urls&gt;&lt;/urls&gt;&lt;/record&gt;&lt;/Cite&gt;&lt;/EndNote&gt;</w:instrText>
        </w:r>
        <w:r w:rsidRPr="000B60AA">
          <w:rPr>
            <w:rFonts w:ascii="Book Antiqua" w:hAnsi="Book Antiqua"/>
          </w:rPr>
          <w:fldChar w:fldCharType="separate"/>
        </w:r>
        <w:r w:rsidRPr="000B60AA">
          <w:rPr>
            <w:rFonts w:ascii="Book Antiqua" w:hAnsi="Book Antiqua"/>
            <w:noProof/>
            <w:vertAlign w:val="superscript"/>
          </w:rPr>
          <w:t>158</w:t>
        </w:r>
        <w:r w:rsidRPr="000B60AA">
          <w:rPr>
            <w:rFonts w:ascii="Book Antiqua" w:hAnsi="Book Antiqua"/>
          </w:rPr>
          <w:fldChar w:fldCharType="end"/>
        </w:r>
      </w:hyperlink>
      <w:r w:rsidR="009B6723">
        <w:rPr>
          <w:rFonts w:ascii="Book Antiqua" w:eastAsia="宋体" w:hAnsi="Book Antiqua" w:hint="eastAsia"/>
          <w:vertAlign w:val="superscript"/>
          <w:lang w:eastAsia="zh-CN"/>
        </w:rPr>
        <w:t>]</w:t>
      </w:r>
      <w:r w:rsidRPr="000B60AA">
        <w:rPr>
          <w:rFonts w:ascii="Book Antiqua" w:hAnsi="Book Antiqua"/>
        </w:rPr>
        <w:t>.</w:t>
      </w:r>
    </w:p>
    <w:p w14:paraId="33BF38A3" w14:textId="21FFB999" w:rsidR="0028792A" w:rsidRPr="000B60AA" w:rsidRDefault="00BF1B2D" w:rsidP="009B6723">
      <w:pPr>
        <w:spacing w:line="360" w:lineRule="auto"/>
        <w:ind w:firstLineChars="100" w:firstLine="240"/>
        <w:jc w:val="both"/>
        <w:rPr>
          <w:rFonts w:ascii="Book Antiqua" w:hAnsi="Book Antiqua"/>
        </w:rPr>
      </w:pPr>
      <w:r w:rsidRPr="000B60AA">
        <w:rPr>
          <w:rFonts w:ascii="Book Antiqua" w:hAnsi="Book Antiqua"/>
        </w:rPr>
        <w:t xml:space="preserve">Other determinants of </w:t>
      </w:r>
      <w:r w:rsidR="008A097F" w:rsidRPr="000B60AA">
        <w:rPr>
          <w:rFonts w:ascii="Book Antiqua" w:hAnsi="Book Antiqua"/>
        </w:rPr>
        <w:t xml:space="preserve">AAR </w:t>
      </w:r>
      <w:r w:rsidR="001A47C1" w:rsidRPr="000B60AA">
        <w:rPr>
          <w:rFonts w:ascii="Book Antiqua" w:hAnsi="Book Antiqua"/>
        </w:rPr>
        <w:t xml:space="preserve">include </w:t>
      </w:r>
      <w:r w:rsidR="001733F3" w:rsidRPr="000B60AA">
        <w:rPr>
          <w:rFonts w:ascii="Book Antiqua" w:hAnsi="Book Antiqua"/>
        </w:rPr>
        <w:t>TTR</w:t>
      </w:r>
      <w:r w:rsidR="009B6723">
        <w:rPr>
          <w:rFonts w:ascii="Book Antiqua" w:eastAsia="宋体" w:hAnsi="Book Antiqua" w:hint="eastAsia"/>
          <w:vertAlign w:val="superscript"/>
          <w:lang w:eastAsia="zh-CN"/>
        </w:rPr>
        <w:t>[</w:t>
      </w:r>
      <w:r w:rsidR="00D1014B" w:rsidRPr="000B60AA">
        <w:rPr>
          <w:rFonts w:ascii="Book Antiqua" w:hAnsi="Book Antiqua"/>
        </w:rPr>
        <w:fldChar w:fldCharType="begin">
          <w:fldData xml:space="preserve">PEVuZE5vdGU+PENpdGU+PEF1dGhvcj5NaWxhdmV0ejwvQXV0aG9yPjxZZWFyPjE5OTg8L1llYXI+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NaWxhdmV0ejwvQXV0aG9yPjxZZWFyPjE5OTg8L1llYXI+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00D1014B" w:rsidRPr="000B60AA">
        <w:rPr>
          <w:rFonts w:ascii="Book Antiqua" w:hAnsi="Book Antiqua"/>
        </w:rPr>
      </w:r>
      <w:r w:rsidR="00D1014B" w:rsidRPr="000B60AA">
        <w:rPr>
          <w:rFonts w:ascii="Book Antiqua" w:hAnsi="Book Antiqua"/>
        </w:rPr>
        <w:fldChar w:fldCharType="separate"/>
      </w:r>
      <w:hyperlink w:anchor="_ENREF_91" w:tooltip="Monmeneu, 2012 #211" w:history="1">
        <w:r w:rsidR="00E43AE9" w:rsidRPr="000B60AA">
          <w:rPr>
            <w:rFonts w:ascii="Book Antiqua" w:hAnsi="Book Antiqua"/>
            <w:noProof/>
            <w:vertAlign w:val="superscript"/>
          </w:rPr>
          <w:t>91</w:t>
        </w:r>
      </w:hyperlink>
      <w:r w:rsidR="009B6723">
        <w:rPr>
          <w:rFonts w:ascii="Book Antiqua" w:hAnsi="Book Antiqua"/>
          <w:noProof/>
          <w:vertAlign w:val="superscript"/>
        </w:rPr>
        <w:t>,</w:t>
      </w:r>
      <w:hyperlink w:anchor="_ENREF_130" w:tooltip="O'Regan, 2009 #274" w:history="1">
        <w:r w:rsidR="00E43AE9" w:rsidRPr="000B60AA">
          <w:rPr>
            <w:rFonts w:ascii="Book Antiqua" w:hAnsi="Book Antiqua"/>
            <w:noProof/>
            <w:vertAlign w:val="superscript"/>
          </w:rPr>
          <w:t>130</w:t>
        </w:r>
      </w:hyperlink>
      <w:r w:rsidR="009B6723">
        <w:rPr>
          <w:rFonts w:ascii="Book Antiqua" w:hAnsi="Book Antiqua"/>
          <w:noProof/>
          <w:vertAlign w:val="superscript"/>
        </w:rPr>
        <w:t>,</w:t>
      </w:r>
      <w:hyperlink w:anchor="_ENREF_159" w:tooltip="Milavetz, 1998 #1132" w:history="1">
        <w:r w:rsidR="00E43AE9" w:rsidRPr="000B60AA">
          <w:rPr>
            <w:rFonts w:ascii="Book Antiqua" w:hAnsi="Book Antiqua"/>
            <w:noProof/>
            <w:vertAlign w:val="superscript"/>
          </w:rPr>
          <w:t>159-162</w:t>
        </w:r>
      </w:hyperlink>
      <w:r w:rsidR="00D1014B" w:rsidRPr="000B60AA">
        <w:rPr>
          <w:rFonts w:ascii="Book Antiqua" w:hAnsi="Book Antiqua"/>
        </w:rPr>
        <w:fldChar w:fldCharType="end"/>
      </w:r>
      <w:r w:rsidR="009B6723">
        <w:rPr>
          <w:rFonts w:ascii="Book Antiqua" w:eastAsia="宋体" w:hAnsi="Book Antiqua" w:hint="eastAsia"/>
          <w:vertAlign w:val="superscript"/>
          <w:lang w:eastAsia="zh-CN"/>
        </w:rPr>
        <w:t>]</w:t>
      </w:r>
      <w:r w:rsidR="001733F3" w:rsidRPr="000B60AA">
        <w:rPr>
          <w:rFonts w:ascii="Book Antiqua" w:hAnsi="Book Antiqua"/>
        </w:rPr>
        <w:t>,</w:t>
      </w:r>
      <w:r w:rsidR="00D1014B" w:rsidRPr="000B60AA">
        <w:rPr>
          <w:rFonts w:ascii="Book Antiqua" w:hAnsi="Book Antiqua"/>
        </w:rPr>
        <w:t xml:space="preserve"> extent</w:t>
      </w:r>
      <w:r w:rsidR="001F3211" w:rsidRPr="000B60AA">
        <w:rPr>
          <w:rFonts w:ascii="Book Antiqua" w:hAnsi="Book Antiqua"/>
        </w:rPr>
        <w:t xml:space="preserve"> of</w:t>
      </w:r>
      <w:r w:rsidR="00D1014B" w:rsidRPr="000B60AA">
        <w:rPr>
          <w:rFonts w:ascii="Book Antiqua" w:hAnsi="Book Antiqua"/>
        </w:rPr>
        <w:t xml:space="preserve"> collateralis</w:t>
      </w:r>
      <w:r w:rsidR="00562D2C" w:rsidRPr="000B60AA">
        <w:rPr>
          <w:rFonts w:ascii="Book Antiqua" w:hAnsi="Book Antiqua"/>
        </w:rPr>
        <w:t>ed</w:t>
      </w:r>
      <w:r w:rsidR="00D1014B" w:rsidRPr="000B60AA">
        <w:rPr>
          <w:rFonts w:ascii="Book Antiqua" w:hAnsi="Book Antiqua"/>
        </w:rPr>
        <w:t xml:space="preserve"> </w:t>
      </w:r>
      <w:r w:rsidR="00562D2C" w:rsidRPr="000B60AA">
        <w:rPr>
          <w:rFonts w:ascii="Book Antiqua" w:hAnsi="Book Antiqua"/>
        </w:rPr>
        <w:t xml:space="preserve">IRA territory </w:t>
      </w:r>
      <w:r w:rsidR="00D1014B" w:rsidRPr="000B60AA">
        <w:rPr>
          <w:rFonts w:ascii="Book Antiqua" w:hAnsi="Book Antiqua"/>
        </w:rPr>
        <w:t>flow</w:t>
      </w:r>
      <w:r w:rsidR="009B6723">
        <w:rPr>
          <w:rFonts w:ascii="Book Antiqua" w:eastAsia="宋体" w:hAnsi="Book Antiqua" w:hint="eastAsia"/>
          <w:vertAlign w:val="superscript"/>
          <w:lang w:eastAsia="zh-CN"/>
        </w:rPr>
        <w:t>[</w:t>
      </w:r>
      <w:r w:rsidR="00D1014B" w:rsidRPr="000B60AA">
        <w:rPr>
          <w:rFonts w:ascii="Book Antiqua" w:hAnsi="Book Antiqua"/>
        </w:rPr>
        <w:fldChar w:fldCharType="begin">
          <w:fldData xml:space="preserve">PEVuZE5vdGU+PENpdGU+PEF1dGhvcj5NaWxhdmV0ejwvQXV0aG9yPjxZZWFyPjE5OTg8L1llYXI+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4MS05MDwvcGFnZXM+PHZvbHVtZT44Njwvdm9s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NaWxhdmV0ejwvQXV0aG9yPjxZZWFyPjE5OTg8L1llYXI+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4MS05MDwvcGFnZXM+PHZvbHVtZT44Njwvdm9s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00D1014B" w:rsidRPr="000B60AA">
        <w:rPr>
          <w:rFonts w:ascii="Book Antiqua" w:hAnsi="Book Antiqua"/>
        </w:rPr>
      </w:r>
      <w:r w:rsidR="00D1014B" w:rsidRPr="000B60AA">
        <w:rPr>
          <w:rFonts w:ascii="Book Antiqua" w:hAnsi="Book Antiqua"/>
        </w:rPr>
        <w:fldChar w:fldCharType="separate"/>
      </w:r>
      <w:hyperlink w:anchor="_ENREF_5" w:tooltip="Ripa, 2007 #1128" w:history="1">
        <w:r w:rsidR="00E43AE9" w:rsidRPr="000B60AA">
          <w:rPr>
            <w:rFonts w:ascii="Book Antiqua" w:hAnsi="Book Antiqua"/>
            <w:noProof/>
            <w:vertAlign w:val="superscript"/>
          </w:rPr>
          <w:t>5</w:t>
        </w:r>
      </w:hyperlink>
      <w:r w:rsidR="009B6723">
        <w:rPr>
          <w:rFonts w:ascii="Book Antiqua" w:hAnsi="Book Antiqua"/>
          <w:noProof/>
          <w:vertAlign w:val="superscript"/>
        </w:rPr>
        <w:t>,</w:t>
      </w:r>
      <w:hyperlink w:anchor="_ENREF_80" w:tooltip="Christian, 1992 #1139" w:history="1">
        <w:r w:rsidR="00E43AE9" w:rsidRPr="000B60AA">
          <w:rPr>
            <w:rFonts w:ascii="Book Antiqua" w:hAnsi="Book Antiqua"/>
            <w:noProof/>
            <w:vertAlign w:val="superscript"/>
          </w:rPr>
          <w:t>80</w:t>
        </w:r>
      </w:hyperlink>
      <w:r w:rsidR="009B6723">
        <w:rPr>
          <w:rFonts w:ascii="Book Antiqua" w:hAnsi="Book Antiqua"/>
          <w:noProof/>
          <w:vertAlign w:val="superscript"/>
        </w:rPr>
        <w:t>,</w:t>
      </w:r>
      <w:hyperlink w:anchor="_ENREF_159" w:tooltip="Milavetz, 1998 #1132" w:history="1">
        <w:r w:rsidR="00E43AE9" w:rsidRPr="000B60AA">
          <w:rPr>
            <w:rFonts w:ascii="Book Antiqua" w:hAnsi="Book Antiqua"/>
            <w:noProof/>
            <w:vertAlign w:val="superscript"/>
          </w:rPr>
          <w:t>159</w:t>
        </w:r>
      </w:hyperlink>
      <w:r w:rsidR="009B6723">
        <w:rPr>
          <w:rFonts w:ascii="Book Antiqua" w:hAnsi="Book Antiqua"/>
          <w:noProof/>
          <w:vertAlign w:val="superscript"/>
        </w:rPr>
        <w:t>,</w:t>
      </w:r>
      <w:hyperlink w:anchor="_ENREF_163" w:tooltip="Desch, 2009 #1005" w:history="1">
        <w:r w:rsidR="00E43AE9" w:rsidRPr="000B60AA">
          <w:rPr>
            <w:rFonts w:ascii="Book Antiqua" w:hAnsi="Book Antiqua"/>
            <w:noProof/>
            <w:vertAlign w:val="superscript"/>
          </w:rPr>
          <w:t>163</w:t>
        </w:r>
      </w:hyperlink>
      <w:r w:rsidR="00D1014B" w:rsidRPr="000B60AA">
        <w:rPr>
          <w:rFonts w:ascii="Book Antiqua" w:hAnsi="Book Antiqua"/>
        </w:rPr>
        <w:fldChar w:fldCharType="end"/>
      </w:r>
      <w:r w:rsidR="009B6723">
        <w:rPr>
          <w:rFonts w:ascii="Book Antiqua" w:eastAsia="宋体" w:hAnsi="Book Antiqua" w:hint="eastAsia"/>
          <w:vertAlign w:val="superscript"/>
          <w:lang w:eastAsia="zh-CN"/>
        </w:rPr>
        <w:t>]</w:t>
      </w:r>
      <w:r w:rsidR="00B5170E" w:rsidRPr="000B60AA">
        <w:rPr>
          <w:rFonts w:ascii="Book Antiqua" w:hAnsi="Book Antiqua"/>
        </w:rPr>
        <w:t xml:space="preserve">, </w:t>
      </w:r>
      <w:r w:rsidR="00F92BF0" w:rsidRPr="000B60AA">
        <w:rPr>
          <w:rFonts w:ascii="Book Antiqua" w:hAnsi="Book Antiqua"/>
        </w:rPr>
        <w:t>TIMI-flow pre PPCI</w:t>
      </w:r>
      <w:r w:rsidR="00B5170E" w:rsidRPr="000B60AA">
        <w:rPr>
          <w:rFonts w:ascii="Book Antiqua" w:hAnsi="Book Antiqua"/>
        </w:rPr>
        <w:t>, LAD IRA and di</w:t>
      </w:r>
      <w:r w:rsidR="00562D2C" w:rsidRPr="000B60AA">
        <w:rPr>
          <w:rFonts w:ascii="Book Antiqua" w:hAnsi="Book Antiqua"/>
        </w:rPr>
        <w:t>a</w:t>
      </w:r>
      <w:r w:rsidR="00B5170E" w:rsidRPr="000B60AA">
        <w:rPr>
          <w:rFonts w:ascii="Book Antiqua" w:hAnsi="Book Antiqua"/>
        </w:rPr>
        <w:t>betes</w:t>
      </w:r>
      <w:r w:rsidR="009B6723">
        <w:rPr>
          <w:rFonts w:ascii="Book Antiqua" w:eastAsia="宋体" w:hAnsi="Book Antiqua" w:hint="eastAsia"/>
          <w:vertAlign w:val="superscript"/>
          <w:lang w:eastAsia="zh-CN"/>
        </w:rPr>
        <w:t>[</w:t>
      </w:r>
      <w:hyperlink w:anchor="_ENREF_91" w:tooltip="Monmeneu, 2012 #211"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onmeneu&lt;/Author&gt;&lt;Year&gt;2012&lt;/Year&gt;&lt;RecNum&gt;211&lt;/RecNum&gt;&lt;DisplayText&gt;&lt;style face="superscript"&gt;91&lt;/style&gt;&lt;/DisplayText&gt;&lt;record&gt;&lt;rec-number&gt;211&lt;/rec-number&gt;&lt;foreign-keys&gt;&lt;key app="EN" db-id="zzst0pe9v92wx6eaxf6pwstvvxxs0tzd5rfr"&gt;211&lt;/key&gt;&lt;/foreign-keys&gt;&lt;ref-type name="Journal Article"&gt;17&lt;/ref-type&gt;&lt;contributors&gt;&lt;authors&gt;&lt;author&gt;Monmeneu, J. V.&lt;/author&gt;&lt;author&gt;Bodi, V.&lt;/author&gt;&lt;author&gt;Lopez-Lereu, M. P.&lt;/author&gt;&lt;author&gt;Sanchis, J.&lt;/author&gt;&lt;author&gt;Nunez, J.&lt;/author&gt;&lt;author&gt;Chaustre, F.&lt;/author&gt;&lt;author&gt;Husser, O.&lt;/author&gt;&lt;author&gt;Merlos, P.&lt;/author&gt;&lt;author&gt;Bonanad, C.&lt;/author&gt;&lt;author&gt;Minana, G.&lt;/author&gt;&lt;author&gt;Chorro, F. J.&lt;/author&gt;&lt;author&gt;Llacer, A.&lt;/author&gt;&lt;/authors&gt;&lt;/contributors&gt;&lt;auth-address&gt;Unidad de Imagen Cardiaca (ERESA), Hospital Clinico Universitario de Valencia, Valencia, Espana.&lt;/auth-address&gt;&lt;titles&gt;&lt;title&gt;Analysis of Post-infarction Salvaged Myocardium by Cardiac Magnetic Resonance. Predictors and Influence on Adverse Ventricular Remodeling&lt;/title&gt;&lt;secondary-title&gt;Rev Esp Cardiol&lt;/secondary-title&gt;&lt;alt-title&gt;Revista espanola de cardiologia&lt;/alt-title&gt;&lt;/titles&gt;&lt;periodical&gt;&lt;full-title&gt;Rev Esp Cardiol&lt;/full-title&gt;&lt;/periodical&gt;&lt;alt-periodical&gt;&lt;full-title&gt;Revista española de cardiología&lt;/full-title&gt;&lt;/alt-periodical&gt;&lt;edition&gt;2012/05/15&lt;/edition&gt;&lt;dates&gt;&lt;year&gt;2012&lt;/year&gt;&lt;pub-dates&gt;&lt;date&gt;May 11&lt;/date&gt;&lt;/pub-dates&gt;&lt;/dates&gt;&lt;orig-pub&gt;Analisis mediante resonancia magnetica cardiaca del miocardio salvado tras infarto. Predictores e influencia en el remodelado adverso ventricular.&lt;/orig-pub&gt;&lt;isbn&gt;1579-2242 (Electronic)&amp;#xD;0300-8932 (Linking)&lt;/isbn&gt;&lt;accession-num&gt;22579424&lt;/accession-num&gt;&lt;urls&gt;&lt;related-urls&gt;&lt;url&gt;http://www.ncbi.nlm.nih.gov/pubmed/22579424&lt;/url&gt;&lt;/related-urls&gt;&lt;/urls&gt;&lt;electronic-resource-num&gt;10.1016/j.recesp.2012.01.024&lt;/electronic-resource-num&gt;&lt;language&gt;Eng&amp;#xD;Spa&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91</w:t>
        </w:r>
        <w:r w:rsidR="00E43AE9" w:rsidRPr="000B60AA">
          <w:rPr>
            <w:rFonts w:ascii="Book Antiqua" w:hAnsi="Book Antiqua"/>
          </w:rPr>
          <w:fldChar w:fldCharType="end"/>
        </w:r>
      </w:hyperlink>
      <w:r w:rsidR="009B6723">
        <w:rPr>
          <w:rFonts w:ascii="Book Antiqua" w:eastAsia="宋体" w:hAnsi="Book Antiqua" w:hint="eastAsia"/>
          <w:vertAlign w:val="superscript"/>
          <w:lang w:eastAsia="zh-CN"/>
        </w:rPr>
        <w:t>]</w:t>
      </w:r>
      <w:r w:rsidR="00F92BF0" w:rsidRPr="000B60AA">
        <w:rPr>
          <w:rFonts w:ascii="Book Antiqua" w:hAnsi="Book Antiqua"/>
        </w:rPr>
        <w:t>.</w:t>
      </w:r>
      <w:r w:rsidR="00DC0E2D" w:rsidRPr="000B60AA">
        <w:rPr>
          <w:rFonts w:ascii="Book Antiqua" w:hAnsi="Book Antiqua"/>
        </w:rPr>
        <w:t xml:space="preserve"> </w:t>
      </w:r>
    </w:p>
    <w:p w14:paraId="1F30B2AD" w14:textId="1AC1DB40" w:rsidR="00A711E3" w:rsidRPr="000B60AA" w:rsidRDefault="00A711E3" w:rsidP="009B6723">
      <w:pPr>
        <w:spacing w:line="360" w:lineRule="auto"/>
        <w:ind w:firstLineChars="100" w:firstLine="240"/>
        <w:jc w:val="both"/>
        <w:rPr>
          <w:rFonts w:ascii="Book Antiqua" w:hAnsi="Book Antiqua"/>
        </w:rPr>
      </w:pPr>
      <w:r w:rsidRPr="000B60AA">
        <w:rPr>
          <w:rFonts w:ascii="Book Antiqua" w:hAnsi="Book Antiqua"/>
        </w:rPr>
        <w:t>Studies of the chronology of oedema suggest that it occurs very early in the ischaemic cascade.</w:t>
      </w:r>
      <w:r w:rsidR="000B60AA">
        <w:rPr>
          <w:rFonts w:ascii="Book Antiqua" w:hAnsi="Book Antiqua"/>
        </w:rPr>
        <w:t xml:space="preserve"> </w:t>
      </w:r>
      <w:r w:rsidRPr="000B60AA">
        <w:rPr>
          <w:rFonts w:ascii="Book Antiqua" w:hAnsi="Book Antiqua"/>
        </w:rPr>
        <w:t xml:space="preserve">Abdel-Aty confirmed the presence of transmural oedema in canines on </w:t>
      </w:r>
      <w:r w:rsidRPr="000B60AA">
        <w:rPr>
          <w:rFonts w:ascii="Book Antiqua" w:hAnsi="Book Antiqua"/>
          <w:i/>
        </w:rPr>
        <w:t>in-vivo</w:t>
      </w:r>
      <w:r w:rsidRPr="000B60AA">
        <w:rPr>
          <w:rFonts w:ascii="Book Antiqua" w:hAnsi="Book Antiqua"/>
        </w:rPr>
        <w:t xml:space="preserve"> T2w imaging at 28 min post LAD occlusion at which point LGE and troponin release were absent, indicating reversible injury</w:t>
      </w:r>
      <w:r w:rsidR="009B6723">
        <w:rPr>
          <w:rFonts w:ascii="Book Antiqua" w:eastAsia="宋体" w:hAnsi="Book Antiqua" w:hint="eastAsia"/>
          <w:vertAlign w:val="superscript"/>
          <w:lang w:eastAsia="zh-CN"/>
        </w:rPr>
        <w:t>[</w:t>
      </w:r>
      <w:hyperlink w:anchor="_ENREF_164" w:tooltip="Abdel-Aty, 2009 #45"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Abdel-Aty&lt;/Author&gt;&lt;Year&gt;2009&lt;/Year&gt;&lt;RecNum&gt;45&lt;/RecNum&gt;&lt;DisplayText&gt;&lt;style face="superscript"&gt;164&lt;/style&gt;&lt;/DisplayText&gt;&lt;record&gt;&lt;rec-number&gt;45&lt;/rec-number&gt;&lt;foreign-keys&gt;&lt;key app="EN" db-id="zzst0pe9v92wx6eaxf6pwstvvxxs0tzd5rfr"&gt;45&lt;/key&gt;&lt;/foreign-keys&gt;&lt;ref-type name="Journal Article"&gt;17&lt;/ref-type&gt;&lt;contributors&gt;&lt;authors&gt;&lt;author&gt;Abdel-Aty, Hassan&lt;/author&gt;&lt;author&gt;Cocker, Myra&lt;/author&gt;&lt;author&gt;Meek, Cheryl&lt;/author&gt;&lt;author&gt;Tyberg, John V&lt;/author&gt;&lt;author&gt;Friedrich, Matthias G&lt;/author&gt;&lt;/authors&gt;&lt;/contributors&gt;&lt;titles&gt;&lt;title&gt;Edema as a very early marker for acute myocardial ischemia: a cardiovascular magnetic resonance study.&lt;/title&gt;&lt;secondary-title&gt;JACC&lt;/secondary-title&gt;&lt;/titles&gt;&lt;periodical&gt;&lt;full-title&gt;JACC&lt;/full-title&gt;&lt;/periodical&gt;&lt;pages&gt;1194-201&lt;/pages&gt;&lt;volume&gt;53&lt;/volume&gt;&lt;keywords&gt;&lt;keyword&gt;Animals&lt;/keyword&gt;&lt;keyword&gt;Disease Models, Animal&lt;/keyword&gt;&lt;keyword&gt;Dogs&lt;/keyword&gt;&lt;keyword&gt;Edema&lt;/keyword&gt;&lt;keyword&gt;Edema: diagnosis&lt;/keyword&gt;&lt;keyword&gt;Magnetic Resonance Imaging&lt;/keyword&gt;&lt;keyword&gt;Myocardial Ischemia&lt;/keyword&gt;&lt;keyword&gt;Myocardial Ischemia: diagnosis&lt;/keyword&gt;&lt;/keywords&gt;&lt;dates&gt;&lt;year&gt;2009&lt;/year&gt;&lt;/dates&gt;&lt;publisher&gt;American College of Cardiology Foundation&lt;/publisher&gt;&lt;accession-num&gt;19341860&lt;/accession-num&gt;&lt;label&gt;READ**&lt;/label&gt;&lt;urls&gt;&lt;/urls&gt;&lt;electronic-resource-num&gt;10.1016/j.jacc.2008.10.065&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64</w:t>
        </w:r>
        <w:r w:rsidR="00E43AE9" w:rsidRPr="000B60AA">
          <w:rPr>
            <w:rFonts w:ascii="Book Antiqua" w:hAnsi="Book Antiqua"/>
          </w:rPr>
          <w:fldChar w:fldCharType="end"/>
        </w:r>
      </w:hyperlink>
      <w:r w:rsidR="009B6723">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00A67467" w:rsidRPr="000B60AA">
        <w:rPr>
          <w:rFonts w:ascii="Book Antiqua" w:hAnsi="Book Antiqua"/>
        </w:rPr>
        <w:t>Fernandez-</w:t>
      </w:r>
      <w:proofErr w:type="gramStart"/>
      <w:r w:rsidR="00A67467" w:rsidRPr="000B60AA">
        <w:rPr>
          <w:rFonts w:ascii="Book Antiqua" w:hAnsi="Book Antiqua"/>
        </w:rPr>
        <w:t>Jiminez</w:t>
      </w:r>
      <w:r w:rsidR="009B6723">
        <w:rPr>
          <w:rFonts w:ascii="Book Antiqua" w:eastAsia="宋体" w:hAnsi="Book Antiqua" w:hint="eastAsia"/>
          <w:vertAlign w:val="superscript"/>
          <w:lang w:eastAsia="zh-CN"/>
        </w:rPr>
        <w:t>[</w:t>
      </w:r>
      <w:proofErr w:type="gramEnd"/>
      <w:r w:rsidR="00637BAF" w:rsidRPr="000B60AA">
        <w:rPr>
          <w:rFonts w:ascii="Book Antiqua" w:hAnsi="Book Antiqua"/>
        </w:rPr>
        <w:fldChar w:fldCharType="begin"/>
      </w:r>
      <w:r w:rsidR="00637BAF" w:rsidRPr="000B60AA">
        <w:rPr>
          <w:rFonts w:ascii="Book Antiqua" w:hAnsi="Book Antiqua"/>
        </w:rPr>
        <w:instrText xml:space="preserve"> HYPERLINK \l "_ENREF_165" \o "Fernandez-Jimenez, 2015 #2131" </w:instrText>
      </w:r>
      <w:r w:rsidR="00637BAF" w:rsidRPr="000B60AA">
        <w:rPr>
          <w:rFonts w:ascii="Book Antiqua" w:hAnsi="Book Antiqua"/>
        </w:rPr>
        <w:fldChar w:fldCharType="separate"/>
      </w:r>
      <w:r w:rsidR="00E43AE9" w:rsidRPr="000B60AA">
        <w:rPr>
          <w:rFonts w:ascii="Book Antiqua" w:hAnsi="Book Antiqua"/>
        </w:rPr>
        <w:fldChar w:fldCharType="begin">
          <w:fldData xml:space="preserve">PEVuZE5vdGU+PENpdGU+PEF1dGhvcj5GZXJuYW5kZXotSmltZW5lejwvQXV0aG9yPjxZZWFyPjIw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GZXJuYW5kZXotSmltZW5lejwvQXV0aG9yPjxZZWFyPjIw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65</w:t>
      </w:r>
      <w:r w:rsidR="00E43AE9" w:rsidRPr="000B60AA">
        <w:rPr>
          <w:rFonts w:ascii="Book Antiqua" w:hAnsi="Book Antiqua"/>
        </w:rPr>
        <w:fldChar w:fldCharType="end"/>
      </w:r>
      <w:r w:rsidR="00637BAF" w:rsidRPr="000B60AA">
        <w:rPr>
          <w:rFonts w:ascii="Book Antiqua" w:hAnsi="Book Antiqua"/>
        </w:rPr>
        <w:fldChar w:fldCharType="end"/>
      </w:r>
      <w:r w:rsidR="009B6723">
        <w:rPr>
          <w:rFonts w:ascii="Book Antiqua" w:eastAsia="宋体" w:hAnsi="Book Antiqua" w:hint="eastAsia"/>
          <w:vertAlign w:val="superscript"/>
          <w:lang w:eastAsia="zh-CN"/>
        </w:rPr>
        <w:t>]</w:t>
      </w:r>
      <w:r w:rsidR="00A67467" w:rsidRPr="000B60AA">
        <w:rPr>
          <w:rFonts w:ascii="Book Antiqua" w:hAnsi="Book Antiqua"/>
        </w:rPr>
        <w:t xml:space="preserve"> however recently </w:t>
      </w:r>
      <w:r w:rsidR="00544BED" w:rsidRPr="000B60AA">
        <w:rPr>
          <w:rFonts w:ascii="Book Antiqua" w:hAnsi="Book Antiqua"/>
        </w:rPr>
        <w:t xml:space="preserve">demonstrated </w:t>
      </w:r>
      <w:r w:rsidR="00A67467" w:rsidRPr="000B60AA">
        <w:rPr>
          <w:rFonts w:ascii="Book Antiqua" w:hAnsi="Book Antiqua"/>
        </w:rPr>
        <w:t xml:space="preserve">a bimodal pattern of AAR extent in pigs </w:t>
      </w:r>
      <w:r w:rsidR="00743571" w:rsidRPr="000B60AA">
        <w:rPr>
          <w:rFonts w:ascii="Book Antiqua" w:hAnsi="Book Antiqua"/>
        </w:rPr>
        <w:t>with</w:t>
      </w:r>
      <w:r w:rsidR="00A67467" w:rsidRPr="000B60AA">
        <w:rPr>
          <w:rFonts w:ascii="Book Antiqua" w:hAnsi="Book Antiqua"/>
        </w:rPr>
        <w:t xml:space="preserve"> T2-mapping CMR and histologi</w:t>
      </w:r>
      <w:r w:rsidR="00544BED" w:rsidRPr="000B60AA">
        <w:rPr>
          <w:rFonts w:ascii="Book Antiqua" w:hAnsi="Book Antiqua"/>
        </w:rPr>
        <w:t>c</w:t>
      </w:r>
      <w:r w:rsidR="00A67467" w:rsidRPr="000B60AA">
        <w:rPr>
          <w:rFonts w:ascii="Book Antiqua" w:hAnsi="Book Antiqua"/>
        </w:rPr>
        <w:t xml:space="preserve">al water </w:t>
      </w:r>
      <w:r w:rsidR="00544BED" w:rsidRPr="000B60AA">
        <w:rPr>
          <w:rFonts w:ascii="Book Antiqua" w:hAnsi="Book Antiqua"/>
        </w:rPr>
        <w:t>quantification.</w:t>
      </w:r>
      <w:r w:rsidR="000B60AA">
        <w:rPr>
          <w:rFonts w:ascii="Book Antiqua" w:hAnsi="Book Antiqua"/>
        </w:rPr>
        <w:t xml:space="preserve"> </w:t>
      </w:r>
      <w:r w:rsidR="00743571" w:rsidRPr="000B60AA">
        <w:rPr>
          <w:rFonts w:ascii="Book Antiqua" w:hAnsi="Book Antiqua"/>
        </w:rPr>
        <w:t xml:space="preserve">They </w:t>
      </w:r>
      <w:r w:rsidR="00544BED" w:rsidRPr="000B60AA">
        <w:rPr>
          <w:rFonts w:ascii="Book Antiqua" w:hAnsi="Book Antiqua"/>
        </w:rPr>
        <w:t xml:space="preserve">showed </w:t>
      </w:r>
      <w:r w:rsidR="00743571" w:rsidRPr="000B60AA">
        <w:rPr>
          <w:rFonts w:ascii="Book Antiqua" w:hAnsi="Book Antiqua"/>
        </w:rPr>
        <w:t xml:space="preserve">peak values at 2 h thought to be a direct result of reperfusion, followed by a return to baseline at 2 d and then progressive increase towards </w:t>
      </w:r>
      <w:r w:rsidR="00544BED" w:rsidRPr="000B60AA">
        <w:rPr>
          <w:rFonts w:ascii="Book Antiqua" w:hAnsi="Book Antiqua"/>
        </w:rPr>
        <w:t>peak</w:t>
      </w:r>
      <w:r w:rsidR="00743571" w:rsidRPr="000B60AA">
        <w:rPr>
          <w:rFonts w:ascii="Book Antiqua" w:hAnsi="Book Antiqua"/>
        </w:rPr>
        <w:t xml:space="preserve"> values at 7 d, with the latter peak felt due to water replacement of cleared cellular debris.</w:t>
      </w:r>
      <w:r w:rsidR="000B60AA">
        <w:rPr>
          <w:rFonts w:ascii="Book Antiqua" w:hAnsi="Book Antiqua"/>
        </w:rPr>
        <w:t xml:space="preserve"> </w:t>
      </w:r>
      <w:r w:rsidR="001530C5" w:rsidRPr="000B60AA">
        <w:rPr>
          <w:rFonts w:ascii="Book Antiqua" w:hAnsi="Book Antiqua"/>
        </w:rPr>
        <w:t>Studies of temporal changes in AAR and MSI in h</w:t>
      </w:r>
      <w:r w:rsidR="00156A86" w:rsidRPr="000B60AA">
        <w:rPr>
          <w:rFonts w:ascii="Book Antiqua" w:hAnsi="Book Antiqua"/>
        </w:rPr>
        <w:t xml:space="preserve">umans are summarised in Table </w:t>
      </w:r>
      <w:r w:rsidR="002C3892" w:rsidRPr="000B60AA">
        <w:rPr>
          <w:rFonts w:ascii="Book Antiqua" w:hAnsi="Book Antiqua"/>
        </w:rPr>
        <w:t>1</w:t>
      </w:r>
      <w:r w:rsidR="00FF5C87" w:rsidRPr="000B60AA">
        <w:rPr>
          <w:rFonts w:ascii="Book Antiqua" w:hAnsi="Book Antiqua"/>
        </w:rPr>
        <w:t>2</w:t>
      </w:r>
      <w:r w:rsidR="001530C5" w:rsidRPr="000B60AA">
        <w:rPr>
          <w:rFonts w:ascii="Book Antiqua" w:hAnsi="Book Antiqua"/>
        </w:rPr>
        <w:t>.</w:t>
      </w:r>
      <w:r w:rsidR="000B60AA">
        <w:rPr>
          <w:rFonts w:ascii="Book Antiqua" w:hAnsi="Book Antiqua"/>
        </w:rPr>
        <w:t xml:space="preserve"> </w:t>
      </w:r>
      <w:r w:rsidRPr="000B60AA">
        <w:rPr>
          <w:rFonts w:ascii="Book Antiqua" w:hAnsi="Book Antiqua"/>
        </w:rPr>
        <w:t>Correct timing of oedema imaging is crucial in accurate calculation of AAR</w:t>
      </w:r>
      <w:r w:rsidR="00EB2D51" w:rsidRPr="000B60AA">
        <w:rPr>
          <w:rFonts w:ascii="Book Antiqua" w:hAnsi="Book Antiqua"/>
        </w:rPr>
        <w:t xml:space="preserve"> and MSI</w:t>
      </w:r>
      <w:r w:rsidRPr="000B60AA">
        <w:rPr>
          <w:rFonts w:ascii="Book Antiqua" w:hAnsi="Book Antiqua"/>
        </w:rPr>
        <w:t xml:space="preserve">. </w:t>
      </w:r>
    </w:p>
    <w:p w14:paraId="34C4365C" w14:textId="276792C4" w:rsidR="00A027E6" w:rsidRPr="000B60AA" w:rsidRDefault="009242BA" w:rsidP="00D52409">
      <w:pPr>
        <w:tabs>
          <w:tab w:val="left" w:pos="567"/>
        </w:tabs>
        <w:spacing w:line="360" w:lineRule="auto"/>
        <w:ind w:firstLineChars="100" w:firstLine="240"/>
        <w:jc w:val="both"/>
        <w:rPr>
          <w:rFonts w:ascii="Book Antiqua" w:hAnsi="Book Antiqua"/>
        </w:rPr>
      </w:pPr>
      <w:r w:rsidRPr="000B60AA">
        <w:rPr>
          <w:rFonts w:ascii="Book Antiqua" w:hAnsi="Book Antiqua"/>
        </w:rPr>
        <w:t xml:space="preserve">The near-resolution of oedema by 6 </w:t>
      </w:r>
      <w:proofErr w:type="gramStart"/>
      <w:r w:rsidRPr="000B60AA">
        <w:rPr>
          <w:rFonts w:ascii="Book Antiqua" w:hAnsi="Book Antiqua"/>
        </w:rPr>
        <w:t>mo</w:t>
      </w:r>
      <w:r w:rsidR="00D52409">
        <w:rPr>
          <w:rFonts w:ascii="Book Antiqua" w:eastAsia="宋体" w:hAnsi="Book Antiqua" w:hint="eastAsia"/>
          <w:vertAlign w:val="superscript"/>
          <w:lang w:eastAsia="zh-CN"/>
        </w:rPr>
        <w:t>[</w:t>
      </w:r>
      <w:proofErr w:type="gramEnd"/>
      <w:r w:rsidR="00D23182" w:rsidRPr="000B60AA">
        <w:rPr>
          <w:rFonts w:ascii="Book Antiqua" w:hAnsi="Book Antiqua"/>
        </w:rPr>
        <w:fldChar w:fldCharType="begin">
          <w:fldData xml:space="preserve">PEVuZE5vdGU+PENpdGU+PEF1dGhvcj5NYXRoZXI8L0F1dGhvcj48WWVhcj4yMDExPC9ZZWFyPjxS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NYXRoZXI8L0F1dGhvcj48WWVhcj4yMDExPC9ZZWFyPjxS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00D23182" w:rsidRPr="000B60AA">
        <w:rPr>
          <w:rFonts w:ascii="Book Antiqua" w:hAnsi="Book Antiqua"/>
        </w:rPr>
      </w:r>
      <w:r w:rsidR="00D23182" w:rsidRPr="000B60AA">
        <w:rPr>
          <w:rFonts w:ascii="Book Antiqua" w:hAnsi="Book Antiqua"/>
        </w:rPr>
        <w:fldChar w:fldCharType="separate"/>
      </w:r>
      <w:hyperlink w:anchor="_ENREF_5" w:tooltip="Ripa, 2007 #1128" w:history="1">
        <w:r w:rsidR="00E43AE9" w:rsidRPr="000B60AA">
          <w:rPr>
            <w:rFonts w:ascii="Book Antiqua" w:hAnsi="Book Antiqua"/>
            <w:noProof/>
            <w:vertAlign w:val="superscript"/>
          </w:rPr>
          <w:t>5</w:t>
        </w:r>
      </w:hyperlink>
      <w:r w:rsidR="00D52409">
        <w:rPr>
          <w:rFonts w:ascii="Book Antiqua" w:hAnsi="Book Antiqua"/>
          <w:noProof/>
          <w:vertAlign w:val="superscript"/>
        </w:rPr>
        <w:t>,</w:t>
      </w:r>
      <w:hyperlink w:anchor="_ENREF_18" w:tooltip="Mather, 2011 #903" w:history="1">
        <w:r w:rsidR="00E43AE9" w:rsidRPr="000B60AA">
          <w:rPr>
            <w:rFonts w:ascii="Book Antiqua" w:hAnsi="Book Antiqua"/>
            <w:noProof/>
            <w:vertAlign w:val="superscript"/>
          </w:rPr>
          <w:t>18</w:t>
        </w:r>
      </w:hyperlink>
      <w:r w:rsidR="00D52409">
        <w:rPr>
          <w:rFonts w:ascii="Book Antiqua" w:hAnsi="Book Antiqua"/>
          <w:noProof/>
          <w:vertAlign w:val="superscript"/>
        </w:rPr>
        <w:t>,</w:t>
      </w:r>
      <w:hyperlink w:anchor="_ENREF_21" w:tooltip="Dall'Armellina, 2011 #46" w:history="1">
        <w:r w:rsidR="00E43AE9" w:rsidRPr="000B60AA">
          <w:rPr>
            <w:rFonts w:ascii="Book Antiqua" w:hAnsi="Book Antiqua"/>
            <w:noProof/>
            <w:vertAlign w:val="superscript"/>
          </w:rPr>
          <w:t>21</w:t>
        </w:r>
      </w:hyperlink>
      <w:r w:rsidR="00D52409">
        <w:rPr>
          <w:rFonts w:ascii="Book Antiqua" w:hAnsi="Book Antiqua"/>
          <w:noProof/>
          <w:vertAlign w:val="superscript"/>
        </w:rPr>
        <w:t>,</w:t>
      </w:r>
      <w:hyperlink w:anchor="_ENREF_91" w:tooltip="Monmeneu, 2012 #211" w:history="1">
        <w:r w:rsidR="00E43AE9" w:rsidRPr="000B60AA">
          <w:rPr>
            <w:rFonts w:ascii="Book Antiqua" w:hAnsi="Book Antiqua"/>
            <w:noProof/>
            <w:vertAlign w:val="superscript"/>
          </w:rPr>
          <w:t>91</w:t>
        </w:r>
      </w:hyperlink>
      <w:r w:rsidR="00D52409">
        <w:rPr>
          <w:rFonts w:ascii="Book Antiqua" w:hAnsi="Book Antiqua"/>
          <w:noProof/>
          <w:vertAlign w:val="superscript"/>
        </w:rPr>
        <w:t>,</w:t>
      </w:r>
      <w:hyperlink w:anchor="_ENREF_138" w:tooltip="Carlsson, 2009 #36" w:history="1">
        <w:r w:rsidR="00E43AE9" w:rsidRPr="000B60AA">
          <w:rPr>
            <w:rFonts w:ascii="Book Antiqua" w:hAnsi="Book Antiqua"/>
            <w:noProof/>
            <w:vertAlign w:val="superscript"/>
          </w:rPr>
          <w:t>138</w:t>
        </w:r>
      </w:hyperlink>
      <w:r w:rsidR="00D23182" w:rsidRPr="000B60AA">
        <w:rPr>
          <w:rFonts w:ascii="Book Antiqua" w:hAnsi="Book Antiqua"/>
        </w:rPr>
        <w:fldChar w:fldCharType="end"/>
      </w:r>
      <w:r w:rsidR="00D52409">
        <w:rPr>
          <w:rFonts w:ascii="Book Antiqua" w:eastAsia="宋体" w:hAnsi="Book Antiqua" w:hint="eastAsia"/>
          <w:vertAlign w:val="superscript"/>
          <w:lang w:eastAsia="zh-CN"/>
        </w:rPr>
        <w:t>]</w:t>
      </w:r>
      <w:r w:rsidRPr="000B60AA">
        <w:rPr>
          <w:rFonts w:ascii="Book Antiqua" w:hAnsi="Book Antiqua"/>
        </w:rPr>
        <w:t xml:space="preserve"> allows distinction between acute and chronic infarcts when combined with LGE imaging. </w:t>
      </w:r>
    </w:p>
    <w:p w14:paraId="63FFC020" w14:textId="77777777" w:rsidR="008333A8" w:rsidRPr="000B60AA" w:rsidRDefault="008333A8" w:rsidP="000B60AA">
      <w:pPr>
        <w:pStyle w:val="3"/>
        <w:jc w:val="both"/>
        <w:rPr>
          <w:rFonts w:ascii="Book Antiqua" w:hAnsi="Book Antiqua"/>
          <w:color w:val="auto"/>
          <w:sz w:val="24"/>
          <w:szCs w:val="24"/>
        </w:rPr>
      </w:pPr>
    </w:p>
    <w:p w14:paraId="7E7184C7" w14:textId="4B764118" w:rsidR="008333A8" w:rsidRPr="00D52409" w:rsidRDefault="00630083" w:rsidP="000B60AA">
      <w:pPr>
        <w:pStyle w:val="4"/>
        <w:jc w:val="both"/>
        <w:rPr>
          <w:rFonts w:ascii="Book Antiqua" w:hAnsi="Book Antiqua"/>
          <w:i/>
          <w:szCs w:val="24"/>
        </w:rPr>
      </w:pPr>
      <w:bookmarkStart w:id="196" w:name="_Toc262158451"/>
      <w:bookmarkStart w:id="197" w:name="_Toc262161472"/>
      <w:bookmarkStart w:id="198" w:name="_Toc262161531"/>
      <w:bookmarkStart w:id="199" w:name="_Toc262161590"/>
      <w:bookmarkStart w:id="200" w:name="_Toc262161686"/>
      <w:bookmarkStart w:id="201" w:name="_Toc312061067"/>
      <w:bookmarkStart w:id="202" w:name="_Toc312253103"/>
      <w:bookmarkStart w:id="203" w:name="_Toc312254085"/>
      <w:r w:rsidRPr="00D52409">
        <w:rPr>
          <w:rFonts w:ascii="Book Antiqua" w:hAnsi="Book Antiqua"/>
          <w:i/>
          <w:szCs w:val="24"/>
        </w:rPr>
        <w:t>CMR</w:t>
      </w:r>
      <w:r w:rsidR="008333A8" w:rsidRPr="00D52409">
        <w:rPr>
          <w:rFonts w:ascii="Book Antiqua" w:hAnsi="Book Antiqua"/>
          <w:i/>
          <w:szCs w:val="24"/>
        </w:rPr>
        <w:t xml:space="preserve"> </w:t>
      </w:r>
      <w:r w:rsidR="00A734B2" w:rsidRPr="00D52409">
        <w:rPr>
          <w:rFonts w:ascii="Book Antiqua" w:hAnsi="Book Antiqua"/>
          <w:i/>
          <w:szCs w:val="24"/>
        </w:rPr>
        <w:t>MS</w:t>
      </w:r>
      <w:r w:rsidR="00FF5C87" w:rsidRPr="00D52409">
        <w:rPr>
          <w:rFonts w:ascii="Book Antiqua" w:hAnsi="Book Antiqua"/>
          <w:i/>
          <w:szCs w:val="24"/>
        </w:rPr>
        <w:t>I</w:t>
      </w:r>
      <w:r w:rsidR="00A734B2" w:rsidRPr="00D52409">
        <w:rPr>
          <w:rFonts w:ascii="Book Antiqua" w:hAnsi="Book Antiqua"/>
          <w:i/>
          <w:szCs w:val="24"/>
        </w:rPr>
        <w:t xml:space="preserve"> </w:t>
      </w:r>
      <w:r w:rsidR="008333A8" w:rsidRPr="00D52409">
        <w:rPr>
          <w:rFonts w:ascii="Book Antiqua" w:hAnsi="Book Antiqua"/>
          <w:i/>
          <w:szCs w:val="24"/>
        </w:rPr>
        <w:t xml:space="preserve">as a predictor of LV function and remodelling in </w:t>
      </w:r>
      <w:bookmarkEnd w:id="196"/>
      <w:bookmarkEnd w:id="197"/>
      <w:bookmarkEnd w:id="198"/>
      <w:bookmarkEnd w:id="199"/>
      <w:bookmarkEnd w:id="200"/>
      <w:bookmarkEnd w:id="201"/>
      <w:bookmarkEnd w:id="202"/>
      <w:bookmarkEnd w:id="203"/>
      <w:r w:rsidR="00505D22" w:rsidRPr="00D52409">
        <w:rPr>
          <w:rFonts w:ascii="Book Antiqua" w:hAnsi="Book Antiqua"/>
          <w:i/>
          <w:szCs w:val="24"/>
        </w:rPr>
        <w:t>acute MI</w:t>
      </w:r>
    </w:p>
    <w:p w14:paraId="3BD8CC16" w14:textId="361BB844" w:rsidR="000B388A" w:rsidRPr="000B60AA" w:rsidRDefault="00D86058" w:rsidP="000B60AA">
      <w:pPr>
        <w:spacing w:line="360" w:lineRule="auto"/>
        <w:jc w:val="both"/>
        <w:rPr>
          <w:rFonts w:ascii="Book Antiqua" w:hAnsi="Book Antiqua"/>
        </w:rPr>
      </w:pPr>
      <w:r w:rsidRPr="000B60AA">
        <w:rPr>
          <w:rFonts w:ascii="Book Antiqua" w:hAnsi="Book Antiqua"/>
        </w:rPr>
        <w:t xml:space="preserve">Myocardial salvage is a strong univariate predictor of </w:t>
      </w:r>
      <w:r w:rsidR="00C4203A" w:rsidRPr="000B60AA">
        <w:rPr>
          <w:rFonts w:ascii="Book Antiqua" w:hAnsi="Book Antiqua"/>
        </w:rPr>
        <w:t xml:space="preserve">medium-term </w:t>
      </w:r>
      <w:r w:rsidRPr="000B60AA">
        <w:rPr>
          <w:rFonts w:ascii="Book Antiqua" w:hAnsi="Book Antiqua"/>
        </w:rPr>
        <w:t>LV function</w:t>
      </w:r>
      <w:r w:rsidR="008F366E">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QaHJvbW1pbnRpa3VsPC9BdXRob3I+PFllYXI+MjAxMDwv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</w:fldData>
        </w:fldChar>
      </w:r>
      <w:r w:rsidR="00B77F2F" w:rsidRPr="000B60AA">
        <w:rPr>
          <w:rFonts w:ascii="Book Antiqua" w:hAnsi="Book Antiqua"/>
        </w:rPr>
        <w:instrText xml:space="preserve"> ADDIN EN.CITE </w:instrText>
      </w:r>
      <w:r w:rsidR="00B77F2F" w:rsidRPr="000B60AA">
        <w:rPr>
          <w:rFonts w:ascii="Book Antiqua" w:hAnsi="Book Antiqua"/>
        </w:rPr>
        <w:fldChar w:fldCharType="begin">
          <w:fldData xml:space="preserve">PEVuZE5vdGU+PENpdGU+PEF1dGhvcj5QaHJvbW1pbnRpa3VsPC9BdXRob3I+PFllYXI+MjAxMDwv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</w:fldData>
        </w:fldChar>
      </w:r>
      <w:r w:rsidR="00B77F2F" w:rsidRPr="000B60AA">
        <w:rPr>
          <w:rFonts w:ascii="Book Antiqua" w:hAnsi="Book Antiqua"/>
        </w:rPr>
        <w:instrText xml:space="preserve"> ADDIN EN.CITE.DATA </w:instrText>
      </w:r>
      <w:r w:rsidR="00B77F2F" w:rsidRPr="000B60AA">
        <w:rPr>
          <w:rFonts w:ascii="Book Antiqua" w:hAnsi="Book Antiqua"/>
        </w:rPr>
      </w:r>
      <w:r w:rsidR="00B77F2F"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4" w:tooltip="Masci, 2011 #1072" w:history="1">
        <w:r w:rsidR="00E43AE9" w:rsidRPr="000B60AA">
          <w:rPr>
            <w:rFonts w:ascii="Book Antiqua" w:hAnsi="Book Antiqua"/>
            <w:noProof/>
            <w:vertAlign w:val="superscript"/>
          </w:rPr>
          <w:t>14</w:t>
        </w:r>
      </w:hyperlink>
      <w:r w:rsidR="008F366E">
        <w:rPr>
          <w:rFonts w:ascii="Book Antiqua" w:hAnsi="Book Antiqua"/>
          <w:noProof/>
          <w:vertAlign w:val="superscript"/>
        </w:rPr>
        <w:t>,</w:t>
      </w:r>
      <w:hyperlink w:anchor="_ENREF_166" w:tooltip="Phrommintikul, 2010 #933" w:history="1">
        <w:r w:rsidR="00E43AE9" w:rsidRPr="000B60AA">
          <w:rPr>
            <w:rFonts w:ascii="Book Antiqua" w:hAnsi="Book Antiqua"/>
            <w:noProof/>
            <w:vertAlign w:val="superscript"/>
          </w:rPr>
          <w:t>166</w:t>
        </w:r>
      </w:hyperlink>
      <w:r w:rsidR="008F366E">
        <w:rPr>
          <w:rFonts w:ascii="Book Antiqua" w:hAnsi="Book Antiqua"/>
          <w:noProof/>
          <w:vertAlign w:val="superscript"/>
        </w:rPr>
        <w:t>,</w:t>
      </w:r>
      <w:hyperlink w:anchor="_ENREF_167" w:tooltip="Larose, 2010 #928" w:history="1">
        <w:r w:rsidR="00E43AE9" w:rsidRPr="000B60AA">
          <w:rPr>
            <w:rFonts w:ascii="Book Antiqua" w:hAnsi="Book Antiqua"/>
            <w:noProof/>
            <w:vertAlign w:val="superscript"/>
          </w:rPr>
          <w:t>167</w:t>
        </w:r>
      </w:hyperlink>
      <w:r w:rsidRPr="000B60AA">
        <w:rPr>
          <w:rFonts w:ascii="Book Antiqua" w:hAnsi="Book Antiqua"/>
        </w:rPr>
        <w:fldChar w:fldCharType="end"/>
      </w:r>
      <w:r w:rsidR="008F366E">
        <w:rPr>
          <w:rFonts w:ascii="Book Antiqua" w:eastAsia="宋体" w:hAnsi="Book Antiqua" w:hint="eastAsia"/>
          <w:vertAlign w:val="superscript"/>
          <w:lang w:eastAsia="zh-CN"/>
        </w:rPr>
        <w:t>]</w:t>
      </w:r>
      <w:r w:rsidRPr="000B60AA">
        <w:rPr>
          <w:rFonts w:ascii="Book Antiqua" w:hAnsi="Book Antiqua"/>
        </w:rPr>
        <w:t xml:space="preserve"> and adverse LV remodelling</w:t>
      </w:r>
      <w:r w:rsidR="00C4203A" w:rsidRPr="000B60AA">
        <w:rPr>
          <w:rFonts w:ascii="Book Antiqua" w:hAnsi="Book Antiqua"/>
        </w:rPr>
        <w:t xml:space="preserve"> post STEMI</w:t>
      </w:r>
      <w:r w:rsidR="008F366E">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NYXNjaTwvQXV0aG9yPjxZZWFyPjIwMTE8L1llYXI+PFJl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NYXNjaTwvQXV0aG9yPjxZZWFyPjIwMTE8L1llYXI+PFJl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4" w:tooltip="Masci, 2011 #1072" w:history="1">
        <w:r w:rsidR="00E43AE9" w:rsidRPr="000B60AA">
          <w:rPr>
            <w:rFonts w:ascii="Book Antiqua" w:hAnsi="Book Antiqua"/>
            <w:noProof/>
            <w:vertAlign w:val="superscript"/>
          </w:rPr>
          <w:t>14</w:t>
        </w:r>
      </w:hyperlink>
      <w:r w:rsidR="008F366E">
        <w:rPr>
          <w:rFonts w:ascii="Book Antiqua" w:hAnsi="Book Antiqua"/>
          <w:noProof/>
          <w:vertAlign w:val="superscript"/>
        </w:rPr>
        <w:t>,</w:t>
      </w:r>
      <w:hyperlink w:anchor="_ENREF_27" w:tooltip="E. Canali, 2012 #918" w:history="1">
        <w:r w:rsidR="00E43AE9" w:rsidRPr="000B60AA">
          <w:rPr>
            <w:rFonts w:ascii="Book Antiqua" w:hAnsi="Book Antiqua"/>
            <w:noProof/>
            <w:vertAlign w:val="superscript"/>
          </w:rPr>
          <w:t>27</w:t>
        </w:r>
      </w:hyperlink>
      <w:r w:rsidR="008F366E">
        <w:rPr>
          <w:rFonts w:ascii="Book Antiqua" w:hAnsi="Book Antiqua"/>
          <w:noProof/>
          <w:vertAlign w:val="superscript"/>
        </w:rPr>
        <w:t>,</w:t>
      </w:r>
      <w:hyperlink w:anchor="_ENREF_91" w:tooltip="Monmeneu, 2012 #211" w:history="1">
        <w:r w:rsidR="00E43AE9" w:rsidRPr="000B60AA">
          <w:rPr>
            <w:rFonts w:ascii="Book Antiqua" w:hAnsi="Book Antiqua"/>
            <w:noProof/>
            <w:vertAlign w:val="superscript"/>
          </w:rPr>
          <w:t>91</w:t>
        </w:r>
      </w:hyperlink>
      <w:r w:rsidR="008F366E">
        <w:rPr>
          <w:rFonts w:ascii="Book Antiqua" w:hAnsi="Book Antiqua"/>
          <w:noProof/>
          <w:vertAlign w:val="superscript"/>
        </w:rPr>
        <w:t>,</w:t>
      </w:r>
      <w:hyperlink w:anchor="_ENREF_161" w:tooltip="Eitel, 2010 #922" w:history="1">
        <w:r w:rsidR="00E43AE9" w:rsidRPr="000B60AA">
          <w:rPr>
            <w:rFonts w:ascii="Book Antiqua" w:hAnsi="Book Antiqua"/>
            <w:noProof/>
            <w:vertAlign w:val="superscript"/>
          </w:rPr>
          <w:t>161</w:t>
        </w:r>
      </w:hyperlink>
      <w:r w:rsidRPr="000B60AA">
        <w:rPr>
          <w:rFonts w:ascii="Book Antiqua" w:hAnsi="Book Antiqua"/>
        </w:rPr>
        <w:fldChar w:fldCharType="end"/>
      </w:r>
      <w:r w:rsidR="008F366E">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Multivariate analysis demonstrates mixed results.</w:t>
      </w:r>
      <w:r w:rsidR="000B60AA">
        <w:rPr>
          <w:rFonts w:ascii="Book Antiqua" w:hAnsi="Book Antiqua"/>
        </w:rPr>
        <w:t xml:space="preserve"> </w:t>
      </w:r>
      <w:r w:rsidRPr="000B60AA">
        <w:rPr>
          <w:rFonts w:ascii="Book Antiqua" w:hAnsi="Book Antiqua"/>
        </w:rPr>
        <w:t>MSI independently predicted</w:t>
      </w:r>
      <w:r w:rsidR="00022B67" w:rsidRPr="000B60AA">
        <w:rPr>
          <w:rFonts w:ascii="Book Antiqua" w:hAnsi="Book Antiqua"/>
        </w:rPr>
        <w:t xml:space="preserve"> </w:t>
      </w:r>
      <w:r w:rsidR="000B388A" w:rsidRPr="000B60AA">
        <w:rPr>
          <w:rFonts w:ascii="Book Antiqua" w:hAnsi="Book Antiqua"/>
        </w:rPr>
        <w:t>LV remodelling</w:t>
      </w:r>
      <w:r w:rsidR="00DA2BB7" w:rsidRPr="000B60AA">
        <w:rPr>
          <w:rFonts w:ascii="Book Antiqua" w:hAnsi="Book Antiqua"/>
        </w:rPr>
        <w:t xml:space="preserve"> </w:t>
      </w:r>
      <w:r w:rsidR="00A45C6D" w:rsidRPr="000B60AA">
        <w:rPr>
          <w:rFonts w:ascii="Book Antiqua" w:hAnsi="Book Antiqua"/>
        </w:rPr>
        <w:t xml:space="preserve">in </w:t>
      </w:r>
      <w:r w:rsidR="003929BA" w:rsidRPr="000B60AA">
        <w:rPr>
          <w:rFonts w:ascii="Book Antiqua" w:hAnsi="Book Antiqua"/>
        </w:rPr>
        <w:t xml:space="preserve">the work of </w:t>
      </w:r>
      <w:proofErr w:type="gramStart"/>
      <w:r w:rsidR="003929BA" w:rsidRPr="000B60AA">
        <w:rPr>
          <w:rFonts w:ascii="Book Antiqua" w:hAnsi="Book Antiqua"/>
        </w:rPr>
        <w:t>Mather</w:t>
      </w:r>
      <w:r w:rsidR="008F366E">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31" \o "Mather, 2011 #272"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NYXRoZXI8L0F1dGhvcj48WWVhcj4yMDExPC9ZZWFyPjxS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NYXRoZXI8L0F1dGhvcj48WWVhcj4yMDExPC9ZZWFyPjxS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31</w:t>
      </w:r>
      <w:r w:rsidR="00E43AE9" w:rsidRPr="000B60AA">
        <w:rPr>
          <w:rFonts w:ascii="Book Antiqua" w:hAnsi="Book Antiqua"/>
        </w:rPr>
        <w:fldChar w:fldCharType="end"/>
      </w:r>
      <w:r w:rsidR="000B60AA" w:rsidRPr="000B60AA">
        <w:rPr>
          <w:rFonts w:ascii="Book Antiqua" w:hAnsi="Book Antiqua"/>
        </w:rPr>
        <w:fldChar w:fldCharType="end"/>
      </w:r>
      <w:r w:rsidR="008F366E">
        <w:rPr>
          <w:rFonts w:ascii="Book Antiqua" w:eastAsia="宋体" w:hAnsi="Book Antiqua" w:hint="eastAsia"/>
          <w:vertAlign w:val="superscript"/>
          <w:lang w:eastAsia="zh-CN"/>
        </w:rPr>
        <w:t>]</w:t>
      </w:r>
      <w:r w:rsidR="002C3892" w:rsidRPr="000B60AA">
        <w:rPr>
          <w:rFonts w:ascii="Book Antiqua" w:hAnsi="Book Antiqua"/>
        </w:rPr>
        <w:t xml:space="preserve"> (Table 1</w:t>
      </w:r>
      <w:r w:rsidR="00E84173" w:rsidRPr="000B60AA">
        <w:rPr>
          <w:rFonts w:ascii="Book Antiqua" w:hAnsi="Book Antiqua"/>
        </w:rPr>
        <w:t>3</w:t>
      </w:r>
      <w:r w:rsidR="00677266" w:rsidRPr="000B60AA">
        <w:rPr>
          <w:rFonts w:ascii="Book Antiqua" w:hAnsi="Book Antiqua"/>
        </w:rPr>
        <w:t>)</w:t>
      </w:r>
      <w:r w:rsidR="000B388A" w:rsidRPr="000B60AA">
        <w:rPr>
          <w:rFonts w:ascii="Book Antiqua" w:hAnsi="Book Antiqua"/>
        </w:rPr>
        <w:t>.</w:t>
      </w:r>
      <w:r w:rsidR="000B60AA">
        <w:rPr>
          <w:rFonts w:ascii="Book Antiqua" w:hAnsi="Book Antiqua"/>
        </w:rPr>
        <w:t xml:space="preserve"> </w:t>
      </w:r>
      <w:r w:rsidR="00A45C6D" w:rsidRPr="000B60AA">
        <w:rPr>
          <w:rFonts w:ascii="Book Antiqua" w:hAnsi="Book Antiqua"/>
        </w:rPr>
        <w:t xml:space="preserve">However MSI </w:t>
      </w:r>
      <w:r w:rsidR="004D6EC0" w:rsidRPr="000B60AA">
        <w:rPr>
          <w:rFonts w:ascii="Book Antiqua" w:hAnsi="Book Antiqua"/>
        </w:rPr>
        <w:t xml:space="preserve">was </w:t>
      </w:r>
      <w:r w:rsidR="00A45C6D" w:rsidRPr="000B60AA">
        <w:rPr>
          <w:rFonts w:ascii="Book Antiqua" w:hAnsi="Book Antiqua"/>
        </w:rPr>
        <w:t>not a</w:t>
      </w:r>
      <w:r w:rsidR="00F84BAF" w:rsidRPr="000B60AA">
        <w:rPr>
          <w:rFonts w:ascii="Book Antiqua" w:hAnsi="Book Antiqua"/>
        </w:rPr>
        <w:t xml:space="preserve"> predictor </w:t>
      </w:r>
      <w:r w:rsidR="00A45C6D" w:rsidRPr="000B60AA">
        <w:rPr>
          <w:rFonts w:ascii="Book Antiqua" w:hAnsi="Book Antiqua"/>
        </w:rPr>
        <w:t>once IS was added into multivariate model</w:t>
      </w:r>
      <w:r w:rsidR="00506B15" w:rsidRPr="000B60AA">
        <w:rPr>
          <w:rFonts w:ascii="Book Antiqua" w:hAnsi="Book Antiqua"/>
        </w:rPr>
        <w:t xml:space="preserve">s </w:t>
      </w:r>
      <w:r w:rsidR="00DA2BB7" w:rsidRPr="000B60AA">
        <w:rPr>
          <w:rFonts w:ascii="Book Antiqua" w:hAnsi="Book Antiqua"/>
        </w:rPr>
        <w:t>in studies by Monmeneu</w:t>
      </w:r>
      <w:r w:rsidR="008F366E">
        <w:rPr>
          <w:rFonts w:ascii="Book Antiqua" w:eastAsia="宋体" w:hAnsi="Book Antiqua" w:hint="eastAsia"/>
          <w:vertAlign w:val="superscript"/>
          <w:lang w:eastAsia="zh-CN"/>
        </w:rPr>
        <w:t>[</w:t>
      </w:r>
      <w:hyperlink w:anchor="_ENREF_91" w:tooltip="Monmeneu, 2012 #211"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onmeneu&lt;/Author&gt;&lt;Year&gt;2012&lt;/Year&gt;&lt;RecNum&gt;211&lt;/RecNum&gt;&lt;DisplayText&gt;&lt;style face="superscript"&gt;91&lt;/style&gt;&lt;/DisplayText&gt;&lt;record&gt;&lt;rec-number&gt;211&lt;/rec-number&gt;&lt;foreign-keys&gt;&lt;key app="EN" db-id="zzst0pe9v92wx6eaxf6pwstvvxxs0tzd5rfr"&gt;211&lt;/key&gt;&lt;/foreign-keys&gt;&lt;ref-type name="Journal Article"&gt;17&lt;/ref-type&gt;&lt;contributors&gt;&lt;authors&gt;&lt;author&gt;Monmeneu, J. V.&lt;/author&gt;&lt;author&gt;Bodi, V.&lt;/author&gt;&lt;author&gt;Lopez-Lereu, M. P.&lt;/author&gt;&lt;author&gt;Sanchis, J.&lt;/author&gt;&lt;author&gt;Nunez, J.&lt;/author&gt;&lt;author&gt;Chaustre, F.&lt;/author&gt;&lt;author&gt;Husser, O.&lt;/author&gt;&lt;author&gt;Merlos, P.&lt;/author&gt;&lt;author&gt;Bonanad, C.&lt;/author&gt;&lt;author&gt;Minana, G.&lt;/author&gt;&lt;author&gt;Chorro, F. J.&lt;/author&gt;&lt;author&gt;Llacer, A.&lt;/author&gt;&lt;/authors&gt;&lt;/contributors&gt;&lt;auth-address&gt;Unidad de Imagen Cardiaca (ERESA), Hospital Clinico Universitario de Valencia, Valencia, Espana.&lt;/auth-address&gt;&lt;titles&gt;&lt;title&gt;Analysis of Post-infarction Salvaged Myocardium by Cardiac Magnetic Resonance. Predictors and Influence on Adverse Ventricular Remodeling&lt;/title&gt;&lt;secondary-title&gt;Rev Esp Cardiol&lt;/secondary-title&gt;&lt;alt-title&gt;Revista espanola de cardiologia&lt;/alt-title&gt;&lt;/titles&gt;&lt;periodical&gt;&lt;full-title&gt;Rev Esp Cardiol&lt;/full-title&gt;&lt;/periodical&gt;&lt;alt-periodical&gt;&lt;full-title&gt;Revista española de cardiología&lt;/full-title&gt;&lt;/alt-periodical&gt;&lt;edition&gt;2012/05/15&lt;/edition&gt;&lt;dates&gt;&lt;year&gt;2012&lt;/year&gt;&lt;pub-dates&gt;&lt;date&gt;May 11&lt;/date&gt;&lt;/pub-dates&gt;&lt;/dates&gt;&lt;orig-pub&gt;Analisis mediante resonancia magnetica cardiaca del miocardio salvado tras infarto. Predictores e influencia en el remodelado adverso ventricular.&lt;/orig-pub&gt;&lt;isbn&gt;1579-2242 (Electronic)&amp;#xD;0300-8932 (Linking)&lt;/isbn&gt;&lt;accession-num&gt;22579424&lt;/accession-num&gt;&lt;urls&gt;&lt;related-urls&gt;&lt;url&gt;http://www.ncbi.nlm.nih.gov/pubmed/22579424&lt;/url&gt;&lt;/related-urls&gt;&lt;/urls&gt;&lt;electronic-resource-num&gt;10.1016/j.recesp.2012.01.024&lt;/electronic-resource-num&gt;&lt;language&gt;Eng&amp;#xD;Spa&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91</w:t>
        </w:r>
        <w:r w:rsidR="00E43AE9" w:rsidRPr="000B60AA">
          <w:rPr>
            <w:rFonts w:ascii="Book Antiqua" w:hAnsi="Book Antiqua"/>
          </w:rPr>
          <w:fldChar w:fldCharType="end"/>
        </w:r>
      </w:hyperlink>
      <w:r w:rsidR="008F366E">
        <w:rPr>
          <w:rFonts w:ascii="Book Antiqua" w:eastAsia="宋体" w:hAnsi="Book Antiqua" w:hint="eastAsia"/>
          <w:vertAlign w:val="superscript"/>
          <w:lang w:eastAsia="zh-CN"/>
        </w:rPr>
        <w:t>]</w:t>
      </w:r>
      <w:r w:rsidR="00DA2BB7" w:rsidRPr="000B60AA">
        <w:rPr>
          <w:rFonts w:ascii="Book Antiqua" w:hAnsi="Book Antiqua"/>
        </w:rPr>
        <w:t xml:space="preserve"> and </w:t>
      </w:r>
      <w:r w:rsidR="003929BA" w:rsidRPr="000B60AA">
        <w:rPr>
          <w:rFonts w:ascii="Book Antiqua" w:hAnsi="Book Antiqua"/>
        </w:rPr>
        <w:t>Masci</w:t>
      </w:r>
      <w:r w:rsidR="008F366E">
        <w:rPr>
          <w:rFonts w:ascii="Book Antiqua" w:eastAsia="宋体" w:hAnsi="Book Antiqua" w:hint="eastAsia"/>
          <w:vertAlign w:val="superscript"/>
          <w:lang w:eastAsia="zh-CN"/>
        </w:rPr>
        <w:t>[</w:t>
      </w:r>
      <w:hyperlink w:anchor="_ENREF_14" w:tooltip="Masci, 2011 #1072"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asci&lt;/Author&gt;&lt;Year&gt;2011&lt;/Year&gt;&lt;RecNum&gt;1072&lt;/RecNum&gt;&lt;DisplayText&gt;&lt;style face="superscript"&gt;14&lt;/style&gt;&lt;/DisplayText&gt;&lt;record&gt;&lt;rec-number&gt;1072&lt;/rec-number&gt;&lt;foreign-keys&gt;&lt;key app="EN" db-id="zzst0pe9v92wx6eaxf6pwstvvxxs0tzd5rfr"&gt;1072&lt;/key&gt;&lt;/foreign-keys&gt;&lt;ref-type name="Journal Article"&gt;17&lt;/ref-type&gt;&lt;contributors&gt;&lt;authors&gt;&lt;author&gt;Masci, Pier Giorgio&lt;/author&gt;&lt;author&gt;Ganame, Javier&lt;/author&gt;&lt;author&gt;Francone, Marco&lt;/author&gt;&lt;author&gt;Desmet, Walter&lt;/author&gt;&lt;author&gt;Lorenzoni, Valentina&lt;/author&gt;&lt;author&gt;Iacucci, Ilaria&lt;/author&gt;&lt;author&gt;Barison, Andrea&lt;/author&gt;&lt;author&gt;Carbone, Iacopo&lt;/author&gt;&lt;author&gt;Lombardi, Massimo&lt;/author&gt;&lt;author&gt;Agati, Luciano&lt;/author&gt;&lt;author&gt;Janssens, Stefan&lt;/author&gt;&lt;author&gt;Bogaert, Jan&lt;/author&gt;&lt;/authors&gt;&lt;/contributors&gt;&lt;titles&gt;&lt;title&gt;Relationship between location and size of myocardial infarction and their reciprocal influences on post-infarction left ventricular remodelling.&lt;/title&gt;&lt;secondary-title&gt;Eur Heart J&lt;/secondary-title&gt;&lt;/titles&gt;&lt;periodical&gt;&lt;full-title&gt;Eur Heart J&lt;/full-title&gt;&lt;/periodical&gt;&lt;pages&gt;1640-8&lt;/pages&gt;&lt;volume&gt;32&lt;/volume&gt;&lt;keywords&gt;&lt;keyword&gt;Aged&lt;/keyword&gt;&lt;keyword&gt;Female&lt;/keyword&gt;&lt;keyword&gt;Humans&lt;/keyword&gt;&lt;keyword&gt;Magnetic Resonance Angiography&lt;/keyword&gt;&lt;keyword&gt;Magnetic Resonance Imaging, Cine&lt;/keyword&gt;&lt;keyword&gt;Male&lt;/keyword&gt;&lt;keyword&gt;Middle Aged&lt;/keyword&gt;&lt;keyword&gt;Myocardial Infarction&lt;/keyword&gt;&lt;keyword&gt;Myocardial Infarction: pathology&lt;/keyword&gt;&lt;keyword&gt;Myocardial Reperfusion&lt;/keyword&gt;&lt;keyword&gt;Myocardial Reperfusion: methods&lt;/keyword&gt;&lt;keyword&gt;Prospective Studies&lt;/keyword&gt;&lt;keyword&gt;Ventricular Dysfunction, Left&lt;/keyword&gt;&lt;keyword&gt;Ventricular Dysfunction, Left: etiology&lt;/keyword&gt;&lt;keyword&gt;Ventricular Dysfunction, Left: pathology&lt;/keyword&gt;&lt;keyword&gt;Ventricular Remodeling&lt;/keyword&gt;&lt;keyword&gt;Ventricular Remodeling: physiology&lt;/keyword&gt;&lt;/keywords&gt;&lt;dates&gt;&lt;year&gt;2011&lt;/year&gt;&lt;/dates&gt;&lt;accession-num&gt;21398642&lt;/accession-num&gt;&lt;label&gt;READ&lt;/label&gt;&lt;urls&gt;&lt;/urls&gt;&lt;electronic-resource-num&gt;10.1093/eurheartj/ehr064&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4</w:t>
        </w:r>
        <w:r w:rsidR="00E43AE9" w:rsidRPr="000B60AA">
          <w:rPr>
            <w:rFonts w:ascii="Book Antiqua" w:hAnsi="Book Antiqua"/>
          </w:rPr>
          <w:fldChar w:fldCharType="end"/>
        </w:r>
      </w:hyperlink>
      <w:r w:rsidR="008F366E">
        <w:rPr>
          <w:rFonts w:ascii="Book Antiqua" w:eastAsia="宋体" w:hAnsi="Book Antiqua" w:hint="eastAsia"/>
          <w:vertAlign w:val="superscript"/>
          <w:lang w:eastAsia="zh-CN"/>
        </w:rPr>
        <w:t>]</w:t>
      </w:r>
      <w:r w:rsidR="00F84BAF" w:rsidRPr="000B60AA">
        <w:rPr>
          <w:rFonts w:ascii="Book Antiqua" w:hAnsi="Book Antiqua"/>
        </w:rPr>
        <w:t>.</w:t>
      </w:r>
      <w:r w:rsidR="000B60AA">
        <w:rPr>
          <w:rFonts w:ascii="Book Antiqua" w:hAnsi="Book Antiqua"/>
        </w:rPr>
        <w:t xml:space="preserve"> </w:t>
      </w:r>
      <w:r w:rsidR="00A45C6D" w:rsidRPr="000B60AA">
        <w:rPr>
          <w:rFonts w:ascii="Book Antiqua" w:hAnsi="Book Antiqua"/>
        </w:rPr>
        <w:t>This</w:t>
      </w:r>
      <w:r w:rsidR="00667238" w:rsidRPr="000B60AA">
        <w:rPr>
          <w:rFonts w:ascii="Book Antiqua" w:hAnsi="Book Antiqua"/>
        </w:rPr>
        <w:t>,</w:t>
      </w:r>
      <w:r w:rsidR="00A45C6D" w:rsidRPr="000B60AA">
        <w:rPr>
          <w:rFonts w:ascii="Book Antiqua" w:hAnsi="Book Antiqua"/>
        </w:rPr>
        <w:t xml:space="preserve"> in conjunction with the correlation between MSI and IS</w:t>
      </w:r>
      <w:r w:rsidR="000F5B51" w:rsidRPr="000B60AA">
        <w:rPr>
          <w:rFonts w:ascii="Book Antiqua" w:hAnsi="Book Antiqua"/>
        </w:rPr>
        <w:t>, and AAR and IS</w:t>
      </w:r>
      <w:r w:rsidR="008F366E">
        <w:rPr>
          <w:rFonts w:ascii="Book Antiqua" w:eastAsia="宋体" w:hAnsi="Book Antiqua" w:hint="eastAsia"/>
          <w:vertAlign w:val="superscript"/>
          <w:lang w:eastAsia="zh-CN"/>
        </w:rPr>
        <w:t>[</w:t>
      </w:r>
      <w:hyperlink w:anchor="_ENREF_26" w:tooltip="Masci, 2010 #930"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asci&lt;/Author&gt;&lt;Year&gt;2010&lt;/Year&gt;&lt;RecNum&gt;930&lt;/RecNum&gt;&lt;DisplayText&gt;&lt;style face="superscript"&gt;26&lt;/style&gt;&lt;/DisplayText&gt;&lt;record&gt;&lt;rec-number&gt;930&lt;/rec-number&gt;&lt;foreign-keys&gt;&lt;key app="EN" db-id="zzst0pe9v92wx6eaxf6pwstvvxxs0tzd5rfr"&gt;930&lt;/key&gt;&lt;/foreign-keys&gt;&lt;ref-type name="Journal Article"&gt;17&lt;/ref-type&gt;&lt;contributors&gt;&lt;authors&gt;&lt;author&gt;Masci, Pier Giorgio&lt;/author&gt;&lt;author&gt;Ganame, Javier&lt;/author&gt;&lt;author&gt;Strata, Elisabetta&lt;/author&gt;&lt;author&gt;Desmet, Walter&lt;/author&gt;&lt;author&gt;Aquaro, Giovanni Donato&lt;/author&gt;&lt;author&gt;Dymarkowski, Steven&lt;/author&gt;&lt;author&gt;Valenti, Valentina&lt;/author&gt;&lt;author&gt;Janssens, Stefan&lt;/author&gt;&lt;author&gt;Lombardi, Massimo&lt;/author&gt;&lt;author&gt;Werf, Frans Van De&lt;/author&gt;&lt;author&gt;Abbate, Antonio L&lt;/author&gt;&lt;author&gt;Bogaert, Jan&lt;/author&gt;&lt;/authors&gt;&lt;/contributors&gt;&lt;titles&gt;&lt;title&gt;Myocardial Salvage by CMR Correlates With LV Remodeling and Early ST-Segment Resolution in Acute Myocardial Infarction&lt;/title&gt;&lt;secondary-title&gt;JACC: Cardiovasc Imaging&lt;/secondary-title&gt;&lt;/titles&gt;&lt;periodical&gt;&lt;full-title&gt;JACC: Cardiovasc Imaging&lt;/full-title&gt;&lt;/periodical&gt;&lt;pages&gt;45-51&lt;/pages&gt;&lt;volume&gt;3&lt;/volume&gt;&lt;dates&gt;&lt;year&gt;2010&lt;/year&gt;&lt;/dates&gt;&lt;publisher&gt;Elsevier Inc.&lt;/publisher&gt;&lt;label&gt;READ (***********)&amp;#xD;&lt;/label&gt;&lt;urls&gt;&lt;/urls&gt;&lt;electronic-resource-num&gt;10.1016/j.jcmg.2009.06.016&lt;/electronic-resource-num&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26</w:t>
        </w:r>
        <w:r w:rsidR="00E43AE9" w:rsidRPr="000B60AA">
          <w:rPr>
            <w:rFonts w:ascii="Book Antiqua" w:hAnsi="Book Antiqua"/>
          </w:rPr>
          <w:fldChar w:fldCharType="end"/>
        </w:r>
      </w:hyperlink>
      <w:r w:rsidR="008F366E">
        <w:rPr>
          <w:rFonts w:ascii="Book Antiqua" w:eastAsia="宋体" w:hAnsi="Book Antiqua" w:hint="eastAsia"/>
          <w:vertAlign w:val="superscript"/>
          <w:lang w:eastAsia="zh-CN"/>
        </w:rPr>
        <w:t>]</w:t>
      </w:r>
      <w:r w:rsidR="00022B67" w:rsidRPr="000B60AA">
        <w:rPr>
          <w:rFonts w:ascii="Book Antiqua" w:hAnsi="Book Antiqua"/>
        </w:rPr>
        <w:t xml:space="preserve"> </w:t>
      </w:r>
      <w:r w:rsidR="00AC28CE" w:rsidRPr="000B60AA">
        <w:rPr>
          <w:rFonts w:ascii="Book Antiqua" w:hAnsi="Book Antiqua"/>
        </w:rPr>
        <w:t>questions</w:t>
      </w:r>
      <w:r w:rsidR="00022B67" w:rsidRPr="000B60AA">
        <w:rPr>
          <w:rFonts w:ascii="Book Antiqua" w:hAnsi="Book Antiqua"/>
        </w:rPr>
        <w:t xml:space="preserve"> whether MSI and IS are truly independent of each other in predicting LV remodelling and prognosis post </w:t>
      </w:r>
      <w:r w:rsidR="00022B67" w:rsidRPr="000B60AA">
        <w:rPr>
          <w:rFonts w:ascii="Book Antiqua" w:hAnsi="Book Antiqua"/>
        </w:rPr>
        <w:lastRenderedPageBreak/>
        <w:t>STEMI</w:t>
      </w:r>
      <w:r w:rsidR="00DF363A" w:rsidRPr="000B60AA">
        <w:rPr>
          <w:rFonts w:ascii="Book Antiqua" w:hAnsi="Book Antiqua"/>
        </w:rPr>
        <w:t>.</w:t>
      </w:r>
      <w:r w:rsidR="000B60AA">
        <w:rPr>
          <w:rFonts w:ascii="Book Antiqua" w:hAnsi="Book Antiqua"/>
        </w:rPr>
        <w:t xml:space="preserve"> </w:t>
      </w:r>
      <w:r w:rsidR="00557660" w:rsidRPr="000B60AA">
        <w:rPr>
          <w:rFonts w:ascii="Book Antiqua" w:hAnsi="Book Antiqua"/>
        </w:rPr>
        <w:t>I</w:t>
      </w:r>
      <w:r w:rsidR="00D54EA9" w:rsidRPr="000B60AA">
        <w:rPr>
          <w:rFonts w:ascii="Book Antiqua" w:hAnsi="Book Antiqua"/>
        </w:rPr>
        <w:t>t</w:t>
      </w:r>
      <w:r w:rsidR="00022B67" w:rsidRPr="000B60AA">
        <w:rPr>
          <w:rFonts w:ascii="Book Antiqua" w:hAnsi="Book Antiqua"/>
        </w:rPr>
        <w:t xml:space="preserve"> </w:t>
      </w:r>
      <w:r w:rsidR="001E7241" w:rsidRPr="000B60AA">
        <w:rPr>
          <w:rFonts w:ascii="Book Antiqua" w:hAnsi="Book Antiqua"/>
        </w:rPr>
        <w:t>could</w:t>
      </w:r>
      <w:r w:rsidR="00022B67" w:rsidRPr="000B60AA">
        <w:rPr>
          <w:rFonts w:ascii="Book Antiqua" w:hAnsi="Book Antiqua"/>
        </w:rPr>
        <w:t xml:space="preserve"> be argued that since MSI adjusts IS for the extent of AAR, it </w:t>
      </w:r>
      <w:r w:rsidR="00051916" w:rsidRPr="000B60AA">
        <w:rPr>
          <w:rFonts w:ascii="Book Antiqua" w:hAnsi="Book Antiqua"/>
        </w:rPr>
        <w:t>may</w:t>
      </w:r>
      <w:r w:rsidR="00022B67" w:rsidRPr="000B60AA">
        <w:rPr>
          <w:rFonts w:ascii="Book Antiqua" w:hAnsi="Book Antiqua"/>
        </w:rPr>
        <w:t xml:space="preserve"> have less inherent variability than IS.</w:t>
      </w:r>
      <w:r w:rsidR="000B60AA">
        <w:rPr>
          <w:rFonts w:ascii="Book Antiqua" w:hAnsi="Book Antiqua"/>
        </w:rPr>
        <w:t xml:space="preserve"> </w:t>
      </w:r>
      <w:r w:rsidR="00667238" w:rsidRPr="000B60AA">
        <w:rPr>
          <w:rFonts w:ascii="Book Antiqua" w:hAnsi="Book Antiqua"/>
        </w:rPr>
        <w:t>S</w:t>
      </w:r>
      <w:r w:rsidR="00A17EA4" w:rsidRPr="000B60AA">
        <w:rPr>
          <w:rFonts w:ascii="Book Antiqua" w:hAnsi="Book Antiqua"/>
        </w:rPr>
        <w:t>ince up to</w:t>
      </w:r>
      <w:r w:rsidR="00DF363A" w:rsidRPr="000B60AA">
        <w:rPr>
          <w:rFonts w:ascii="Book Antiqua" w:hAnsi="Book Antiqua"/>
        </w:rPr>
        <w:t xml:space="preserve"> 30% of AAR </w:t>
      </w:r>
      <w:r w:rsidR="00A17EA4" w:rsidRPr="000B60AA">
        <w:rPr>
          <w:rFonts w:ascii="Book Antiqua" w:hAnsi="Book Antiqua"/>
        </w:rPr>
        <w:t xml:space="preserve">datasets </w:t>
      </w:r>
      <w:r w:rsidR="00DF363A" w:rsidRPr="000B60AA">
        <w:rPr>
          <w:rFonts w:ascii="Book Antiqua" w:hAnsi="Book Antiqua"/>
        </w:rPr>
        <w:t>have been deemed non-</w:t>
      </w:r>
      <w:r w:rsidR="008C25A1" w:rsidRPr="000B60AA">
        <w:rPr>
          <w:rFonts w:ascii="Book Antiqua" w:hAnsi="Book Antiqua"/>
        </w:rPr>
        <w:t>diagnostic</w:t>
      </w:r>
      <w:r w:rsidR="00DF363A" w:rsidRPr="000B60AA">
        <w:rPr>
          <w:rFonts w:ascii="Book Antiqua" w:hAnsi="Book Antiqua"/>
        </w:rPr>
        <w:t xml:space="preserve"> in previous </w:t>
      </w:r>
      <w:proofErr w:type="gramStart"/>
      <w:r w:rsidR="00DF363A" w:rsidRPr="000B60AA">
        <w:rPr>
          <w:rFonts w:ascii="Book Antiqua" w:hAnsi="Book Antiqua"/>
        </w:rPr>
        <w:t>studies</w:t>
      </w:r>
      <w:r w:rsidR="008F366E">
        <w:rPr>
          <w:rFonts w:ascii="Book Antiqua" w:eastAsia="宋体" w:hAnsi="Book Antiqua" w:hint="eastAsia"/>
          <w:vertAlign w:val="superscript"/>
          <w:lang w:eastAsia="zh-CN"/>
        </w:rPr>
        <w:t>[</w:t>
      </w:r>
      <w:proofErr w:type="gramEnd"/>
      <w:r w:rsidR="00DF363A" w:rsidRPr="000B60AA">
        <w:rPr>
          <w:rFonts w:ascii="Book Antiqua" w:hAnsi="Book Antiqua"/>
        </w:rPr>
        <w:fldChar w:fldCharType="begin">
          <w:fldData xml:space="preserve">PEVuZE5vdGU+PENpdGU+PEF1dGhvcj5TcmljaGFpPC9BdXRob3I+PFllYXI+MjAxMzwvWWVhcj48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TcmljaGFpPC9BdXRob3I+PFllYXI+MjAxMzwvWWVhcj48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00DF363A" w:rsidRPr="000B60AA">
        <w:rPr>
          <w:rFonts w:ascii="Book Antiqua" w:hAnsi="Book Antiqua"/>
        </w:rPr>
      </w:r>
      <w:r w:rsidR="00DF363A" w:rsidRPr="000B60AA">
        <w:rPr>
          <w:rFonts w:ascii="Book Antiqua" w:hAnsi="Book Antiqua"/>
        </w:rPr>
        <w:fldChar w:fldCharType="separate"/>
      </w:r>
      <w:hyperlink w:anchor="_ENREF_24" w:tooltip="Beek, 2010 #267" w:history="1">
        <w:r w:rsidR="00E43AE9" w:rsidRPr="000B60AA">
          <w:rPr>
            <w:rFonts w:ascii="Book Antiqua" w:hAnsi="Book Antiqua"/>
            <w:noProof/>
            <w:vertAlign w:val="superscript"/>
          </w:rPr>
          <w:t>24</w:t>
        </w:r>
      </w:hyperlink>
      <w:r w:rsidR="008F366E">
        <w:rPr>
          <w:rFonts w:ascii="Book Antiqua" w:hAnsi="Book Antiqua"/>
          <w:noProof/>
          <w:vertAlign w:val="superscript"/>
        </w:rPr>
        <w:t>,</w:t>
      </w:r>
      <w:hyperlink w:anchor="_ENREF_143" w:tooltip="Srichai, 2013 #1738" w:history="1">
        <w:r w:rsidR="00E43AE9" w:rsidRPr="000B60AA">
          <w:rPr>
            <w:rFonts w:ascii="Book Antiqua" w:hAnsi="Book Antiqua"/>
            <w:noProof/>
            <w:vertAlign w:val="superscript"/>
          </w:rPr>
          <w:t>143</w:t>
        </w:r>
      </w:hyperlink>
      <w:r w:rsidR="008F366E">
        <w:rPr>
          <w:rFonts w:ascii="Book Antiqua" w:hAnsi="Book Antiqua"/>
          <w:noProof/>
          <w:vertAlign w:val="superscript"/>
        </w:rPr>
        <w:t>,</w:t>
      </w:r>
      <w:hyperlink w:anchor="_ENREF_144" w:tooltip="Kellman, 2007 #25" w:history="1">
        <w:r w:rsidR="00E43AE9" w:rsidRPr="000B60AA">
          <w:rPr>
            <w:rFonts w:ascii="Book Antiqua" w:hAnsi="Book Antiqua"/>
            <w:noProof/>
            <w:vertAlign w:val="superscript"/>
          </w:rPr>
          <w:t>144</w:t>
        </w:r>
      </w:hyperlink>
      <w:r w:rsidR="00DF363A" w:rsidRPr="000B60AA">
        <w:rPr>
          <w:rFonts w:ascii="Book Antiqua" w:hAnsi="Book Antiqua"/>
        </w:rPr>
        <w:fldChar w:fldCharType="end"/>
      </w:r>
      <w:r w:rsidR="008F366E">
        <w:rPr>
          <w:rFonts w:ascii="Book Antiqua" w:eastAsia="宋体" w:hAnsi="Book Antiqua" w:hint="eastAsia"/>
          <w:vertAlign w:val="superscript"/>
          <w:lang w:eastAsia="zh-CN"/>
        </w:rPr>
        <w:t>]</w:t>
      </w:r>
      <w:r w:rsidR="00DF363A" w:rsidRPr="000B60AA">
        <w:rPr>
          <w:rFonts w:ascii="Book Antiqua" w:hAnsi="Book Antiqua"/>
        </w:rPr>
        <w:t xml:space="preserve">, this </w:t>
      </w:r>
      <w:r w:rsidR="00667238" w:rsidRPr="000B60AA">
        <w:rPr>
          <w:rFonts w:ascii="Book Antiqua" w:hAnsi="Book Antiqua"/>
        </w:rPr>
        <w:t>may</w:t>
      </w:r>
      <w:r w:rsidR="00DF363A" w:rsidRPr="000B60AA">
        <w:rPr>
          <w:rFonts w:ascii="Book Antiqua" w:hAnsi="Book Antiqua"/>
        </w:rPr>
        <w:t xml:space="preserve"> impact on the robustness of MSI </w:t>
      </w:r>
      <w:r w:rsidR="00A10AF3" w:rsidRPr="000B60AA">
        <w:rPr>
          <w:rFonts w:ascii="Book Antiqua" w:hAnsi="Book Antiqua"/>
        </w:rPr>
        <w:t xml:space="preserve">quantification </w:t>
      </w:r>
      <w:r w:rsidR="00DF363A" w:rsidRPr="000B60AA">
        <w:rPr>
          <w:rFonts w:ascii="Book Antiqua" w:hAnsi="Book Antiqua"/>
        </w:rPr>
        <w:t xml:space="preserve">whereas IS datasets are </w:t>
      </w:r>
      <w:r w:rsidR="00A10AF3" w:rsidRPr="000B60AA">
        <w:rPr>
          <w:rFonts w:ascii="Book Antiqua" w:hAnsi="Book Antiqua"/>
        </w:rPr>
        <w:t>exceptionally</w:t>
      </w:r>
      <w:r w:rsidR="00DF363A" w:rsidRPr="000B60AA">
        <w:rPr>
          <w:rFonts w:ascii="Book Antiqua" w:hAnsi="Book Antiqua"/>
        </w:rPr>
        <w:t xml:space="preserve"> rarely </w:t>
      </w:r>
      <w:r w:rsidR="00A10AF3" w:rsidRPr="000B60AA">
        <w:rPr>
          <w:rFonts w:ascii="Book Antiqua" w:hAnsi="Book Antiqua"/>
        </w:rPr>
        <w:t xml:space="preserve">excluded </w:t>
      </w:r>
      <w:r w:rsidR="00A17EA4" w:rsidRPr="000B60AA">
        <w:rPr>
          <w:rFonts w:ascii="Book Antiqua" w:hAnsi="Book Antiqua"/>
        </w:rPr>
        <w:t>based on</w:t>
      </w:r>
      <w:r w:rsidR="00A10AF3" w:rsidRPr="000B60AA">
        <w:rPr>
          <w:rFonts w:ascii="Book Antiqua" w:hAnsi="Book Antiqua"/>
        </w:rPr>
        <w:t xml:space="preserve"> image quality.</w:t>
      </w:r>
      <w:r w:rsidR="000B60AA">
        <w:rPr>
          <w:rFonts w:ascii="Book Antiqua" w:hAnsi="Book Antiqua"/>
        </w:rPr>
        <w:t xml:space="preserve"> </w:t>
      </w:r>
      <w:r w:rsidR="00A10AF3" w:rsidRPr="000B60AA">
        <w:rPr>
          <w:rFonts w:ascii="Book Antiqua" w:hAnsi="Book Antiqua"/>
        </w:rPr>
        <w:t xml:space="preserve">It is </w:t>
      </w:r>
      <w:r w:rsidR="004C6B31" w:rsidRPr="000B60AA">
        <w:rPr>
          <w:rFonts w:ascii="Book Antiqua" w:hAnsi="Book Antiqua"/>
        </w:rPr>
        <w:t>not clear</w:t>
      </w:r>
      <w:r w:rsidR="00A10AF3" w:rsidRPr="000B60AA">
        <w:rPr>
          <w:rFonts w:ascii="Book Antiqua" w:hAnsi="Book Antiqua"/>
        </w:rPr>
        <w:t xml:space="preserve"> currently whether IS or MSI is the better measure of revascularisation success post PPCI.</w:t>
      </w:r>
    </w:p>
    <w:p w14:paraId="3760B251" w14:textId="77777777" w:rsidR="00C33193" w:rsidRPr="000B60AA" w:rsidRDefault="00C33193" w:rsidP="000B60AA">
      <w:pPr>
        <w:tabs>
          <w:tab w:val="left" w:pos="851"/>
        </w:tabs>
        <w:spacing w:line="360" w:lineRule="auto"/>
        <w:jc w:val="both"/>
        <w:rPr>
          <w:rFonts w:ascii="Book Antiqua" w:hAnsi="Book Antiqua"/>
          <w:b/>
        </w:rPr>
      </w:pPr>
    </w:p>
    <w:p w14:paraId="55189AE0" w14:textId="60124BB1" w:rsidR="00A734B2" w:rsidRPr="009046C1" w:rsidRDefault="00A734B2" w:rsidP="000B60AA">
      <w:pPr>
        <w:pStyle w:val="4"/>
        <w:jc w:val="both"/>
        <w:rPr>
          <w:rFonts w:ascii="Book Antiqua" w:hAnsi="Book Antiqua"/>
          <w:i/>
          <w:szCs w:val="24"/>
        </w:rPr>
      </w:pPr>
      <w:bookmarkStart w:id="204" w:name="_Toc262158452"/>
      <w:bookmarkStart w:id="205" w:name="_Toc262161473"/>
      <w:bookmarkStart w:id="206" w:name="_Toc262161532"/>
      <w:bookmarkStart w:id="207" w:name="_Toc262161591"/>
      <w:bookmarkStart w:id="208" w:name="_Toc262161687"/>
      <w:bookmarkStart w:id="209" w:name="_Toc312061068"/>
      <w:bookmarkStart w:id="210" w:name="_Toc312253104"/>
      <w:bookmarkStart w:id="211" w:name="_Toc312254086"/>
      <w:r w:rsidRPr="009046C1">
        <w:rPr>
          <w:rFonts w:ascii="Book Antiqua" w:hAnsi="Book Antiqua"/>
          <w:i/>
          <w:szCs w:val="24"/>
        </w:rPr>
        <w:t>Prognostic importance of CMR</w:t>
      </w:r>
      <w:r w:rsidR="00104B94" w:rsidRPr="009046C1">
        <w:rPr>
          <w:rFonts w:ascii="Book Antiqua" w:hAnsi="Book Antiqua"/>
          <w:i/>
          <w:szCs w:val="24"/>
        </w:rPr>
        <w:t xml:space="preserve"> MSI</w:t>
      </w:r>
      <w:r w:rsidRPr="009046C1">
        <w:rPr>
          <w:rFonts w:ascii="Book Antiqua" w:hAnsi="Book Antiqua"/>
          <w:i/>
          <w:szCs w:val="24"/>
        </w:rPr>
        <w:t xml:space="preserve"> in </w:t>
      </w:r>
      <w:bookmarkEnd w:id="204"/>
      <w:bookmarkEnd w:id="205"/>
      <w:bookmarkEnd w:id="206"/>
      <w:bookmarkEnd w:id="207"/>
      <w:bookmarkEnd w:id="208"/>
      <w:bookmarkEnd w:id="209"/>
      <w:bookmarkEnd w:id="210"/>
      <w:bookmarkEnd w:id="211"/>
      <w:r w:rsidR="005B4F97">
        <w:rPr>
          <w:rFonts w:ascii="Book Antiqua" w:eastAsia="宋体" w:hAnsi="Book Antiqua" w:hint="eastAsia"/>
          <w:i/>
          <w:szCs w:val="24"/>
          <w:lang w:eastAsia="zh-CN"/>
        </w:rPr>
        <w:t>A</w:t>
      </w:r>
      <w:r w:rsidR="00505D22" w:rsidRPr="009046C1">
        <w:rPr>
          <w:rFonts w:ascii="Book Antiqua" w:hAnsi="Book Antiqua"/>
          <w:i/>
          <w:szCs w:val="24"/>
        </w:rPr>
        <w:t>MI</w:t>
      </w:r>
    </w:p>
    <w:p w14:paraId="7C34395E" w14:textId="6566A98D" w:rsidR="004F639C" w:rsidRPr="000B60AA" w:rsidRDefault="0005752D" w:rsidP="000B60AA">
      <w:pPr>
        <w:spacing w:line="360" w:lineRule="auto"/>
        <w:jc w:val="both"/>
        <w:rPr>
          <w:rFonts w:ascii="Book Antiqua" w:hAnsi="Book Antiqua"/>
        </w:rPr>
      </w:pPr>
      <w:r w:rsidRPr="000B60AA">
        <w:rPr>
          <w:rFonts w:ascii="Book Antiqua" w:hAnsi="Book Antiqua"/>
        </w:rPr>
        <w:t>Historically, the prognostic value of MSI was demonstrated using SPECT.</w:t>
      </w:r>
      <w:r w:rsidR="000B60AA">
        <w:rPr>
          <w:rFonts w:ascii="Book Antiqua" w:hAnsi="Book Antiqua"/>
        </w:rPr>
        <w:t xml:space="preserve"> </w:t>
      </w:r>
      <w:r w:rsidRPr="000B60AA">
        <w:rPr>
          <w:rFonts w:ascii="Book Antiqua" w:hAnsi="Book Antiqua"/>
        </w:rPr>
        <w:t xml:space="preserve">Ndrepapa first showed that MSI was the strongest </w:t>
      </w:r>
      <w:r w:rsidR="00267740" w:rsidRPr="000B60AA">
        <w:rPr>
          <w:rFonts w:ascii="Book Antiqua" w:hAnsi="Book Antiqua"/>
        </w:rPr>
        <w:t xml:space="preserve">independent predictor </w:t>
      </w:r>
      <w:r w:rsidRPr="000B60AA">
        <w:rPr>
          <w:rFonts w:ascii="Book Antiqua" w:hAnsi="Book Antiqua"/>
        </w:rPr>
        <w:t xml:space="preserve">of 6-mo </w:t>
      </w:r>
      <w:proofErr w:type="gramStart"/>
      <w:r w:rsidRPr="000B60AA">
        <w:rPr>
          <w:rFonts w:ascii="Book Antiqua" w:hAnsi="Book Antiqua"/>
        </w:rPr>
        <w:t>mortality</w:t>
      </w:r>
      <w:r w:rsidR="001A23A9">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68" \o "Ndrepepa, 2004 #1134"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OZHJlcGVwYTwvQXV0aG9yPjxZZWFyPjIwMDQ8L1llYXI+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cyNS05PC9wYWdlcz48dm9s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OZHJlcGVwYTwvQXV0aG9yPjxZZWFyPjIwMDQ8L1llYXI+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cyNS05PC9wYWdlcz48dm9s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68</w:t>
      </w:r>
      <w:r w:rsidR="00E43AE9" w:rsidRPr="000B60AA">
        <w:rPr>
          <w:rFonts w:ascii="Book Antiqua" w:hAnsi="Book Antiqua"/>
        </w:rPr>
        <w:fldChar w:fldCharType="end"/>
      </w:r>
      <w:r w:rsidR="000B60AA" w:rsidRPr="000B60AA">
        <w:rPr>
          <w:rFonts w:ascii="Book Antiqua" w:hAnsi="Book Antiqua"/>
        </w:rPr>
        <w:fldChar w:fldCharType="end"/>
      </w:r>
      <w:r w:rsidR="001A23A9">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MSI was an independent prognostic indicator in the medium term post STEMI in two studies.</w:t>
      </w:r>
      <w:r w:rsidR="000B60AA">
        <w:rPr>
          <w:rFonts w:ascii="Book Antiqua" w:hAnsi="Book Antiqua"/>
        </w:rPr>
        <w:t xml:space="preserve"> </w:t>
      </w:r>
      <w:r w:rsidRPr="000B60AA">
        <w:rPr>
          <w:rFonts w:ascii="Book Antiqua" w:hAnsi="Book Antiqua"/>
        </w:rPr>
        <w:t xml:space="preserve">Although both studies </w:t>
      </w:r>
      <w:r w:rsidR="002C0BAC" w:rsidRPr="000B60AA">
        <w:rPr>
          <w:rFonts w:ascii="Book Antiqua" w:hAnsi="Book Antiqua"/>
        </w:rPr>
        <w:t>were</w:t>
      </w:r>
      <w:r w:rsidRPr="000B60AA">
        <w:rPr>
          <w:rFonts w:ascii="Book Antiqua" w:hAnsi="Book Antiqua"/>
        </w:rPr>
        <w:t xml:space="preserve"> from the same patient cohort, they have both been included in Table 1</w:t>
      </w:r>
      <w:r w:rsidR="002C0BAC" w:rsidRPr="000B60AA">
        <w:rPr>
          <w:rFonts w:ascii="Book Antiqua" w:hAnsi="Book Antiqua"/>
        </w:rPr>
        <w:t>4</w:t>
      </w:r>
      <w:r w:rsidRPr="000B60AA">
        <w:rPr>
          <w:rFonts w:ascii="Book Antiqua" w:hAnsi="Book Antiqua"/>
        </w:rPr>
        <w:t xml:space="preserve"> due to their differing primary findings.</w:t>
      </w:r>
      <w:r w:rsidR="00267740" w:rsidRPr="000B60AA">
        <w:rPr>
          <w:rFonts w:ascii="Book Antiqua" w:hAnsi="Book Antiqua"/>
        </w:rPr>
        <w:t xml:space="preserve"> </w:t>
      </w:r>
    </w:p>
    <w:p w14:paraId="17BBC573" w14:textId="77777777" w:rsidR="00495826" w:rsidRPr="000B60AA" w:rsidRDefault="00495826" w:rsidP="000B60AA">
      <w:pPr>
        <w:pStyle w:val="af0"/>
        <w:jc w:val="both"/>
        <w:rPr>
          <w:rFonts w:ascii="Book Antiqua" w:hAnsi="Book Antiqua"/>
          <w:szCs w:val="24"/>
        </w:rPr>
      </w:pPr>
    </w:p>
    <w:p w14:paraId="55EA9EBF" w14:textId="4A0112FA" w:rsidR="009941DF" w:rsidRPr="00B24214" w:rsidRDefault="00B24214" w:rsidP="000B60AA">
      <w:pPr>
        <w:pStyle w:val="3"/>
        <w:tabs>
          <w:tab w:val="left" w:pos="993"/>
        </w:tabs>
        <w:jc w:val="both"/>
        <w:rPr>
          <w:rFonts w:ascii="Book Antiqua" w:hAnsi="Book Antiqua"/>
          <w:b/>
          <w:color w:val="auto"/>
          <w:sz w:val="24"/>
          <w:szCs w:val="24"/>
        </w:rPr>
      </w:pPr>
      <w:bookmarkStart w:id="212" w:name="_Toc262162328"/>
      <w:bookmarkStart w:id="213" w:name="_Toc262158454"/>
      <w:bookmarkStart w:id="214" w:name="_Toc262161475"/>
      <w:bookmarkStart w:id="215" w:name="_Toc262161534"/>
      <w:bookmarkStart w:id="216" w:name="_Toc262161593"/>
      <w:bookmarkStart w:id="217" w:name="_Toc262161689"/>
      <w:bookmarkStart w:id="218" w:name="_Toc312061070"/>
      <w:bookmarkStart w:id="219" w:name="_Toc312253106"/>
      <w:bookmarkStart w:id="220" w:name="_Toc312254088"/>
      <w:bookmarkStart w:id="221" w:name="_Toc327394770"/>
      <w:r w:rsidRPr="00B24214">
        <w:rPr>
          <w:rFonts w:ascii="Book Antiqua" w:hAnsi="Book Antiqua"/>
          <w:b/>
          <w:color w:val="auto"/>
          <w:sz w:val="24"/>
          <w:szCs w:val="24"/>
        </w:rPr>
        <w:t>T1, T2 AND T2* QUANTIFICATION AND MAPPING</w:t>
      </w:r>
      <w:bookmarkEnd w:id="212"/>
      <w:r w:rsidRPr="00B24214">
        <w:rPr>
          <w:rFonts w:ascii="Book Antiqua" w:hAnsi="Book Antiqua"/>
          <w:b/>
          <w:color w:val="auto"/>
          <w:sz w:val="24"/>
          <w:szCs w:val="24"/>
        </w:rPr>
        <w:t xml:space="preserve"> IN </w:t>
      </w:r>
      <w:r w:rsidR="00172BCC">
        <w:rPr>
          <w:rFonts w:ascii="Book Antiqua" w:eastAsia="宋体" w:hAnsi="Book Antiqua"/>
          <w:b/>
          <w:color w:val="auto"/>
          <w:sz w:val="24"/>
          <w:szCs w:val="24"/>
          <w:lang w:eastAsia="zh-CN"/>
        </w:rPr>
        <w:t>A</w:t>
      </w:r>
      <w:r w:rsidRPr="00B24214">
        <w:rPr>
          <w:rFonts w:ascii="Book Antiqua" w:hAnsi="Book Antiqua"/>
          <w:b/>
          <w:color w:val="auto"/>
          <w:sz w:val="24"/>
          <w:szCs w:val="24"/>
        </w:rPr>
        <w:t>MI</w:t>
      </w:r>
    </w:p>
    <w:p w14:paraId="24D8E2F9" w14:textId="6000EB79" w:rsidR="009941DF" w:rsidRPr="000B60AA" w:rsidRDefault="009941DF" w:rsidP="000B60AA">
      <w:pPr>
        <w:spacing w:line="360" w:lineRule="auto"/>
        <w:jc w:val="both"/>
        <w:rPr>
          <w:rFonts w:ascii="Book Antiqua" w:hAnsi="Book Antiqua"/>
        </w:rPr>
      </w:pPr>
      <w:r w:rsidRPr="000B60AA">
        <w:rPr>
          <w:rFonts w:ascii="Book Antiqua" w:hAnsi="Book Antiqua"/>
        </w:rPr>
        <w:t>The current mainstay of LGE and T2w techniques for the detection of infarct and oedema rely on semi-quantitative threshold-based quantification methods using arbitrary SI cut-offs compared to user-defined regions of interest, automated algorithms or are based on manual planimetry.</w:t>
      </w:r>
      <w:r w:rsidR="000B60AA">
        <w:rPr>
          <w:rFonts w:ascii="Book Antiqua" w:hAnsi="Book Antiqua"/>
        </w:rPr>
        <w:t xml:space="preserve"> </w:t>
      </w:r>
      <w:r w:rsidRPr="000B60AA">
        <w:rPr>
          <w:rFonts w:ascii="Book Antiqua" w:hAnsi="Book Antiqua"/>
        </w:rPr>
        <w:t>There is currently no consensus on the optimal quantification method for IS or AAR using these sequences.</w:t>
      </w:r>
      <w:r w:rsidR="000B60AA">
        <w:rPr>
          <w:rFonts w:ascii="Book Antiqua" w:hAnsi="Book Antiqua"/>
        </w:rPr>
        <w:t xml:space="preserve"> </w:t>
      </w:r>
      <w:r w:rsidRPr="000B60AA">
        <w:rPr>
          <w:rFonts w:ascii="Book Antiqua" w:hAnsi="Book Antiqua"/>
        </w:rPr>
        <w:t>This can lead to subjectivity and dependence upon optimal nulling of normal myocardium and thus potential for error.</w:t>
      </w:r>
      <w:r w:rsidR="000B60AA">
        <w:rPr>
          <w:rFonts w:ascii="Book Antiqua" w:hAnsi="Book Antiqua"/>
        </w:rPr>
        <w:t xml:space="preserve"> </w:t>
      </w:r>
      <w:r w:rsidRPr="000B60AA">
        <w:rPr>
          <w:rFonts w:ascii="Book Antiqua" w:hAnsi="Book Antiqua"/>
        </w:rPr>
        <w:t xml:space="preserve">In addition, commonly used T2w-TSE sequences suffer from non-diagnostic image quality in upto 30% of </w:t>
      </w:r>
      <w:proofErr w:type="gramStart"/>
      <w:r w:rsidRPr="000B60AA">
        <w:rPr>
          <w:rFonts w:ascii="Book Antiqua" w:hAnsi="Book Antiqua"/>
        </w:rPr>
        <w:t>patients</w:t>
      </w:r>
      <w:r w:rsidR="00B24214">
        <w:rPr>
          <w:rFonts w:ascii="Book Antiqua" w:eastAsia="宋体" w:hAnsi="Book Antiqua" w:hint="eastAsia"/>
          <w:vertAlign w:val="superscript"/>
          <w:lang w:eastAsia="zh-CN"/>
        </w:rPr>
        <w:t>[</w:t>
      </w:r>
      <w:proofErr w:type="gramEnd"/>
      <w:r w:rsidRPr="000B60AA">
        <w:rPr>
          <w:rFonts w:ascii="Book Antiqua" w:hAnsi="Book Antiqua"/>
        </w:rPr>
        <w:fldChar w:fldCharType="begin">
          <w:fldData xml:space="preserve">PEVuZE5vdGU+PENpdGU+PEF1dGhvcj5TcmljaGFpPC9BdXRob3I+PFllYXI+MjAxMzwvWWVhcj48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TcmljaGFpPC9BdXRob3I+PFllYXI+MjAxMzwvWWVhcj48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24" w:tooltip="Beek, 2010 #267" w:history="1">
        <w:r w:rsidR="00E43AE9" w:rsidRPr="000B60AA">
          <w:rPr>
            <w:rFonts w:ascii="Book Antiqua" w:hAnsi="Book Antiqua"/>
            <w:noProof/>
            <w:vertAlign w:val="superscript"/>
          </w:rPr>
          <w:t>24</w:t>
        </w:r>
      </w:hyperlink>
      <w:r w:rsidR="00B24214">
        <w:rPr>
          <w:rFonts w:ascii="Book Antiqua" w:hAnsi="Book Antiqua"/>
          <w:noProof/>
          <w:vertAlign w:val="superscript"/>
        </w:rPr>
        <w:t>,</w:t>
      </w:r>
      <w:hyperlink w:anchor="_ENREF_143" w:tooltip="Srichai, 2013 #1738" w:history="1">
        <w:r w:rsidR="00E43AE9" w:rsidRPr="000B60AA">
          <w:rPr>
            <w:rFonts w:ascii="Book Antiqua" w:hAnsi="Book Antiqua"/>
            <w:noProof/>
            <w:vertAlign w:val="superscript"/>
          </w:rPr>
          <w:t>143</w:t>
        </w:r>
      </w:hyperlink>
      <w:r w:rsidR="00B24214">
        <w:rPr>
          <w:rFonts w:ascii="Book Antiqua" w:hAnsi="Book Antiqua"/>
          <w:noProof/>
          <w:vertAlign w:val="superscript"/>
        </w:rPr>
        <w:t>,</w:t>
      </w:r>
      <w:hyperlink w:anchor="_ENREF_144" w:tooltip="Kellman, 2007 #25" w:history="1">
        <w:r w:rsidR="00E43AE9" w:rsidRPr="000B60AA">
          <w:rPr>
            <w:rFonts w:ascii="Book Antiqua" w:hAnsi="Book Antiqua"/>
            <w:noProof/>
            <w:vertAlign w:val="superscript"/>
          </w:rPr>
          <w:t>144</w:t>
        </w:r>
      </w:hyperlink>
      <w:r w:rsidRPr="000B60AA">
        <w:rPr>
          <w:rFonts w:ascii="Book Antiqua" w:hAnsi="Book Antiqua"/>
        </w:rPr>
        <w:fldChar w:fldCharType="end"/>
      </w:r>
      <w:r w:rsidR="00B24214">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p>
    <w:p w14:paraId="18F051F3" w14:textId="2D513221" w:rsidR="009941DF" w:rsidRPr="000B60AA" w:rsidRDefault="009941DF" w:rsidP="00B24214">
      <w:pPr>
        <w:spacing w:line="360" w:lineRule="auto"/>
        <w:ind w:firstLineChars="100" w:firstLine="240"/>
        <w:jc w:val="both"/>
        <w:rPr>
          <w:rFonts w:ascii="Book Antiqua" w:hAnsi="Book Antiqua"/>
        </w:rPr>
      </w:pPr>
      <w:r w:rsidRPr="000B60AA">
        <w:rPr>
          <w:rFonts w:ascii="Book Antiqua" w:hAnsi="Book Antiqua"/>
        </w:rPr>
        <w:t>T1, T2 and T2* quantification present an exciting and complementary approach to LGE and T2w imaging.</w:t>
      </w:r>
      <w:r w:rsidR="000B60AA">
        <w:rPr>
          <w:rFonts w:ascii="Book Antiqua" w:hAnsi="Book Antiqua"/>
        </w:rPr>
        <w:t xml:space="preserve"> </w:t>
      </w:r>
      <w:r w:rsidRPr="000B60AA">
        <w:rPr>
          <w:rFonts w:ascii="Book Antiqua" w:hAnsi="Book Antiqua"/>
        </w:rPr>
        <w:t xml:space="preserve">Developed by </w:t>
      </w:r>
      <w:proofErr w:type="gramStart"/>
      <w:r w:rsidRPr="000B60AA">
        <w:rPr>
          <w:rFonts w:ascii="Book Antiqua" w:hAnsi="Book Antiqua"/>
        </w:rPr>
        <w:t>Messroghli</w:t>
      </w:r>
      <w:r w:rsidR="00B24214">
        <w:rPr>
          <w:rFonts w:ascii="Book Antiqua" w:eastAsia="宋体" w:hAnsi="Book Antiqua" w:hint="eastAsia"/>
          <w:vertAlign w:val="superscript"/>
          <w:lang w:eastAsia="zh-CN"/>
        </w:rPr>
        <w:t>[</w:t>
      </w:r>
      <w:proofErr w:type="gramEnd"/>
      <w:r w:rsidR="00B24214">
        <w:rPr>
          <w:rFonts w:ascii="Book Antiqua" w:eastAsia="宋体" w:hAnsi="Book Antiqua" w:hint="eastAsia"/>
          <w:vertAlign w:val="superscript"/>
          <w:lang w:eastAsia="zh-CN"/>
        </w:rPr>
        <w:t>169]</w:t>
      </w:r>
      <w:r w:rsidRPr="000B60AA">
        <w:rPr>
          <w:rFonts w:ascii="Book Antiqua" w:hAnsi="Book Antiqua"/>
        </w:rPr>
        <w:t xml:space="preserve"> in 2003, their use in </w:t>
      </w:r>
      <w:r w:rsidR="000B60AA" w:rsidRPr="000B60AA">
        <w:rPr>
          <w:rFonts w:ascii="Book Antiqua" w:hAnsi="Book Antiqua"/>
        </w:rPr>
        <w:t>MI</w:t>
      </w:r>
      <w:r w:rsidRPr="000B60AA">
        <w:rPr>
          <w:rFonts w:ascii="Book Antiqua" w:hAnsi="Book Antiqua"/>
        </w:rPr>
        <w:t xml:space="preserve"> research has accelerated over the last 5 years.</w:t>
      </w:r>
      <w:r w:rsidR="000B60AA">
        <w:rPr>
          <w:rFonts w:ascii="Book Antiqua" w:hAnsi="Book Antiqua"/>
        </w:rPr>
        <w:t xml:space="preserve"> </w:t>
      </w:r>
      <w:r w:rsidR="00B64D47" w:rsidRPr="000B60AA">
        <w:rPr>
          <w:rFonts w:ascii="Book Antiqua" w:hAnsi="Book Antiqua"/>
        </w:rPr>
        <w:t>They allow</w:t>
      </w:r>
      <w:r w:rsidRPr="000B60AA">
        <w:rPr>
          <w:rFonts w:ascii="Book Antiqua" w:hAnsi="Book Antiqua"/>
        </w:rPr>
        <w:t xml:space="preserve"> not only the location and extent of infarction, oedema, MVO and IMH to be determined from subsequent parametric myocardial maps, but also the severity of these pathologies to be assessed through the magnitude of values </w:t>
      </w:r>
      <w:proofErr w:type="gramStart"/>
      <w:r w:rsidRPr="000B60AA">
        <w:rPr>
          <w:rFonts w:ascii="Book Antiqua" w:hAnsi="Book Antiqua"/>
        </w:rPr>
        <w:t>obtained</w:t>
      </w:r>
      <w:r w:rsidR="00B24214">
        <w:rPr>
          <w:rFonts w:ascii="Book Antiqua" w:eastAsia="宋体" w:hAnsi="Book Antiqua" w:hint="eastAsia"/>
          <w:vertAlign w:val="subscript"/>
          <w:lang w:eastAsia="zh-CN"/>
        </w:rPr>
        <w:t>[</w:t>
      </w:r>
      <w:proofErr w:type="gramEnd"/>
      <w:r w:rsidRPr="000B60AA">
        <w:rPr>
          <w:rFonts w:ascii="Book Antiqua" w:hAnsi="Book Antiqua"/>
        </w:rPr>
        <w:fldChar w:fldCharType="begin">
          <w:fldData xml:space="preserve">PEVuZE5vdGU+PENpdGU+PEF1dGhvcj5NZXd0b248L0F1dGhvcj48WWVhcj4yMDExPC9ZZWFyPjxS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</w:fldData>
        </w:fldChar>
      </w:r>
      <w:r w:rsidR="00B77F2F" w:rsidRPr="000B60AA">
        <w:rPr>
          <w:rFonts w:ascii="Book Antiqua" w:hAnsi="Book Antiqua"/>
        </w:rPr>
        <w:instrText xml:space="preserve"> ADDIN EN.CITE </w:instrText>
      </w:r>
      <w:r w:rsidR="00B77F2F" w:rsidRPr="000B60AA">
        <w:rPr>
          <w:rFonts w:ascii="Book Antiqua" w:hAnsi="Book Antiqua"/>
        </w:rPr>
        <w:fldChar w:fldCharType="begin">
          <w:fldData xml:space="preserve">PEVuZE5vdGU+PENpdGU+PEF1dGhvcj5NZXd0b248L0F1dGhvcj48WWVhcj4yMDExPC9ZZWFyPjxS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</w:fldData>
        </w:fldChar>
      </w:r>
      <w:r w:rsidR="00B77F2F" w:rsidRPr="000B60AA">
        <w:rPr>
          <w:rFonts w:ascii="Book Antiqua" w:hAnsi="Book Antiqua"/>
        </w:rPr>
        <w:instrText xml:space="preserve"> ADDIN EN.CITE.DATA </w:instrText>
      </w:r>
      <w:r w:rsidR="00B77F2F" w:rsidRPr="000B60AA">
        <w:rPr>
          <w:rFonts w:ascii="Book Antiqua" w:hAnsi="Book Antiqua"/>
        </w:rPr>
      </w:r>
      <w:r w:rsidR="00B77F2F"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70" w:tooltip="Mewton, 2011 #536" w:history="1">
        <w:r w:rsidR="00E43AE9" w:rsidRPr="000B60AA">
          <w:rPr>
            <w:rFonts w:ascii="Book Antiqua" w:hAnsi="Book Antiqua"/>
            <w:noProof/>
            <w:vertAlign w:val="superscript"/>
          </w:rPr>
          <w:t>170</w:t>
        </w:r>
      </w:hyperlink>
      <w:r w:rsidR="00B24214">
        <w:rPr>
          <w:rFonts w:ascii="Book Antiqua" w:hAnsi="Book Antiqua"/>
          <w:noProof/>
          <w:vertAlign w:val="superscript"/>
        </w:rPr>
        <w:t>,</w:t>
      </w:r>
      <w:hyperlink w:anchor="_ENREF_171" w:tooltip="Salerno, 2013 #1789" w:history="1">
        <w:r w:rsidR="00E43AE9" w:rsidRPr="000B60AA">
          <w:rPr>
            <w:rFonts w:ascii="Book Antiqua" w:hAnsi="Book Antiqua"/>
            <w:noProof/>
            <w:vertAlign w:val="superscript"/>
          </w:rPr>
          <w:t>171</w:t>
        </w:r>
      </w:hyperlink>
      <w:r w:rsidRPr="000B60AA">
        <w:rPr>
          <w:rFonts w:ascii="Book Antiqua" w:hAnsi="Book Antiqua"/>
        </w:rPr>
        <w:fldChar w:fldCharType="end"/>
      </w:r>
      <w:r w:rsidR="00B24214">
        <w:rPr>
          <w:rFonts w:ascii="Book Antiqua" w:eastAsia="宋体" w:hAnsi="Book Antiqua" w:hint="eastAsia"/>
          <w:vertAlign w:val="superscript"/>
          <w:lang w:eastAsia="zh-CN"/>
        </w:rPr>
        <w:t>]</w:t>
      </w:r>
      <w:r w:rsidRPr="000B60AA">
        <w:rPr>
          <w:rFonts w:ascii="Book Antiqua" w:hAnsi="Book Antiqua"/>
        </w:rPr>
        <w:t xml:space="preserve">. </w:t>
      </w:r>
      <w:r w:rsidR="00B64D47" w:rsidRPr="000B60AA">
        <w:rPr>
          <w:rFonts w:ascii="Book Antiqua" w:hAnsi="Book Antiqua"/>
        </w:rPr>
        <w:lastRenderedPageBreak/>
        <w:t>T</w:t>
      </w:r>
      <w:r w:rsidRPr="000B60AA">
        <w:rPr>
          <w:rFonts w:ascii="Book Antiqua" w:hAnsi="Book Antiqua"/>
        </w:rPr>
        <w:t xml:space="preserve">hese methods are not reliant on reference regions of interest and do not suffer from </w:t>
      </w:r>
      <w:r w:rsidR="00B64D47" w:rsidRPr="000B60AA">
        <w:rPr>
          <w:rFonts w:ascii="Book Antiqua" w:hAnsi="Book Antiqua"/>
        </w:rPr>
        <w:t xml:space="preserve">T2w-TSE </w:t>
      </w:r>
      <w:r w:rsidRPr="000B60AA">
        <w:rPr>
          <w:rFonts w:ascii="Book Antiqua" w:hAnsi="Book Antiqua"/>
        </w:rPr>
        <w:t xml:space="preserve">artefacts. </w:t>
      </w:r>
    </w:p>
    <w:p w14:paraId="568491DF" w14:textId="77777777" w:rsidR="009941DF" w:rsidRPr="000B60AA" w:rsidRDefault="009941DF" w:rsidP="000B60AA">
      <w:pPr>
        <w:spacing w:line="360" w:lineRule="auto"/>
        <w:jc w:val="both"/>
        <w:rPr>
          <w:rFonts w:ascii="Book Antiqua" w:hAnsi="Book Antiqua"/>
        </w:rPr>
      </w:pPr>
    </w:p>
    <w:p w14:paraId="36DCF380" w14:textId="1EFCF5C1" w:rsidR="009941DF" w:rsidRPr="00B24214" w:rsidRDefault="009941DF" w:rsidP="000B60AA">
      <w:pPr>
        <w:pStyle w:val="4"/>
        <w:tabs>
          <w:tab w:val="left" w:pos="993"/>
        </w:tabs>
        <w:jc w:val="both"/>
        <w:rPr>
          <w:rFonts w:ascii="Book Antiqua" w:hAnsi="Book Antiqua"/>
          <w:i/>
          <w:szCs w:val="24"/>
        </w:rPr>
      </w:pPr>
      <w:bookmarkStart w:id="222" w:name="_Toc262162329"/>
      <w:r w:rsidRPr="00B24214">
        <w:rPr>
          <w:rFonts w:ascii="Book Antiqua" w:hAnsi="Book Antiqua"/>
          <w:i/>
          <w:szCs w:val="24"/>
        </w:rPr>
        <w:t>T1 mapping (longitudinal relaxation)</w:t>
      </w:r>
      <w:bookmarkEnd w:id="222"/>
    </w:p>
    <w:p w14:paraId="55764705" w14:textId="08029ABB" w:rsidR="009941DF" w:rsidRPr="000B60AA" w:rsidRDefault="009941DF" w:rsidP="000B60AA">
      <w:pPr>
        <w:tabs>
          <w:tab w:val="left" w:pos="2352"/>
        </w:tabs>
        <w:spacing w:line="360" w:lineRule="auto"/>
        <w:jc w:val="both"/>
        <w:rPr>
          <w:rFonts w:ascii="Book Antiqua" w:hAnsi="Book Antiqua"/>
        </w:rPr>
      </w:pPr>
      <w:r w:rsidRPr="000B60AA">
        <w:rPr>
          <w:rFonts w:ascii="Book Antiqua" w:hAnsi="Book Antiqua"/>
        </w:rPr>
        <w:t>T1 relaxation curves allow calculation of the T1 time (time taken for recovery of 63% of longitudinal magnetization).</w:t>
      </w:r>
      <w:r w:rsidR="000B60AA">
        <w:rPr>
          <w:rFonts w:ascii="Book Antiqua" w:hAnsi="Book Antiqua"/>
        </w:rPr>
        <w:t xml:space="preserve"> </w:t>
      </w:r>
      <w:r w:rsidRPr="000B60AA">
        <w:rPr>
          <w:rFonts w:ascii="Book Antiqua" w:hAnsi="Book Antiqua"/>
        </w:rPr>
        <w:t>The currently used curve-fitting sequences used include MOLLI (Modified Look-Locker Inversion Recovery), ShMOLLI (Shortened MOLLI), SASHA (</w:t>
      </w:r>
      <w:r w:rsidRPr="000B60AA">
        <w:rPr>
          <w:rFonts w:ascii="Book Antiqua" w:eastAsia="Times New Roman" w:hAnsi="Book Antiqua" w:cs="Times New Roman"/>
        </w:rPr>
        <w:t xml:space="preserve">SAturation recovery single-SHot Acquisition) </w:t>
      </w:r>
      <w:r w:rsidRPr="000B60AA">
        <w:rPr>
          <w:rFonts w:ascii="Book Antiqua" w:hAnsi="Book Antiqua"/>
        </w:rPr>
        <w:t>and SAPPHIRE (</w:t>
      </w:r>
      <w:r w:rsidRPr="000B60AA">
        <w:rPr>
          <w:rFonts w:ascii="Book Antiqua" w:eastAsia="Times New Roman" w:hAnsi="Book Antiqua" w:cs="Times New Roman"/>
        </w:rPr>
        <w:t>SAturation Pulse Prepared Heart rate independent Inversion REcovery)</w:t>
      </w:r>
      <w:r w:rsidR="001B7971">
        <w:rPr>
          <w:rFonts w:ascii="Book Antiqua" w:eastAsia="宋体" w:hAnsi="Book Antiqua" w:cs="Times New Roman" w:hint="eastAsia"/>
          <w:vertAlign w:val="superscript"/>
          <w:lang w:eastAsia="zh-CN"/>
        </w:rPr>
        <w:t>[</w:t>
      </w:r>
      <w:hyperlink w:anchor="_ENREF_172" w:tooltip="Roujol, 2014 #2109" w:history="1">
        <w:r w:rsidR="00E43AE9" w:rsidRPr="000B60AA">
          <w:rPr>
            <w:rFonts w:ascii="Book Antiqua" w:hAnsi="Book Antiqua"/>
          </w:rPr>
          <w:fldChar w:fldCharType="begin">
            <w:fldData xml:space="preserve">PEVuZE5vdGU+PENpdGU+PEF1dGhvcj5Sb3Vqb2w8L0F1dGhvcj48WWVhcj4yMDE0PC9ZZWFyPjxS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Sb3Vqb2w8L0F1dGhvcj48WWVhcj4yMDE0PC9ZZWFyPjxS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72</w:t>
        </w:r>
        <w:r w:rsidR="00E43AE9" w:rsidRPr="000B60AA">
          <w:rPr>
            <w:rFonts w:ascii="Book Antiqua" w:hAnsi="Book Antiqua"/>
          </w:rPr>
          <w:fldChar w:fldCharType="end"/>
        </w:r>
      </w:hyperlink>
      <w:r w:rsidR="001B7971">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Infarcted and oedematous myocardium demonstrate prolonged pre-contrast T1 values and reduced post-contrast T1 values compared with normal myocardium, allowing infarct visualisation and quantification</w:t>
      </w:r>
      <w:r w:rsidR="001B7971">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NZXd0b248L0F1dGhvcj48WWVhcj4yMDExPC9ZZWFyPjxS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4gUmVzb24gTWVkPC9mdWxsLXRpdGxlPjwvcGVyaW9kaWNhbD48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</w:fldData>
        </w:fldChar>
      </w:r>
      <w:r w:rsidR="00B77F2F" w:rsidRPr="000B60AA">
        <w:rPr>
          <w:rFonts w:ascii="Book Antiqua" w:hAnsi="Book Antiqua"/>
        </w:rPr>
        <w:instrText xml:space="preserve"> ADDIN EN.CITE </w:instrText>
      </w:r>
      <w:r w:rsidR="00B77F2F" w:rsidRPr="000B60AA">
        <w:rPr>
          <w:rFonts w:ascii="Book Antiqua" w:hAnsi="Book Antiqua"/>
        </w:rPr>
        <w:fldChar w:fldCharType="begin">
          <w:fldData xml:space="preserve">PEVuZE5vdGU+PENpdGU+PEF1dGhvcj5NZXd0b248L0F1dGhvcj48WWVhcj4yMDExPC9ZZWFyPjxS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</w:fldData>
        </w:fldChar>
      </w:r>
      <w:r w:rsidR="00B77F2F" w:rsidRPr="000B60AA">
        <w:rPr>
          <w:rFonts w:ascii="Book Antiqua" w:hAnsi="Book Antiqua"/>
        </w:rPr>
        <w:instrText xml:space="preserve"> ADDIN EN.CITE.DATA </w:instrText>
      </w:r>
      <w:r w:rsidR="00B77F2F" w:rsidRPr="000B60AA">
        <w:rPr>
          <w:rFonts w:ascii="Book Antiqua" w:hAnsi="Book Antiqua"/>
        </w:rPr>
      </w:r>
      <w:r w:rsidR="00B77F2F"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69" w:tooltip="Messroghli, 2003 #513" w:history="1">
        <w:r w:rsidR="00E43AE9" w:rsidRPr="000B60AA">
          <w:rPr>
            <w:rFonts w:ascii="Book Antiqua" w:hAnsi="Book Antiqua"/>
            <w:noProof/>
            <w:vertAlign w:val="superscript"/>
          </w:rPr>
          <w:t>169</w:t>
        </w:r>
      </w:hyperlink>
      <w:r w:rsidR="001B7971">
        <w:rPr>
          <w:rFonts w:ascii="Book Antiqua" w:hAnsi="Book Antiqua"/>
          <w:noProof/>
          <w:vertAlign w:val="superscript"/>
        </w:rPr>
        <w:t>,</w:t>
      </w:r>
      <w:hyperlink w:anchor="_ENREF_170" w:tooltip="Mewton, 2011 #536" w:history="1">
        <w:r w:rsidR="00E43AE9" w:rsidRPr="000B60AA">
          <w:rPr>
            <w:rFonts w:ascii="Book Antiqua" w:hAnsi="Book Antiqua"/>
            <w:noProof/>
            <w:vertAlign w:val="superscript"/>
          </w:rPr>
          <w:t>170</w:t>
        </w:r>
      </w:hyperlink>
      <w:r w:rsidR="00B77F2F" w:rsidRPr="000B60AA">
        <w:rPr>
          <w:rFonts w:ascii="Book Antiqua" w:hAnsi="Book Antiqua"/>
          <w:noProof/>
          <w:vertAlign w:val="superscript"/>
        </w:rPr>
        <w:t>,</w:t>
      </w:r>
      <w:hyperlink w:anchor="_ENREF_173" w:tooltip="Messroghli, 2004 #509" w:history="1">
        <w:r w:rsidR="00E43AE9" w:rsidRPr="000B60AA">
          <w:rPr>
            <w:rFonts w:ascii="Book Antiqua" w:hAnsi="Book Antiqua"/>
            <w:noProof/>
            <w:vertAlign w:val="superscript"/>
          </w:rPr>
          <w:t>173</w:t>
        </w:r>
      </w:hyperlink>
      <w:r w:rsidR="001B7971">
        <w:rPr>
          <w:rFonts w:ascii="Book Antiqua" w:hAnsi="Book Antiqua"/>
          <w:noProof/>
          <w:vertAlign w:val="superscript"/>
        </w:rPr>
        <w:t>,</w:t>
      </w:r>
      <w:hyperlink w:anchor="_ENREF_174" w:tooltip="O H-Ici, 2014 #1827" w:history="1">
        <w:r w:rsidR="00E43AE9" w:rsidRPr="000B60AA">
          <w:rPr>
            <w:rFonts w:ascii="Book Antiqua" w:hAnsi="Book Antiqua"/>
            <w:noProof/>
            <w:vertAlign w:val="superscript"/>
          </w:rPr>
          <w:t>174</w:t>
        </w:r>
      </w:hyperlink>
      <w:r w:rsidRPr="000B60AA">
        <w:rPr>
          <w:rFonts w:ascii="Book Antiqua" w:hAnsi="Book Antiqua"/>
        </w:rPr>
        <w:fldChar w:fldCharType="end"/>
      </w:r>
      <w:r w:rsidR="001B7971">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Messroghli showed that this technique had high test-retest reproducibility</w:t>
      </w:r>
      <w:r w:rsidR="001B7971">
        <w:rPr>
          <w:rFonts w:ascii="Book Antiqua" w:eastAsia="宋体" w:hAnsi="Book Antiqua" w:hint="eastAsia"/>
          <w:vertAlign w:val="superscript"/>
          <w:lang w:eastAsia="zh-CN"/>
        </w:rPr>
        <w:t>[</w:t>
      </w:r>
      <w:hyperlink w:anchor="_ENREF_175" w:tooltip="Messroghli, 2006 #504"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essroghli&lt;/Author&gt;&lt;Year&gt;2006&lt;/Year&gt;&lt;RecNum&gt;504&lt;/RecNum&gt;&lt;DisplayText&gt;&lt;style face="superscript"&gt;175&lt;/style&gt;&lt;/DisplayText&gt;&lt;record&gt;&lt;rec-number&gt;504&lt;/rec-number&gt;&lt;foreign-keys&gt;&lt;key app="EN" db-id="zzst0pe9v92wx6eaxf6pwstvvxxs0tzd5rfr"&gt;504&lt;/key&gt;&lt;/foreign-keys&gt;&lt;ref-type name="Journal Article"&gt;17&lt;/ref-type&gt;&lt;contributors&gt;&lt;authors&gt;&lt;author&gt;Messroghli, D. R.&lt;/author&gt;&lt;author&gt;Plein, S.&lt;/author&gt;&lt;author&gt;Higgins, D. M.&lt;/author&gt;&lt;author&gt;Walters, K.&lt;/author&gt;&lt;author&gt;Jones, T. R.&lt;/author&gt;&lt;author&gt;Ridgway, J. P.&lt;/author&gt;&lt;author&gt;Sivananthan, M. U.&lt;/author&gt;&lt;/authors&gt;&lt;/contributors&gt;&lt;auth-address&gt;BHF Cardiac MRI Unit, Leeds General Infirmary, England.&lt;/auth-address&gt;&lt;titles&gt;&lt;title&gt;Human myocardium: single-breath-hold MR T1 mapping with high spatial resolution--reproducibility study&lt;/title&gt;&lt;secondary-title&gt;Radiology&lt;/secondary-title&gt;&lt;alt-title&gt;Radiology&lt;/alt-title&gt;&lt;/titles&gt;&lt;periodical&gt;&lt;full-title&gt;Radiology&lt;/full-title&gt;&lt;/periodical&gt;&lt;alt-periodical&gt;&lt;full-title&gt;Radiology&lt;/full-title&gt;&lt;/alt-periodical&gt;&lt;pages&gt;1004-12&lt;/pages&gt;&lt;volume&gt;238&lt;/volume&gt;&lt;number&gt;3&lt;/number&gt;&lt;edition&gt;2006/01/21&lt;/edition&gt;&lt;keywords&gt;&lt;keyword&gt;Adult&lt;/keyword&gt;&lt;keyword&gt;Contrast Media&lt;/keyword&gt;&lt;keyword&gt;Female&lt;/keyword&gt;&lt;keyword&gt;Heart/*anatomy &amp;amp; histology&lt;/keyword&gt;&lt;keyword&gt;Humans&lt;/keyword&gt;&lt;keyword&gt;Linear Models&lt;/keyword&gt;&lt;keyword&gt;*Magnetic Resonance Imaging&lt;/keyword&gt;&lt;keyword&gt;Male&lt;/keyword&gt;&lt;keyword&gt;Middle Aged&lt;/keyword&gt;&lt;keyword&gt;Prospective Studies&lt;/keyword&gt;&lt;keyword&gt;Reference Values&lt;/keyword&gt;&lt;keyword&gt;Reproducibility of Results&lt;/keyword&gt;&lt;/keywords&gt;&lt;dates&gt;&lt;year&gt;2006&lt;/year&gt;&lt;pub-dates&gt;&lt;date&gt;Mar&lt;/date&gt;&lt;/pub-dates&gt;&lt;/dates&gt;&lt;isbn&gt;0033-8419 (Print)&amp;#xD;0033-8419 (Linking)&lt;/isbn&gt;&lt;accession-num&gt;16424239&lt;/accession-num&gt;&lt;label&gt;READ&lt;/label&gt;&lt;work-type&gt;Research Support, Non-U.S. Gov&amp;apos;t&lt;/work-type&gt;&lt;urls&gt;&lt;related-urls&gt;&lt;url&gt;http://www.ncbi.nlm.nih.gov/pubmed/16424239&lt;/url&gt;&lt;/related-urls&gt;&lt;/urls&gt;&lt;electronic-resource-num&gt;10.1148/radiol.2382041903&lt;/electronic-resource-num&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75</w:t>
        </w:r>
        <w:r w:rsidR="00E43AE9" w:rsidRPr="000B60AA">
          <w:rPr>
            <w:rFonts w:ascii="Book Antiqua" w:hAnsi="Book Antiqua"/>
          </w:rPr>
          <w:fldChar w:fldCharType="end"/>
        </w:r>
      </w:hyperlink>
      <w:r w:rsidR="001B7971">
        <w:rPr>
          <w:rFonts w:ascii="Book Antiqua" w:eastAsia="宋体" w:hAnsi="Book Antiqua" w:hint="eastAsia"/>
          <w:vertAlign w:val="superscript"/>
          <w:lang w:eastAsia="zh-CN"/>
        </w:rPr>
        <w:t>]</w:t>
      </w:r>
      <w:r w:rsidRPr="000B60AA">
        <w:rPr>
          <w:rFonts w:ascii="Book Antiqua" w:hAnsi="Book Antiqua"/>
        </w:rPr>
        <w:t>, was stable within the range of heart rates commonly seen in clinical practice and showed comparable sensitivity for IS quantification compared with LGE</w:t>
      </w:r>
      <w:r w:rsidR="00D65E69">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NZXNzcm9naGxpPC9BdXRob3I+PFllYXI+MjAwMzwvWWVh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iBSZXNvbiBNZWQ8L2Z1bGwtdGl0bGU+PC9w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4gUmVzb24gTWVkPC9mdWxsLXRpdGxlPjwvcGVyaW9kaWNhbD48YWx0LXBlcmlvZGljYWw+PGZ1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</w:fldData>
        </w:fldChar>
      </w:r>
      <w:r w:rsidR="00B77F2F" w:rsidRPr="000B60AA">
        <w:rPr>
          <w:rFonts w:ascii="Book Antiqua" w:hAnsi="Book Antiqua"/>
        </w:rPr>
        <w:instrText xml:space="preserve"> ADDIN EN.CITE </w:instrText>
      </w:r>
      <w:r w:rsidR="00B77F2F" w:rsidRPr="000B60AA">
        <w:rPr>
          <w:rFonts w:ascii="Book Antiqua" w:hAnsi="Book Antiqua"/>
        </w:rPr>
        <w:fldChar w:fldCharType="begin">
          <w:fldData xml:space="preserve">PEVuZE5vdGU+PENpdGU+PEF1dGhvcj5NZXNzcm9naGxpPC9BdXRob3I+PFllYXI+MjAwMzwvWWVh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iBSZXNvbiBNZWQ8L2Z1bGwtdGl0bGU+PC9w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4gUmVzb24gTWVkPC9mdWxsLXRpdGxlPjwvcGVyaW9kaWNhbD48YWx0LXBlcmlvZGljYWw+PGZ1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</w:fldData>
        </w:fldChar>
      </w:r>
      <w:r w:rsidR="00B77F2F" w:rsidRPr="000B60AA">
        <w:rPr>
          <w:rFonts w:ascii="Book Antiqua" w:hAnsi="Book Antiqua"/>
        </w:rPr>
        <w:instrText xml:space="preserve"> ADDIN EN.CITE.DATA </w:instrText>
      </w:r>
      <w:r w:rsidR="00B77F2F" w:rsidRPr="000B60AA">
        <w:rPr>
          <w:rFonts w:ascii="Book Antiqua" w:hAnsi="Book Antiqua"/>
        </w:rPr>
      </w:r>
      <w:r w:rsidR="00B77F2F"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69" w:tooltip="Messroghli, 2003 #513" w:history="1">
        <w:r w:rsidR="00E43AE9" w:rsidRPr="000B60AA">
          <w:rPr>
            <w:rFonts w:ascii="Book Antiqua" w:hAnsi="Book Antiqua"/>
            <w:noProof/>
            <w:vertAlign w:val="superscript"/>
          </w:rPr>
          <w:t>169</w:t>
        </w:r>
      </w:hyperlink>
      <w:r w:rsidR="00D65E69">
        <w:rPr>
          <w:rFonts w:ascii="Book Antiqua" w:hAnsi="Book Antiqua"/>
          <w:noProof/>
          <w:vertAlign w:val="superscript"/>
        </w:rPr>
        <w:t>,</w:t>
      </w:r>
      <w:hyperlink w:anchor="_ENREF_173" w:tooltip="Messroghli, 2004 #509" w:history="1">
        <w:r w:rsidR="00E43AE9" w:rsidRPr="000B60AA">
          <w:rPr>
            <w:rFonts w:ascii="Book Antiqua" w:hAnsi="Book Antiqua"/>
            <w:noProof/>
            <w:vertAlign w:val="superscript"/>
          </w:rPr>
          <w:t>173</w:t>
        </w:r>
      </w:hyperlink>
      <w:r w:rsidR="00D65E69">
        <w:rPr>
          <w:rFonts w:ascii="Book Antiqua" w:hAnsi="Book Antiqua"/>
          <w:noProof/>
          <w:vertAlign w:val="superscript"/>
        </w:rPr>
        <w:t>,</w:t>
      </w:r>
      <w:hyperlink w:anchor="_ENREF_176" w:tooltip="Messroghli, 2007 #499" w:history="1">
        <w:r w:rsidR="00E43AE9" w:rsidRPr="000B60AA">
          <w:rPr>
            <w:rFonts w:ascii="Book Antiqua" w:hAnsi="Book Antiqua"/>
            <w:noProof/>
            <w:vertAlign w:val="superscript"/>
          </w:rPr>
          <w:t>176</w:t>
        </w:r>
      </w:hyperlink>
      <w:r w:rsidRPr="000B60AA">
        <w:rPr>
          <w:rFonts w:ascii="Book Antiqua" w:hAnsi="Book Antiqua"/>
        </w:rPr>
        <w:fldChar w:fldCharType="end"/>
      </w:r>
      <w:r w:rsidR="00D65E69">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00E22195" w:rsidRPr="000B60AA">
        <w:rPr>
          <w:rFonts w:ascii="Book Antiqua" w:hAnsi="Book Antiqua"/>
        </w:rPr>
        <w:t xml:space="preserve">T1 values within in the infarct core were recently shown to demonstrate a strong inverse correlation with L-MVO extent, incidence of LV remodelling and all-cause mortality at 2.5 </w:t>
      </w:r>
      <w:proofErr w:type="gramStart"/>
      <w:r w:rsidR="00E22195" w:rsidRPr="000B60AA">
        <w:rPr>
          <w:rFonts w:ascii="Book Antiqua" w:hAnsi="Book Antiqua"/>
        </w:rPr>
        <w:t>years</w:t>
      </w:r>
      <w:r w:rsidR="00D65E69">
        <w:rPr>
          <w:rFonts w:ascii="Book Antiqua" w:eastAsia="宋体" w:hAnsi="Book Antiqua" w:hint="eastAsia"/>
          <w:vertAlign w:val="superscript"/>
          <w:lang w:eastAsia="zh-CN"/>
        </w:rPr>
        <w:t>[</w:t>
      </w:r>
      <w:proofErr w:type="gramEnd"/>
      <w:r w:rsidR="00D65E69">
        <w:rPr>
          <w:rFonts w:ascii="Book Antiqua" w:eastAsia="宋体" w:hAnsi="Book Antiqua" w:hint="eastAsia"/>
          <w:vertAlign w:val="superscript"/>
          <w:lang w:eastAsia="zh-CN"/>
        </w:rPr>
        <w:t>177]</w:t>
      </w:r>
      <w:r w:rsidR="00E22195" w:rsidRPr="000B60AA">
        <w:rPr>
          <w:rFonts w:ascii="Book Antiqua" w:hAnsi="Book Antiqua"/>
        </w:rPr>
        <w:t>.</w:t>
      </w:r>
      <w:r w:rsidR="00D65E69" w:rsidRPr="000B60AA">
        <w:rPr>
          <w:rFonts w:ascii="Book Antiqua" w:hAnsi="Book Antiqua"/>
        </w:rPr>
        <w:t xml:space="preserve"> </w:t>
      </w:r>
    </w:p>
    <w:p w14:paraId="358F7CA2" w14:textId="77777777" w:rsidR="009941DF" w:rsidRPr="000B60AA" w:rsidRDefault="009941DF" w:rsidP="000B60AA">
      <w:pPr>
        <w:tabs>
          <w:tab w:val="left" w:pos="2352"/>
        </w:tabs>
        <w:spacing w:line="360" w:lineRule="auto"/>
        <w:jc w:val="both"/>
        <w:rPr>
          <w:rFonts w:ascii="Book Antiqua" w:hAnsi="Book Antiqua"/>
        </w:rPr>
      </w:pPr>
    </w:p>
    <w:p w14:paraId="5CAD2951" w14:textId="66F6AC28" w:rsidR="009941DF" w:rsidRPr="00D65E69" w:rsidRDefault="009941DF" w:rsidP="000B60AA">
      <w:pPr>
        <w:pStyle w:val="4"/>
        <w:tabs>
          <w:tab w:val="left" w:pos="993"/>
        </w:tabs>
        <w:jc w:val="both"/>
        <w:rPr>
          <w:rFonts w:ascii="Book Antiqua" w:hAnsi="Book Antiqua"/>
          <w:i/>
          <w:szCs w:val="24"/>
        </w:rPr>
      </w:pPr>
      <w:bookmarkStart w:id="223" w:name="_Toc262162330"/>
      <w:r w:rsidRPr="00D65E69">
        <w:rPr>
          <w:rFonts w:ascii="Book Antiqua" w:hAnsi="Book Antiqua"/>
          <w:i/>
          <w:szCs w:val="24"/>
        </w:rPr>
        <w:t>T2 mapping (transverse relaxation)</w:t>
      </w:r>
      <w:bookmarkEnd w:id="223"/>
    </w:p>
    <w:p w14:paraId="332C77DB" w14:textId="477AF248" w:rsidR="00147433" w:rsidRPr="000B60AA" w:rsidRDefault="009941DF" w:rsidP="000B60AA">
      <w:pPr>
        <w:tabs>
          <w:tab w:val="left" w:pos="2352"/>
        </w:tabs>
        <w:spacing w:line="360" w:lineRule="auto"/>
        <w:jc w:val="both"/>
        <w:rPr>
          <w:rFonts w:ascii="Book Antiqua" w:hAnsi="Book Antiqua"/>
        </w:rPr>
      </w:pPr>
      <w:r w:rsidRPr="000B60AA">
        <w:rPr>
          <w:rFonts w:ascii="Book Antiqua" w:hAnsi="Book Antiqua"/>
        </w:rPr>
        <w:t>T2w images are generated using a T2-SSFP sequence with log-transformed curve-fitting T2 quantification, with different T2 preparation (TE) times.</w:t>
      </w:r>
      <w:r w:rsidR="000B60AA">
        <w:rPr>
          <w:rFonts w:ascii="Book Antiqua" w:hAnsi="Book Antiqua"/>
        </w:rPr>
        <w:t xml:space="preserve"> </w:t>
      </w:r>
      <w:r w:rsidRPr="000B60AA">
        <w:rPr>
          <w:rFonts w:ascii="Book Antiqua" w:hAnsi="Book Antiqua"/>
        </w:rPr>
        <w:t xml:space="preserve">T2 mapping has </w:t>
      </w:r>
      <w:r w:rsidR="00C52F9C" w:rsidRPr="000B60AA">
        <w:rPr>
          <w:rFonts w:ascii="Book Antiqua" w:hAnsi="Book Antiqua"/>
        </w:rPr>
        <w:t>shown</w:t>
      </w:r>
      <w:r w:rsidRPr="000B60AA">
        <w:rPr>
          <w:rFonts w:ascii="Book Antiqua" w:hAnsi="Book Antiqua"/>
        </w:rPr>
        <w:t xml:space="preserve"> excellent reproducibility and no effect of slow-flow, through-plane movement, SI loss, or effects of coil SI </w:t>
      </w:r>
      <w:proofErr w:type="gramStart"/>
      <w:r w:rsidRPr="000B60AA">
        <w:rPr>
          <w:rFonts w:ascii="Book Antiqua" w:hAnsi="Book Antiqua"/>
        </w:rPr>
        <w:t>inhomogeneities</w:t>
      </w:r>
      <w:r w:rsidR="00652AB1">
        <w:rPr>
          <w:rFonts w:ascii="Book Antiqua" w:eastAsia="宋体" w:hAnsi="Book Antiqua" w:hint="eastAsia"/>
          <w:vertAlign w:val="superscript"/>
          <w:lang w:eastAsia="zh-CN"/>
        </w:rPr>
        <w:t>[</w:t>
      </w:r>
      <w:proofErr w:type="gramEnd"/>
      <w:r w:rsidRPr="000B60AA">
        <w:rPr>
          <w:rFonts w:ascii="Book Antiqua" w:hAnsi="Book Antiqua"/>
        </w:rPr>
        <w:fldChar w:fldCharType="begin">
          <w:fldData xml:space="preserve">PEVuZE5vdGU+PENpdGU+PEF1dGhvcj5HaXJpPC9BdXRob3I+PFllYXI+MjAwOTwvWWVhcj48UmVj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</w:fldData>
        </w:fldChar>
      </w:r>
      <w:r w:rsidR="00E84520" w:rsidRPr="000B60AA">
        <w:rPr>
          <w:rFonts w:ascii="Book Antiqua" w:hAnsi="Book Antiqua"/>
        </w:rPr>
        <w:instrText xml:space="preserve"> ADDIN EN.CITE </w:instrText>
      </w:r>
      <w:r w:rsidR="00E84520" w:rsidRPr="000B60AA">
        <w:rPr>
          <w:rFonts w:ascii="Book Antiqua" w:hAnsi="Book Antiqua"/>
        </w:rPr>
        <w:fldChar w:fldCharType="begin">
          <w:fldData xml:space="preserve">PEVuZE5vdGU+PENpdGU+PEF1dGhvcj5HaXJpPC9BdXRob3I+PFllYXI+MjAwOTwvWWVhcj48UmVj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</w:fldData>
        </w:fldChar>
      </w:r>
      <w:r w:rsidR="00E84520" w:rsidRPr="000B60AA">
        <w:rPr>
          <w:rFonts w:ascii="Book Antiqua" w:hAnsi="Book Antiqua"/>
        </w:rPr>
        <w:instrText xml:space="preserve"> ADDIN EN.CITE.DATA </w:instrText>
      </w:r>
      <w:r w:rsidR="00E84520" w:rsidRPr="000B60AA">
        <w:rPr>
          <w:rFonts w:ascii="Book Antiqua" w:hAnsi="Book Antiqua"/>
        </w:rPr>
      </w:r>
      <w:r w:rsidR="00E84520"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51" w:tooltip="Verhaert, 2011 #47" w:history="1">
        <w:r w:rsidR="00E43AE9" w:rsidRPr="000B60AA">
          <w:rPr>
            <w:rFonts w:ascii="Book Antiqua" w:hAnsi="Book Antiqua"/>
            <w:noProof/>
            <w:vertAlign w:val="superscript"/>
          </w:rPr>
          <w:t>151</w:t>
        </w:r>
      </w:hyperlink>
      <w:r w:rsidR="00652AB1">
        <w:rPr>
          <w:rFonts w:ascii="Book Antiqua" w:hAnsi="Book Antiqua"/>
          <w:noProof/>
          <w:vertAlign w:val="superscript"/>
        </w:rPr>
        <w:t>,</w:t>
      </w:r>
      <w:hyperlink w:anchor="_ENREF_178" w:tooltip="Giri, 2009 #27" w:history="1">
        <w:r w:rsidR="00E43AE9" w:rsidRPr="000B60AA">
          <w:rPr>
            <w:rFonts w:ascii="Book Antiqua" w:hAnsi="Book Antiqua"/>
            <w:noProof/>
            <w:vertAlign w:val="superscript"/>
          </w:rPr>
          <w:t>178</w:t>
        </w:r>
      </w:hyperlink>
      <w:r w:rsidRPr="000B60AA">
        <w:rPr>
          <w:rFonts w:ascii="Book Antiqua" w:hAnsi="Book Antiqua"/>
        </w:rPr>
        <w:fldChar w:fldCharType="end"/>
      </w:r>
      <w:r w:rsidR="00652AB1">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T2 mapping accurately assessed oedema in 96% of patients (good image quality in 100%), whereas T2w-STIR detected oedema in only 67% of patients (</w:t>
      </w:r>
      <w:r w:rsidR="00C52F9C" w:rsidRPr="000B60AA">
        <w:rPr>
          <w:rFonts w:ascii="Book Antiqua" w:hAnsi="Book Antiqua"/>
        </w:rPr>
        <w:t xml:space="preserve">15% </w:t>
      </w:r>
      <w:r w:rsidRPr="000B60AA">
        <w:rPr>
          <w:rFonts w:ascii="Book Antiqua" w:hAnsi="Book Antiqua"/>
        </w:rPr>
        <w:t>non-diagnostic 15%)</w:t>
      </w:r>
      <w:r w:rsidR="00652AB1">
        <w:rPr>
          <w:rFonts w:ascii="Book Antiqua" w:eastAsia="宋体" w:hAnsi="Book Antiqua" w:hint="eastAsia"/>
          <w:vertAlign w:val="superscript"/>
          <w:lang w:eastAsia="zh-CN"/>
        </w:rPr>
        <w:t>[</w:t>
      </w:r>
      <w:hyperlink w:anchor="_ENREF_151" w:tooltip="Verhaert, 2011 #47" w:history="1">
        <w:r w:rsidR="00E43AE9" w:rsidRPr="000B60AA">
          <w:rPr>
            <w:rFonts w:ascii="Book Antiqua" w:hAnsi="Book Antiqua"/>
          </w:rPr>
          <w:fldChar w:fldCharType="begin">
            <w:fldData xml:space="preserve">PEVuZE5vdGU+PENpdGU+PEF1dGhvcj5WZXJoYWVydDwvQXV0aG9yPjxZZWFyPjIwMTE8L1llYXI+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WZXJoYWVydDwvQXV0aG9yPjxZZWFyPjIwMTE8L1llYXI+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51</w:t>
        </w:r>
        <w:r w:rsidR="00E43AE9" w:rsidRPr="000B60AA">
          <w:rPr>
            <w:rFonts w:ascii="Book Antiqua" w:hAnsi="Book Antiqua"/>
          </w:rPr>
          <w:fldChar w:fldCharType="end"/>
        </w:r>
      </w:hyperlink>
      <w:r w:rsidR="00652AB1">
        <w:rPr>
          <w:rFonts w:ascii="Book Antiqua" w:eastAsia="宋体" w:hAnsi="Book Antiqua" w:hint="eastAsia"/>
          <w:vertAlign w:val="superscript"/>
          <w:lang w:eastAsia="zh-CN"/>
        </w:rPr>
        <w:t>]</w:t>
      </w:r>
      <w:r w:rsidR="00BC0223" w:rsidRPr="000B60AA">
        <w:rPr>
          <w:rFonts w:ascii="Book Antiqua" w:hAnsi="Book Antiqua"/>
        </w:rPr>
        <w:t>.</w:t>
      </w:r>
      <w:r w:rsidR="000B60AA">
        <w:rPr>
          <w:rFonts w:ascii="Book Antiqua" w:hAnsi="Book Antiqua"/>
        </w:rPr>
        <w:t xml:space="preserve"> </w:t>
      </w:r>
      <w:r w:rsidR="00BC0223" w:rsidRPr="000B60AA">
        <w:rPr>
          <w:rFonts w:ascii="Book Antiqua" w:hAnsi="Book Antiqua"/>
        </w:rPr>
        <w:t xml:space="preserve">High </w:t>
      </w:r>
      <w:r w:rsidRPr="000B60AA">
        <w:rPr>
          <w:rFonts w:ascii="Book Antiqua" w:hAnsi="Book Antiqua"/>
        </w:rPr>
        <w:t xml:space="preserve">observer </w:t>
      </w:r>
      <w:r w:rsidR="00BC0223" w:rsidRPr="000B60AA">
        <w:rPr>
          <w:rFonts w:ascii="Book Antiqua" w:hAnsi="Book Antiqua"/>
        </w:rPr>
        <w:t>agreement</w:t>
      </w:r>
      <w:r w:rsidRPr="000B60AA">
        <w:rPr>
          <w:rFonts w:ascii="Book Antiqua" w:hAnsi="Book Antiqua"/>
        </w:rPr>
        <w:t xml:space="preserve"> and close agreement between T1 (r</w:t>
      </w:r>
      <w:r w:rsidRPr="000B60AA">
        <w:rPr>
          <w:rFonts w:ascii="Book Antiqua" w:hAnsi="Book Antiqua"/>
          <w:vertAlign w:val="superscript"/>
        </w:rPr>
        <w:t>2</w:t>
      </w:r>
      <w:r w:rsidR="00652AB1">
        <w:rPr>
          <w:rFonts w:ascii="Book Antiqua" w:eastAsia="宋体" w:hAnsi="Book Antiqua" w:hint="eastAsia"/>
          <w:vertAlign w:val="superscript"/>
          <w:lang w:eastAsia="zh-CN"/>
        </w:rPr>
        <w:t xml:space="preserve"> </w:t>
      </w:r>
      <w:r w:rsidRPr="000B60AA">
        <w:rPr>
          <w:rFonts w:ascii="Book Antiqua" w:hAnsi="Book Antiqua"/>
        </w:rPr>
        <w:t>=</w:t>
      </w:r>
      <w:r w:rsidR="00652AB1">
        <w:rPr>
          <w:rFonts w:ascii="Book Antiqua" w:eastAsia="宋体" w:hAnsi="Book Antiqua" w:hint="eastAsia"/>
          <w:lang w:eastAsia="zh-CN"/>
        </w:rPr>
        <w:t xml:space="preserve"> </w:t>
      </w:r>
      <w:r w:rsidRPr="000B60AA">
        <w:rPr>
          <w:rFonts w:ascii="Book Antiqua" w:hAnsi="Book Antiqua"/>
        </w:rPr>
        <w:t>0.94) and T2 maps (r</w:t>
      </w:r>
      <w:r w:rsidRPr="000B60AA">
        <w:rPr>
          <w:rFonts w:ascii="Book Antiqua" w:hAnsi="Book Antiqua"/>
          <w:vertAlign w:val="superscript"/>
        </w:rPr>
        <w:t>2</w:t>
      </w:r>
      <w:r w:rsidR="00652AB1">
        <w:rPr>
          <w:rFonts w:ascii="Book Antiqua" w:eastAsia="宋体" w:hAnsi="Book Antiqua" w:hint="eastAsia"/>
          <w:vertAlign w:val="superscript"/>
          <w:lang w:eastAsia="zh-CN"/>
        </w:rPr>
        <w:t xml:space="preserve"> </w:t>
      </w:r>
      <w:r w:rsidRPr="000B60AA">
        <w:rPr>
          <w:rFonts w:ascii="Book Antiqua" w:hAnsi="Book Antiqua"/>
        </w:rPr>
        <w:t>=</w:t>
      </w:r>
      <w:r w:rsidR="00652AB1">
        <w:rPr>
          <w:rFonts w:ascii="Book Antiqua" w:eastAsia="宋体" w:hAnsi="Book Antiqua" w:hint="eastAsia"/>
          <w:lang w:eastAsia="zh-CN"/>
        </w:rPr>
        <w:t xml:space="preserve"> </w:t>
      </w:r>
      <w:r w:rsidRPr="000B60AA">
        <w:rPr>
          <w:rFonts w:ascii="Book Antiqua" w:hAnsi="Book Antiqua"/>
        </w:rPr>
        <w:t xml:space="preserve">0.96), and fluorescent microspheres for AAR detection was </w:t>
      </w:r>
      <w:r w:rsidR="00C52F9C" w:rsidRPr="000B60AA">
        <w:rPr>
          <w:rFonts w:ascii="Book Antiqua" w:hAnsi="Book Antiqua"/>
        </w:rPr>
        <w:t>seen</w:t>
      </w:r>
      <w:r w:rsidRPr="000B60AA">
        <w:rPr>
          <w:rFonts w:ascii="Book Antiqua" w:hAnsi="Book Antiqua"/>
        </w:rPr>
        <w:t xml:space="preserve"> in canine myocardium</w:t>
      </w:r>
      <w:r w:rsidR="00652AB1">
        <w:rPr>
          <w:rFonts w:ascii="Book Antiqua" w:eastAsia="宋体" w:hAnsi="Book Antiqua" w:hint="eastAsia"/>
          <w:vertAlign w:val="superscript"/>
          <w:lang w:eastAsia="zh-CN"/>
        </w:rPr>
        <w:t>[</w:t>
      </w:r>
      <w:hyperlink w:anchor="_ENREF_179" w:tooltip="Ugander, 2012 #139"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Ugander&lt;/Author&gt;&lt;Year&gt;2012&lt;/Year&gt;&lt;RecNum&gt;139&lt;/RecNum&gt;&lt;DisplayText&gt;&lt;style face="superscript"&gt;179&lt;/style&gt;&lt;/DisplayText&gt;&lt;record&gt;&lt;rec-number&gt;139&lt;/rec-number&gt;&lt;foreign-keys&gt;&lt;key app="EN" db-id="zzst0pe9v92wx6eaxf6pwstvvxxs0tzd5rfr"&gt;139&lt;/key&gt;&lt;/foreign-keys&gt;&lt;ref-type name="Journal Article"&gt;17&lt;/ref-type&gt;&lt;contributors&gt;&lt;authors&gt;&lt;author&gt;Ugander, M.&lt;/author&gt;&lt;author&gt;Bagi, P. S.&lt;/author&gt;&lt;author&gt;Oki, A. J.&lt;/author&gt;&lt;author&gt;Chen, B.&lt;/author&gt;&lt;author&gt;Hsu, L. Y.&lt;/author&gt;&lt;author&gt;Aletras, A. H.&lt;/author&gt;&lt;author&gt;Shah, S.&lt;/author&gt;&lt;author&gt;Greiser, A.&lt;/author&gt;&lt;author&gt;Kellman, P.&lt;/author&gt;&lt;author&gt;Arai, A. E.&lt;/author&gt;&lt;/authors&gt;&lt;/contributors&gt;&lt;auth-address&gt;Cardiovascular and Pulmonary Branch, National Heart, Lung, and Blood Institute, National Institutes of Health, Department of Health and Human Services, Bethesda, Maryland.&lt;/auth-address&gt;&lt;titles&gt;&lt;title&gt;Myocardial Edema as Detected by Pre-Contrast T1 and T2 CMR Delineates Area at Risk Associated With Acute Myocardial Infarction&lt;/title&gt;&lt;secondary-title&gt;JACC: Cardiovasc Imaging&lt;/secondary-title&gt;&lt;alt-title&gt;JACC. Cardiovascular imaging&lt;/alt-title&gt;&lt;/titles&gt;&lt;periodical&gt;&lt;full-title&gt;JACC: Cardiovasc Imaging&lt;/full-title&gt;&lt;/periodical&gt;&lt;alt-periodical&gt;&lt;full-title&gt;JACC. Cardiovascular imaging&lt;/full-title&gt;&lt;/alt-periodical&gt;&lt;pages&gt;596-603&lt;/pages&gt;&lt;volume&gt;5&lt;/volume&gt;&lt;number&gt;6&lt;/number&gt;&lt;edition&gt;2012/06/16&lt;/edition&gt;&lt;dates&gt;&lt;year&gt;2012&lt;/year&gt;&lt;pub-dates&gt;&lt;date&gt;Jun&lt;/date&gt;&lt;/pub-dates&gt;&lt;/dates&gt;&lt;isbn&gt;1876-7591 (Electronic)&lt;/isbn&gt;&lt;accession-num&gt;22698528&lt;/accession-num&gt;&lt;label&gt;READ**&lt;/label&gt;&lt;urls&gt;&lt;related-urls&gt;&lt;url&gt;http://www.ncbi.nlm.nih.gov/pubmed/22698528&lt;/url&gt;&lt;/related-urls&gt;&lt;/urls&gt;&lt;electronic-resource-num&gt;10.1016/j.jcmg.2012.01.016&lt;/electronic-resource-num&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79</w:t>
        </w:r>
        <w:r w:rsidR="00E43AE9" w:rsidRPr="000B60AA">
          <w:rPr>
            <w:rFonts w:ascii="Book Antiqua" w:hAnsi="Book Antiqua"/>
          </w:rPr>
          <w:fldChar w:fldCharType="end"/>
        </w:r>
      </w:hyperlink>
      <w:r w:rsidR="00652AB1">
        <w:rPr>
          <w:rFonts w:ascii="Book Antiqua" w:eastAsia="宋体" w:hAnsi="Book Antiqua" w:hint="eastAsia"/>
          <w:vertAlign w:val="superscript"/>
          <w:lang w:eastAsia="zh-CN"/>
        </w:rPr>
        <w:t>]</w:t>
      </w:r>
      <w:r w:rsidRPr="000B60AA">
        <w:rPr>
          <w:rFonts w:ascii="Book Antiqua" w:hAnsi="Book Antiqua"/>
        </w:rPr>
        <w:t>.</w:t>
      </w:r>
    </w:p>
    <w:p w14:paraId="413AE551" w14:textId="77777777" w:rsidR="009941DF" w:rsidRPr="000B60AA" w:rsidRDefault="009941DF" w:rsidP="000B60AA">
      <w:pPr>
        <w:tabs>
          <w:tab w:val="left" w:pos="2352"/>
        </w:tabs>
        <w:spacing w:line="360" w:lineRule="auto"/>
        <w:jc w:val="both"/>
        <w:rPr>
          <w:rFonts w:ascii="Book Antiqua" w:hAnsi="Book Antiqua"/>
        </w:rPr>
      </w:pPr>
    </w:p>
    <w:p w14:paraId="0B7C32FD" w14:textId="52AD9B08" w:rsidR="009941DF" w:rsidRPr="00652AB1" w:rsidRDefault="009941DF" w:rsidP="000B60AA">
      <w:pPr>
        <w:pStyle w:val="4"/>
        <w:tabs>
          <w:tab w:val="left" w:pos="993"/>
        </w:tabs>
        <w:jc w:val="both"/>
        <w:rPr>
          <w:rFonts w:ascii="Book Antiqua" w:hAnsi="Book Antiqua"/>
          <w:i/>
          <w:szCs w:val="24"/>
        </w:rPr>
      </w:pPr>
      <w:bookmarkStart w:id="224" w:name="_Toc262162331"/>
      <w:r w:rsidRPr="00652AB1">
        <w:rPr>
          <w:rFonts w:ascii="Book Antiqua" w:hAnsi="Book Antiqua"/>
          <w:i/>
          <w:szCs w:val="24"/>
        </w:rPr>
        <w:lastRenderedPageBreak/>
        <w:t>T2* mapping (tranverse relaxation in presence of field inhomogeneities)</w:t>
      </w:r>
      <w:bookmarkEnd w:id="224"/>
    </w:p>
    <w:p w14:paraId="36BCD03A" w14:textId="455D896C" w:rsidR="009941DF" w:rsidRPr="000B60AA" w:rsidRDefault="009941DF" w:rsidP="000B60AA">
      <w:pPr>
        <w:spacing w:line="360" w:lineRule="auto"/>
        <w:jc w:val="both"/>
        <w:rPr>
          <w:rFonts w:ascii="Book Antiqua" w:hAnsi="Book Antiqua"/>
        </w:rPr>
      </w:pPr>
      <w:r w:rsidRPr="000B60AA">
        <w:rPr>
          <w:rFonts w:ascii="Book Antiqua" w:hAnsi="Book Antiqua"/>
        </w:rPr>
        <w:t>T2* mapping allows visualisation and quantification of IMH due to the presence of paramagnetic haemoglobin breakdown products.</w:t>
      </w:r>
      <w:r w:rsidR="000B60AA">
        <w:rPr>
          <w:rFonts w:ascii="Book Antiqua" w:hAnsi="Book Antiqua"/>
        </w:rPr>
        <w:t xml:space="preserve"> </w:t>
      </w:r>
      <w:r w:rsidRPr="000B60AA">
        <w:rPr>
          <w:rFonts w:ascii="Book Antiqua" w:hAnsi="Book Antiqua"/>
        </w:rPr>
        <w:t>A cut-off value of &lt;</w:t>
      </w:r>
      <w:r w:rsidR="00172BCC">
        <w:rPr>
          <w:rFonts w:ascii="Book Antiqua" w:eastAsia="宋体" w:hAnsi="Book Antiqua" w:hint="eastAsia"/>
          <w:lang w:eastAsia="zh-CN"/>
        </w:rPr>
        <w:t xml:space="preserve"> </w:t>
      </w:r>
      <w:r w:rsidRPr="000B60AA">
        <w:rPr>
          <w:rFonts w:ascii="Book Antiqua" w:hAnsi="Book Antiqua"/>
        </w:rPr>
        <w:t>20</w:t>
      </w:r>
      <w:r w:rsidR="00172BCC">
        <w:rPr>
          <w:rFonts w:ascii="Book Antiqua" w:eastAsia="宋体" w:hAnsi="Book Antiqua" w:hint="eastAsia"/>
          <w:lang w:eastAsia="zh-CN"/>
        </w:rPr>
        <w:t xml:space="preserve"> </w:t>
      </w:r>
      <w:r w:rsidRPr="000B60AA">
        <w:rPr>
          <w:rFonts w:ascii="Book Antiqua" w:hAnsi="Book Antiqua"/>
        </w:rPr>
        <w:t xml:space="preserve">ms has been used to define the presence of </w:t>
      </w:r>
      <w:proofErr w:type="gramStart"/>
      <w:r w:rsidRPr="000B60AA">
        <w:rPr>
          <w:rFonts w:ascii="Book Antiqua" w:hAnsi="Book Antiqua"/>
        </w:rPr>
        <w:t>IMH</w:t>
      </w:r>
      <w:r w:rsidR="00172BCC">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80" \o "Anderson, 2001 #376"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BbmRlcnNvbjwvQXV0aG9yPjxZZWFyPjIwMDE8L1llYXI+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BbmRlcnNvbjwvQXV0aG9yPjxZZWFyPjIwMDE8L1llYXI+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80</w:t>
      </w:r>
      <w:r w:rsidR="00E43AE9" w:rsidRPr="000B60AA">
        <w:rPr>
          <w:rFonts w:ascii="Book Antiqua" w:hAnsi="Book Antiqua"/>
        </w:rPr>
        <w:fldChar w:fldCharType="end"/>
      </w:r>
      <w:r w:rsidR="000B60AA" w:rsidRPr="000B60AA">
        <w:rPr>
          <w:rFonts w:ascii="Book Antiqua" w:hAnsi="Book Antiqua"/>
        </w:rPr>
        <w:fldChar w:fldCharType="end"/>
      </w:r>
      <w:r w:rsidR="00172BCC">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Although the evidence base for T2* mapping in assessing IMH is currently limited, O’Regan demonstrated that it has greater sensitivity than T2w-STIR imaging (100%</w:t>
      </w:r>
      <w:r w:rsidRPr="00172BCC">
        <w:rPr>
          <w:rFonts w:ascii="Book Antiqua" w:hAnsi="Book Antiqua"/>
          <w:i/>
        </w:rPr>
        <w:t xml:space="preserve"> vs</w:t>
      </w:r>
      <w:r w:rsidRPr="000B60AA">
        <w:rPr>
          <w:rFonts w:ascii="Book Antiqua" w:hAnsi="Book Antiqua"/>
        </w:rPr>
        <w:t xml:space="preserve"> 90%) for IMH.</w:t>
      </w:r>
      <w:r w:rsidR="000B60AA">
        <w:rPr>
          <w:rFonts w:ascii="Book Antiqua" w:hAnsi="Book Antiqua"/>
        </w:rPr>
        <w:t xml:space="preserve"> </w:t>
      </w:r>
      <w:r w:rsidRPr="000B60AA">
        <w:rPr>
          <w:rFonts w:ascii="Book Antiqua" w:hAnsi="Book Antiqua"/>
        </w:rPr>
        <w:t xml:space="preserve">Kali showed good correlation between </w:t>
      </w:r>
      <w:r w:rsidRPr="000B60AA">
        <w:rPr>
          <w:rFonts w:ascii="Book Antiqua" w:hAnsi="Book Antiqua"/>
          <w:i/>
        </w:rPr>
        <w:t>in-vivo</w:t>
      </w:r>
      <w:r w:rsidRPr="000B60AA">
        <w:rPr>
          <w:rFonts w:ascii="Book Antiqua" w:hAnsi="Book Antiqua"/>
        </w:rPr>
        <w:t xml:space="preserve"> T2* and histological assessment of IMH and iron levels in canine </w:t>
      </w:r>
      <w:proofErr w:type="gramStart"/>
      <w:r w:rsidRPr="000B60AA">
        <w:rPr>
          <w:rFonts w:ascii="Book Antiqua" w:hAnsi="Book Antiqua"/>
        </w:rPr>
        <w:t>myocardium</w:t>
      </w:r>
      <w:r w:rsidR="00172BCC">
        <w:rPr>
          <w:rFonts w:ascii="Book Antiqua" w:eastAsia="宋体" w:hAnsi="Book Antiqua" w:hint="eastAsia"/>
          <w:vertAlign w:val="superscript"/>
          <w:lang w:eastAsia="zh-CN"/>
        </w:rPr>
        <w:t>[</w:t>
      </w:r>
      <w:proofErr w:type="gramEnd"/>
      <w:r w:rsidRPr="000B60AA">
        <w:rPr>
          <w:rFonts w:ascii="Book Antiqua" w:hAnsi="Book Antiqua"/>
        </w:rPr>
        <w:fldChar w:fldCharType="begin">
          <w:fldData xml:space="preserve">PEVuZE5vdGU+PENpdGU+PEF1dGhvcj5LYWxpPC9BdXRob3I+PFllYXI+MjAxMjwvWWVhcj48UmVj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zg3LTk1PC9wYWdlcz48dm9s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</w:fldData>
        </w:fldChar>
      </w:r>
      <w:r w:rsidR="009A5A3C" w:rsidRPr="000B60AA">
        <w:rPr>
          <w:rFonts w:ascii="Book Antiqua" w:hAnsi="Book Antiqua"/>
        </w:rPr>
        <w:instrText xml:space="preserve"> ADDIN EN.CITE </w:instrText>
      </w:r>
      <w:r w:rsidR="009A5A3C" w:rsidRPr="000B60AA">
        <w:rPr>
          <w:rFonts w:ascii="Book Antiqua" w:hAnsi="Book Antiqua"/>
        </w:rPr>
        <w:fldChar w:fldCharType="begin">
          <w:fldData xml:space="preserve">PEVuZE5vdGU+PENpdGU+PEF1dGhvcj5LYWxpPC9BdXRob3I+PFllYXI+MjAxMjwvWWVhcj48UmVj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zg3LTk1PC9wYWdlcz48dm9s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</w:fldData>
        </w:fldChar>
      </w:r>
      <w:r w:rsidR="009A5A3C" w:rsidRPr="000B60AA">
        <w:rPr>
          <w:rFonts w:ascii="Book Antiqua" w:hAnsi="Book Antiqua"/>
        </w:rPr>
        <w:instrText xml:space="preserve"> ADDIN EN.CITE.DATA </w:instrText>
      </w:r>
      <w:r w:rsidR="009A5A3C" w:rsidRPr="000B60AA">
        <w:rPr>
          <w:rFonts w:ascii="Book Antiqua" w:hAnsi="Book Antiqua"/>
        </w:rPr>
      </w:r>
      <w:r w:rsidR="009A5A3C"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127" w:tooltip="Kali, 2012 #672" w:history="1">
        <w:r w:rsidR="00E43AE9" w:rsidRPr="000B60AA">
          <w:rPr>
            <w:rFonts w:ascii="Book Antiqua" w:hAnsi="Book Antiqua"/>
            <w:noProof/>
            <w:vertAlign w:val="superscript"/>
          </w:rPr>
          <w:t>127</w:t>
        </w:r>
      </w:hyperlink>
      <w:r w:rsidR="00172BCC">
        <w:rPr>
          <w:rFonts w:ascii="Book Antiqua" w:hAnsi="Book Antiqua"/>
          <w:noProof/>
          <w:vertAlign w:val="superscript"/>
        </w:rPr>
        <w:t>,</w:t>
      </w:r>
      <w:hyperlink w:anchor="_ENREF_128" w:tooltip="Kali, 2013 #1787" w:history="1">
        <w:r w:rsidR="00E43AE9" w:rsidRPr="000B60AA">
          <w:rPr>
            <w:rFonts w:ascii="Book Antiqua" w:hAnsi="Book Antiqua"/>
            <w:noProof/>
            <w:vertAlign w:val="superscript"/>
          </w:rPr>
          <w:t>128</w:t>
        </w:r>
      </w:hyperlink>
      <w:r w:rsidRPr="000B60AA">
        <w:rPr>
          <w:rFonts w:ascii="Book Antiqua" w:hAnsi="Book Antiqua"/>
        </w:rPr>
        <w:fldChar w:fldCharType="end"/>
      </w:r>
      <w:r w:rsidR="00172BCC">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T2* mapping may improve the specificity of IMH detected on </w:t>
      </w:r>
      <w:proofErr w:type="gramStart"/>
      <w:r w:rsidRPr="000B60AA">
        <w:rPr>
          <w:rFonts w:ascii="Book Antiqua" w:hAnsi="Book Antiqua"/>
        </w:rPr>
        <w:t>CMR</w:t>
      </w:r>
      <w:r w:rsidR="00172BCC">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31" \o "Mather, 2011 #272"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NYXRoZXI8L0F1dGhvcj48WWVhcj4yMDExPC9ZZWFyPjxS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NYXRoZXI8L0F1dGhvcj48WWVhcj4yMDExPC9ZZWFyPjxS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31</w:t>
      </w:r>
      <w:r w:rsidR="00E43AE9" w:rsidRPr="000B60AA">
        <w:rPr>
          <w:rFonts w:ascii="Book Antiqua" w:hAnsi="Book Antiqua"/>
        </w:rPr>
        <w:fldChar w:fldCharType="end"/>
      </w:r>
      <w:r w:rsidR="000B60AA" w:rsidRPr="000B60AA">
        <w:rPr>
          <w:rFonts w:ascii="Book Antiqua" w:hAnsi="Book Antiqua"/>
        </w:rPr>
        <w:fldChar w:fldCharType="end"/>
      </w:r>
      <w:r w:rsidR="00172BCC" w:rsidRPr="00172BCC">
        <w:rPr>
          <w:rFonts w:ascii="Book Antiqua" w:eastAsia="宋体" w:hAnsi="Book Antiqua" w:hint="eastAsia"/>
          <w:vertAlign w:val="superscript"/>
          <w:lang w:eastAsia="zh-CN"/>
        </w:rPr>
        <w:t>]</w:t>
      </w:r>
      <w:r w:rsidRPr="000B60AA">
        <w:rPr>
          <w:rFonts w:ascii="Book Antiqua" w:hAnsi="Book Antiqua"/>
        </w:rPr>
        <w:t>.</w:t>
      </w:r>
    </w:p>
    <w:p w14:paraId="1C428324" w14:textId="3F2E3DFF" w:rsidR="009941DF" w:rsidRPr="000B60AA" w:rsidRDefault="009941DF" w:rsidP="00172BCC">
      <w:pPr>
        <w:spacing w:line="360" w:lineRule="auto"/>
        <w:ind w:firstLineChars="100" w:firstLine="240"/>
        <w:jc w:val="both"/>
        <w:rPr>
          <w:rFonts w:ascii="Book Antiqua" w:hAnsi="Book Antiqua"/>
        </w:rPr>
      </w:pPr>
      <w:r w:rsidRPr="000B60AA">
        <w:rPr>
          <w:rFonts w:ascii="Book Antiqua" w:hAnsi="Book Antiqua"/>
        </w:rPr>
        <w:t>T1, T2 and T2* surrogate markers hold promise for improving the accuracy of detection of infarct, oedema and IMH respectively, and further improving statistical power of STEMI studies.</w:t>
      </w:r>
      <w:r w:rsidR="000B60AA">
        <w:rPr>
          <w:rFonts w:ascii="Book Antiqua" w:hAnsi="Book Antiqua"/>
        </w:rPr>
        <w:t xml:space="preserve"> </w:t>
      </w:r>
      <w:r w:rsidRPr="000B60AA">
        <w:rPr>
          <w:rFonts w:ascii="Book Antiqua" w:hAnsi="Book Antiqua"/>
        </w:rPr>
        <w:t>However, due to the importance of protocol standardisation, these techniques are rarely used in multicentre studies at present.</w:t>
      </w:r>
    </w:p>
    <w:p w14:paraId="3EADCA74" w14:textId="77777777" w:rsidR="009941DF" w:rsidRPr="000B60AA" w:rsidRDefault="009941DF" w:rsidP="000B60AA">
      <w:pPr>
        <w:pStyle w:val="2"/>
        <w:jc w:val="both"/>
        <w:rPr>
          <w:rFonts w:ascii="Book Antiqua" w:hAnsi="Book Antiqua"/>
          <w:color w:val="auto"/>
          <w:sz w:val="24"/>
          <w:szCs w:val="24"/>
        </w:rPr>
      </w:pPr>
    </w:p>
    <w:p w14:paraId="5BD6C255" w14:textId="6AB83D5F" w:rsidR="00273CD5" w:rsidRPr="00172BCC" w:rsidRDefault="00172BCC" w:rsidP="000B60AA">
      <w:pPr>
        <w:pStyle w:val="3"/>
        <w:jc w:val="both"/>
        <w:rPr>
          <w:rFonts w:ascii="Book Antiqua" w:hAnsi="Book Antiqua"/>
          <w:b/>
          <w:color w:val="auto"/>
          <w:sz w:val="24"/>
          <w:szCs w:val="24"/>
        </w:rPr>
      </w:pPr>
      <w:bookmarkStart w:id="225" w:name="_Toc262158458"/>
      <w:bookmarkStart w:id="226" w:name="_Toc262161479"/>
      <w:bookmarkStart w:id="227" w:name="_Toc262161538"/>
      <w:bookmarkStart w:id="228" w:name="_Toc262161597"/>
      <w:bookmarkStart w:id="229" w:name="_Toc262161693"/>
      <w:bookmarkStart w:id="230" w:name="_Toc312061074"/>
      <w:bookmarkStart w:id="231" w:name="_Toc312253110"/>
      <w:bookmarkStart w:id="232" w:name="_Toc312254092"/>
      <w:bookmarkStart w:id="233" w:name="_Toc327394771"/>
      <w:bookmarkEnd w:id="213"/>
      <w:bookmarkEnd w:id="214"/>
      <w:bookmarkEnd w:id="215"/>
      <w:bookmarkEnd w:id="216"/>
      <w:bookmarkEnd w:id="217"/>
      <w:bookmarkEnd w:id="218"/>
      <w:bookmarkEnd w:id="219"/>
      <w:bookmarkEnd w:id="220"/>
      <w:bookmarkEnd w:id="221"/>
      <w:r w:rsidRPr="00172BCC">
        <w:rPr>
          <w:rFonts w:ascii="Book Antiqua" w:hAnsi="Book Antiqua"/>
          <w:b/>
          <w:color w:val="auto"/>
          <w:sz w:val="24"/>
          <w:szCs w:val="24"/>
        </w:rPr>
        <w:t xml:space="preserve">RIGHT VENTRICULAR INVOLVEMENT IN </w:t>
      </w:r>
      <w:bookmarkEnd w:id="225"/>
      <w:bookmarkEnd w:id="226"/>
      <w:bookmarkEnd w:id="227"/>
      <w:bookmarkEnd w:id="228"/>
      <w:bookmarkEnd w:id="229"/>
      <w:bookmarkEnd w:id="230"/>
      <w:bookmarkEnd w:id="231"/>
      <w:bookmarkEnd w:id="232"/>
      <w:bookmarkEnd w:id="233"/>
      <w:r w:rsidRPr="00172BCC">
        <w:rPr>
          <w:rFonts w:ascii="Book Antiqua" w:hAnsi="Book Antiqua"/>
          <w:b/>
          <w:color w:val="auto"/>
          <w:sz w:val="24"/>
          <w:szCs w:val="24"/>
        </w:rPr>
        <w:t>AMI</w:t>
      </w:r>
    </w:p>
    <w:p w14:paraId="1C3291C3" w14:textId="322790E0" w:rsidR="007B6B61" w:rsidRPr="00172BCC" w:rsidRDefault="007B6B61" w:rsidP="000B60AA">
      <w:pPr>
        <w:pStyle w:val="4"/>
        <w:jc w:val="both"/>
        <w:rPr>
          <w:rFonts w:ascii="Book Antiqua" w:hAnsi="Book Antiqua"/>
          <w:i/>
          <w:szCs w:val="24"/>
        </w:rPr>
      </w:pPr>
      <w:bookmarkStart w:id="234" w:name="_Toc262158460"/>
      <w:bookmarkStart w:id="235" w:name="_Toc262161481"/>
      <w:bookmarkStart w:id="236" w:name="_Toc262161540"/>
      <w:bookmarkStart w:id="237" w:name="_Toc262161599"/>
      <w:bookmarkStart w:id="238" w:name="_Toc262161695"/>
      <w:bookmarkStart w:id="239" w:name="_Toc312061076"/>
      <w:bookmarkStart w:id="240" w:name="_Toc312253112"/>
      <w:bookmarkStart w:id="241" w:name="_Toc312254094"/>
      <w:r w:rsidRPr="00172BCC">
        <w:rPr>
          <w:rFonts w:ascii="Book Antiqua" w:hAnsi="Book Antiqua"/>
          <w:i/>
          <w:szCs w:val="24"/>
        </w:rPr>
        <w:t xml:space="preserve">CMR assessment of right ventricular infarction in </w:t>
      </w:r>
      <w:r w:rsidR="00172BCC">
        <w:rPr>
          <w:rFonts w:ascii="Book Antiqua" w:eastAsia="宋体" w:hAnsi="Book Antiqua" w:hint="eastAsia"/>
          <w:i/>
          <w:szCs w:val="24"/>
          <w:lang w:eastAsia="zh-CN"/>
        </w:rPr>
        <w:t>A</w:t>
      </w:r>
      <w:r w:rsidR="00617588" w:rsidRPr="00172BCC">
        <w:rPr>
          <w:rFonts w:ascii="Book Antiqua" w:hAnsi="Book Antiqua"/>
          <w:i/>
          <w:szCs w:val="24"/>
        </w:rPr>
        <w:t>MI</w:t>
      </w:r>
      <w:bookmarkEnd w:id="234"/>
      <w:bookmarkEnd w:id="235"/>
      <w:bookmarkEnd w:id="236"/>
      <w:bookmarkEnd w:id="237"/>
      <w:bookmarkEnd w:id="238"/>
      <w:bookmarkEnd w:id="239"/>
      <w:bookmarkEnd w:id="240"/>
      <w:bookmarkEnd w:id="241"/>
    </w:p>
    <w:p w14:paraId="28E1D551" w14:textId="2DBD7C59" w:rsidR="00A20448" w:rsidRPr="000B60AA" w:rsidRDefault="00A20448" w:rsidP="000B60AA">
      <w:pPr>
        <w:tabs>
          <w:tab w:val="left" w:pos="851"/>
        </w:tabs>
        <w:spacing w:line="360" w:lineRule="auto"/>
        <w:jc w:val="both"/>
        <w:rPr>
          <w:rFonts w:ascii="Book Antiqua" w:hAnsi="Book Antiqua"/>
        </w:rPr>
      </w:pPr>
      <w:r w:rsidRPr="000B60AA">
        <w:rPr>
          <w:rFonts w:ascii="Book Antiqua" w:hAnsi="Book Antiqua"/>
        </w:rPr>
        <w:t xml:space="preserve">CMR is the gold standard imaging modality for the assessment of </w:t>
      </w:r>
      <w:r w:rsidR="00CD4CD6" w:rsidRPr="000B60AA">
        <w:rPr>
          <w:rFonts w:ascii="Book Antiqua" w:hAnsi="Book Antiqua"/>
        </w:rPr>
        <w:t>right ventricular (RV)</w:t>
      </w:r>
      <w:r w:rsidRPr="000B60AA">
        <w:rPr>
          <w:rFonts w:ascii="Book Antiqua" w:hAnsi="Book Antiqua"/>
        </w:rPr>
        <w:t xml:space="preserve"> volumes, function</w:t>
      </w:r>
      <w:r w:rsidR="009927E9" w:rsidRPr="000B60AA">
        <w:rPr>
          <w:rFonts w:ascii="Book Antiqua" w:hAnsi="Book Antiqua"/>
        </w:rPr>
        <w:t xml:space="preserve">, </w:t>
      </w:r>
      <w:proofErr w:type="gramStart"/>
      <w:r w:rsidR="009927E9" w:rsidRPr="000B60AA">
        <w:rPr>
          <w:rFonts w:ascii="Book Antiqua" w:hAnsi="Book Antiqua"/>
        </w:rPr>
        <w:t>oedema</w:t>
      </w:r>
      <w:r w:rsidR="00172BCC">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81" \o "Masci, 2010 #1089"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NYXNjaTwvQXV0aG9yPjxZZWFyPjIwMTA8L1llYXI+PFJl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NYXNjaTwvQXV0aG9yPjxZZWFyPjIwMTA8L1llYXI+PFJl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81</w:t>
      </w:r>
      <w:r w:rsidR="00E43AE9" w:rsidRPr="000B60AA">
        <w:rPr>
          <w:rFonts w:ascii="Book Antiqua" w:hAnsi="Book Antiqua"/>
        </w:rPr>
        <w:fldChar w:fldCharType="end"/>
      </w:r>
      <w:r w:rsidR="000B60AA" w:rsidRPr="000B60AA">
        <w:rPr>
          <w:rFonts w:ascii="Book Antiqua" w:hAnsi="Book Antiqua"/>
        </w:rPr>
        <w:fldChar w:fldCharType="end"/>
      </w:r>
      <w:r w:rsidR="00172BCC">
        <w:rPr>
          <w:rFonts w:ascii="Book Antiqua" w:eastAsia="宋体" w:hAnsi="Book Antiqua" w:hint="eastAsia"/>
          <w:vertAlign w:val="superscript"/>
          <w:lang w:eastAsia="zh-CN"/>
        </w:rPr>
        <w:t>]</w:t>
      </w:r>
      <w:r w:rsidRPr="000B60AA">
        <w:rPr>
          <w:rFonts w:ascii="Book Antiqua" w:hAnsi="Book Antiqua"/>
        </w:rPr>
        <w:t xml:space="preserve"> and </w:t>
      </w:r>
      <w:r w:rsidR="006945FB" w:rsidRPr="000B60AA">
        <w:rPr>
          <w:rFonts w:ascii="Book Antiqua" w:hAnsi="Book Antiqua"/>
        </w:rPr>
        <w:t>infarction (</w:t>
      </w:r>
      <w:r w:rsidR="006A0309" w:rsidRPr="000B60AA">
        <w:rPr>
          <w:rFonts w:ascii="Book Antiqua" w:hAnsi="Book Antiqua"/>
        </w:rPr>
        <w:t>RVI</w:t>
      </w:r>
      <w:r w:rsidR="006945FB" w:rsidRPr="000B60AA">
        <w:rPr>
          <w:rFonts w:ascii="Book Antiqua" w:hAnsi="Book Antiqua"/>
        </w:rPr>
        <w:t>)</w:t>
      </w:r>
      <w:r w:rsidR="00172BCC">
        <w:rPr>
          <w:rFonts w:ascii="Book Antiqua" w:eastAsia="宋体" w:hAnsi="Book Antiqua" w:hint="eastAsia"/>
          <w:vertAlign w:val="superscript"/>
          <w:lang w:eastAsia="zh-CN"/>
        </w:rPr>
        <w:t>[</w:t>
      </w:r>
      <w:hyperlink w:anchor="_ENREF_182" w:tooltip="Puchalski, 2007 #1921" w:history="1">
        <w:r w:rsidR="00E43AE9" w:rsidRPr="000B60AA">
          <w:rPr>
            <w:rFonts w:ascii="Book Antiqua" w:hAnsi="Book Antiqua"/>
          </w:rPr>
          <w:fldChar w:fldCharType="begin">
            <w:fldData xml:space="preserve">PEVuZE5vdGU+PENpdGU+PEF1dGhvcj5QdWNoYWxza2k8L0F1dGhvcj48WWVhcj4yMDA3PC9ZZWFy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QdWNoYWxza2k8L0F1dGhvcj48WWVhcj4yMDA3PC9ZZWFy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82</w:t>
        </w:r>
        <w:r w:rsidR="00E43AE9" w:rsidRPr="000B60AA">
          <w:rPr>
            <w:rFonts w:ascii="Book Antiqua" w:hAnsi="Book Antiqua"/>
          </w:rPr>
          <w:fldChar w:fldCharType="end"/>
        </w:r>
      </w:hyperlink>
      <w:r w:rsidR="00172BCC">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CMR </w:t>
      </w:r>
      <w:r w:rsidR="009927E9" w:rsidRPr="000B60AA">
        <w:rPr>
          <w:rFonts w:ascii="Book Antiqua" w:hAnsi="Book Antiqua"/>
        </w:rPr>
        <w:t>identif</w:t>
      </w:r>
      <w:r w:rsidR="003B4024" w:rsidRPr="000B60AA">
        <w:rPr>
          <w:rFonts w:ascii="Book Antiqua" w:hAnsi="Book Antiqua"/>
        </w:rPr>
        <w:t>ies</w:t>
      </w:r>
      <w:r w:rsidR="009927E9" w:rsidRPr="000B60AA">
        <w:rPr>
          <w:rFonts w:ascii="Book Antiqua" w:hAnsi="Book Antiqua"/>
        </w:rPr>
        <w:t xml:space="preserve"> </w:t>
      </w:r>
      <w:r w:rsidRPr="000B60AA">
        <w:rPr>
          <w:rFonts w:ascii="Book Antiqua" w:hAnsi="Book Antiqua"/>
        </w:rPr>
        <w:t>RVI with greater sensitivity</w:t>
      </w:r>
      <w:r w:rsidR="006A0309" w:rsidRPr="000B60AA">
        <w:rPr>
          <w:rFonts w:ascii="Book Antiqua" w:hAnsi="Book Antiqua"/>
        </w:rPr>
        <w:t xml:space="preserve"> than</w:t>
      </w:r>
      <w:r w:rsidRPr="000B60AA">
        <w:rPr>
          <w:rFonts w:ascii="Book Antiqua" w:hAnsi="Book Antiqua"/>
        </w:rPr>
        <w:t xml:space="preserve"> echocardiography</w:t>
      </w:r>
      <w:r w:rsidR="006A0309" w:rsidRPr="000B60AA">
        <w:rPr>
          <w:rFonts w:ascii="Book Antiqua" w:hAnsi="Book Antiqua"/>
        </w:rPr>
        <w:t>, ECG (V4</w:t>
      </w:r>
      <w:r w:rsidR="006A0309" w:rsidRPr="000B60AA">
        <w:rPr>
          <w:rFonts w:ascii="Book Antiqua" w:hAnsi="Book Antiqua"/>
          <w:vertAlign w:val="subscript"/>
        </w:rPr>
        <w:t xml:space="preserve">R </w:t>
      </w:r>
      <w:r w:rsidR="006A0309" w:rsidRPr="000B60AA">
        <w:rPr>
          <w:rFonts w:ascii="Book Antiqua" w:hAnsi="Book Antiqua"/>
        </w:rPr>
        <w:t>ST-segment elevation) and clinical examination</w:t>
      </w:r>
      <w:r w:rsidR="00172BCC">
        <w:rPr>
          <w:rFonts w:ascii="Book Antiqua" w:eastAsia="宋体" w:hAnsi="Book Antiqua" w:hint="eastAsia"/>
          <w:vertAlign w:val="superscript"/>
          <w:lang w:eastAsia="zh-CN"/>
        </w:rPr>
        <w:t>[</w:t>
      </w:r>
      <w:r w:rsidR="005A21C9" w:rsidRPr="000B60AA">
        <w:rPr>
          <w:rFonts w:ascii="Book Antiqua" w:hAnsi="Book Antiqua"/>
        </w:rPr>
        <w:fldChar w:fldCharType="begin">
          <w:fldData xml:space="preserve">PEVuZE5vdGU+PENpdGU+PEF1dGhvcj5HYWxlYTwvQXV0aG9yPjxZZWFyPjIwMTM8L1llYXI+PFJl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==
</w:fldData>
        </w:fldChar>
      </w:r>
      <w:r w:rsidR="00E84520" w:rsidRPr="000B60AA">
        <w:rPr>
          <w:rFonts w:ascii="Book Antiqua" w:hAnsi="Book Antiqua"/>
        </w:rPr>
        <w:instrText xml:space="preserve"> ADDIN EN.CITE </w:instrText>
      </w:r>
      <w:r w:rsidR="00E84520" w:rsidRPr="000B60AA">
        <w:rPr>
          <w:rFonts w:ascii="Book Antiqua" w:hAnsi="Book Antiqua"/>
        </w:rPr>
        <w:fldChar w:fldCharType="begin">
          <w:fldData xml:space="preserve">PEVuZE5vdGU+PENpdGU+PEF1dGhvcj5HYWxlYTwvQXV0aG9yPjxZZWFyPjIwMTM8L1llYXI+PFJl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==
</w:fldData>
        </w:fldChar>
      </w:r>
      <w:r w:rsidR="00E84520" w:rsidRPr="000B60AA">
        <w:rPr>
          <w:rFonts w:ascii="Book Antiqua" w:hAnsi="Book Antiqua"/>
        </w:rPr>
        <w:instrText xml:space="preserve"> ADDIN EN.CITE.DATA </w:instrText>
      </w:r>
      <w:r w:rsidR="00E84520" w:rsidRPr="000B60AA">
        <w:rPr>
          <w:rFonts w:ascii="Book Antiqua" w:hAnsi="Book Antiqua"/>
        </w:rPr>
      </w:r>
      <w:r w:rsidR="00E84520" w:rsidRPr="000B60AA">
        <w:rPr>
          <w:rFonts w:ascii="Book Antiqua" w:hAnsi="Book Antiqua"/>
        </w:rPr>
        <w:fldChar w:fldCharType="end"/>
      </w:r>
      <w:r w:rsidR="005A21C9" w:rsidRPr="000B60AA">
        <w:rPr>
          <w:rFonts w:ascii="Book Antiqua" w:hAnsi="Book Antiqua"/>
        </w:rPr>
      </w:r>
      <w:r w:rsidR="005A21C9" w:rsidRPr="000B60AA">
        <w:rPr>
          <w:rFonts w:ascii="Book Antiqua" w:hAnsi="Book Antiqua"/>
        </w:rPr>
        <w:fldChar w:fldCharType="separate"/>
      </w:r>
      <w:hyperlink w:anchor="_ENREF_183" w:tooltip="Galea, 2013 #1726" w:history="1">
        <w:r w:rsidR="00E43AE9" w:rsidRPr="000B60AA">
          <w:rPr>
            <w:rFonts w:ascii="Book Antiqua" w:hAnsi="Book Antiqua"/>
            <w:noProof/>
            <w:vertAlign w:val="superscript"/>
          </w:rPr>
          <w:t>183</w:t>
        </w:r>
      </w:hyperlink>
      <w:r w:rsidR="00172BCC">
        <w:rPr>
          <w:rFonts w:ascii="Book Antiqua" w:hAnsi="Book Antiqua"/>
          <w:noProof/>
          <w:vertAlign w:val="superscript"/>
        </w:rPr>
        <w:t>,</w:t>
      </w:r>
      <w:hyperlink w:anchor="_ENREF_184" w:tooltip="Jensen, 2010 #1086" w:history="1">
        <w:r w:rsidR="00E43AE9" w:rsidRPr="000B60AA">
          <w:rPr>
            <w:rFonts w:ascii="Book Antiqua" w:hAnsi="Book Antiqua"/>
            <w:noProof/>
            <w:vertAlign w:val="superscript"/>
          </w:rPr>
          <w:t>184</w:t>
        </w:r>
      </w:hyperlink>
      <w:r w:rsidR="005A21C9" w:rsidRPr="000B60AA">
        <w:rPr>
          <w:rFonts w:ascii="Book Antiqua" w:hAnsi="Book Antiqua"/>
        </w:rPr>
        <w:fldChar w:fldCharType="end"/>
      </w:r>
      <w:r w:rsidR="00172BCC">
        <w:rPr>
          <w:rFonts w:ascii="Book Antiqua" w:eastAsia="宋体" w:hAnsi="Book Antiqua" w:hint="eastAsia"/>
          <w:vertAlign w:val="superscript"/>
          <w:lang w:eastAsia="zh-CN"/>
        </w:rPr>
        <w:t>]</w:t>
      </w:r>
      <w:r w:rsidR="006A0309" w:rsidRPr="000B60AA">
        <w:rPr>
          <w:rFonts w:ascii="Book Antiqua" w:hAnsi="Book Antiqua"/>
        </w:rPr>
        <w:t xml:space="preserve"> and </w:t>
      </w:r>
      <w:r w:rsidR="005A21C9" w:rsidRPr="000B60AA">
        <w:rPr>
          <w:rFonts w:ascii="Book Antiqua" w:hAnsi="Book Antiqua"/>
        </w:rPr>
        <w:t>demonstrate</w:t>
      </w:r>
      <w:r w:rsidR="003B4024" w:rsidRPr="000B60AA">
        <w:rPr>
          <w:rFonts w:ascii="Book Antiqua" w:hAnsi="Book Antiqua"/>
        </w:rPr>
        <w:t>s</w:t>
      </w:r>
      <w:r w:rsidR="005A21C9" w:rsidRPr="000B60AA">
        <w:rPr>
          <w:rFonts w:ascii="Book Antiqua" w:hAnsi="Book Antiqua"/>
        </w:rPr>
        <w:t xml:space="preserve"> </w:t>
      </w:r>
      <w:r w:rsidR="006A0309" w:rsidRPr="000B60AA">
        <w:rPr>
          <w:rFonts w:ascii="Book Antiqua" w:hAnsi="Book Antiqua"/>
        </w:rPr>
        <w:t>RV L-MVO</w:t>
      </w:r>
      <w:r w:rsidR="00172BCC">
        <w:rPr>
          <w:rFonts w:ascii="Book Antiqua" w:eastAsia="宋体" w:hAnsi="Book Antiqua" w:hint="eastAsia"/>
          <w:vertAlign w:val="superscript"/>
          <w:lang w:eastAsia="zh-CN"/>
        </w:rPr>
        <w:t>[</w:t>
      </w:r>
      <w:r w:rsidR="00B97DDA" w:rsidRPr="000B60AA">
        <w:rPr>
          <w:rFonts w:ascii="Book Antiqua" w:hAnsi="Book Antiqua"/>
        </w:rPr>
        <w:fldChar w:fldCharType="begin">
          <w:fldData xml:space="preserve">PEVuZE5vdGU+PENpdGU+PEF1dGhvcj5Cb25hbmFkPC9BdXRob3I+PFllYXI+MjAxMzwvWWVhcj48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</w:fldData>
        </w:fldChar>
      </w:r>
      <w:r w:rsidR="00E84520" w:rsidRPr="000B60AA">
        <w:rPr>
          <w:rFonts w:ascii="Book Antiqua" w:hAnsi="Book Antiqua"/>
        </w:rPr>
        <w:instrText xml:space="preserve"> ADDIN EN.CITE </w:instrText>
      </w:r>
      <w:r w:rsidR="00E84520" w:rsidRPr="000B60AA">
        <w:rPr>
          <w:rFonts w:ascii="Book Antiqua" w:hAnsi="Book Antiqua"/>
        </w:rPr>
        <w:fldChar w:fldCharType="begin">
          <w:fldData xml:space="preserve">PEVuZE5vdGU+PENpdGU+PEF1dGhvcj5Cb25hbmFkPC9BdXRob3I+PFllYXI+MjAxMzwvWWVhcj48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</w:fldData>
        </w:fldChar>
      </w:r>
      <w:r w:rsidR="00E84520" w:rsidRPr="000B60AA">
        <w:rPr>
          <w:rFonts w:ascii="Book Antiqua" w:hAnsi="Book Antiqua"/>
        </w:rPr>
        <w:instrText xml:space="preserve"> ADDIN EN.CITE.DATA </w:instrText>
      </w:r>
      <w:r w:rsidR="00E84520" w:rsidRPr="000B60AA">
        <w:rPr>
          <w:rFonts w:ascii="Book Antiqua" w:hAnsi="Book Antiqua"/>
        </w:rPr>
      </w:r>
      <w:r w:rsidR="00E84520" w:rsidRPr="000B60AA">
        <w:rPr>
          <w:rFonts w:ascii="Book Antiqua" w:hAnsi="Book Antiqua"/>
        </w:rPr>
        <w:fldChar w:fldCharType="end"/>
      </w:r>
      <w:r w:rsidR="00B97DDA" w:rsidRPr="000B60AA">
        <w:rPr>
          <w:rFonts w:ascii="Book Antiqua" w:hAnsi="Book Antiqua"/>
        </w:rPr>
      </w:r>
      <w:r w:rsidR="00B97DDA" w:rsidRPr="000B60AA">
        <w:rPr>
          <w:rFonts w:ascii="Book Antiqua" w:hAnsi="Book Antiqua"/>
        </w:rPr>
        <w:fldChar w:fldCharType="separate"/>
      </w:r>
      <w:hyperlink w:anchor="_ENREF_185" w:tooltip="Bonanad, 2013 #1707" w:history="1">
        <w:r w:rsidR="00E43AE9" w:rsidRPr="000B60AA">
          <w:rPr>
            <w:rFonts w:ascii="Book Antiqua" w:hAnsi="Book Antiqua"/>
            <w:noProof/>
            <w:vertAlign w:val="superscript"/>
          </w:rPr>
          <w:t>185</w:t>
        </w:r>
      </w:hyperlink>
      <w:r w:rsidR="00172BCC">
        <w:rPr>
          <w:rFonts w:ascii="Book Antiqua" w:hAnsi="Book Antiqua"/>
          <w:noProof/>
          <w:vertAlign w:val="superscript"/>
        </w:rPr>
        <w:t>,</w:t>
      </w:r>
      <w:hyperlink w:anchor="_ENREF_186" w:tooltip="Andreini, 2013 #1419" w:history="1">
        <w:r w:rsidR="00E43AE9" w:rsidRPr="000B60AA">
          <w:rPr>
            <w:rFonts w:ascii="Book Antiqua" w:hAnsi="Book Antiqua"/>
            <w:noProof/>
            <w:vertAlign w:val="superscript"/>
          </w:rPr>
          <w:t>186</w:t>
        </w:r>
      </w:hyperlink>
      <w:r w:rsidR="00B97DDA" w:rsidRPr="000B60AA">
        <w:rPr>
          <w:rFonts w:ascii="Book Antiqua" w:hAnsi="Book Antiqua"/>
        </w:rPr>
        <w:fldChar w:fldCharType="end"/>
      </w:r>
      <w:r w:rsidR="00172BCC">
        <w:rPr>
          <w:rFonts w:ascii="Book Antiqua" w:eastAsia="宋体" w:hAnsi="Book Antiqua" w:hint="eastAsia"/>
          <w:vertAlign w:val="superscript"/>
          <w:lang w:eastAsia="zh-CN"/>
        </w:rPr>
        <w:t>]</w:t>
      </w:r>
      <w:hyperlink w:anchor="_ENREF_255" w:tooltip="Andreini, 2013 #1419" w:history="1"/>
      <w:r w:rsidR="006A0309" w:rsidRPr="000B60AA">
        <w:rPr>
          <w:rFonts w:ascii="Book Antiqua" w:hAnsi="Book Antiqua"/>
        </w:rPr>
        <w:t>.</w:t>
      </w:r>
      <w:r w:rsidR="0022530C" w:rsidRPr="000B60AA">
        <w:rPr>
          <w:rFonts w:ascii="Book Antiqua" w:hAnsi="Book Antiqua"/>
        </w:rPr>
        <w:t xml:space="preserve"> </w:t>
      </w:r>
      <w:hyperlink w:anchor="_ENREF_253" w:tooltip="Masci, 2010 #1089" w:history="1"/>
      <w:r w:rsidR="009927E9" w:rsidRPr="000B60AA">
        <w:rPr>
          <w:rFonts w:ascii="Book Antiqua" w:hAnsi="Book Antiqua"/>
        </w:rPr>
        <w:t xml:space="preserve"> </w:t>
      </w:r>
      <w:r w:rsidR="00E4369C" w:rsidRPr="000B60AA">
        <w:rPr>
          <w:rFonts w:ascii="Book Antiqua" w:hAnsi="Book Antiqua"/>
        </w:rPr>
        <w:t xml:space="preserve">There is </w:t>
      </w:r>
      <w:r w:rsidR="00E26462" w:rsidRPr="000B60AA">
        <w:rPr>
          <w:rFonts w:ascii="Book Antiqua" w:hAnsi="Book Antiqua"/>
        </w:rPr>
        <w:t>good</w:t>
      </w:r>
      <w:r w:rsidR="00E4369C" w:rsidRPr="000B60AA">
        <w:rPr>
          <w:rFonts w:ascii="Book Antiqua" w:hAnsi="Book Antiqua"/>
        </w:rPr>
        <w:t xml:space="preserve"> interobserver and intraobserver agreement for the identification of RV oedema (</w:t>
      </w:r>
      <w:r w:rsidR="00E4369C" w:rsidRPr="000B60AA">
        <w:rPr>
          <w:rFonts w:ascii="Book Antiqua" w:hAnsi="Book Antiqua" w:cs="Times New Roman"/>
        </w:rPr>
        <w:t>κ</w:t>
      </w:r>
      <w:r w:rsidR="00172BCC">
        <w:rPr>
          <w:rFonts w:ascii="Book Antiqua" w:eastAsia="宋体" w:hAnsi="Book Antiqua" w:cs="Times New Roman" w:hint="eastAsia"/>
          <w:lang w:eastAsia="zh-CN"/>
        </w:rPr>
        <w:t xml:space="preserve"> </w:t>
      </w:r>
      <w:r w:rsidR="00E4369C" w:rsidRPr="000B60AA">
        <w:rPr>
          <w:rFonts w:ascii="Book Antiqua" w:hAnsi="Book Antiqua"/>
        </w:rPr>
        <w:t>=</w:t>
      </w:r>
      <w:r w:rsidR="00172BCC">
        <w:rPr>
          <w:rFonts w:ascii="Book Antiqua" w:eastAsia="宋体" w:hAnsi="Book Antiqua" w:hint="eastAsia"/>
          <w:lang w:eastAsia="zh-CN"/>
        </w:rPr>
        <w:t xml:space="preserve"> </w:t>
      </w:r>
      <w:r w:rsidR="00E4369C" w:rsidRPr="000B60AA">
        <w:rPr>
          <w:rFonts w:ascii="Book Antiqua" w:hAnsi="Book Antiqua"/>
        </w:rPr>
        <w:t xml:space="preserve">0.62, </w:t>
      </w:r>
      <w:r w:rsidR="00E4369C" w:rsidRPr="000B60AA">
        <w:rPr>
          <w:rFonts w:ascii="Book Antiqua" w:hAnsi="Book Antiqua" w:cs="Times New Roman"/>
        </w:rPr>
        <w:t>κ</w:t>
      </w:r>
      <w:r w:rsidR="00172BCC">
        <w:rPr>
          <w:rFonts w:ascii="Book Antiqua" w:eastAsia="宋体" w:hAnsi="Book Antiqua" w:cs="Times New Roman" w:hint="eastAsia"/>
          <w:lang w:eastAsia="zh-CN"/>
        </w:rPr>
        <w:t xml:space="preserve"> </w:t>
      </w:r>
      <w:r w:rsidR="009927E9" w:rsidRPr="000B60AA">
        <w:rPr>
          <w:rFonts w:ascii="Book Antiqua" w:hAnsi="Book Antiqua" w:cs="Lucida Grande"/>
        </w:rPr>
        <w:t>=</w:t>
      </w:r>
      <w:r w:rsidR="00172BCC">
        <w:rPr>
          <w:rFonts w:ascii="Book Antiqua" w:eastAsia="宋体" w:hAnsi="Book Antiqua" w:cs="Lucida Grande" w:hint="eastAsia"/>
          <w:lang w:eastAsia="zh-CN"/>
        </w:rPr>
        <w:t xml:space="preserve"> </w:t>
      </w:r>
      <w:r w:rsidR="00E4369C" w:rsidRPr="000B60AA">
        <w:rPr>
          <w:rFonts w:ascii="Book Antiqua" w:hAnsi="Book Antiqua" w:cs="Lucida Grande"/>
        </w:rPr>
        <w:t>0.62, respectively) and</w:t>
      </w:r>
      <w:r w:rsidR="00E4369C" w:rsidRPr="000B60AA">
        <w:rPr>
          <w:rFonts w:ascii="Book Antiqua" w:hAnsi="Book Antiqua"/>
        </w:rPr>
        <w:t xml:space="preserve"> very good agreement for RVI (</w:t>
      </w:r>
      <w:r w:rsidR="00E4369C" w:rsidRPr="000B60AA">
        <w:rPr>
          <w:rFonts w:ascii="Book Antiqua" w:hAnsi="Book Antiqua" w:cs="Times New Roman"/>
        </w:rPr>
        <w:t>κ</w:t>
      </w:r>
      <w:r w:rsidR="00172BCC">
        <w:rPr>
          <w:rFonts w:ascii="Book Antiqua" w:eastAsia="宋体" w:hAnsi="Book Antiqua" w:cs="Times New Roman" w:hint="eastAsia"/>
          <w:lang w:eastAsia="zh-CN"/>
        </w:rPr>
        <w:t xml:space="preserve"> </w:t>
      </w:r>
      <w:r w:rsidR="00E4369C" w:rsidRPr="000B60AA">
        <w:rPr>
          <w:rFonts w:ascii="Book Antiqua" w:hAnsi="Book Antiqua"/>
        </w:rPr>
        <w:t>=</w:t>
      </w:r>
      <w:r w:rsidR="00172BCC">
        <w:rPr>
          <w:rFonts w:ascii="Book Antiqua" w:eastAsia="宋体" w:hAnsi="Book Antiqua" w:hint="eastAsia"/>
          <w:lang w:eastAsia="zh-CN"/>
        </w:rPr>
        <w:t xml:space="preserve"> </w:t>
      </w:r>
      <w:r w:rsidR="00E4369C" w:rsidRPr="000B60AA">
        <w:rPr>
          <w:rFonts w:ascii="Book Antiqua" w:hAnsi="Book Antiqua"/>
        </w:rPr>
        <w:t xml:space="preserve">0.70, </w:t>
      </w:r>
      <w:r w:rsidR="00E4369C" w:rsidRPr="000B60AA">
        <w:rPr>
          <w:rFonts w:ascii="Book Antiqua" w:hAnsi="Book Antiqua" w:cs="Times New Roman"/>
        </w:rPr>
        <w:t>κ</w:t>
      </w:r>
      <w:r w:rsidR="00172BCC">
        <w:rPr>
          <w:rFonts w:ascii="Book Antiqua" w:eastAsia="宋体" w:hAnsi="Book Antiqua" w:cs="Times New Roman" w:hint="eastAsia"/>
          <w:lang w:eastAsia="zh-CN"/>
        </w:rPr>
        <w:t xml:space="preserve"> </w:t>
      </w:r>
      <w:r w:rsidR="009927E9" w:rsidRPr="000B60AA">
        <w:rPr>
          <w:rFonts w:ascii="Book Antiqua" w:hAnsi="Book Antiqua" w:cs="Lucida Grande"/>
        </w:rPr>
        <w:t>=</w:t>
      </w:r>
      <w:r w:rsidR="00172BCC">
        <w:rPr>
          <w:rFonts w:ascii="Book Antiqua" w:eastAsia="宋体" w:hAnsi="Book Antiqua" w:cs="Lucida Grande" w:hint="eastAsia"/>
          <w:lang w:eastAsia="zh-CN"/>
        </w:rPr>
        <w:t xml:space="preserve"> </w:t>
      </w:r>
      <w:r w:rsidR="00E4369C" w:rsidRPr="000B60AA">
        <w:rPr>
          <w:rFonts w:ascii="Book Antiqua" w:hAnsi="Book Antiqua" w:cs="Lucida Grande"/>
        </w:rPr>
        <w:t>0.70, respectively)</w:t>
      </w:r>
      <w:r w:rsidR="00172BCC">
        <w:rPr>
          <w:rFonts w:ascii="Book Antiqua" w:eastAsia="宋体" w:hAnsi="Book Antiqua" w:cs="Lucida Grande" w:hint="eastAsia"/>
          <w:vertAlign w:val="superscript"/>
          <w:lang w:eastAsia="zh-CN"/>
        </w:rPr>
        <w:t>[</w:t>
      </w:r>
      <w:hyperlink w:anchor="_ENREF_181" w:tooltip="Masci, 2010 #1089" w:history="1">
        <w:r w:rsidR="00E43AE9" w:rsidRPr="000B60AA">
          <w:rPr>
            <w:rFonts w:ascii="Book Antiqua" w:hAnsi="Book Antiqua" w:cs="Lucida Grande"/>
          </w:rPr>
          <w:fldChar w:fldCharType="begin">
            <w:fldData xml:space="preserve">PEVuZE5vdGU+PENpdGU+PEF1dGhvcj5NYXNjaTwvQXV0aG9yPjxZZWFyPjIwMTA8L1llYXI+PFJl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</w:fldData>
          </w:fldChar>
        </w:r>
        <w:r w:rsidR="00E43AE9" w:rsidRPr="000B60AA">
          <w:rPr>
            <w:rFonts w:ascii="Book Antiqua" w:hAnsi="Book Antiqua" w:cs="Lucida Grande"/>
          </w:rPr>
          <w:instrText xml:space="preserve"> ADDIN EN.CITE </w:instrText>
        </w:r>
        <w:r w:rsidR="00E43AE9" w:rsidRPr="000B60AA">
          <w:rPr>
            <w:rFonts w:ascii="Book Antiqua" w:hAnsi="Book Antiqua" w:cs="Lucida Grande"/>
          </w:rPr>
          <w:fldChar w:fldCharType="begin">
            <w:fldData xml:space="preserve">PEVuZE5vdGU+PENpdGU+PEF1dGhvcj5NYXNjaTwvQXV0aG9yPjxZZWFyPjIwMTA8L1llYXI+PFJl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</w:fldData>
          </w:fldChar>
        </w:r>
        <w:r w:rsidR="00E43AE9" w:rsidRPr="000B60AA">
          <w:rPr>
            <w:rFonts w:ascii="Book Antiqua" w:hAnsi="Book Antiqua" w:cs="Lucida Grande"/>
          </w:rPr>
          <w:instrText xml:space="preserve"> ADDIN EN.CITE.DATA </w:instrText>
        </w:r>
        <w:r w:rsidR="00E43AE9" w:rsidRPr="000B60AA">
          <w:rPr>
            <w:rFonts w:ascii="Book Antiqua" w:hAnsi="Book Antiqua" w:cs="Lucida Grande"/>
          </w:rPr>
        </w:r>
        <w:r w:rsidR="00E43AE9" w:rsidRPr="000B60AA">
          <w:rPr>
            <w:rFonts w:ascii="Book Antiqua" w:hAnsi="Book Antiqua" w:cs="Lucida Grande"/>
          </w:rPr>
          <w:fldChar w:fldCharType="end"/>
        </w:r>
        <w:r w:rsidR="00E43AE9" w:rsidRPr="000B60AA">
          <w:rPr>
            <w:rFonts w:ascii="Book Antiqua" w:hAnsi="Book Antiqua" w:cs="Lucida Grande"/>
          </w:rPr>
        </w:r>
        <w:r w:rsidR="00E43AE9" w:rsidRPr="000B60AA">
          <w:rPr>
            <w:rFonts w:ascii="Book Antiqua" w:hAnsi="Book Antiqua" w:cs="Lucida Grande"/>
          </w:rPr>
          <w:fldChar w:fldCharType="separate"/>
        </w:r>
        <w:r w:rsidR="00E43AE9" w:rsidRPr="000B60AA">
          <w:rPr>
            <w:rFonts w:ascii="Book Antiqua" w:hAnsi="Book Antiqua" w:cs="Lucida Grande"/>
            <w:noProof/>
            <w:vertAlign w:val="superscript"/>
          </w:rPr>
          <w:t>181</w:t>
        </w:r>
        <w:r w:rsidR="00E43AE9" w:rsidRPr="000B60AA">
          <w:rPr>
            <w:rFonts w:ascii="Book Antiqua" w:hAnsi="Book Antiqua" w:cs="Lucida Grande"/>
          </w:rPr>
          <w:fldChar w:fldCharType="end"/>
        </w:r>
      </w:hyperlink>
      <w:r w:rsidR="00172BCC">
        <w:rPr>
          <w:rFonts w:ascii="Book Antiqua" w:eastAsia="宋体" w:hAnsi="Book Antiqua" w:cs="Lucida Grande" w:hint="eastAsia"/>
          <w:vertAlign w:val="superscript"/>
          <w:lang w:eastAsia="zh-CN"/>
        </w:rPr>
        <w:t>]</w:t>
      </w:r>
      <w:r w:rsidR="00E4369C" w:rsidRPr="000B60AA">
        <w:rPr>
          <w:rFonts w:ascii="Book Antiqua" w:hAnsi="Book Antiqua" w:cs="Lucida Grande"/>
        </w:rPr>
        <w:t>.</w:t>
      </w:r>
      <w:r w:rsidR="000B60AA">
        <w:rPr>
          <w:rFonts w:ascii="Book Antiqua" w:hAnsi="Book Antiqua" w:cs="Lucida Grande"/>
        </w:rPr>
        <w:t xml:space="preserve"> </w:t>
      </w:r>
      <w:r w:rsidR="00C7494C" w:rsidRPr="000B60AA">
        <w:rPr>
          <w:rFonts w:ascii="Book Antiqua" w:hAnsi="Book Antiqua"/>
        </w:rPr>
        <w:t>T</w:t>
      </w:r>
      <w:r w:rsidR="000648FD" w:rsidRPr="000B60AA">
        <w:rPr>
          <w:rFonts w:ascii="Book Antiqua" w:hAnsi="Book Antiqua"/>
        </w:rPr>
        <w:t>he high MSI</w:t>
      </w:r>
      <w:r w:rsidR="00C7494C" w:rsidRPr="000B60AA">
        <w:rPr>
          <w:rFonts w:ascii="Book Antiqua" w:hAnsi="Book Antiqua"/>
        </w:rPr>
        <w:t xml:space="preserve"> in RVI</w:t>
      </w:r>
      <w:r w:rsidR="00E3174F" w:rsidRPr="000B60AA">
        <w:rPr>
          <w:rFonts w:ascii="Book Antiqua" w:hAnsi="Book Antiqua"/>
        </w:rPr>
        <w:t xml:space="preserve"> often </w:t>
      </w:r>
      <w:r w:rsidR="00E26462" w:rsidRPr="000B60AA">
        <w:rPr>
          <w:rFonts w:ascii="Book Antiqua" w:hAnsi="Book Antiqua"/>
        </w:rPr>
        <w:t>&gt;</w:t>
      </w:r>
      <w:r w:rsidR="00172BCC">
        <w:rPr>
          <w:rFonts w:ascii="Book Antiqua" w:eastAsia="宋体" w:hAnsi="Book Antiqua" w:hint="eastAsia"/>
          <w:lang w:eastAsia="zh-CN"/>
        </w:rPr>
        <w:t xml:space="preserve"> </w:t>
      </w:r>
      <w:r w:rsidR="00172BCC">
        <w:rPr>
          <w:rFonts w:ascii="Book Antiqua" w:hAnsi="Book Antiqua"/>
        </w:rPr>
        <w:t>90</w:t>
      </w:r>
      <w:proofErr w:type="gramStart"/>
      <w:r w:rsidR="00172BCC">
        <w:rPr>
          <w:rFonts w:ascii="Book Antiqua" w:hAnsi="Book Antiqua"/>
        </w:rPr>
        <w:t>%</w:t>
      </w:r>
      <w:r w:rsidR="00172BCC">
        <w:rPr>
          <w:rFonts w:ascii="Book Antiqua" w:eastAsia="宋体" w:hAnsi="Book Antiqua" w:hint="eastAsia"/>
          <w:vertAlign w:val="superscript"/>
          <w:lang w:eastAsia="zh-CN"/>
        </w:rPr>
        <w:t>[</w:t>
      </w:r>
      <w:proofErr w:type="gramEnd"/>
      <w:r w:rsidR="000E39B3" w:rsidRPr="000B60AA">
        <w:rPr>
          <w:rFonts w:ascii="Book Antiqua" w:hAnsi="Book Antiqua"/>
        </w:rPr>
        <w:fldChar w:fldCharType="begin">
          <w:fldData xml:space="preserve">PEVuZE5vdGU+PENpdGU+PEF1dGhvcj5Hcm90aG9mZjwvQXV0aG9yPjxZZWFyPjIwMTI8L1llYXI+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</w:fldData>
        </w:fldChar>
      </w:r>
      <w:r w:rsidR="00E84520" w:rsidRPr="000B60AA">
        <w:rPr>
          <w:rFonts w:ascii="Book Antiqua" w:hAnsi="Book Antiqua"/>
        </w:rPr>
        <w:instrText xml:space="preserve"> ADDIN EN.CITE </w:instrText>
      </w:r>
      <w:r w:rsidR="00E84520" w:rsidRPr="000B60AA">
        <w:rPr>
          <w:rFonts w:ascii="Book Antiqua" w:hAnsi="Book Antiqua"/>
        </w:rPr>
        <w:fldChar w:fldCharType="begin">
          <w:fldData xml:space="preserve">PEVuZE5vdGU+PENpdGU+PEF1dGhvcj5Hcm90aG9mZjwvQXV0aG9yPjxZZWFyPjIwMTI8L1llYXI+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</w:fldData>
        </w:fldChar>
      </w:r>
      <w:r w:rsidR="00E84520" w:rsidRPr="000B60AA">
        <w:rPr>
          <w:rFonts w:ascii="Book Antiqua" w:hAnsi="Book Antiqua"/>
        </w:rPr>
        <w:instrText xml:space="preserve"> ADDIN EN.CITE.DATA </w:instrText>
      </w:r>
      <w:r w:rsidR="00E84520" w:rsidRPr="000B60AA">
        <w:rPr>
          <w:rFonts w:ascii="Book Antiqua" w:hAnsi="Book Antiqua"/>
        </w:rPr>
      </w:r>
      <w:r w:rsidR="00E84520" w:rsidRPr="000B60AA">
        <w:rPr>
          <w:rFonts w:ascii="Book Antiqua" w:hAnsi="Book Antiqua"/>
        </w:rPr>
        <w:fldChar w:fldCharType="end"/>
      </w:r>
      <w:r w:rsidR="000E39B3" w:rsidRPr="000B60AA">
        <w:rPr>
          <w:rFonts w:ascii="Book Antiqua" w:hAnsi="Book Antiqua"/>
        </w:rPr>
      </w:r>
      <w:r w:rsidR="000E39B3" w:rsidRPr="000B60AA">
        <w:rPr>
          <w:rFonts w:ascii="Book Antiqua" w:hAnsi="Book Antiqua"/>
        </w:rPr>
        <w:fldChar w:fldCharType="separate"/>
      </w:r>
      <w:hyperlink w:anchor="_ENREF_187" w:tooltip="Grothoff, 2012 #1085" w:history="1">
        <w:r w:rsidR="00E43AE9" w:rsidRPr="000B60AA">
          <w:rPr>
            <w:rFonts w:ascii="Book Antiqua" w:hAnsi="Book Antiqua"/>
            <w:noProof/>
            <w:vertAlign w:val="superscript"/>
          </w:rPr>
          <w:t>187</w:t>
        </w:r>
      </w:hyperlink>
      <w:r w:rsidR="00172BCC">
        <w:rPr>
          <w:rFonts w:ascii="Book Antiqua" w:hAnsi="Book Antiqua"/>
          <w:noProof/>
          <w:vertAlign w:val="superscript"/>
        </w:rPr>
        <w:t>,</w:t>
      </w:r>
      <w:hyperlink w:anchor="_ENREF_188" w:tooltip="Bodi, 2010 #1084" w:history="1">
        <w:r w:rsidR="00E43AE9" w:rsidRPr="000B60AA">
          <w:rPr>
            <w:rFonts w:ascii="Book Antiqua" w:hAnsi="Book Antiqua"/>
            <w:noProof/>
            <w:vertAlign w:val="superscript"/>
          </w:rPr>
          <w:t>188</w:t>
        </w:r>
      </w:hyperlink>
      <w:r w:rsidR="000E39B3" w:rsidRPr="000B60AA">
        <w:rPr>
          <w:rFonts w:ascii="Book Antiqua" w:hAnsi="Book Antiqua"/>
        </w:rPr>
        <w:fldChar w:fldCharType="end"/>
      </w:r>
      <w:r w:rsidR="00172BCC">
        <w:rPr>
          <w:rFonts w:ascii="Book Antiqua" w:eastAsia="宋体" w:hAnsi="Book Antiqua" w:hint="eastAsia"/>
          <w:vertAlign w:val="superscript"/>
          <w:lang w:eastAsia="zh-CN"/>
        </w:rPr>
        <w:t>]</w:t>
      </w:r>
      <w:r w:rsidR="00E3174F" w:rsidRPr="000B60AA">
        <w:rPr>
          <w:rFonts w:ascii="Book Antiqua" w:hAnsi="Book Antiqua"/>
        </w:rPr>
        <w:t xml:space="preserve"> </w:t>
      </w:r>
      <w:r w:rsidR="000648FD" w:rsidRPr="000B60AA">
        <w:rPr>
          <w:rFonts w:ascii="Book Antiqua" w:hAnsi="Book Antiqua"/>
        </w:rPr>
        <w:t xml:space="preserve">is </w:t>
      </w:r>
      <w:r w:rsidR="009068D9" w:rsidRPr="000B60AA">
        <w:rPr>
          <w:rFonts w:ascii="Book Antiqua" w:hAnsi="Book Antiqua"/>
        </w:rPr>
        <w:t xml:space="preserve">thought to be </w:t>
      </w:r>
      <w:r w:rsidR="000648FD" w:rsidRPr="000B60AA">
        <w:rPr>
          <w:rFonts w:ascii="Book Antiqua" w:hAnsi="Book Antiqua"/>
        </w:rPr>
        <w:t>due</w:t>
      </w:r>
      <w:r w:rsidR="009068D9" w:rsidRPr="000B60AA">
        <w:rPr>
          <w:rFonts w:ascii="Book Antiqua" w:hAnsi="Book Antiqua"/>
        </w:rPr>
        <w:t xml:space="preserve"> the relatively low </w:t>
      </w:r>
      <w:r w:rsidR="00C7494C" w:rsidRPr="000B60AA">
        <w:rPr>
          <w:rFonts w:ascii="Book Antiqua" w:hAnsi="Book Antiqua"/>
        </w:rPr>
        <w:t xml:space="preserve">RV </w:t>
      </w:r>
      <w:r w:rsidR="009068D9" w:rsidRPr="000B60AA">
        <w:rPr>
          <w:rFonts w:ascii="Book Antiqua" w:hAnsi="Book Antiqua"/>
        </w:rPr>
        <w:t xml:space="preserve">nutrient needs, direct endocardial </w:t>
      </w:r>
      <w:r w:rsidR="00AC7492" w:rsidRPr="000B60AA">
        <w:rPr>
          <w:rFonts w:ascii="Book Antiqua" w:hAnsi="Book Antiqua"/>
        </w:rPr>
        <w:t xml:space="preserve">oxygen </w:t>
      </w:r>
      <w:r w:rsidR="009068D9" w:rsidRPr="000B60AA">
        <w:rPr>
          <w:rFonts w:ascii="Book Antiqua" w:hAnsi="Book Antiqua"/>
        </w:rPr>
        <w:t>diffusion and good collatera</w:t>
      </w:r>
      <w:r w:rsidR="00E26462" w:rsidRPr="000B60AA">
        <w:rPr>
          <w:rFonts w:ascii="Book Antiqua" w:hAnsi="Book Antiqua"/>
        </w:rPr>
        <w:t>l blood</w:t>
      </w:r>
      <w:r w:rsidR="009068D9" w:rsidRPr="000B60AA">
        <w:rPr>
          <w:rFonts w:ascii="Book Antiqua" w:hAnsi="Book Antiqua"/>
        </w:rPr>
        <w:t xml:space="preserve"> </w:t>
      </w:r>
      <w:r w:rsidR="00C7494C" w:rsidRPr="000B60AA">
        <w:rPr>
          <w:rFonts w:ascii="Book Antiqua" w:hAnsi="Book Antiqua"/>
        </w:rPr>
        <w:t>supply</w:t>
      </w:r>
      <w:r w:rsidR="00172BCC">
        <w:rPr>
          <w:rFonts w:ascii="Book Antiqua" w:eastAsia="宋体" w:hAnsi="Book Antiqua" w:hint="eastAsia"/>
          <w:vertAlign w:val="superscript"/>
          <w:lang w:eastAsia="zh-CN"/>
        </w:rPr>
        <w:t>[</w:t>
      </w:r>
      <w:r w:rsidR="000E39B3" w:rsidRPr="000B60AA">
        <w:rPr>
          <w:rFonts w:ascii="Book Antiqua" w:hAnsi="Book Antiqua"/>
        </w:rPr>
        <w:fldChar w:fldCharType="begin">
          <w:fldData xml:space="preserve">PEVuZE5vdGU+PENpdGU+PEF1dGhvcj5MYXJvc2U8L0F1dGhvcj48WWVhcj4yMDA3PC9ZZWFyPjxS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==
</w:fldData>
        </w:fldChar>
      </w:r>
      <w:r w:rsidR="00E84520" w:rsidRPr="000B60AA">
        <w:rPr>
          <w:rFonts w:ascii="Book Antiqua" w:hAnsi="Book Antiqua"/>
        </w:rPr>
        <w:instrText xml:space="preserve"> ADDIN EN.CITE </w:instrText>
      </w:r>
      <w:r w:rsidR="00E84520" w:rsidRPr="000B60AA">
        <w:rPr>
          <w:rFonts w:ascii="Book Antiqua" w:hAnsi="Book Antiqua"/>
        </w:rPr>
        <w:fldChar w:fldCharType="begin">
          <w:fldData xml:space="preserve">PEVuZE5vdGU+PENpdGU+PEF1dGhvcj5MYXJvc2U8L0F1dGhvcj48WWVhcj4yMDA3PC9ZZWFyPjxS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==
</w:fldData>
        </w:fldChar>
      </w:r>
      <w:r w:rsidR="00E84520" w:rsidRPr="000B60AA">
        <w:rPr>
          <w:rFonts w:ascii="Book Antiqua" w:hAnsi="Book Antiqua"/>
        </w:rPr>
        <w:instrText xml:space="preserve"> ADDIN EN.CITE.DATA </w:instrText>
      </w:r>
      <w:r w:rsidR="00E84520" w:rsidRPr="000B60AA">
        <w:rPr>
          <w:rFonts w:ascii="Book Antiqua" w:hAnsi="Book Antiqua"/>
        </w:rPr>
      </w:r>
      <w:r w:rsidR="00E84520" w:rsidRPr="000B60AA">
        <w:rPr>
          <w:rFonts w:ascii="Book Antiqua" w:hAnsi="Book Antiqua"/>
        </w:rPr>
        <w:fldChar w:fldCharType="end"/>
      </w:r>
      <w:r w:rsidR="000E39B3" w:rsidRPr="000B60AA">
        <w:rPr>
          <w:rFonts w:ascii="Book Antiqua" w:hAnsi="Book Antiqua"/>
        </w:rPr>
      </w:r>
      <w:r w:rsidR="000E39B3" w:rsidRPr="000B60AA">
        <w:rPr>
          <w:rFonts w:ascii="Book Antiqua" w:hAnsi="Book Antiqua"/>
        </w:rPr>
        <w:fldChar w:fldCharType="separate"/>
      </w:r>
      <w:hyperlink w:anchor="_ENREF_188" w:tooltip="Bodi, 2010 #1084" w:history="1">
        <w:r w:rsidR="00E43AE9" w:rsidRPr="000B60AA">
          <w:rPr>
            <w:rFonts w:ascii="Book Antiqua" w:hAnsi="Book Antiqua"/>
            <w:noProof/>
            <w:vertAlign w:val="superscript"/>
          </w:rPr>
          <w:t>188</w:t>
        </w:r>
      </w:hyperlink>
      <w:r w:rsidR="00172BCC">
        <w:rPr>
          <w:rFonts w:ascii="Book Antiqua" w:hAnsi="Book Antiqua"/>
          <w:noProof/>
          <w:vertAlign w:val="superscript"/>
        </w:rPr>
        <w:t>,</w:t>
      </w:r>
      <w:hyperlink w:anchor="_ENREF_189" w:tooltip="Larose, 2007 #1088" w:history="1">
        <w:r w:rsidR="00E43AE9" w:rsidRPr="000B60AA">
          <w:rPr>
            <w:rFonts w:ascii="Book Antiqua" w:hAnsi="Book Antiqua"/>
            <w:noProof/>
            <w:vertAlign w:val="superscript"/>
          </w:rPr>
          <w:t>189</w:t>
        </w:r>
      </w:hyperlink>
      <w:r w:rsidR="000E39B3" w:rsidRPr="000B60AA">
        <w:rPr>
          <w:rFonts w:ascii="Book Antiqua" w:hAnsi="Book Antiqua"/>
        </w:rPr>
        <w:fldChar w:fldCharType="end"/>
      </w:r>
      <w:r w:rsidR="00172BCC">
        <w:rPr>
          <w:rFonts w:ascii="Book Antiqua" w:eastAsia="宋体" w:hAnsi="Book Antiqua" w:hint="eastAsia"/>
          <w:vertAlign w:val="superscript"/>
          <w:lang w:eastAsia="zh-CN"/>
        </w:rPr>
        <w:t>]</w:t>
      </w:r>
      <w:r w:rsidR="00C33028" w:rsidRPr="000B60AA">
        <w:rPr>
          <w:rFonts w:ascii="Book Antiqua" w:hAnsi="Book Antiqua"/>
        </w:rPr>
        <w:t>.</w:t>
      </w:r>
      <w:r w:rsidR="000B60AA">
        <w:rPr>
          <w:rFonts w:ascii="Book Antiqua" w:hAnsi="Book Antiqua"/>
        </w:rPr>
        <w:t xml:space="preserve"> </w:t>
      </w:r>
    </w:p>
    <w:p w14:paraId="6903ECE3" w14:textId="77777777" w:rsidR="00EE3CFA" w:rsidRPr="000B60AA" w:rsidRDefault="00EE3CFA" w:rsidP="000B60AA">
      <w:pPr>
        <w:tabs>
          <w:tab w:val="left" w:pos="851"/>
        </w:tabs>
        <w:spacing w:line="360" w:lineRule="auto"/>
        <w:jc w:val="both"/>
        <w:rPr>
          <w:rFonts w:ascii="Book Antiqua" w:hAnsi="Book Antiqua"/>
        </w:rPr>
      </w:pPr>
    </w:p>
    <w:p w14:paraId="66D9FBB5" w14:textId="1B309DA1" w:rsidR="004F30B2" w:rsidRPr="00172BCC" w:rsidRDefault="004F30B2" w:rsidP="000B60AA">
      <w:pPr>
        <w:pStyle w:val="4"/>
        <w:jc w:val="both"/>
        <w:rPr>
          <w:rFonts w:ascii="Book Antiqua" w:hAnsi="Book Antiqua"/>
          <w:i/>
          <w:szCs w:val="24"/>
        </w:rPr>
      </w:pPr>
      <w:bookmarkStart w:id="242" w:name="_Toc262158461"/>
      <w:bookmarkStart w:id="243" w:name="_Toc262161482"/>
      <w:bookmarkStart w:id="244" w:name="_Toc262161541"/>
      <w:bookmarkStart w:id="245" w:name="_Toc262161600"/>
      <w:bookmarkStart w:id="246" w:name="_Toc262161696"/>
      <w:bookmarkStart w:id="247" w:name="_Toc312061077"/>
      <w:bookmarkStart w:id="248" w:name="_Toc312253113"/>
      <w:bookmarkStart w:id="249" w:name="_Toc312254095"/>
      <w:r w:rsidRPr="00172BCC">
        <w:rPr>
          <w:rFonts w:ascii="Book Antiqua" w:hAnsi="Book Antiqua"/>
          <w:i/>
          <w:szCs w:val="24"/>
        </w:rPr>
        <w:t xml:space="preserve">Prognostic importance of CMR-derived right ventricular infarction in </w:t>
      </w:r>
      <w:r w:rsidR="00172BCC">
        <w:rPr>
          <w:rFonts w:ascii="Book Antiqua" w:eastAsia="宋体" w:hAnsi="Book Antiqua" w:hint="eastAsia"/>
          <w:i/>
          <w:szCs w:val="24"/>
          <w:lang w:eastAsia="zh-CN"/>
        </w:rPr>
        <w:t>A</w:t>
      </w:r>
      <w:r w:rsidR="00617588" w:rsidRPr="00172BCC">
        <w:rPr>
          <w:rFonts w:ascii="Book Antiqua" w:hAnsi="Book Antiqua"/>
          <w:i/>
          <w:szCs w:val="24"/>
        </w:rPr>
        <w:t>MI</w:t>
      </w:r>
      <w:bookmarkEnd w:id="242"/>
      <w:bookmarkEnd w:id="243"/>
      <w:bookmarkEnd w:id="244"/>
      <w:bookmarkEnd w:id="245"/>
      <w:bookmarkEnd w:id="246"/>
      <w:bookmarkEnd w:id="247"/>
      <w:bookmarkEnd w:id="248"/>
      <w:bookmarkEnd w:id="249"/>
    </w:p>
    <w:p w14:paraId="5EF66F38" w14:textId="405F94AA" w:rsidR="00055AA5" w:rsidRPr="000B60AA" w:rsidRDefault="008647E4" w:rsidP="000B60AA">
      <w:pPr>
        <w:spacing w:line="360" w:lineRule="auto"/>
        <w:jc w:val="both"/>
        <w:rPr>
          <w:rFonts w:ascii="Book Antiqua" w:hAnsi="Book Antiqua"/>
        </w:rPr>
      </w:pPr>
      <w:r w:rsidRPr="000B60AA">
        <w:rPr>
          <w:rFonts w:ascii="Book Antiqua" w:hAnsi="Book Antiqua"/>
        </w:rPr>
        <w:t>RVI</w:t>
      </w:r>
      <w:r w:rsidR="00C75E2D" w:rsidRPr="000B60AA">
        <w:rPr>
          <w:rFonts w:ascii="Book Antiqua" w:hAnsi="Book Antiqua"/>
        </w:rPr>
        <w:t xml:space="preserve"> </w:t>
      </w:r>
      <w:r w:rsidR="00E71568" w:rsidRPr="000B60AA">
        <w:rPr>
          <w:rFonts w:ascii="Book Antiqua" w:hAnsi="Book Antiqua"/>
        </w:rPr>
        <w:t>confers adverse short-term prognosis</w:t>
      </w:r>
      <w:r w:rsidR="00AC47FB" w:rsidRPr="000B60AA">
        <w:rPr>
          <w:rFonts w:ascii="Book Antiqua" w:hAnsi="Book Antiqua"/>
        </w:rPr>
        <w:t>, with a large meta-analysis (</w:t>
      </w:r>
      <w:r w:rsidR="00AC47FB" w:rsidRPr="00080509">
        <w:rPr>
          <w:rFonts w:ascii="Book Antiqua" w:hAnsi="Book Antiqua"/>
          <w:i/>
        </w:rPr>
        <w:t>n</w:t>
      </w:r>
      <w:r w:rsidR="00080509">
        <w:rPr>
          <w:rFonts w:ascii="Book Antiqua" w:eastAsia="宋体" w:hAnsi="Book Antiqua" w:hint="eastAsia"/>
          <w:lang w:eastAsia="zh-CN"/>
        </w:rPr>
        <w:t xml:space="preserve"> </w:t>
      </w:r>
      <w:r w:rsidR="00AC47FB" w:rsidRPr="000B60AA">
        <w:rPr>
          <w:rFonts w:ascii="Book Antiqua" w:hAnsi="Book Antiqua"/>
        </w:rPr>
        <w:t>=</w:t>
      </w:r>
      <w:r w:rsidR="00080509">
        <w:rPr>
          <w:rFonts w:ascii="Book Antiqua" w:eastAsia="宋体" w:hAnsi="Book Antiqua" w:hint="eastAsia"/>
          <w:lang w:eastAsia="zh-CN"/>
        </w:rPr>
        <w:t xml:space="preserve"> </w:t>
      </w:r>
      <w:r w:rsidR="00AC47FB" w:rsidRPr="000B60AA">
        <w:rPr>
          <w:rFonts w:ascii="Book Antiqua" w:hAnsi="Book Antiqua"/>
        </w:rPr>
        <w:t xml:space="preserve">7136) demonstrating that </w:t>
      </w:r>
      <w:r w:rsidRPr="000B60AA">
        <w:rPr>
          <w:rFonts w:ascii="Book Antiqua" w:hAnsi="Book Antiqua"/>
        </w:rPr>
        <w:t>RVI</w:t>
      </w:r>
      <w:r w:rsidR="002101EC" w:rsidRPr="000B60AA">
        <w:rPr>
          <w:rFonts w:ascii="Book Antiqua" w:hAnsi="Book Antiqua"/>
        </w:rPr>
        <w:t xml:space="preserve"> on ECG, echocardiography or </w:t>
      </w:r>
      <w:r w:rsidR="006C45C7" w:rsidRPr="000B60AA">
        <w:rPr>
          <w:rFonts w:ascii="Book Antiqua" w:hAnsi="Book Antiqua"/>
        </w:rPr>
        <w:t xml:space="preserve">radionucleotide </w:t>
      </w:r>
      <w:r w:rsidR="009109DD" w:rsidRPr="000B60AA">
        <w:rPr>
          <w:rFonts w:ascii="Book Antiqua" w:hAnsi="Book Antiqua"/>
        </w:rPr>
        <w:t xml:space="preserve">imaging </w:t>
      </w:r>
      <w:r w:rsidR="00AC47FB" w:rsidRPr="000B60AA">
        <w:rPr>
          <w:rFonts w:ascii="Book Antiqua" w:hAnsi="Book Antiqua"/>
        </w:rPr>
        <w:t>predict</w:t>
      </w:r>
      <w:r w:rsidR="006C45C7" w:rsidRPr="000B60AA">
        <w:rPr>
          <w:rFonts w:ascii="Book Antiqua" w:hAnsi="Book Antiqua"/>
        </w:rPr>
        <w:t>ed</w:t>
      </w:r>
      <w:r w:rsidR="00080509">
        <w:rPr>
          <w:rFonts w:ascii="Book Antiqua" w:hAnsi="Book Antiqua"/>
        </w:rPr>
        <w:t xml:space="preserve"> 30-d</w:t>
      </w:r>
      <w:r w:rsidR="00AC47FB" w:rsidRPr="000B60AA">
        <w:rPr>
          <w:rFonts w:ascii="Book Antiqua" w:hAnsi="Book Antiqua"/>
        </w:rPr>
        <w:t xml:space="preserve"> mortality</w:t>
      </w:r>
      <w:r w:rsidR="00E71568" w:rsidRPr="000B60AA">
        <w:rPr>
          <w:rFonts w:ascii="Book Antiqua" w:hAnsi="Book Antiqua"/>
        </w:rPr>
        <w:t xml:space="preserve"> and in-hospital </w:t>
      </w:r>
      <w:proofErr w:type="gramStart"/>
      <w:r w:rsidR="00E71568" w:rsidRPr="000B60AA">
        <w:rPr>
          <w:rFonts w:ascii="Book Antiqua" w:hAnsi="Book Antiqua"/>
        </w:rPr>
        <w:t>MACE</w:t>
      </w:r>
      <w:r w:rsidR="00080509">
        <w:rPr>
          <w:rFonts w:ascii="Book Antiqua" w:eastAsia="宋体" w:hAnsi="Book Antiqua" w:hint="eastAsia"/>
          <w:vertAlign w:val="superscript"/>
          <w:lang w:eastAsia="zh-CN"/>
        </w:rPr>
        <w:t>[</w:t>
      </w:r>
      <w:proofErr w:type="gramEnd"/>
      <w:r w:rsidR="000B60AA" w:rsidRPr="000B60AA">
        <w:rPr>
          <w:rFonts w:ascii="Book Antiqua" w:hAnsi="Book Antiqua"/>
        </w:rPr>
        <w:fldChar w:fldCharType="begin"/>
      </w:r>
      <w:r w:rsidR="000B60AA" w:rsidRPr="000B60AA">
        <w:rPr>
          <w:rFonts w:ascii="Book Antiqua" w:hAnsi="Book Antiqua"/>
        </w:rPr>
        <w:instrText xml:space="preserve"> HYPERLINK \l "_ENREF_190" \o "Hamon, 2008 #1860" </w:instrText>
      </w:r>
      <w:r w:rsidR="000B60AA" w:rsidRPr="000B60AA">
        <w:rPr>
          <w:rFonts w:ascii="Book Antiqua" w:hAnsi="Book Antiqua"/>
        </w:rPr>
        <w:fldChar w:fldCharType="separate"/>
      </w:r>
      <w:r w:rsidR="00E43AE9" w:rsidRPr="000B60AA">
        <w:rPr>
          <w:rFonts w:ascii="Book Antiqua" w:hAnsi="Book Antiqua"/>
        </w:rPr>
        <w:fldChar w:fldCharType="begin">
          <w:fldData xml:space="preserve">PEVuZE5vdGU+PENpdGU+PEF1dGhvcj5IYW1vbjwvQXV0aG9yPjxZZWFyPjIwMDg8L1llYXI+PFJl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IwMjMtMzM8L3BhZ2VzPjx2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IYW1vbjwvQXV0aG9yPjxZZWFyPjIwMDg8L1llYXI+PFJl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IwMjMtMzM8L3BhZ2VzPjx2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90</w:t>
      </w:r>
      <w:r w:rsidR="00E43AE9" w:rsidRPr="000B60AA">
        <w:rPr>
          <w:rFonts w:ascii="Book Antiqua" w:hAnsi="Book Antiqua"/>
        </w:rPr>
        <w:fldChar w:fldCharType="end"/>
      </w:r>
      <w:r w:rsidR="000B60AA" w:rsidRPr="000B60AA">
        <w:rPr>
          <w:rFonts w:ascii="Book Antiqua" w:hAnsi="Book Antiqua"/>
        </w:rPr>
        <w:fldChar w:fldCharType="end"/>
      </w:r>
      <w:r w:rsidR="00080509">
        <w:rPr>
          <w:rFonts w:ascii="Book Antiqua" w:eastAsia="宋体" w:hAnsi="Book Antiqua" w:hint="eastAsia"/>
          <w:vertAlign w:val="superscript"/>
          <w:lang w:eastAsia="zh-CN"/>
        </w:rPr>
        <w:t>]</w:t>
      </w:r>
      <w:r w:rsidR="00AC47FB" w:rsidRPr="000B60AA">
        <w:rPr>
          <w:rFonts w:ascii="Book Antiqua" w:hAnsi="Book Antiqua"/>
        </w:rPr>
        <w:t>.</w:t>
      </w:r>
      <w:r w:rsidR="000B60AA">
        <w:rPr>
          <w:rFonts w:ascii="Book Antiqua" w:hAnsi="Book Antiqua"/>
        </w:rPr>
        <w:t xml:space="preserve"> </w:t>
      </w:r>
      <w:r w:rsidR="00CF3510" w:rsidRPr="000B60AA">
        <w:rPr>
          <w:rFonts w:ascii="Book Antiqua" w:hAnsi="Book Antiqua"/>
        </w:rPr>
        <w:t xml:space="preserve">Shah demonstrated the </w:t>
      </w:r>
      <w:r w:rsidR="00CF3510" w:rsidRPr="000B60AA">
        <w:rPr>
          <w:rFonts w:ascii="Book Antiqua" w:hAnsi="Book Antiqua"/>
        </w:rPr>
        <w:lastRenderedPageBreak/>
        <w:t xml:space="preserve">prognostic importance of </w:t>
      </w:r>
      <w:r w:rsidR="00C75E2D" w:rsidRPr="000B60AA">
        <w:rPr>
          <w:rFonts w:ascii="Book Antiqua" w:hAnsi="Book Antiqua"/>
        </w:rPr>
        <w:t xml:space="preserve">right ventricular infarction </w:t>
      </w:r>
      <w:r w:rsidR="00CF3510" w:rsidRPr="000B60AA">
        <w:rPr>
          <w:rFonts w:ascii="Book Antiqua" w:hAnsi="Book Antiqua"/>
        </w:rPr>
        <w:t>on imaging, where RVEF</w:t>
      </w:r>
      <w:r w:rsidR="00263B57" w:rsidRPr="000B60AA">
        <w:rPr>
          <w:rFonts w:ascii="Book Antiqua" w:hAnsi="Book Antiqua"/>
        </w:rPr>
        <w:t xml:space="preserve"> </w:t>
      </w:r>
      <w:r w:rsidR="00CF3510" w:rsidRPr="000B60AA">
        <w:rPr>
          <w:rFonts w:ascii="Book Antiqua" w:hAnsi="Book Antiqua"/>
        </w:rPr>
        <w:t>&lt;</w:t>
      </w:r>
      <w:r w:rsidR="00080509">
        <w:rPr>
          <w:rFonts w:ascii="Book Antiqua" w:eastAsia="宋体" w:hAnsi="Book Antiqua" w:hint="eastAsia"/>
          <w:lang w:eastAsia="zh-CN"/>
        </w:rPr>
        <w:t xml:space="preserve"> </w:t>
      </w:r>
      <w:r w:rsidR="00CF3510" w:rsidRPr="000B60AA">
        <w:rPr>
          <w:rFonts w:ascii="Book Antiqua" w:hAnsi="Book Antiqua"/>
        </w:rPr>
        <w:t xml:space="preserve">38% </w:t>
      </w:r>
      <w:r w:rsidR="00263B57" w:rsidRPr="000B60AA">
        <w:rPr>
          <w:rFonts w:ascii="Book Antiqua" w:hAnsi="Book Antiqua"/>
        </w:rPr>
        <w:t xml:space="preserve">on radionucleotide ventriculography </w:t>
      </w:r>
      <w:r w:rsidR="00CF3510" w:rsidRPr="000B60AA">
        <w:rPr>
          <w:rFonts w:ascii="Book Antiqua" w:hAnsi="Book Antiqua"/>
        </w:rPr>
        <w:t xml:space="preserve">post STEMI was a strong </w:t>
      </w:r>
      <w:r w:rsidR="00262A0D" w:rsidRPr="000B60AA">
        <w:rPr>
          <w:rFonts w:ascii="Book Antiqua" w:hAnsi="Book Antiqua"/>
        </w:rPr>
        <w:t xml:space="preserve">independent predictor </w:t>
      </w:r>
      <w:r w:rsidR="00CF3510" w:rsidRPr="000B60AA">
        <w:rPr>
          <w:rFonts w:ascii="Book Antiqua" w:hAnsi="Book Antiqua"/>
        </w:rPr>
        <w:t>of 1-year mortality</w:t>
      </w:r>
      <w:r w:rsidR="00080509">
        <w:rPr>
          <w:rFonts w:ascii="Book Antiqua" w:eastAsia="宋体" w:hAnsi="Book Antiqua" w:hint="eastAsia"/>
          <w:vertAlign w:val="superscript"/>
          <w:lang w:eastAsia="zh-CN"/>
        </w:rPr>
        <w:t>[</w:t>
      </w:r>
      <w:hyperlink w:anchor="_ENREF_191" w:tooltip="Shah, 1986 #1861"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Shah&lt;/Author&gt;&lt;Year&gt;1986&lt;/Year&gt;&lt;RecNum&gt;1861&lt;/RecNum&gt;&lt;DisplayText&gt;&lt;style face="superscript"&gt;191&lt;/style&gt;&lt;/DisplayText&gt;&lt;record&gt;&lt;rec-number&gt;1861&lt;/rec-number&gt;&lt;foreign-keys&gt;&lt;key app="EN" db-id="zzst0pe9v92wx6eaxf6pwstvvxxs0tzd5rfr"&gt;1861&lt;/key&gt;&lt;/foreign-keys&gt;&lt;ref-type name="Journal Article"&gt;17&lt;/ref-type&gt;&lt;contributors&gt;&lt;authors&gt;&lt;author&gt;Shah, P. K.&lt;/author&gt;&lt;author&gt;Maddahi, J.&lt;/author&gt;&lt;author&gt;Staniloff, H. M.&lt;/author&gt;&lt;author&gt;Ellrodt, A. G.&lt;/author&gt;&lt;author&gt;Pichler, M.&lt;/author&gt;&lt;author&gt;Swan, H. J.&lt;/author&gt;&lt;author&gt;Berman, D. S.&lt;/author&gt;&lt;/authors&gt;&lt;/contributors&gt;&lt;titles&gt;&lt;title&gt;Variable spectrum and prognostic implications of left and right ventricular ejection fractions in patients with and without clinical heart failure after acute myocardial infarction&lt;/title&gt;&lt;secondary-title&gt;Am J Cardiol&lt;/secondary-title&gt;&lt;alt-title&gt;The American journal of cardiology&lt;/alt-title&gt;&lt;/titles&gt;&lt;periodical&gt;&lt;full-title&gt;Am J Cardiol&lt;/full-title&gt;&lt;/periodical&gt;&lt;alt-periodical&gt;&lt;full-title&gt;The American journal of cardiology&lt;/full-title&gt;&lt;/alt-periodical&gt;&lt;pages&gt;387-93&lt;/pages&gt;&lt;volume&gt;58&lt;/volume&gt;&lt;number&gt;6&lt;/number&gt;&lt;edition&gt;1986/09/01&lt;/edition&gt;&lt;keywords&gt;&lt;keyword&gt;Aged&lt;/keyword&gt;&lt;keyword&gt;Female&lt;/keyword&gt;&lt;keyword&gt;Heart Failure/*etiology&lt;/keyword&gt;&lt;keyword&gt;Heart Ventricles/physiopathology&lt;/keyword&gt;&lt;keyword&gt;Humans&lt;/keyword&gt;&lt;keyword&gt;Male&lt;/keyword&gt;&lt;keyword&gt;Middle Aged&lt;/keyword&gt;&lt;keyword&gt;Myocardial Infarction/complications/mortality/*physiopathology&lt;/keyword&gt;&lt;keyword&gt;Prognosis&lt;/keyword&gt;&lt;keyword&gt;*Stroke Volume&lt;/keyword&gt;&lt;/keywords&gt;&lt;dates&gt;&lt;year&gt;1986&lt;/year&gt;&lt;pub-dates&gt;&lt;date&gt;Sep 1&lt;/date&gt;&lt;/pub-dates&gt;&lt;/dates&gt;&lt;isbn&gt;0002-9149 (Print)&amp;#xD;0002-9149 (Linking)&lt;/isbn&gt;&lt;accession-num&gt;3751905&lt;/accession-num&gt;&lt;label&gt;READ abstract only needed&lt;/label&gt;&lt;urls&gt;&lt;related-urls&gt;&lt;url&gt;http://www.ncbi.nlm.nih.gov/pubmed/3751905&lt;/url&gt;&lt;/related-urls&gt;&lt;/urls&gt;&lt;language&gt;eng&lt;/language&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91</w:t>
        </w:r>
        <w:r w:rsidR="00E43AE9" w:rsidRPr="000B60AA">
          <w:rPr>
            <w:rFonts w:ascii="Book Antiqua" w:hAnsi="Book Antiqua"/>
          </w:rPr>
          <w:fldChar w:fldCharType="end"/>
        </w:r>
      </w:hyperlink>
      <w:r w:rsidR="00080509">
        <w:rPr>
          <w:rFonts w:ascii="Book Antiqua" w:eastAsia="宋体" w:hAnsi="Book Antiqua" w:hint="eastAsia"/>
          <w:vertAlign w:val="superscript"/>
          <w:lang w:eastAsia="zh-CN"/>
        </w:rPr>
        <w:t>]</w:t>
      </w:r>
      <w:r w:rsidR="00CF3510" w:rsidRPr="000B60AA">
        <w:rPr>
          <w:rFonts w:ascii="Book Antiqua" w:hAnsi="Book Antiqua"/>
        </w:rPr>
        <w:t>.</w:t>
      </w:r>
      <w:r w:rsidR="000B60AA">
        <w:rPr>
          <w:rFonts w:ascii="Book Antiqua" w:hAnsi="Book Antiqua"/>
        </w:rPr>
        <w:t xml:space="preserve"> </w:t>
      </w:r>
      <w:r w:rsidR="00C75E2D" w:rsidRPr="000B60AA">
        <w:rPr>
          <w:rFonts w:ascii="Book Antiqua" w:hAnsi="Book Antiqua"/>
        </w:rPr>
        <w:t xml:space="preserve">Right ventricular infarction </w:t>
      </w:r>
      <w:r w:rsidR="00135438" w:rsidRPr="000B60AA">
        <w:rPr>
          <w:rFonts w:ascii="Book Antiqua" w:hAnsi="Book Antiqua"/>
        </w:rPr>
        <w:t>is</w:t>
      </w:r>
      <w:r w:rsidR="00E71568" w:rsidRPr="000B60AA">
        <w:rPr>
          <w:rFonts w:ascii="Book Antiqua" w:hAnsi="Book Antiqua"/>
        </w:rPr>
        <w:t xml:space="preserve"> a strong </w:t>
      </w:r>
      <w:r w:rsidR="00262A0D" w:rsidRPr="000B60AA">
        <w:rPr>
          <w:rFonts w:ascii="Book Antiqua" w:hAnsi="Book Antiqua"/>
        </w:rPr>
        <w:t xml:space="preserve">independent predictor </w:t>
      </w:r>
      <w:r w:rsidR="00253C69" w:rsidRPr="000B60AA">
        <w:rPr>
          <w:rFonts w:ascii="Book Antiqua" w:hAnsi="Book Antiqua"/>
        </w:rPr>
        <w:t>of</w:t>
      </w:r>
      <w:r w:rsidR="00E71568" w:rsidRPr="000B60AA">
        <w:rPr>
          <w:rFonts w:ascii="Book Antiqua" w:hAnsi="Book Antiqua"/>
        </w:rPr>
        <w:t xml:space="preserve"> medium to long-term prognosis in </w:t>
      </w:r>
      <w:r w:rsidR="00136EA5" w:rsidRPr="000B60AA">
        <w:rPr>
          <w:rFonts w:ascii="Book Antiqua" w:hAnsi="Book Antiqua"/>
        </w:rPr>
        <w:t xml:space="preserve">a small number of </w:t>
      </w:r>
      <w:r w:rsidR="00E71568" w:rsidRPr="000B60AA">
        <w:rPr>
          <w:rFonts w:ascii="Book Antiqua" w:hAnsi="Book Antiqua"/>
        </w:rPr>
        <w:t>CMR st</w:t>
      </w:r>
      <w:r w:rsidR="00156A86" w:rsidRPr="000B60AA">
        <w:rPr>
          <w:rFonts w:ascii="Book Antiqua" w:hAnsi="Book Antiqua"/>
        </w:rPr>
        <w:t>udies</w:t>
      </w:r>
      <w:r w:rsidR="009109DD" w:rsidRPr="000B60AA">
        <w:rPr>
          <w:rFonts w:ascii="Book Antiqua" w:hAnsi="Book Antiqua"/>
        </w:rPr>
        <w:t xml:space="preserve"> (</w:t>
      </w:r>
      <w:r w:rsidR="00156A86" w:rsidRPr="000B60AA">
        <w:rPr>
          <w:rFonts w:ascii="Book Antiqua" w:hAnsi="Book Antiqua"/>
        </w:rPr>
        <w:t xml:space="preserve">Table </w:t>
      </w:r>
      <w:r w:rsidR="002C3892" w:rsidRPr="000B60AA">
        <w:rPr>
          <w:rFonts w:ascii="Book Antiqua" w:hAnsi="Book Antiqua"/>
        </w:rPr>
        <w:t>1</w:t>
      </w:r>
      <w:r w:rsidR="00A831C1" w:rsidRPr="000B60AA">
        <w:rPr>
          <w:rFonts w:ascii="Book Antiqua" w:hAnsi="Book Antiqua"/>
        </w:rPr>
        <w:t>5</w:t>
      </w:r>
      <w:r w:rsidR="009109DD" w:rsidRPr="000B60AA">
        <w:rPr>
          <w:rFonts w:ascii="Book Antiqua" w:hAnsi="Book Antiqua"/>
        </w:rPr>
        <w:t>)</w:t>
      </w:r>
      <w:r w:rsidR="00E71568" w:rsidRPr="000B60AA">
        <w:rPr>
          <w:rFonts w:ascii="Book Antiqua" w:hAnsi="Book Antiqua"/>
        </w:rPr>
        <w:t>.</w:t>
      </w:r>
      <w:r w:rsidR="000B60AA">
        <w:rPr>
          <w:rFonts w:ascii="Book Antiqua" w:hAnsi="Book Antiqua"/>
        </w:rPr>
        <w:t xml:space="preserve"> </w:t>
      </w:r>
    </w:p>
    <w:p w14:paraId="1EF6001D" w14:textId="77777777" w:rsidR="00AC47FB" w:rsidRPr="000B60AA" w:rsidRDefault="00AC47FB" w:rsidP="000B60AA">
      <w:pPr>
        <w:spacing w:line="360" w:lineRule="auto"/>
        <w:jc w:val="both"/>
        <w:rPr>
          <w:rFonts w:ascii="Book Antiqua" w:hAnsi="Book Antiqua"/>
        </w:rPr>
      </w:pPr>
    </w:p>
    <w:p w14:paraId="17E271AD" w14:textId="6C76DCC6" w:rsidR="00B3220A" w:rsidRPr="00080509" w:rsidRDefault="00080509" w:rsidP="000B60AA">
      <w:pPr>
        <w:pStyle w:val="3"/>
        <w:jc w:val="both"/>
        <w:rPr>
          <w:rFonts w:ascii="Book Antiqua" w:hAnsi="Book Antiqua"/>
          <w:b/>
          <w:color w:val="auto"/>
          <w:sz w:val="24"/>
          <w:szCs w:val="24"/>
        </w:rPr>
      </w:pPr>
      <w:bookmarkStart w:id="250" w:name="_Toc262158462"/>
      <w:bookmarkStart w:id="251" w:name="_Toc262161483"/>
      <w:bookmarkStart w:id="252" w:name="_Toc262161542"/>
      <w:bookmarkStart w:id="253" w:name="_Toc262161601"/>
      <w:bookmarkStart w:id="254" w:name="_Toc262161697"/>
      <w:bookmarkStart w:id="255" w:name="_Toc312061078"/>
      <w:bookmarkStart w:id="256" w:name="_Toc312253114"/>
      <w:bookmarkStart w:id="257" w:name="_Toc312254096"/>
      <w:bookmarkStart w:id="258" w:name="_Toc327394772"/>
      <w:r w:rsidRPr="00080509">
        <w:rPr>
          <w:rFonts w:ascii="Book Antiqua" w:hAnsi="Book Antiqua"/>
          <w:b/>
          <w:color w:val="auto"/>
          <w:sz w:val="24"/>
          <w:szCs w:val="24"/>
        </w:rPr>
        <w:t>WHEN IS THE OPTIMAL TIME TO PERFORM CMR ASSESSMENT IN MI?</w:t>
      </w:r>
      <w:bookmarkEnd w:id="250"/>
      <w:bookmarkEnd w:id="251"/>
      <w:bookmarkEnd w:id="252"/>
      <w:bookmarkEnd w:id="253"/>
      <w:bookmarkEnd w:id="254"/>
      <w:bookmarkEnd w:id="255"/>
      <w:bookmarkEnd w:id="256"/>
      <w:bookmarkEnd w:id="257"/>
      <w:bookmarkEnd w:id="258"/>
    </w:p>
    <w:p w14:paraId="5E206277" w14:textId="29C18A62" w:rsidR="00D7621E" w:rsidRPr="000B60AA" w:rsidRDefault="00D7621E" w:rsidP="000B60AA">
      <w:pPr>
        <w:spacing w:line="360" w:lineRule="auto"/>
        <w:jc w:val="both"/>
        <w:rPr>
          <w:rFonts w:ascii="Book Antiqua" w:hAnsi="Book Antiqua"/>
        </w:rPr>
      </w:pPr>
      <w:r w:rsidRPr="000B60AA">
        <w:rPr>
          <w:rFonts w:ascii="Book Antiqua" w:hAnsi="Book Antiqua"/>
        </w:rPr>
        <w:t xml:space="preserve">In acute STEMI, IS, AAR and MSI are best imaged at 7 d </w:t>
      </w:r>
      <w:r w:rsidR="00375B34" w:rsidRPr="000B60AA">
        <w:rPr>
          <w:rFonts w:ascii="Book Antiqua" w:hAnsi="Book Antiqua"/>
        </w:rPr>
        <w:t xml:space="preserve">post PPCI </w:t>
      </w:r>
      <w:r w:rsidR="006734A1" w:rsidRPr="000B60AA">
        <w:rPr>
          <w:rFonts w:ascii="Book Antiqua" w:hAnsi="Book Antiqua"/>
        </w:rPr>
        <w:t>due to over</w:t>
      </w:r>
      <w:r w:rsidR="00826FB9" w:rsidRPr="000B60AA">
        <w:rPr>
          <w:rFonts w:ascii="Book Antiqua" w:hAnsi="Book Antiqua"/>
        </w:rPr>
        <w:t>estimation of nec</w:t>
      </w:r>
      <w:r w:rsidR="00375B34" w:rsidRPr="000B60AA">
        <w:rPr>
          <w:rFonts w:ascii="Book Antiqua" w:hAnsi="Book Antiqua"/>
        </w:rPr>
        <w:t>rosis on LGE</w:t>
      </w:r>
      <w:r w:rsidR="00826FB9" w:rsidRPr="000B60AA">
        <w:rPr>
          <w:rFonts w:ascii="Book Antiqua" w:hAnsi="Book Antiqua"/>
        </w:rPr>
        <w:t>,</w:t>
      </w:r>
      <w:r w:rsidR="00375B34" w:rsidRPr="000B60AA">
        <w:rPr>
          <w:rFonts w:ascii="Book Antiqua" w:hAnsi="Book Antiqua"/>
        </w:rPr>
        <w:t xml:space="preserve"> </w:t>
      </w:r>
      <w:r w:rsidRPr="000B60AA">
        <w:rPr>
          <w:rFonts w:ascii="Book Antiqua" w:hAnsi="Book Antiqua"/>
        </w:rPr>
        <w:t>and IS at 7 d best predicts final IS, LV remodelling and function and prognosis</w:t>
      </w:r>
      <w:r w:rsidR="00080509">
        <w:rPr>
          <w:rFonts w:ascii="Book Antiqua" w:eastAsia="宋体" w:hAnsi="Book Antiqua" w:hint="eastAsia"/>
          <w:vertAlign w:val="superscript"/>
          <w:lang w:eastAsia="zh-CN"/>
        </w:rPr>
        <w:t>[</w:t>
      </w:r>
      <w:r w:rsidRPr="000B60AA">
        <w:rPr>
          <w:rFonts w:ascii="Book Antiqua" w:hAnsi="Book Antiqua"/>
        </w:rPr>
        <w:fldChar w:fldCharType="begin">
          <w:fldData xml:space="preserve">PEVuZE5vdGU+PENpdGU+PEF1dGhvcj5EYWxsJmFwb3M7QXJtZWxsaW5hPC9BdXRob3I+PFllYXI+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</w:fldData>
        </w:fldChar>
      </w:r>
      <w:r w:rsidR="000D5E12" w:rsidRPr="000B60AA">
        <w:rPr>
          <w:rFonts w:ascii="Book Antiqua" w:hAnsi="Book Antiqua"/>
        </w:rPr>
        <w:instrText xml:space="preserve"> ADDIN EN.CITE </w:instrText>
      </w:r>
      <w:r w:rsidR="000D5E12" w:rsidRPr="000B60AA">
        <w:rPr>
          <w:rFonts w:ascii="Book Antiqua" w:hAnsi="Book Antiqua"/>
        </w:rPr>
        <w:fldChar w:fldCharType="begin">
          <w:fldData xml:space="preserve">PEVuZE5vdGU+PENpdGU+PEF1dGhvcj5EYWxsJmFwb3M7QXJtZWxsaW5hPC9BdXRob3I+PFllYXI+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</w:fldData>
        </w:fldChar>
      </w:r>
      <w:r w:rsidR="000D5E12" w:rsidRPr="000B60AA">
        <w:rPr>
          <w:rFonts w:ascii="Book Antiqua" w:hAnsi="Book Antiqua"/>
        </w:rPr>
        <w:instrText xml:space="preserve"> ADDIN EN.CITE.DATA </w:instrText>
      </w:r>
      <w:r w:rsidR="000D5E12" w:rsidRPr="000B60AA">
        <w:rPr>
          <w:rFonts w:ascii="Book Antiqua" w:hAnsi="Book Antiqua"/>
        </w:rPr>
      </w:r>
      <w:r w:rsidR="000D5E12"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5" w:tooltip="Ripa, 2007 #1128" w:history="1">
        <w:r w:rsidR="00E43AE9" w:rsidRPr="000B60AA">
          <w:rPr>
            <w:rFonts w:ascii="Book Antiqua" w:hAnsi="Book Antiqua"/>
            <w:noProof/>
            <w:vertAlign w:val="superscript"/>
          </w:rPr>
          <w:t>5-7</w:t>
        </w:r>
      </w:hyperlink>
      <w:r w:rsidR="00080509">
        <w:rPr>
          <w:rFonts w:ascii="Book Antiqua" w:hAnsi="Book Antiqua"/>
          <w:noProof/>
          <w:vertAlign w:val="superscript"/>
        </w:rPr>
        <w:t>,</w:t>
      </w:r>
      <w:hyperlink w:anchor="_ENREF_9" w:tooltip="Ibrahim, 2010 #892" w:history="1">
        <w:r w:rsidR="00E43AE9" w:rsidRPr="000B60AA">
          <w:rPr>
            <w:rFonts w:ascii="Book Antiqua" w:hAnsi="Book Antiqua"/>
            <w:noProof/>
            <w:vertAlign w:val="superscript"/>
          </w:rPr>
          <w:t>9</w:t>
        </w:r>
      </w:hyperlink>
      <w:r w:rsidR="00080509">
        <w:rPr>
          <w:rFonts w:ascii="Book Antiqua" w:hAnsi="Book Antiqua"/>
          <w:noProof/>
          <w:vertAlign w:val="superscript"/>
        </w:rPr>
        <w:t>,</w:t>
      </w:r>
      <w:hyperlink w:anchor="_ENREF_18" w:tooltip="Mather, 2011 #903" w:history="1">
        <w:r w:rsidR="00E43AE9" w:rsidRPr="000B60AA">
          <w:rPr>
            <w:rFonts w:ascii="Book Antiqua" w:hAnsi="Book Antiqua"/>
            <w:noProof/>
            <w:vertAlign w:val="superscript"/>
          </w:rPr>
          <w:t>18</w:t>
        </w:r>
      </w:hyperlink>
      <w:r w:rsidR="00080509">
        <w:rPr>
          <w:rFonts w:ascii="Book Antiqua" w:hAnsi="Book Antiqua"/>
          <w:noProof/>
          <w:vertAlign w:val="superscript"/>
        </w:rPr>
        <w:t>,</w:t>
      </w:r>
      <w:hyperlink w:anchor="_ENREF_20" w:tooltip="Ganame, 2011 #1065" w:history="1">
        <w:r w:rsidR="00E43AE9" w:rsidRPr="000B60AA">
          <w:rPr>
            <w:rFonts w:ascii="Book Antiqua" w:hAnsi="Book Antiqua"/>
            <w:noProof/>
            <w:vertAlign w:val="superscript"/>
          </w:rPr>
          <w:t>20</w:t>
        </w:r>
      </w:hyperlink>
      <w:r w:rsidR="00080509">
        <w:rPr>
          <w:rFonts w:ascii="Book Antiqua" w:hAnsi="Book Antiqua"/>
          <w:noProof/>
          <w:vertAlign w:val="superscript"/>
        </w:rPr>
        <w:t>,</w:t>
      </w:r>
      <w:hyperlink w:anchor="_ENREF_21" w:tooltip="Dall'Armellina, 2011 #46" w:history="1">
        <w:r w:rsidR="00E43AE9" w:rsidRPr="000B60AA">
          <w:rPr>
            <w:rFonts w:ascii="Book Antiqua" w:hAnsi="Book Antiqua"/>
            <w:noProof/>
            <w:vertAlign w:val="superscript"/>
          </w:rPr>
          <w:t>21</w:t>
        </w:r>
      </w:hyperlink>
      <w:r w:rsidRPr="000B60AA">
        <w:rPr>
          <w:rFonts w:ascii="Book Antiqua" w:hAnsi="Book Antiqua"/>
        </w:rPr>
        <w:fldChar w:fldCharType="end"/>
      </w:r>
      <w:r w:rsidR="00080509">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00B605C6" w:rsidRPr="000B60AA">
        <w:rPr>
          <w:rFonts w:ascii="Book Antiqua" w:hAnsi="Book Antiqua"/>
        </w:rPr>
        <w:t xml:space="preserve">Human studies suggest that </w:t>
      </w:r>
      <w:r w:rsidRPr="000B60AA">
        <w:rPr>
          <w:rFonts w:ascii="Book Antiqua" w:hAnsi="Book Antiqua"/>
        </w:rPr>
        <w:t xml:space="preserve">AAR is stable during the first </w:t>
      </w:r>
      <w:proofErr w:type="gramStart"/>
      <w:r w:rsidRPr="000B60AA">
        <w:rPr>
          <w:rFonts w:ascii="Book Antiqua" w:hAnsi="Book Antiqua"/>
        </w:rPr>
        <w:t>week</w:t>
      </w:r>
      <w:r w:rsidR="00080509">
        <w:rPr>
          <w:rFonts w:ascii="Book Antiqua" w:eastAsia="宋体" w:hAnsi="Book Antiqua" w:hint="eastAsia"/>
          <w:vertAlign w:val="superscript"/>
          <w:lang w:eastAsia="zh-CN"/>
        </w:rPr>
        <w:t>[</w:t>
      </w:r>
      <w:proofErr w:type="gramEnd"/>
      <w:r w:rsidR="00EB1108" w:rsidRPr="000B60AA">
        <w:rPr>
          <w:rFonts w:ascii="Book Antiqua" w:hAnsi="Book Antiqua"/>
        </w:rPr>
        <w:fldChar w:fldCharType="begin">
          <w:fldData xml:space="preserve">PEVuZE5vdGU+PENpdGU+PEF1dGhvcj5EYWxsJmFwb3M7QXJtZWxsaW5hPC9BdXRob3I+PFllYXI+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</w:fldData>
        </w:fldChar>
      </w:r>
      <w:r w:rsidR="00106DD4" w:rsidRPr="000B60AA">
        <w:rPr>
          <w:rFonts w:ascii="Book Antiqua" w:hAnsi="Book Antiqua"/>
        </w:rPr>
        <w:instrText xml:space="preserve"> ADDIN EN.CITE </w:instrText>
      </w:r>
      <w:r w:rsidR="00106DD4" w:rsidRPr="000B60AA">
        <w:rPr>
          <w:rFonts w:ascii="Book Antiqua" w:hAnsi="Book Antiqua"/>
        </w:rPr>
        <w:fldChar w:fldCharType="begin">
          <w:fldData xml:space="preserve">PEVuZE5vdGU+PENpdGU+PEF1dGhvcj5EYWxsJmFwb3M7QXJtZWxsaW5hPC9BdXRob3I+PFllYXI+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</w:fldData>
        </w:fldChar>
      </w:r>
      <w:r w:rsidR="00106DD4" w:rsidRPr="000B60AA">
        <w:rPr>
          <w:rFonts w:ascii="Book Antiqua" w:hAnsi="Book Antiqua"/>
        </w:rPr>
        <w:instrText xml:space="preserve"> ADDIN EN.CITE.DATA </w:instrText>
      </w:r>
      <w:r w:rsidR="00106DD4" w:rsidRPr="000B60AA">
        <w:rPr>
          <w:rFonts w:ascii="Book Antiqua" w:hAnsi="Book Antiqua"/>
        </w:rPr>
      </w:r>
      <w:r w:rsidR="00106DD4" w:rsidRPr="000B60AA">
        <w:rPr>
          <w:rFonts w:ascii="Book Antiqua" w:hAnsi="Book Antiqua"/>
        </w:rPr>
        <w:fldChar w:fldCharType="end"/>
      </w:r>
      <w:r w:rsidR="00EB1108" w:rsidRPr="000B60AA">
        <w:rPr>
          <w:rFonts w:ascii="Book Antiqua" w:hAnsi="Book Antiqua"/>
        </w:rPr>
      </w:r>
      <w:r w:rsidR="00EB1108" w:rsidRPr="000B60AA">
        <w:rPr>
          <w:rFonts w:ascii="Book Antiqua" w:hAnsi="Book Antiqua"/>
        </w:rPr>
        <w:fldChar w:fldCharType="separate"/>
      </w:r>
      <w:hyperlink w:anchor="_ENREF_21" w:tooltip="Dall'Armellina, 2011 #46" w:history="1">
        <w:r w:rsidR="00E43AE9" w:rsidRPr="000B60AA">
          <w:rPr>
            <w:rFonts w:ascii="Book Antiqua" w:hAnsi="Book Antiqua"/>
            <w:noProof/>
            <w:vertAlign w:val="superscript"/>
          </w:rPr>
          <w:t>21</w:t>
        </w:r>
      </w:hyperlink>
      <w:r w:rsidR="00080509">
        <w:rPr>
          <w:rFonts w:ascii="Book Antiqua" w:hAnsi="Book Antiqua"/>
          <w:noProof/>
          <w:vertAlign w:val="superscript"/>
        </w:rPr>
        <w:t>,</w:t>
      </w:r>
      <w:hyperlink w:anchor="_ENREF_138" w:tooltip="Carlsson, 2009 #36" w:history="1">
        <w:r w:rsidR="00E43AE9" w:rsidRPr="000B60AA">
          <w:rPr>
            <w:rFonts w:ascii="Book Antiqua" w:hAnsi="Book Antiqua"/>
            <w:noProof/>
            <w:vertAlign w:val="superscript"/>
          </w:rPr>
          <w:t>138</w:t>
        </w:r>
      </w:hyperlink>
      <w:r w:rsidR="00EB1108" w:rsidRPr="000B60AA">
        <w:rPr>
          <w:rFonts w:ascii="Book Antiqua" w:hAnsi="Book Antiqua"/>
        </w:rPr>
        <w:fldChar w:fldCharType="end"/>
      </w:r>
      <w:r w:rsidR="00080509">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00B605C6" w:rsidRPr="000B60AA">
        <w:rPr>
          <w:rFonts w:ascii="Book Antiqua" w:hAnsi="Book Antiqua"/>
        </w:rPr>
        <w:t>Although Fernandez-Jiminez</w:t>
      </w:r>
      <w:r w:rsidR="00080509">
        <w:rPr>
          <w:rFonts w:ascii="Book Antiqua" w:eastAsia="宋体" w:hAnsi="Book Antiqua" w:hint="eastAsia"/>
          <w:vertAlign w:val="superscript"/>
          <w:lang w:eastAsia="zh-CN"/>
        </w:rPr>
        <w:t>[</w:t>
      </w:r>
      <w:hyperlink w:anchor="_ENREF_165" w:tooltip="Fernandez-Jimenez, 2015 #2131" w:history="1">
        <w:r w:rsidR="00E43AE9" w:rsidRPr="000B60AA">
          <w:rPr>
            <w:rFonts w:ascii="Book Antiqua" w:hAnsi="Book Antiqua"/>
          </w:rPr>
          <w:fldChar w:fldCharType="begin">
            <w:fldData xml:space="preserve">PEVuZE5vdGU+PENpdGU+PEF1dGhvcj5GZXJuYW5kZXotSmltZW5lejwvQXV0aG9yPjxZZWFyPjIw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GZXJuYW5kZXotSmltZW5lejwvQXV0aG9yPjxZZWFyPjIw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165</w:t>
        </w:r>
        <w:r w:rsidR="00E43AE9" w:rsidRPr="000B60AA">
          <w:rPr>
            <w:rFonts w:ascii="Book Antiqua" w:hAnsi="Book Antiqua"/>
          </w:rPr>
          <w:fldChar w:fldCharType="end"/>
        </w:r>
      </w:hyperlink>
      <w:r w:rsidR="00080509">
        <w:rPr>
          <w:rFonts w:ascii="Book Antiqua" w:eastAsia="宋体" w:hAnsi="Book Antiqua" w:hint="eastAsia"/>
          <w:vertAlign w:val="superscript"/>
          <w:lang w:eastAsia="zh-CN"/>
        </w:rPr>
        <w:t>]</w:t>
      </w:r>
      <w:r w:rsidR="00B605C6" w:rsidRPr="000B60AA">
        <w:rPr>
          <w:rFonts w:ascii="Book Antiqua" w:hAnsi="Book Antiqua"/>
        </w:rPr>
        <w:t xml:space="preserve"> demonstrated a bimodal AAR peak in pigs, their drop in AAR extent on T2w CMR at 2 d post-</w:t>
      </w:r>
      <w:r w:rsidR="00634F1D" w:rsidRPr="000B60AA">
        <w:rPr>
          <w:rFonts w:ascii="Book Antiqua" w:hAnsi="Book Antiqua"/>
        </w:rPr>
        <w:t>reperfusion</w:t>
      </w:r>
      <w:r w:rsidR="00B605C6" w:rsidRPr="000B60AA">
        <w:rPr>
          <w:rFonts w:ascii="Book Antiqua" w:hAnsi="Book Antiqua"/>
        </w:rPr>
        <w:t xml:space="preserve"> may be due to a high incidence of IMH in pigs and peak IMH extent at 2 d</w:t>
      </w:r>
      <w:r w:rsidR="00080509">
        <w:rPr>
          <w:rFonts w:ascii="Book Antiqua" w:eastAsia="宋体" w:hAnsi="Book Antiqua" w:hint="eastAsia"/>
          <w:vertAlign w:val="superscript"/>
          <w:lang w:eastAsia="zh-CN"/>
        </w:rPr>
        <w:t>[</w:t>
      </w:r>
      <w:hyperlink w:anchor="_ENREF_74" w:tooltip="Carrick, 2016 #2120" w:history="1">
        <w:r w:rsidR="00E43AE9" w:rsidRPr="000B60AA">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00E43AE9" w:rsidRPr="000B60AA">
          <w:rPr>
            <w:rFonts w:ascii="Book Antiqua" w:hAnsi="Book Antiqua"/>
          </w:rPr>
          <w:instrText xml:space="preserve"> ADDIN EN.CITE </w:instrText>
        </w:r>
        <w:r w:rsidR="00E43AE9" w:rsidRPr="000B60AA">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00E43AE9" w:rsidRPr="000B60AA">
          <w:rPr>
            <w:rFonts w:ascii="Book Antiqua" w:hAnsi="Book Antiqua"/>
          </w:rPr>
          <w:instrText xml:space="preserve"> ADDIN EN.CITE.DATA </w:instrText>
        </w:r>
        <w:r w:rsidR="00E43AE9" w:rsidRPr="000B60AA">
          <w:rPr>
            <w:rFonts w:ascii="Book Antiqua" w:hAnsi="Book Antiqua"/>
          </w:rPr>
        </w:r>
        <w:r w:rsidR="00E43AE9" w:rsidRPr="000B60AA">
          <w:rPr>
            <w:rFonts w:ascii="Book Antiqua" w:hAnsi="Book Antiqua"/>
          </w:rPr>
          <w:fldChar w:fldCharType="end"/>
        </w:r>
        <w:r w:rsidR="00E43AE9" w:rsidRPr="000B60AA">
          <w:rPr>
            <w:rFonts w:ascii="Book Antiqua" w:hAnsi="Book Antiqua"/>
          </w:rPr>
        </w:r>
        <w:r w:rsidR="00E43AE9" w:rsidRPr="000B60AA">
          <w:rPr>
            <w:rFonts w:ascii="Book Antiqua" w:hAnsi="Book Antiqua"/>
          </w:rPr>
          <w:fldChar w:fldCharType="separate"/>
        </w:r>
        <w:r w:rsidR="00E43AE9" w:rsidRPr="000B60AA">
          <w:rPr>
            <w:rFonts w:ascii="Book Antiqua" w:hAnsi="Book Antiqua"/>
            <w:noProof/>
            <w:vertAlign w:val="superscript"/>
          </w:rPr>
          <w:t>74</w:t>
        </w:r>
        <w:r w:rsidR="00E43AE9" w:rsidRPr="000B60AA">
          <w:rPr>
            <w:rFonts w:ascii="Book Antiqua" w:hAnsi="Book Antiqua"/>
          </w:rPr>
          <w:fldChar w:fldCharType="end"/>
        </w:r>
      </w:hyperlink>
      <w:r w:rsidR="00080509" w:rsidRPr="00080509">
        <w:rPr>
          <w:rFonts w:ascii="Book Antiqua" w:eastAsia="宋体" w:hAnsi="Book Antiqua" w:hint="eastAsia"/>
          <w:vertAlign w:val="superscript"/>
          <w:lang w:eastAsia="zh-CN"/>
        </w:rPr>
        <w:t>]</w:t>
      </w:r>
      <w:r w:rsidR="00B605C6" w:rsidRPr="000B60AA">
        <w:rPr>
          <w:rFonts w:ascii="Book Antiqua" w:hAnsi="Book Antiqua"/>
        </w:rPr>
        <w:t>.</w:t>
      </w:r>
      <w:r w:rsidR="000B60AA">
        <w:rPr>
          <w:rFonts w:ascii="Book Antiqua" w:hAnsi="Book Antiqua"/>
        </w:rPr>
        <w:t xml:space="preserve"> </w:t>
      </w:r>
      <w:r w:rsidR="00B605C6" w:rsidRPr="000B60AA">
        <w:rPr>
          <w:rFonts w:ascii="Book Antiqua" w:hAnsi="Book Antiqua"/>
        </w:rPr>
        <w:t>Indeed the drop in AAR extent on the gold standard of histological water analysis in their study at 2 d was much less pronounced, and at 7 d AAR extent had returned to stable peak levels.</w:t>
      </w:r>
      <w:r w:rsidR="000B60AA">
        <w:rPr>
          <w:rFonts w:ascii="Book Antiqua" w:hAnsi="Book Antiqua"/>
        </w:rPr>
        <w:t xml:space="preserve"> </w:t>
      </w:r>
      <w:r w:rsidR="00E72006" w:rsidRPr="000B60AA">
        <w:rPr>
          <w:rStyle w:val="3Char"/>
          <w:rFonts w:ascii="Book Antiqua" w:hAnsi="Book Antiqua"/>
          <w:color w:val="auto"/>
          <w:sz w:val="24"/>
          <w:szCs w:val="24"/>
        </w:rPr>
        <w:t xml:space="preserve">In addition, studies demonstrating close agreement between T2w-derived AAR and the reference non-invasive modality of </w:t>
      </w:r>
      <w:proofErr w:type="gramStart"/>
      <w:r w:rsidR="00E72006" w:rsidRPr="000B60AA">
        <w:rPr>
          <w:rStyle w:val="3Char"/>
          <w:rFonts w:ascii="Book Antiqua" w:hAnsi="Book Antiqua"/>
          <w:color w:val="auto"/>
          <w:sz w:val="24"/>
          <w:szCs w:val="24"/>
        </w:rPr>
        <w:t>SPECT</w:t>
      </w:r>
      <w:r w:rsidR="00EF6C29">
        <w:rPr>
          <w:rStyle w:val="3Char"/>
          <w:rFonts w:ascii="Book Antiqua" w:eastAsia="宋体" w:hAnsi="Book Antiqua" w:hint="eastAsia"/>
          <w:color w:val="auto"/>
          <w:sz w:val="24"/>
          <w:szCs w:val="24"/>
          <w:vertAlign w:val="superscript"/>
          <w:lang w:eastAsia="zh-CN"/>
        </w:rPr>
        <w:t>[</w:t>
      </w:r>
      <w:proofErr w:type="gramEnd"/>
      <w:r w:rsidR="00E72006" w:rsidRPr="000B60AA">
        <w:rPr>
          <w:rStyle w:val="3Char"/>
          <w:rFonts w:ascii="Book Antiqua" w:hAnsi="Book Antiqua"/>
          <w:color w:val="auto"/>
          <w:sz w:val="24"/>
          <w:szCs w:val="24"/>
        </w:rPr>
        <w:fldChar w:fldCharType="begin">
          <w:fldData xml:space="preserve">PEVuZE5vdGU+PENpdGU+PEF1dGhvcj5DYXJsc3NvbjwvQXV0aG9yPjxZZWFyPjIwMDk8L1llYXI+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</w:fldData>
        </w:fldChar>
      </w:r>
      <w:r w:rsidR="00106DD4" w:rsidRPr="000B60AA">
        <w:rPr>
          <w:rStyle w:val="3Char"/>
          <w:rFonts w:ascii="Book Antiqua" w:hAnsi="Book Antiqua"/>
          <w:color w:val="auto"/>
          <w:sz w:val="24"/>
          <w:szCs w:val="24"/>
        </w:rPr>
        <w:instrText xml:space="preserve"> ADDIN EN.CITE </w:instrText>
      </w:r>
      <w:r w:rsidR="00106DD4" w:rsidRPr="000B60AA">
        <w:rPr>
          <w:rStyle w:val="3Char"/>
          <w:rFonts w:ascii="Book Antiqua" w:hAnsi="Book Antiqua"/>
          <w:color w:val="auto"/>
          <w:sz w:val="24"/>
          <w:szCs w:val="24"/>
        </w:rPr>
        <w:fldChar w:fldCharType="begin">
          <w:fldData xml:space="preserve">PEVuZE5vdGU+PENpdGU+PEF1dGhvcj5DYXJsc3NvbjwvQXV0aG9yPjxZZWFyPjIwMDk8L1llYXI+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</w:fldData>
        </w:fldChar>
      </w:r>
      <w:r w:rsidR="00106DD4" w:rsidRPr="000B60AA">
        <w:rPr>
          <w:rStyle w:val="3Char"/>
          <w:rFonts w:ascii="Book Antiqua" w:hAnsi="Book Antiqua"/>
          <w:color w:val="auto"/>
          <w:sz w:val="24"/>
          <w:szCs w:val="24"/>
        </w:rPr>
        <w:instrText xml:space="preserve"> ADDIN EN.CITE.DATA </w:instrText>
      </w:r>
      <w:r w:rsidR="00106DD4" w:rsidRPr="000B60AA">
        <w:rPr>
          <w:rStyle w:val="3Char"/>
          <w:rFonts w:ascii="Book Antiqua" w:hAnsi="Book Antiqua"/>
          <w:color w:val="auto"/>
          <w:sz w:val="24"/>
          <w:szCs w:val="24"/>
        </w:rPr>
      </w:r>
      <w:r w:rsidR="00106DD4" w:rsidRPr="000B60AA">
        <w:rPr>
          <w:rStyle w:val="3Char"/>
          <w:rFonts w:ascii="Book Antiqua" w:hAnsi="Book Antiqua"/>
          <w:color w:val="auto"/>
          <w:sz w:val="24"/>
          <w:szCs w:val="24"/>
        </w:rPr>
        <w:fldChar w:fldCharType="end"/>
      </w:r>
      <w:r w:rsidR="00E72006" w:rsidRPr="000B60AA">
        <w:rPr>
          <w:rStyle w:val="3Char"/>
          <w:rFonts w:ascii="Book Antiqua" w:hAnsi="Book Antiqua"/>
          <w:color w:val="auto"/>
          <w:sz w:val="24"/>
          <w:szCs w:val="24"/>
        </w:rPr>
      </w:r>
      <w:r w:rsidR="00E72006" w:rsidRPr="000B60AA">
        <w:rPr>
          <w:rStyle w:val="3Char"/>
          <w:rFonts w:ascii="Book Antiqua" w:hAnsi="Book Antiqua"/>
          <w:color w:val="auto"/>
          <w:sz w:val="24"/>
          <w:szCs w:val="24"/>
        </w:rPr>
        <w:fldChar w:fldCharType="separate"/>
      </w:r>
      <w:hyperlink w:anchor="_ENREF_138" w:tooltip="Carlsson, 2009 #36" w:history="1">
        <w:r w:rsidR="00E43AE9" w:rsidRPr="000B60AA">
          <w:rPr>
            <w:rStyle w:val="3Char"/>
            <w:rFonts w:ascii="Book Antiqua" w:hAnsi="Book Antiqua"/>
            <w:noProof/>
            <w:color w:val="auto"/>
            <w:sz w:val="24"/>
            <w:szCs w:val="24"/>
            <w:vertAlign w:val="superscript"/>
          </w:rPr>
          <w:t>138</w:t>
        </w:r>
      </w:hyperlink>
      <w:r w:rsidR="00EF6C29">
        <w:rPr>
          <w:rStyle w:val="3Char"/>
          <w:rFonts w:ascii="Book Antiqua" w:hAnsi="Book Antiqua"/>
          <w:noProof/>
          <w:color w:val="auto"/>
          <w:sz w:val="24"/>
          <w:szCs w:val="24"/>
          <w:vertAlign w:val="superscript"/>
        </w:rPr>
        <w:t>,</w:t>
      </w:r>
      <w:hyperlink w:anchor="_ENREF_139" w:tooltip="Hedström, 2009 #43" w:history="1">
        <w:r w:rsidR="00E43AE9" w:rsidRPr="000B60AA">
          <w:rPr>
            <w:rStyle w:val="3Char"/>
            <w:rFonts w:ascii="Book Antiqua" w:hAnsi="Book Antiqua"/>
            <w:noProof/>
            <w:color w:val="auto"/>
            <w:sz w:val="24"/>
            <w:szCs w:val="24"/>
            <w:vertAlign w:val="superscript"/>
          </w:rPr>
          <w:t>139</w:t>
        </w:r>
      </w:hyperlink>
      <w:r w:rsidR="00E72006" w:rsidRPr="000B60AA">
        <w:rPr>
          <w:rStyle w:val="3Char"/>
          <w:rFonts w:ascii="Book Antiqua" w:hAnsi="Book Antiqua"/>
          <w:color w:val="auto"/>
          <w:sz w:val="24"/>
          <w:szCs w:val="24"/>
        </w:rPr>
        <w:fldChar w:fldCharType="end"/>
      </w:r>
      <w:r w:rsidR="00EF6C29">
        <w:rPr>
          <w:rStyle w:val="3Char"/>
          <w:rFonts w:ascii="Book Antiqua" w:eastAsia="宋体" w:hAnsi="Book Antiqua" w:hint="eastAsia"/>
          <w:color w:val="auto"/>
          <w:sz w:val="24"/>
          <w:szCs w:val="24"/>
          <w:vertAlign w:val="superscript"/>
          <w:lang w:eastAsia="zh-CN"/>
        </w:rPr>
        <w:t>]</w:t>
      </w:r>
      <w:r w:rsidR="00E72006" w:rsidRPr="000B60AA">
        <w:rPr>
          <w:rStyle w:val="3Char"/>
          <w:rFonts w:ascii="Book Antiqua" w:hAnsi="Book Antiqua"/>
          <w:color w:val="auto"/>
          <w:sz w:val="24"/>
          <w:szCs w:val="24"/>
        </w:rPr>
        <w:t xml:space="preserve"> were undertaken at 7 d post STEMI.</w:t>
      </w:r>
      <w:r w:rsidR="000B60AA">
        <w:rPr>
          <w:rStyle w:val="3Char"/>
          <w:rFonts w:ascii="Book Antiqua" w:hAnsi="Book Antiqua"/>
          <w:color w:val="auto"/>
          <w:sz w:val="24"/>
          <w:szCs w:val="24"/>
        </w:rPr>
        <w:t xml:space="preserve"> </w:t>
      </w:r>
      <w:r w:rsidRPr="000B60AA">
        <w:rPr>
          <w:rFonts w:ascii="Book Antiqua" w:hAnsi="Book Antiqua"/>
        </w:rPr>
        <w:t xml:space="preserve">MVO </w:t>
      </w:r>
      <w:r w:rsidR="00C50ED0" w:rsidRPr="000B60AA">
        <w:rPr>
          <w:rFonts w:ascii="Book Antiqua" w:hAnsi="Book Antiqua"/>
        </w:rPr>
        <w:t xml:space="preserve">and IMH </w:t>
      </w:r>
      <w:r w:rsidRPr="000B60AA">
        <w:rPr>
          <w:rFonts w:ascii="Book Antiqua" w:hAnsi="Book Antiqua"/>
        </w:rPr>
        <w:t xml:space="preserve">extent </w:t>
      </w:r>
      <w:r w:rsidR="00C50ED0" w:rsidRPr="000B60AA">
        <w:rPr>
          <w:rFonts w:ascii="Book Antiqua" w:hAnsi="Book Antiqua"/>
        </w:rPr>
        <w:t>peak at</w:t>
      </w:r>
      <w:r w:rsidRPr="000B60AA">
        <w:rPr>
          <w:rFonts w:ascii="Book Antiqua" w:hAnsi="Book Antiqua"/>
        </w:rPr>
        <w:t xml:space="preserve"> 48 h </w:t>
      </w:r>
      <w:r w:rsidR="00C50ED0" w:rsidRPr="000B60AA">
        <w:rPr>
          <w:rFonts w:ascii="Book Antiqua" w:hAnsi="Book Antiqua"/>
        </w:rPr>
        <w:t>then</w:t>
      </w:r>
      <w:r w:rsidRPr="000B60AA">
        <w:rPr>
          <w:rFonts w:ascii="Book Antiqua" w:hAnsi="Book Antiqua"/>
        </w:rPr>
        <w:t xml:space="preserve"> decrease</w:t>
      </w:r>
      <w:r w:rsidR="00EF6C29">
        <w:rPr>
          <w:rFonts w:ascii="Book Antiqua" w:eastAsia="宋体" w:hAnsi="Book Antiqua" w:hint="eastAsia"/>
          <w:vertAlign w:val="superscript"/>
          <w:lang w:eastAsia="zh-CN"/>
        </w:rPr>
        <w:t>[</w:t>
      </w:r>
      <w:hyperlink w:anchor="_ENREF_18" w:tooltip="Mather, 2011 #903" w:history="1">
        <w:r w:rsidR="00E43AE9" w:rsidRPr="000B60AA">
          <w:rPr>
            <w:rFonts w:ascii="Book Antiqua" w:hAnsi="Book Antiqua"/>
          </w:rPr>
          <w:fldChar w:fldCharType="begin"/>
        </w:r>
        <w:r w:rsidR="00E43AE9" w:rsidRPr="000B60AA">
          <w:rPr>
            <w:rFonts w:ascii="Book Antiqua" w:hAnsi="Book Antiqua"/>
          </w:rPr>
          <w:instrText xml:space="preserve"> ADDIN EN.CITE &lt;EndNote&gt;&lt;Cite&gt;&lt;Author&gt;Mather&lt;/Author&gt;&lt;Year&gt;2011&lt;/Year&gt;&lt;RecNum&gt;903&lt;/RecNum&gt;&lt;DisplayText&gt;&lt;style face="superscript"&gt;18&lt;/style&gt;&lt;/DisplayText&gt;&lt;record&gt;&lt;rec-number&gt;903&lt;/rec-number&gt;&lt;foreign-keys&gt;&lt;key app="EN" db-id="zzst0pe9v92wx6eaxf6pwstvvxxs0tzd5rfr"&gt;903&lt;/key&gt;&lt;/foreign-keys&gt;&lt;ref-type name="Journal Article"&gt;17&lt;/ref-type&gt;&lt;contributors&gt;&lt;authors&gt;&lt;author&gt;Mather, Adam N&lt;/author&gt;&lt;author&gt;Fairbairn, Timothy A&lt;/author&gt;&lt;author&gt;Artis, Nigel J&lt;/author&gt;&lt;author&gt;Greenwood, John P&lt;/author&gt;&lt;/authors&gt;&lt;/contributors&gt;&lt;titles&gt;&lt;title&gt;Timing of Cardiovascular MR Imaging after Acute Myocardial Infarction : Effect on Estimates of Infarct Characteristics and Prediction of Late Ventricular Remodeling&lt;/title&gt;&lt;secondary-title&gt;Radiology&lt;/secondary-title&gt;&lt;/titles&gt;&lt;periodical&gt;&lt;full-title&gt;Radiology&lt;/full-title&gt;&lt;/periodical&gt;&lt;pages&gt;116-26&lt;/pages&gt;&lt;volume&gt;261&lt;/volume&gt;&lt;dates&gt;&lt;year&gt;2011&lt;/year&gt;&lt;/dates&gt;&lt;label&gt;READ&lt;/label&gt;&lt;urls&gt;&lt;/urls&gt;&lt;/record&gt;&lt;/Cite&gt;&lt;/EndNote&gt;</w:instrText>
        </w:r>
        <w:r w:rsidR="00E43AE9" w:rsidRPr="000B60AA">
          <w:rPr>
            <w:rFonts w:ascii="Book Antiqua" w:hAnsi="Book Antiqua"/>
          </w:rPr>
          <w:fldChar w:fldCharType="separate"/>
        </w:r>
        <w:r w:rsidR="00E43AE9" w:rsidRPr="000B60AA">
          <w:rPr>
            <w:rFonts w:ascii="Book Antiqua" w:hAnsi="Book Antiqua"/>
            <w:noProof/>
            <w:vertAlign w:val="superscript"/>
          </w:rPr>
          <w:t>18</w:t>
        </w:r>
        <w:r w:rsidR="00E43AE9" w:rsidRPr="000B60AA">
          <w:rPr>
            <w:rFonts w:ascii="Book Antiqua" w:hAnsi="Book Antiqua"/>
          </w:rPr>
          <w:fldChar w:fldCharType="end"/>
        </w:r>
      </w:hyperlink>
      <w:r w:rsidR="00EF6C29">
        <w:rPr>
          <w:rFonts w:ascii="Book Antiqua" w:eastAsia="宋体" w:hAnsi="Book Antiqua" w:hint="eastAsia"/>
          <w:vertAlign w:val="superscript"/>
          <w:lang w:eastAsia="zh-CN"/>
        </w:rPr>
        <w:t>]</w:t>
      </w:r>
      <w:r w:rsidRPr="000B60AA">
        <w:rPr>
          <w:rFonts w:ascii="Book Antiqua" w:hAnsi="Book Antiqua"/>
        </w:rPr>
        <w:t xml:space="preserve"> but </w:t>
      </w:r>
      <w:r w:rsidR="00C50ED0" w:rsidRPr="000B60AA">
        <w:rPr>
          <w:rFonts w:ascii="Book Antiqua" w:hAnsi="Book Antiqua"/>
        </w:rPr>
        <w:t xml:space="preserve">are </w:t>
      </w:r>
      <w:r w:rsidRPr="000B60AA">
        <w:rPr>
          <w:rFonts w:ascii="Book Antiqua" w:hAnsi="Book Antiqua"/>
        </w:rPr>
        <w:t xml:space="preserve">present at </w:t>
      </w:r>
      <w:r w:rsidR="001A2400" w:rsidRPr="000B60AA">
        <w:rPr>
          <w:rFonts w:ascii="Book Antiqua" w:hAnsi="Book Antiqua"/>
        </w:rPr>
        <w:t>7 d</w:t>
      </w:r>
      <w:r w:rsidR="00EF6C29">
        <w:rPr>
          <w:rFonts w:ascii="Book Antiqua" w:eastAsia="宋体" w:hAnsi="Book Antiqua" w:hint="eastAsia"/>
          <w:vertAlign w:val="superscript"/>
          <w:lang w:eastAsia="zh-CN"/>
        </w:rPr>
        <w:t>[</w:t>
      </w:r>
      <w:r w:rsidRPr="000B60AA">
        <w:rPr>
          <w:rFonts w:ascii="Book Antiqua" w:hAnsi="Book Antiqua"/>
        </w:rPr>
        <w:fldChar w:fldCharType="begin"/>
      </w:r>
      <w:r w:rsidR="000D5E12" w:rsidRPr="000B60AA">
        <w:rPr>
          <w:rFonts w:ascii="Book Antiqua" w:hAnsi="Book Antiqua"/>
        </w:rPr>
        <w:instrText xml:space="preserve"> ADDIN EN.CITE &lt;EndNote&gt;&lt;Cite&gt;&lt;Author&gt;Ibrahim&lt;/Author&gt;&lt;Year&gt;2010&lt;/Year&gt;&lt;RecNum&gt;892&lt;/RecNum&gt;&lt;DisplayText&gt;&lt;style face="superscript"&gt;9, 18&lt;/style&gt;&lt;/DisplayText&gt;&lt;record&gt;&lt;rec-number&gt;892&lt;/rec-number&gt;&lt;foreign-keys&gt;&lt;key app="EN" db-id="zzst0pe9v92wx6eaxf6pwstvvxxs0tzd5rfr"&gt;892&lt;/key&gt;&lt;/foreign-keys&gt;&lt;ref-type name="Journal Article"&gt;17&lt;/ref-type&gt;&lt;contributors&gt;&lt;authors&gt;&lt;author&gt;Ibrahim, Tareq&lt;/author&gt;&lt;author&gt;Hackl, Thomas&lt;/author&gt;&lt;author&gt;Nekolla, Stephan G&lt;/author&gt;&lt;author&gt;Breuer, Martin&lt;/author&gt;&lt;author&gt;Feldmair, Michael&lt;/author&gt;&lt;author&gt;Schömig, Albert&lt;/author&gt;&lt;/authors&gt;&lt;/contributors&gt;&lt;titles&gt;&lt;title&gt;Acute Myocardial Infarction : Serial Cardiac MR Imaging Shows a Decrease in Delayed Enhancement of the Myocardium during the 1st Week after Reperfusion.&lt;/title&gt;&lt;secondary-title&gt;Radiology&lt;/secondary-title&gt;&lt;/titles&gt;&lt;periodical&gt;&lt;full-title&gt;Radiology&lt;/full-title&gt;&lt;/periodical&gt;&lt;pages&gt;88-97&lt;/pages&gt;&lt;volume&gt;254&lt;/volume&gt;&lt;number&gt;1&lt;/number&gt;&lt;section&gt;88&lt;/section&gt;&lt;dates&gt;&lt;year&gt;2010&lt;/year&gt;&lt;/dates&gt;&lt;label&gt;READ get 4,11&lt;/label&gt;&lt;urls&gt;&lt;/urls&gt;&lt;/record&gt;&lt;/Cite&gt;&lt;Cite&gt;&lt;Author&gt;Mather&lt;/Author&gt;&lt;Year&gt;2011&lt;/Year&gt;&lt;RecNum&gt;903&lt;/RecNum&gt;&lt;record&gt;&lt;rec-number&gt;903&lt;/rec-number&gt;&lt;foreign-keys&gt;&lt;key app="EN" db-id="zzst0pe9v92wx6eaxf6pwstvvxxs0tzd5rfr"&gt;903&lt;/key&gt;&lt;/foreign-keys&gt;&lt;ref-type name="Journal Article"&gt;17&lt;/ref-type&gt;&lt;contributors&gt;&lt;authors&gt;&lt;author&gt;Mather, Adam N&lt;/author&gt;&lt;author&gt;Fairbairn, Timothy A&lt;/author&gt;&lt;author&gt;Artis, Nigel J&lt;/author&gt;&lt;author&gt;Greenwood, John P&lt;/author&gt;&lt;/authors&gt;&lt;/contributors&gt;&lt;titles&gt;&lt;title&gt;Timing of Cardiovascular MR Imaging after Acute Myocardial Infarction : Effect on Estimates of Infarct Characteristics and Prediction of Late Ventricular Remodeling&lt;/title&gt;&lt;secondary-title&gt;Radiology&lt;/secondary-title&gt;&lt;/titles&gt;&lt;periodical&gt;&lt;full-title&gt;Radiology&lt;/full-title&gt;&lt;/periodical&gt;&lt;pages&gt;116-26&lt;/pages&gt;&lt;volume&gt;261&lt;/volume&gt;&lt;dates&gt;&lt;year&gt;2011&lt;/year&gt;&lt;/dates&gt;&lt;label&gt;READ&lt;/label&gt;&lt;urls&gt;&lt;/urls&gt;&lt;/record&gt;&lt;/Cite&gt;&lt;/EndNote&gt;</w:instrText>
      </w:r>
      <w:r w:rsidRPr="000B60AA">
        <w:rPr>
          <w:rFonts w:ascii="Book Antiqua" w:hAnsi="Book Antiqua"/>
        </w:rPr>
        <w:fldChar w:fldCharType="separate"/>
      </w:r>
      <w:hyperlink w:anchor="_ENREF_9" w:tooltip="Ibrahim, 2010 #892" w:history="1">
        <w:r w:rsidR="00E43AE9" w:rsidRPr="000B60AA">
          <w:rPr>
            <w:rFonts w:ascii="Book Antiqua" w:hAnsi="Book Antiqua"/>
            <w:noProof/>
            <w:vertAlign w:val="superscript"/>
          </w:rPr>
          <w:t>9</w:t>
        </w:r>
      </w:hyperlink>
      <w:r w:rsidR="00EF6C29">
        <w:rPr>
          <w:rFonts w:ascii="Book Antiqua" w:hAnsi="Book Antiqua"/>
          <w:noProof/>
          <w:vertAlign w:val="superscript"/>
        </w:rPr>
        <w:t>,</w:t>
      </w:r>
      <w:hyperlink w:anchor="_ENREF_18" w:tooltip="Mather, 2011 #903" w:history="1">
        <w:r w:rsidR="00E43AE9" w:rsidRPr="000B60AA">
          <w:rPr>
            <w:rFonts w:ascii="Book Antiqua" w:hAnsi="Book Antiqua"/>
            <w:noProof/>
            <w:vertAlign w:val="superscript"/>
          </w:rPr>
          <w:t>18</w:t>
        </w:r>
      </w:hyperlink>
      <w:r w:rsidRPr="000B60AA">
        <w:rPr>
          <w:rFonts w:ascii="Book Antiqua" w:hAnsi="Book Antiqua"/>
        </w:rPr>
        <w:fldChar w:fldCharType="end"/>
      </w:r>
      <w:r w:rsidR="00EF6C29">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Although undertaking CMR at 7-d may potentially underestimate </w:t>
      </w:r>
      <w:r w:rsidR="00C50ED0" w:rsidRPr="000B60AA">
        <w:rPr>
          <w:rFonts w:ascii="Book Antiqua" w:hAnsi="Book Antiqua"/>
        </w:rPr>
        <w:t xml:space="preserve">MVO and IMH </w:t>
      </w:r>
      <w:proofErr w:type="gramStart"/>
      <w:r w:rsidRPr="000B60AA">
        <w:rPr>
          <w:rFonts w:ascii="Book Antiqua" w:hAnsi="Book Antiqua"/>
        </w:rPr>
        <w:t>extent</w:t>
      </w:r>
      <w:r w:rsidR="00EF6C29">
        <w:rPr>
          <w:rFonts w:ascii="Book Antiqua" w:eastAsia="宋体" w:hAnsi="Book Antiqua" w:hint="eastAsia"/>
          <w:vertAlign w:val="superscript"/>
          <w:lang w:eastAsia="zh-CN"/>
        </w:rPr>
        <w:t>[</w:t>
      </w:r>
      <w:proofErr w:type="gramEnd"/>
      <w:r w:rsidRPr="000B60AA">
        <w:rPr>
          <w:rFonts w:ascii="Book Antiqua" w:hAnsi="Book Antiqua"/>
        </w:rPr>
        <w:fldChar w:fldCharType="begin">
          <w:fldData xml:space="preserve">PEVuZE5vdGU+PENpdGU+PEF1dGhvcj5NYXRoZXI8L0F1dGhvcj48WWVhcj4yMDExPC9ZZWFyPjxS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</w:fldData>
        </w:fldChar>
      </w:r>
      <w:r w:rsidR="002214A4" w:rsidRPr="000B60AA">
        <w:rPr>
          <w:rFonts w:ascii="Book Antiqua" w:hAnsi="Book Antiqua"/>
        </w:rPr>
        <w:instrText xml:space="preserve"> ADDIN EN.CITE </w:instrText>
      </w:r>
      <w:r w:rsidR="002214A4" w:rsidRPr="000B60AA">
        <w:rPr>
          <w:rFonts w:ascii="Book Antiqua" w:hAnsi="Book Antiqua"/>
        </w:rPr>
        <w:fldChar w:fldCharType="begin">
          <w:fldData xml:space="preserve">PEVuZE5vdGU+PENpdGU+PEF1dGhvcj5NYXRoZXI8L0F1dGhvcj48WWVhcj4yMDExPC9ZZWFyPjxS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</w:fldData>
        </w:fldChar>
      </w:r>
      <w:r w:rsidR="002214A4" w:rsidRPr="000B60AA">
        <w:rPr>
          <w:rFonts w:ascii="Book Antiqua" w:hAnsi="Book Antiqua"/>
        </w:rPr>
        <w:instrText xml:space="preserve"> ADDIN EN.CITE.DATA </w:instrText>
      </w:r>
      <w:r w:rsidR="002214A4" w:rsidRPr="000B60AA">
        <w:rPr>
          <w:rFonts w:ascii="Book Antiqua" w:hAnsi="Book Antiqua"/>
        </w:rPr>
      </w:r>
      <w:r w:rsidR="002214A4" w:rsidRPr="000B60AA">
        <w:rPr>
          <w:rFonts w:ascii="Book Antiqua" w:hAnsi="Book Antiqua"/>
        </w:rPr>
        <w:fldChar w:fldCharType="end"/>
      </w:r>
      <w:r w:rsidRPr="000B60AA">
        <w:rPr>
          <w:rFonts w:ascii="Book Antiqua" w:hAnsi="Book Antiqua"/>
        </w:rPr>
      </w:r>
      <w:r w:rsidRPr="000B60AA">
        <w:rPr>
          <w:rFonts w:ascii="Book Antiqua" w:hAnsi="Book Antiqua"/>
        </w:rPr>
        <w:fldChar w:fldCharType="separate"/>
      </w:r>
      <w:hyperlink w:anchor="_ENREF_9" w:tooltip="Ibrahim, 2010 #892" w:history="1">
        <w:r w:rsidR="00E43AE9" w:rsidRPr="000B60AA">
          <w:rPr>
            <w:rFonts w:ascii="Book Antiqua" w:hAnsi="Book Antiqua"/>
            <w:noProof/>
            <w:vertAlign w:val="superscript"/>
          </w:rPr>
          <w:t>9</w:t>
        </w:r>
      </w:hyperlink>
      <w:r w:rsidR="00EF6C29">
        <w:rPr>
          <w:rFonts w:ascii="Book Antiqua" w:hAnsi="Book Antiqua"/>
          <w:noProof/>
          <w:vertAlign w:val="superscript"/>
        </w:rPr>
        <w:t>,</w:t>
      </w:r>
      <w:hyperlink w:anchor="_ENREF_18" w:tooltip="Mather, 2011 #903" w:history="1">
        <w:r w:rsidR="00E43AE9" w:rsidRPr="000B60AA">
          <w:rPr>
            <w:rFonts w:ascii="Book Antiqua" w:hAnsi="Book Antiqua"/>
            <w:noProof/>
            <w:vertAlign w:val="superscript"/>
          </w:rPr>
          <w:t>18</w:t>
        </w:r>
      </w:hyperlink>
      <w:r w:rsidR="00EF6C29">
        <w:rPr>
          <w:rFonts w:ascii="Book Antiqua" w:hAnsi="Book Antiqua"/>
          <w:noProof/>
          <w:vertAlign w:val="superscript"/>
        </w:rPr>
        <w:t>,</w:t>
      </w:r>
      <w:hyperlink w:anchor="_ENREF_74" w:tooltip="Carrick, 2016 #2120" w:history="1">
        <w:r w:rsidR="00E43AE9" w:rsidRPr="000B60AA">
          <w:rPr>
            <w:rFonts w:ascii="Book Antiqua" w:hAnsi="Book Antiqua"/>
            <w:noProof/>
            <w:vertAlign w:val="superscript"/>
          </w:rPr>
          <w:t>74</w:t>
        </w:r>
      </w:hyperlink>
      <w:r w:rsidRPr="000B60AA">
        <w:rPr>
          <w:rFonts w:ascii="Book Antiqua" w:hAnsi="Book Antiqua"/>
        </w:rPr>
        <w:fldChar w:fldCharType="end"/>
      </w:r>
      <w:r w:rsidR="00EF6C29">
        <w:rPr>
          <w:rFonts w:ascii="Book Antiqua" w:eastAsia="宋体" w:hAnsi="Book Antiqua" w:hint="eastAsia"/>
          <w:vertAlign w:val="superscript"/>
          <w:lang w:eastAsia="zh-CN"/>
        </w:rPr>
        <w:t>]</w:t>
      </w:r>
      <w:r w:rsidRPr="000B60AA">
        <w:rPr>
          <w:rFonts w:ascii="Book Antiqua" w:hAnsi="Book Antiqua"/>
        </w:rPr>
        <w:t>, th</w:t>
      </w:r>
      <w:r w:rsidR="00697B99" w:rsidRPr="000B60AA">
        <w:rPr>
          <w:rFonts w:ascii="Book Antiqua" w:hAnsi="Book Antiqua"/>
        </w:rPr>
        <w:t xml:space="preserve">is may be minimised </w:t>
      </w:r>
      <w:r w:rsidRPr="000B60AA">
        <w:rPr>
          <w:rFonts w:ascii="Book Antiqua" w:hAnsi="Book Antiqua"/>
        </w:rPr>
        <w:t>by expressing MVO and IMH extent as a proportion of IS rather than LV mass, to correct for the corresponding reduction in IS.</w:t>
      </w:r>
      <w:r w:rsidR="000B60AA">
        <w:rPr>
          <w:rFonts w:ascii="Book Antiqua" w:hAnsi="Book Antiqua"/>
        </w:rPr>
        <w:t xml:space="preserve"> </w:t>
      </w:r>
      <w:r w:rsidRPr="000B60AA">
        <w:rPr>
          <w:rFonts w:ascii="Book Antiqua" w:hAnsi="Book Antiqua"/>
        </w:rPr>
        <w:t>Thus</w:t>
      </w:r>
      <w:r w:rsidR="00B57A62" w:rsidRPr="000B60AA">
        <w:rPr>
          <w:rFonts w:ascii="Book Antiqua" w:hAnsi="Book Antiqua"/>
        </w:rPr>
        <w:t xml:space="preserve">, </w:t>
      </w:r>
      <w:r w:rsidR="00B57A62" w:rsidRPr="00EF6C29">
        <w:rPr>
          <w:rFonts w:ascii="Book Antiqua" w:hAnsi="Book Antiqua"/>
        </w:rPr>
        <w:t xml:space="preserve">acutely </w:t>
      </w:r>
      <w:r w:rsidRPr="00EF6C29">
        <w:rPr>
          <w:rFonts w:ascii="Book Antiqua" w:hAnsi="Book Antiqua"/>
        </w:rPr>
        <w:t xml:space="preserve">post STEMI for the </w:t>
      </w:r>
      <w:r w:rsidR="00B57A62" w:rsidRPr="00EF6C29">
        <w:rPr>
          <w:rFonts w:ascii="Book Antiqua" w:hAnsi="Book Antiqua"/>
        </w:rPr>
        <w:t xml:space="preserve">assessment </w:t>
      </w:r>
      <w:r w:rsidRPr="00EF6C29">
        <w:rPr>
          <w:rFonts w:ascii="Book Antiqua" w:hAnsi="Book Antiqua"/>
        </w:rPr>
        <w:t xml:space="preserve">of </w:t>
      </w:r>
      <w:r w:rsidR="00AE09E6" w:rsidRPr="00EF6C29">
        <w:rPr>
          <w:rFonts w:ascii="Book Antiqua" w:hAnsi="Book Antiqua"/>
        </w:rPr>
        <w:t xml:space="preserve">IS, </w:t>
      </w:r>
      <w:r w:rsidRPr="00EF6C29">
        <w:rPr>
          <w:rFonts w:ascii="Book Antiqua" w:hAnsi="Book Antiqua"/>
        </w:rPr>
        <w:t xml:space="preserve">MSI, MVO and IMH, imaging at 7 d </w:t>
      </w:r>
      <w:r w:rsidR="00537DC6" w:rsidRPr="00EF6C29">
        <w:rPr>
          <w:rFonts w:ascii="Book Antiqua" w:hAnsi="Book Antiqua"/>
        </w:rPr>
        <w:t xml:space="preserve">may </w:t>
      </w:r>
      <w:r w:rsidRPr="00EF6C29">
        <w:rPr>
          <w:rFonts w:ascii="Book Antiqua" w:hAnsi="Book Antiqua"/>
        </w:rPr>
        <w:t xml:space="preserve">provide the best compromise in relation to </w:t>
      </w:r>
      <w:r w:rsidR="00AE09E6" w:rsidRPr="00EF6C29">
        <w:rPr>
          <w:rFonts w:ascii="Book Antiqua" w:hAnsi="Book Antiqua"/>
        </w:rPr>
        <w:t xml:space="preserve">their </w:t>
      </w:r>
      <w:r w:rsidRPr="00EF6C29">
        <w:rPr>
          <w:rFonts w:ascii="Book Antiqua" w:hAnsi="Book Antiqua"/>
        </w:rPr>
        <w:t>tempora</w:t>
      </w:r>
      <w:r w:rsidR="00AE09E6" w:rsidRPr="00EF6C29">
        <w:rPr>
          <w:rFonts w:ascii="Book Antiqua" w:hAnsi="Book Antiqua"/>
        </w:rPr>
        <w:t>l changes</w:t>
      </w:r>
      <w:r w:rsidR="00EF6C29" w:rsidRPr="00EF6C29">
        <w:rPr>
          <w:rFonts w:ascii="Book Antiqua" w:eastAsia="宋体" w:hAnsi="Book Antiqua" w:hint="eastAsia"/>
          <w:vertAlign w:val="superscript"/>
          <w:lang w:eastAsia="zh-CN"/>
        </w:rPr>
        <w:t>[</w:t>
      </w:r>
      <w:r w:rsidRPr="00EF6C29">
        <w:rPr>
          <w:rFonts w:ascii="Book Antiqua" w:hAnsi="Book Antiqua"/>
        </w:rPr>
        <w:fldChar w:fldCharType="begin">
          <w:fldData xml:space="preserve">PEVuZE5vdGU+PENpdGU+PEF1dGhvcj5Ib21iYWNoPC9BdXRob3I+PFllYXI+MjAwNTwvWWVhcj48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</w:fldData>
        </w:fldChar>
      </w:r>
      <w:r w:rsidR="000D5E12" w:rsidRPr="00EF6C29">
        <w:rPr>
          <w:rFonts w:ascii="Book Antiqua" w:hAnsi="Book Antiqua"/>
        </w:rPr>
        <w:instrText xml:space="preserve"> ADDIN EN.CITE </w:instrText>
      </w:r>
      <w:r w:rsidR="000D5E12" w:rsidRPr="00EF6C29">
        <w:rPr>
          <w:rFonts w:ascii="Book Antiqua" w:hAnsi="Book Antiqua"/>
        </w:rPr>
        <w:fldChar w:fldCharType="begin">
          <w:fldData xml:space="preserve">PEVuZE5vdGU+PENpdGU+PEF1dGhvcj5Ib21iYWNoPC9BdXRob3I+PFllYXI+MjAwNTwvWWVhcj48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</w:fldData>
        </w:fldChar>
      </w:r>
      <w:r w:rsidR="000D5E12" w:rsidRPr="00EF6C29">
        <w:rPr>
          <w:rFonts w:ascii="Book Antiqua" w:hAnsi="Book Antiqua"/>
        </w:rPr>
        <w:instrText xml:space="preserve"> ADDIN EN.CITE.DATA </w:instrText>
      </w:r>
      <w:r w:rsidR="000D5E12" w:rsidRPr="00EF6C29">
        <w:rPr>
          <w:rFonts w:ascii="Book Antiqua" w:hAnsi="Book Antiqua"/>
        </w:rPr>
      </w:r>
      <w:r w:rsidR="000D5E12" w:rsidRPr="00EF6C29">
        <w:rPr>
          <w:rFonts w:ascii="Book Antiqua" w:hAnsi="Book Antiqua"/>
        </w:rPr>
        <w:fldChar w:fldCharType="end"/>
      </w:r>
      <w:r w:rsidRPr="00EF6C29">
        <w:rPr>
          <w:rFonts w:ascii="Book Antiqua" w:hAnsi="Book Antiqua"/>
        </w:rPr>
      </w:r>
      <w:r w:rsidRPr="00EF6C29">
        <w:rPr>
          <w:rFonts w:ascii="Book Antiqua" w:hAnsi="Book Antiqua"/>
        </w:rPr>
        <w:fldChar w:fldCharType="separate"/>
      </w:r>
      <w:hyperlink w:anchor="_ENREF_5" w:tooltip="Ripa, 2007 #1128" w:history="1">
        <w:r w:rsidR="00E43AE9" w:rsidRPr="00EF6C29">
          <w:rPr>
            <w:rFonts w:ascii="Book Antiqua" w:hAnsi="Book Antiqua"/>
            <w:noProof/>
            <w:vertAlign w:val="superscript"/>
          </w:rPr>
          <w:t>5-7</w:t>
        </w:r>
      </w:hyperlink>
      <w:r w:rsidR="00EF6C29" w:rsidRPr="00EF6C29">
        <w:rPr>
          <w:rFonts w:ascii="Book Antiqua" w:hAnsi="Book Antiqua"/>
          <w:noProof/>
          <w:vertAlign w:val="superscript"/>
        </w:rPr>
        <w:t>,</w:t>
      </w:r>
      <w:hyperlink w:anchor="_ENREF_9" w:tooltip="Ibrahim, 2010 #892" w:history="1">
        <w:r w:rsidR="00E43AE9" w:rsidRPr="00EF6C29">
          <w:rPr>
            <w:rFonts w:ascii="Book Antiqua" w:hAnsi="Book Antiqua"/>
            <w:noProof/>
            <w:vertAlign w:val="superscript"/>
          </w:rPr>
          <w:t>9</w:t>
        </w:r>
      </w:hyperlink>
      <w:r w:rsidR="00EF6C29" w:rsidRPr="00EF6C29">
        <w:rPr>
          <w:rFonts w:ascii="Book Antiqua" w:hAnsi="Book Antiqua"/>
          <w:noProof/>
          <w:vertAlign w:val="superscript"/>
        </w:rPr>
        <w:t>,</w:t>
      </w:r>
      <w:hyperlink w:anchor="_ENREF_18" w:tooltip="Mather, 2011 #903" w:history="1">
        <w:r w:rsidR="00E43AE9" w:rsidRPr="00EF6C29">
          <w:rPr>
            <w:rFonts w:ascii="Book Antiqua" w:hAnsi="Book Antiqua"/>
            <w:noProof/>
            <w:vertAlign w:val="superscript"/>
          </w:rPr>
          <w:t>18</w:t>
        </w:r>
      </w:hyperlink>
      <w:r w:rsidR="00EF6C29" w:rsidRPr="00EF6C29">
        <w:rPr>
          <w:rFonts w:ascii="Book Antiqua" w:hAnsi="Book Antiqua"/>
          <w:noProof/>
          <w:vertAlign w:val="superscript"/>
        </w:rPr>
        <w:t>,</w:t>
      </w:r>
      <w:hyperlink w:anchor="_ENREF_20" w:tooltip="Ganame, 2011 #1065" w:history="1">
        <w:r w:rsidR="00E43AE9" w:rsidRPr="00EF6C29">
          <w:rPr>
            <w:rFonts w:ascii="Book Antiqua" w:hAnsi="Book Antiqua"/>
            <w:noProof/>
            <w:vertAlign w:val="superscript"/>
          </w:rPr>
          <w:t>20</w:t>
        </w:r>
      </w:hyperlink>
      <w:r w:rsidR="00EF6C29" w:rsidRPr="00EF6C29">
        <w:rPr>
          <w:rFonts w:ascii="Book Antiqua" w:hAnsi="Book Antiqua"/>
          <w:noProof/>
          <w:vertAlign w:val="superscript"/>
        </w:rPr>
        <w:t>,</w:t>
      </w:r>
      <w:hyperlink w:anchor="_ENREF_21" w:tooltip="Dall'Armellina, 2011 #46" w:history="1">
        <w:r w:rsidR="00E43AE9" w:rsidRPr="00EF6C29">
          <w:rPr>
            <w:rFonts w:ascii="Book Antiqua" w:hAnsi="Book Antiqua"/>
            <w:noProof/>
            <w:vertAlign w:val="superscript"/>
          </w:rPr>
          <w:t>21</w:t>
        </w:r>
      </w:hyperlink>
      <w:r w:rsidRPr="00EF6C29">
        <w:rPr>
          <w:rFonts w:ascii="Book Antiqua" w:hAnsi="Book Antiqua"/>
        </w:rPr>
        <w:fldChar w:fldCharType="end"/>
      </w:r>
      <w:r w:rsidR="00EF6C29" w:rsidRPr="00EF6C29">
        <w:rPr>
          <w:rFonts w:ascii="Book Antiqua" w:eastAsia="宋体" w:hAnsi="Book Antiqua" w:hint="eastAsia"/>
          <w:vertAlign w:val="superscript"/>
          <w:lang w:eastAsia="zh-CN"/>
        </w:rPr>
        <w:t>]</w:t>
      </w:r>
      <w:r w:rsidRPr="000B60AA">
        <w:rPr>
          <w:rFonts w:ascii="Book Antiqua" w:hAnsi="Book Antiqua"/>
        </w:rPr>
        <w:t xml:space="preserve"> for accurate quantification and prediction of LV function, remodelling and prognosis.</w:t>
      </w:r>
      <w:r w:rsidR="000B60AA">
        <w:rPr>
          <w:rFonts w:ascii="Book Antiqua" w:hAnsi="Book Antiqua"/>
        </w:rPr>
        <w:t xml:space="preserve"> </w:t>
      </w:r>
      <w:r w:rsidR="005D5606" w:rsidRPr="000B60AA">
        <w:rPr>
          <w:rFonts w:ascii="Book Antiqua" w:hAnsi="Book Antiqua"/>
        </w:rPr>
        <w:t xml:space="preserve">This needs to be balanced with contemporary clinical practice where patients are typically discharged at 3-4 d post-PPCI, and the risk of early attrition. </w:t>
      </w:r>
      <w:r w:rsidR="009A0DCA" w:rsidRPr="000B60AA">
        <w:rPr>
          <w:rFonts w:ascii="Book Antiqua" w:hAnsi="Book Antiqua"/>
        </w:rPr>
        <w:t>Using final IS at follow-up as a primary outcome risks underestimating potential differences in treatment strategies due to greater inf</w:t>
      </w:r>
      <w:r w:rsidR="00B57A62" w:rsidRPr="000B60AA">
        <w:rPr>
          <w:rFonts w:ascii="Book Antiqua" w:hAnsi="Book Antiqua"/>
        </w:rPr>
        <w:t>ar</w:t>
      </w:r>
      <w:r w:rsidR="009A0DCA" w:rsidRPr="000B60AA">
        <w:rPr>
          <w:rFonts w:ascii="Book Antiqua" w:hAnsi="Book Antiqua"/>
        </w:rPr>
        <w:t>ct resorption with the large</w:t>
      </w:r>
      <w:r w:rsidR="00B57A62" w:rsidRPr="000B60AA">
        <w:rPr>
          <w:rFonts w:ascii="Book Antiqua" w:hAnsi="Book Antiqua"/>
        </w:rPr>
        <w:t>r</w:t>
      </w:r>
      <w:r w:rsidR="009A0DCA" w:rsidRPr="000B60AA">
        <w:rPr>
          <w:rFonts w:ascii="Book Antiqua" w:hAnsi="Book Antiqua"/>
        </w:rPr>
        <w:t xml:space="preserve"> infarcts</w:t>
      </w:r>
      <w:r w:rsidR="005D5606" w:rsidRPr="000B60AA">
        <w:rPr>
          <w:rFonts w:ascii="Book Antiqua" w:hAnsi="Book Antiqua"/>
        </w:rPr>
        <w:t xml:space="preserve">. </w:t>
      </w:r>
    </w:p>
    <w:p w14:paraId="390D7E4C" w14:textId="5620CA85" w:rsidR="008B5112" w:rsidRPr="000B60AA" w:rsidRDefault="00A66F0A" w:rsidP="00EF6C29">
      <w:pPr>
        <w:tabs>
          <w:tab w:val="left" w:pos="993"/>
        </w:tabs>
        <w:spacing w:line="360" w:lineRule="auto"/>
        <w:ind w:firstLineChars="100" w:firstLine="240"/>
        <w:jc w:val="both"/>
        <w:rPr>
          <w:rFonts w:ascii="Book Antiqua" w:hAnsi="Book Antiqua"/>
        </w:rPr>
      </w:pPr>
      <w:r w:rsidRPr="000B60AA">
        <w:rPr>
          <w:rFonts w:ascii="Book Antiqua" w:hAnsi="Book Antiqua"/>
        </w:rPr>
        <w:lastRenderedPageBreak/>
        <w:t xml:space="preserve">Data on the chronology of IS suggests that infarct resorption is essentially complete by 3 mo post </w:t>
      </w:r>
      <w:proofErr w:type="gramStart"/>
      <w:r w:rsidRPr="000B60AA">
        <w:rPr>
          <w:rFonts w:ascii="Book Antiqua" w:hAnsi="Book Antiqua"/>
        </w:rPr>
        <w:t>MI</w:t>
      </w:r>
      <w:r w:rsidR="004576C1">
        <w:rPr>
          <w:rFonts w:ascii="Book Antiqua" w:eastAsia="宋体" w:hAnsi="Book Antiqua" w:hint="eastAsia"/>
          <w:vertAlign w:val="superscript"/>
          <w:lang w:eastAsia="zh-CN"/>
        </w:rPr>
        <w:t>[</w:t>
      </w:r>
      <w:proofErr w:type="gramEnd"/>
      <w:r w:rsidR="00EE10B3" w:rsidRPr="000B60AA">
        <w:rPr>
          <w:rFonts w:ascii="Book Antiqua" w:hAnsi="Book Antiqua"/>
        </w:rPr>
        <w:fldChar w:fldCharType="begin">
          <w:fldData xml:space="preserve">PEVuZE5vdGU+PENpdGU+PEF1dGhvcj5DYXJyaWNrPC9BdXRob3I+PFllYXI+MjAxNjwvWWVhcj48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</w:fldData>
        </w:fldChar>
      </w:r>
      <w:r w:rsidR="002214A4" w:rsidRPr="000B60AA">
        <w:rPr>
          <w:rFonts w:ascii="Book Antiqua" w:hAnsi="Book Antiqua"/>
        </w:rPr>
        <w:instrText xml:space="preserve"> ADDIN EN.CITE </w:instrText>
      </w:r>
      <w:r w:rsidR="002214A4" w:rsidRPr="000B60AA">
        <w:rPr>
          <w:rFonts w:ascii="Book Antiqua" w:hAnsi="Book Antiqua"/>
        </w:rPr>
        <w:fldChar w:fldCharType="begin">
          <w:fldData xml:space="preserve">PEVuZE5vdGU+PENpdGU+PEF1dGhvcj5DYXJyaWNrPC9BdXRob3I+PFllYXI+MjAxNjwvWWVhcj48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</w:fldData>
        </w:fldChar>
      </w:r>
      <w:r w:rsidR="002214A4" w:rsidRPr="000B60AA">
        <w:rPr>
          <w:rFonts w:ascii="Book Antiqua" w:hAnsi="Book Antiqua"/>
        </w:rPr>
        <w:instrText xml:space="preserve"> ADDIN EN.CITE.DATA </w:instrText>
      </w:r>
      <w:r w:rsidR="002214A4" w:rsidRPr="000B60AA">
        <w:rPr>
          <w:rFonts w:ascii="Book Antiqua" w:hAnsi="Book Antiqua"/>
        </w:rPr>
      </w:r>
      <w:r w:rsidR="002214A4" w:rsidRPr="000B60AA">
        <w:rPr>
          <w:rFonts w:ascii="Book Antiqua" w:hAnsi="Book Antiqua"/>
        </w:rPr>
        <w:fldChar w:fldCharType="end"/>
      </w:r>
      <w:r w:rsidR="00EE10B3" w:rsidRPr="000B60AA">
        <w:rPr>
          <w:rFonts w:ascii="Book Antiqua" w:hAnsi="Book Antiqua"/>
        </w:rPr>
      </w:r>
      <w:r w:rsidR="00EE10B3" w:rsidRPr="000B60AA">
        <w:rPr>
          <w:rFonts w:ascii="Book Antiqua" w:hAnsi="Book Antiqua"/>
        </w:rPr>
        <w:fldChar w:fldCharType="separate"/>
      </w:r>
      <w:hyperlink w:anchor="_ENREF_9" w:tooltip="Ibrahim, 2010 #892" w:history="1">
        <w:r w:rsidR="00E43AE9" w:rsidRPr="000B60AA">
          <w:rPr>
            <w:rFonts w:ascii="Book Antiqua" w:hAnsi="Book Antiqua"/>
            <w:noProof/>
            <w:vertAlign w:val="superscript"/>
          </w:rPr>
          <w:t>9</w:t>
        </w:r>
      </w:hyperlink>
      <w:r w:rsidR="004576C1">
        <w:rPr>
          <w:rFonts w:ascii="Book Antiqua" w:hAnsi="Book Antiqua"/>
          <w:noProof/>
          <w:vertAlign w:val="superscript"/>
        </w:rPr>
        <w:t>,</w:t>
      </w:r>
      <w:hyperlink w:anchor="_ENREF_18" w:tooltip="Mather, 2011 #903" w:history="1">
        <w:r w:rsidR="00E43AE9" w:rsidRPr="000B60AA">
          <w:rPr>
            <w:rFonts w:ascii="Book Antiqua" w:hAnsi="Book Antiqua"/>
            <w:noProof/>
            <w:vertAlign w:val="superscript"/>
          </w:rPr>
          <w:t>18</w:t>
        </w:r>
      </w:hyperlink>
      <w:r w:rsidR="004576C1">
        <w:rPr>
          <w:rFonts w:ascii="Book Antiqua" w:hAnsi="Book Antiqua"/>
          <w:noProof/>
          <w:vertAlign w:val="superscript"/>
        </w:rPr>
        <w:t>,</w:t>
      </w:r>
      <w:hyperlink w:anchor="_ENREF_20" w:tooltip="Ganame, 2011 #1065" w:history="1">
        <w:r w:rsidR="00E43AE9" w:rsidRPr="000B60AA">
          <w:rPr>
            <w:rFonts w:ascii="Book Antiqua" w:hAnsi="Book Antiqua"/>
            <w:noProof/>
            <w:vertAlign w:val="superscript"/>
          </w:rPr>
          <w:t>20</w:t>
        </w:r>
      </w:hyperlink>
      <w:r w:rsidR="004576C1">
        <w:rPr>
          <w:rFonts w:ascii="Book Antiqua" w:hAnsi="Book Antiqua"/>
          <w:noProof/>
          <w:vertAlign w:val="superscript"/>
        </w:rPr>
        <w:t>,</w:t>
      </w:r>
      <w:hyperlink w:anchor="_ENREF_74" w:tooltip="Carrick, 2016 #2120" w:history="1">
        <w:r w:rsidR="00E43AE9" w:rsidRPr="000B60AA">
          <w:rPr>
            <w:rFonts w:ascii="Book Antiqua" w:hAnsi="Book Antiqua"/>
            <w:noProof/>
            <w:vertAlign w:val="superscript"/>
          </w:rPr>
          <w:t>74</w:t>
        </w:r>
      </w:hyperlink>
      <w:r w:rsidR="00EE10B3" w:rsidRPr="000B60AA">
        <w:rPr>
          <w:rFonts w:ascii="Book Antiqua" w:hAnsi="Book Antiqua"/>
        </w:rPr>
        <w:fldChar w:fldCharType="end"/>
      </w:r>
      <w:r w:rsidR="004576C1">
        <w:rPr>
          <w:rFonts w:ascii="Book Antiqua" w:eastAsia="宋体" w:hAnsi="Book Antiqua" w:hint="eastAsia"/>
          <w:vertAlign w:val="superscript"/>
          <w:lang w:eastAsia="zh-CN"/>
        </w:rPr>
        <w:t>]</w:t>
      </w:r>
      <w:r w:rsidRPr="000B60AA">
        <w:rPr>
          <w:rFonts w:ascii="Book Antiqua" w:hAnsi="Book Antiqua"/>
        </w:rPr>
        <w:t>.</w:t>
      </w:r>
      <w:r w:rsidR="000B60AA">
        <w:rPr>
          <w:rFonts w:ascii="Book Antiqua" w:hAnsi="Book Antiqua"/>
        </w:rPr>
        <w:t xml:space="preserve"> </w:t>
      </w:r>
      <w:r w:rsidRPr="000B60AA">
        <w:rPr>
          <w:rFonts w:ascii="Book Antiqua" w:hAnsi="Book Antiqua"/>
        </w:rPr>
        <w:t xml:space="preserve">However a key objective of </w:t>
      </w:r>
      <w:r w:rsidR="008B5112" w:rsidRPr="000B60AA">
        <w:rPr>
          <w:rFonts w:ascii="Book Antiqua" w:hAnsi="Book Antiqua"/>
        </w:rPr>
        <w:t xml:space="preserve">follow-up CMR </w:t>
      </w:r>
      <w:r w:rsidRPr="000B60AA">
        <w:rPr>
          <w:rFonts w:ascii="Book Antiqua" w:hAnsi="Book Antiqua"/>
        </w:rPr>
        <w:t>is to assess LV geometry and remodelling and hence must</w:t>
      </w:r>
      <w:r w:rsidR="008B5112" w:rsidRPr="000B60AA">
        <w:rPr>
          <w:rFonts w:ascii="Book Antiqua" w:hAnsi="Book Antiqua"/>
        </w:rPr>
        <w:t xml:space="preserve"> allow the relatively slower adaptations of ventricular volumes</w:t>
      </w:r>
      <w:r w:rsidR="00491C69" w:rsidRPr="000B60AA">
        <w:rPr>
          <w:rFonts w:ascii="Book Antiqua" w:hAnsi="Book Antiqua"/>
        </w:rPr>
        <w:t xml:space="preserve"> (</w:t>
      </w:r>
      <w:r w:rsidR="004576C1">
        <w:rPr>
          <w:rFonts w:ascii="Book Antiqua" w:eastAsia="宋体" w:hAnsi="Book Antiqua" w:hint="eastAsia"/>
          <w:lang w:eastAsia="zh-CN"/>
        </w:rPr>
        <w:t xml:space="preserve">approximately </w:t>
      </w:r>
      <w:r w:rsidR="00491C69" w:rsidRPr="000B60AA">
        <w:rPr>
          <w:rFonts w:ascii="Book Antiqua" w:hAnsi="Book Antiqua"/>
        </w:rPr>
        <w:t>12 mo)</w:t>
      </w:r>
      <w:r w:rsidR="008B5112" w:rsidRPr="000B60AA">
        <w:rPr>
          <w:rFonts w:ascii="Book Antiqua" w:hAnsi="Book Antiqua"/>
        </w:rPr>
        <w:t xml:space="preserve">, compared with changes in </w:t>
      </w:r>
      <w:r w:rsidR="00491C69" w:rsidRPr="000B60AA">
        <w:rPr>
          <w:rFonts w:ascii="Book Antiqua" w:hAnsi="Book Antiqua"/>
        </w:rPr>
        <w:t xml:space="preserve">IS and </w:t>
      </w:r>
      <w:r w:rsidR="008B5112" w:rsidRPr="000B60AA">
        <w:rPr>
          <w:rFonts w:ascii="Book Antiqua" w:hAnsi="Book Antiqua"/>
        </w:rPr>
        <w:t>LVEF to complete.</w:t>
      </w:r>
      <w:r w:rsidR="000B60AA">
        <w:rPr>
          <w:rFonts w:ascii="Book Antiqua" w:hAnsi="Book Antiqua"/>
        </w:rPr>
        <w:t xml:space="preserve"> </w:t>
      </w:r>
      <w:r w:rsidR="008B5112" w:rsidRPr="000B60AA">
        <w:rPr>
          <w:rFonts w:ascii="Book Antiqua" w:hAnsi="Book Antiqua"/>
        </w:rPr>
        <w:t>LVEF shows no significant change after 1-mo post STEMI.</w:t>
      </w:r>
      <w:r w:rsidR="000B60AA">
        <w:rPr>
          <w:rFonts w:ascii="Book Antiqua" w:hAnsi="Book Antiqua"/>
        </w:rPr>
        <w:t xml:space="preserve"> </w:t>
      </w:r>
      <w:r w:rsidR="00491C69" w:rsidRPr="000B60AA">
        <w:rPr>
          <w:rFonts w:ascii="Book Antiqua" w:hAnsi="Book Antiqua"/>
        </w:rPr>
        <w:t>Follow-up</w:t>
      </w:r>
      <w:r w:rsidR="008B5112" w:rsidRPr="000B60AA">
        <w:rPr>
          <w:rFonts w:ascii="Book Antiqua" w:hAnsi="Book Antiqua"/>
        </w:rPr>
        <w:t xml:space="preserve"> </w:t>
      </w:r>
      <w:r w:rsidR="00491C69" w:rsidRPr="000B60AA">
        <w:rPr>
          <w:rFonts w:ascii="Book Antiqua" w:hAnsi="Book Antiqua"/>
        </w:rPr>
        <w:t xml:space="preserve">CMR at </w:t>
      </w:r>
      <w:r w:rsidR="00491C69" w:rsidRPr="004576C1">
        <w:rPr>
          <w:rFonts w:ascii="Book Antiqua" w:hAnsi="Book Antiqua"/>
        </w:rPr>
        <w:t>3 and 6-mo may fail to provide an accurate assessment of LV volumes and remodelling.</w:t>
      </w:r>
      <w:r w:rsidR="000B60AA" w:rsidRPr="004576C1">
        <w:rPr>
          <w:rFonts w:ascii="Book Antiqua" w:hAnsi="Book Antiqua"/>
        </w:rPr>
        <w:t xml:space="preserve"> </w:t>
      </w:r>
      <w:r w:rsidR="008B5112" w:rsidRPr="004576C1">
        <w:rPr>
          <w:rFonts w:ascii="Book Antiqua" w:hAnsi="Book Antiqua"/>
        </w:rPr>
        <w:t xml:space="preserve">The evidence base suggests that in order to allow completion of </w:t>
      </w:r>
      <w:r w:rsidR="00491C69" w:rsidRPr="004576C1">
        <w:rPr>
          <w:rFonts w:ascii="Book Antiqua" w:hAnsi="Book Antiqua"/>
        </w:rPr>
        <w:t xml:space="preserve">the trio of IS, </w:t>
      </w:r>
      <w:r w:rsidR="008B5112" w:rsidRPr="004576C1">
        <w:rPr>
          <w:rFonts w:ascii="Book Antiqua" w:hAnsi="Book Antiqua"/>
        </w:rPr>
        <w:t xml:space="preserve">LVEF </w:t>
      </w:r>
      <w:r w:rsidR="008B5112" w:rsidRPr="004576C1">
        <w:rPr>
          <w:rFonts w:ascii="Book Antiqua" w:hAnsi="Book Antiqua"/>
          <w:i/>
        </w:rPr>
        <w:t>and</w:t>
      </w:r>
      <w:r w:rsidR="008B5112" w:rsidRPr="004576C1">
        <w:rPr>
          <w:rFonts w:ascii="Book Antiqua" w:hAnsi="Book Antiqua"/>
        </w:rPr>
        <w:t xml:space="preserve"> LV volumetric changes</w:t>
      </w:r>
      <w:r w:rsidR="00491C69" w:rsidRPr="004576C1">
        <w:rPr>
          <w:rFonts w:ascii="Book Antiqua" w:hAnsi="Book Antiqua"/>
        </w:rPr>
        <w:t xml:space="preserve">, </w:t>
      </w:r>
      <w:r w:rsidR="008B5112" w:rsidRPr="004576C1">
        <w:rPr>
          <w:rFonts w:ascii="Book Antiqua" w:hAnsi="Book Antiqua"/>
        </w:rPr>
        <w:t xml:space="preserve">follow-up CMR should be performed at 12-mo post </w:t>
      </w:r>
      <w:proofErr w:type="gramStart"/>
      <w:r w:rsidR="008B5112" w:rsidRPr="004576C1">
        <w:rPr>
          <w:rFonts w:ascii="Book Antiqua" w:hAnsi="Book Antiqua"/>
        </w:rPr>
        <w:t>STEMI</w:t>
      </w:r>
      <w:r w:rsidR="004576C1" w:rsidRPr="004576C1">
        <w:rPr>
          <w:rFonts w:ascii="Book Antiqua" w:eastAsia="宋体" w:hAnsi="Book Antiqua" w:hint="eastAsia"/>
          <w:vertAlign w:val="superscript"/>
          <w:lang w:eastAsia="zh-CN"/>
        </w:rPr>
        <w:t>[</w:t>
      </w:r>
      <w:proofErr w:type="gramEnd"/>
      <w:r w:rsidR="008B5112" w:rsidRPr="004576C1">
        <w:rPr>
          <w:rFonts w:ascii="Book Antiqua" w:hAnsi="Book Antiqua"/>
        </w:rPr>
        <w:fldChar w:fldCharType="begin">
          <w:fldData xml:space="preserve">PEVuZE5vdGU+PENpdGU+PEF1dGhvcj5SaXBhPC9BdXRob3I+PFllYXI+MjAwNzwvWWVhcj48UmVj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</w:fldData>
        </w:fldChar>
      </w:r>
      <w:r w:rsidR="000D5E12" w:rsidRPr="004576C1">
        <w:rPr>
          <w:rFonts w:ascii="Book Antiqua" w:hAnsi="Book Antiqua"/>
        </w:rPr>
        <w:instrText xml:space="preserve"> ADDIN EN.CITE </w:instrText>
      </w:r>
      <w:r w:rsidR="000D5E12" w:rsidRPr="004576C1">
        <w:rPr>
          <w:rFonts w:ascii="Book Antiqua" w:hAnsi="Book Antiqua"/>
        </w:rPr>
        <w:fldChar w:fldCharType="begin">
          <w:fldData xml:space="preserve">PEVuZE5vdGU+PENpdGU+PEF1dGhvcj5SaXBhPC9BdXRob3I+PFllYXI+MjAwNzwvWWVhcj48UmVj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</w:fldData>
        </w:fldChar>
      </w:r>
      <w:r w:rsidR="000D5E12" w:rsidRPr="004576C1">
        <w:rPr>
          <w:rFonts w:ascii="Book Antiqua" w:hAnsi="Book Antiqua"/>
        </w:rPr>
        <w:instrText xml:space="preserve"> ADDIN EN.CITE.DATA </w:instrText>
      </w:r>
      <w:r w:rsidR="000D5E12" w:rsidRPr="004576C1">
        <w:rPr>
          <w:rFonts w:ascii="Book Antiqua" w:hAnsi="Book Antiqua"/>
        </w:rPr>
      </w:r>
      <w:r w:rsidR="000D5E12" w:rsidRPr="004576C1">
        <w:rPr>
          <w:rFonts w:ascii="Book Antiqua" w:hAnsi="Book Antiqua"/>
        </w:rPr>
        <w:fldChar w:fldCharType="end"/>
      </w:r>
      <w:r w:rsidR="008B5112" w:rsidRPr="004576C1">
        <w:rPr>
          <w:rFonts w:ascii="Book Antiqua" w:hAnsi="Book Antiqua"/>
        </w:rPr>
      </w:r>
      <w:r w:rsidR="008B5112" w:rsidRPr="004576C1">
        <w:rPr>
          <w:rFonts w:ascii="Book Antiqua" w:hAnsi="Book Antiqua"/>
        </w:rPr>
        <w:fldChar w:fldCharType="separate"/>
      </w:r>
      <w:hyperlink w:anchor="_ENREF_5" w:tooltip="Ripa, 2007 #1128" w:history="1">
        <w:r w:rsidR="00E43AE9" w:rsidRPr="004576C1">
          <w:rPr>
            <w:rFonts w:ascii="Book Antiqua" w:hAnsi="Book Antiqua"/>
            <w:noProof/>
            <w:vertAlign w:val="superscript"/>
          </w:rPr>
          <w:t>5</w:t>
        </w:r>
      </w:hyperlink>
      <w:r w:rsidR="004576C1" w:rsidRPr="004576C1">
        <w:rPr>
          <w:rFonts w:ascii="Book Antiqua" w:hAnsi="Book Antiqua"/>
          <w:noProof/>
          <w:vertAlign w:val="superscript"/>
        </w:rPr>
        <w:t>,</w:t>
      </w:r>
      <w:hyperlink w:anchor="_ENREF_7" w:tooltip="Engblom, 2009 #1335" w:history="1">
        <w:r w:rsidR="00E43AE9" w:rsidRPr="004576C1">
          <w:rPr>
            <w:rFonts w:ascii="Book Antiqua" w:hAnsi="Book Antiqua"/>
            <w:noProof/>
            <w:vertAlign w:val="superscript"/>
          </w:rPr>
          <w:t>7</w:t>
        </w:r>
      </w:hyperlink>
      <w:r w:rsidR="004576C1" w:rsidRPr="004576C1">
        <w:rPr>
          <w:rFonts w:ascii="Book Antiqua" w:hAnsi="Book Antiqua"/>
          <w:noProof/>
          <w:vertAlign w:val="superscript"/>
        </w:rPr>
        <w:t>,</w:t>
      </w:r>
      <w:hyperlink w:anchor="_ENREF_18" w:tooltip="Mather, 2011 #903" w:history="1">
        <w:r w:rsidR="00E43AE9" w:rsidRPr="004576C1">
          <w:rPr>
            <w:rFonts w:ascii="Book Antiqua" w:hAnsi="Book Antiqua"/>
            <w:noProof/>
            <w:vertAlign w:val="superscript"/>
          </w:rPr>
          <w:t>18</w:t>
        </w:r>
      </w:hyperlink>
      <w:r w:rsidR="004576C1" w:rsidRPr="004576C1">
        <w:rPr>
          <w:rFonts w:ascii="Book Antiqua" w:hAnsi="Book Antiqua"/>
          <w:noProof/>
          <w:vertAlign w:val="superscript"/>
        </w:rPr>
        <w:t>,</w:t>
      </w:r>
      <w:hyperlink w:anchor="_ENREF_20" w:tooltip="Ganame, 2011 #1065" w:history="1">
        <w:r w:rsidR="00E43AE9" w:rsidRPr="004576C1">
          <w:rPr>
            <w:rFonts w:ascii="Book Antiqua" w:hAnsi="Book Antiqua"/>
            <w:noProof/>
            <w:vertAlign w:val="superscript"/>
          </w:rPr>
          <w:t>20</w:t>
        </w:r>
      </w:hyperlink>
      <w:r w:rsidR="004576C1" w:rsidRPr="004576C1">
        <w:rPr>
          <w:rFonts w:ascii="Book Antiqua" w:hAnsi="Book Antiqua"/>
          <w:noProof/>
          <w:vertAlign w:val="superscript"/>
        </w:rPr>
        <w:t>,</w:t>
      </w:r>
      <w:hyperlink w:anchor="_ENREF_21" w:tooltip="Dall'Armellina, 2011 #46" w:history="1">
        <w:r w:rsidR="00E43AE9" w:rsidRPr="004576C1">
          <w:rPr>
            <w:rFonts w:ascii="Book Antiqua" w:hAnsi="Book Antiqua"/>
            <w:noProof/>
            <w:vertAlign w:val="superscript"/>
          </w:rPr>
          <w:t>21</w:t>
        </w:r>
      </w:hyperlink>
      <w:r w:rsidR="008B5112" w:rsidRPr="004576C1">
        <w:rPr>
          <w:rFonts w:ascii="Book Antiqua" w:hAnsi="Book Antiqua"/>
        </w:rPr>
        <w:fldChar w:fldCharType="end"/>
      </w:r>
      <w:r w:rsidR="004576C1" w:rsidRPr="004576C1">
        <w:rPr>
          <w:rFonts w:ascii="Book Antiqua" w:eastAsia="宋体" w:hAnsi="Book Antiqua" w:hint="eastAsia"/>
          <w:vertAlign w:val="superscript"/>
          <w:lang w:eastAsia="zh-CN"/>
        </w:rPr>
        <w:t>]</w:t>
      </w:r>
      <w:r w:rsidR="008B5112" w:rsidRPr="004576C1">
        <w:rPr>
          <w:rFonts w:ascii="Book Antiqua" w:hAnsi="Book Antiqua"/>
        </w:rPr>
        <w:t>.</w:t>
      </w:r>
      <w:r w:rsidR="000B60AA" w:rsidRPr="004576C1">
        <w:rPr>
          <w:rFonts w:ascii="Book Antiqua" w:hAnsi="Book Antiqua"/>
        </w:rPr>
        <w:t xml:space="preserve"> </w:t>
      </w:r>
      <w:r w:rsidR="00491C69" w:rsidRPr="004576C1">
        <w:rPr>
          <w:rFonts w:ascii="Book Antiqua" w:hAnsi="Book Antiqua"/>
        </w:rPr>
        <w:t>When correlating CMR and clinical outcomes, the longer timepoint of 12-mo also permits more reliable clinical follow-up</w:t>
      </w:r>
      <w:r w:rsidR="00724C25" w:rsidRPr="004576C1">
        <w:rPr>
          <w:rFonts w:ascii="Book Antiqua" w:hAnsi="Book Antiqua"/>
        </w:rPr>
        <w:t>.</w:t>
      </w:r>
    </w:p>
    <w:p w14:paraId="7DC2A074" w14:textId="2FFCA5C0" w:rsidR="009D4F3F" w:rsidRPr="000B60AA" w:rsidRDefault="00FD0ED2" w:rsidP="004576C1">
      <w:pPr>
        <w:spacing w:line="360" w:lineRule="auto"/>
        <w:ind w:firstLineChars="100" w:firstLine="240"/>
        <w:jc w:val="both"/>
        <w:rPr>
          <w:rFonts w:ascii="Book Antiqua" w:hAnsi="Book Antiqua"/>
        </w:rPr>
      </w:pPr>
      <w:r w:rsidRPr="000B60AA">
        <w:rPr>
          <w:rStyle w:val="3Char"/>
          <w:rFonts w:ascii="Book Antiqua" w:hAnsi="Book Antiqua"/>
          <w:color w:val="auto"/>
          <w:sz w:val="24"/>
          <w:szCs w:val="24"/>
        </w:rPr>
        <w:t>Standardisation of LGE, AAR and IMH sequences and quantification methods is equally important in light of newer T1, T2 and T2*-mapping sequences and inherent image quality issues associated with T2w-TSE.</w:t>
      </w:r>
    </w:p>
    <w:p w14:paraId="3A66C637" w14:textId="77777777" w:rsidR="00173041" w:rsidRPr="000B60AA" w:rsidRDefault="00173041" w:rsidP="000B60AA">
      <w:pPr>
        <w:spacing w:line="360" w:lineRule="auto"/>
        <w:jc w:val="both"/>
        <w:rPr>
          <w:rFonts w:ascii="Book Antiqua" w:hAnsi="Book Antiqua"/>
        </w:rPr>
      </w:pPr>
    </w:p>
    <w:p w14:paraId="6CB662B5" w14:textId="5DDBEF00" w:rsidR="003D607F" w:rsidRPr="004576C1" w:rsidRDefault="004576C1" w:rsidP="000B60AA">
      <w:pPr>
        <w:pStyle w:val="3"/>
        <w:jc w:val="both"/>
        <w:rPr>
          <w:rFonts w:ascii="Book Antiqua" w:eastAsia="宋体" w:hAnsi="Book Antiqua"/>
          <w:b/>
          <w:color w:val="auto"/>
          <w:sz w:val="24"/>
          <w:szCs w:val="24"/>
          <w:lang w:eastAsia="zh-CN"/>
        </w:rPr>
      </w:pPr>
      <w:r w:rsidRPr="004576C1">
        <w:rPr>
          <w:rFonts w:ascii="Book Antiqua" w:eastAsia="宋体" w:hAnsi="Book Antiqua"/>
          <w:b/>
          <w:color w:val="auto"/>
          <w:sz w:val="24"/>
          <w:szCs w:val="24"/>
          <w:lang w:eastAsia="zh-CN"/>
        </w:rPr>
        <w:t>CONCLUSION</w:t>
      </w:r>
    </w:p>
    <w:p w14:paraId="79BBCC35" w14:textId="07100031" w:rsidR="00177CF1" w:rsidRPr="000B60AA" w:rsidRDefault="00FE1EBF" w:rsidP="000B60AA">
      <w:pPr>
        <w:tabs>
          <w:tab w:val="left" w:pos="993"/>
        </w:tabs>
        <w:spacing w:line="360" w:lineRule="auto"/>
        <w:jc w:val="both"/>
        <w:rPr>
          <w:rFonts w:ascii="Book Antiqua" w:hAnsi="Book Antiqua"/>
        </w:rPr>
      </w:pPr>
      <w:r w:rsidRPr="000B60AA">
        <w:rPr>
          <w:rFonts w:ascii="Book Antiqua" w:hAnsi="Book Antiqua"/>
        </w:rPr>
        <w:t>C</w:t>
      </w:r>
      <w:r w:rsidR="000207FB" w:rsidRPr="000B60AA">
        <w:rPr>
          <w:rFonts w:ascii="Book Antiqua" w:hAnsi="Book Antiqua"/>
        </w:rPr>
        <w:t>ontrast-enhanced C</w:t>
      </w:r>
      <w:r w:rsidRPr="000B60AA">
        <w:rPr>
          <w:rFonts w:ascii="Book Antiqua" w:hAnsi="Book Antiqua"/>
        </w:rPr>
        <w:t xml:space="preserve">MR offers robust, validated and reproducible surrogate </w:t>
      </w:r>
      <w:r w:rsidR="00332F6A" w:rsidRPr="000B60AA">
        <w:rPr>
          <w:rFonts w:ascii="Book Antiqua" w:hAnsi="Book Antiqua"/>
        </w:rPr>
        <w:t xml:space="preserve">markers, </w:t>
      </w:r>
      <w:r w:rsidR="00F96E3F" w:rsidRPr="000B60AA">
        <w:rPr>
          <w:rFonts w:ascii="Book Antiqua" w:hAnsi="Book Antiqua"/>
        </w:rPr>
        <w:t>providing</w:t>
      </w:r>
      <w:r w:rsidRPr="000B60AA">
        <w:rPr>
          <w:rFonts w:ascii="Book Antiqua" w:hAnsi="Book Antiqua"/>
        </w:rPr>
        <w:t xml:space="preserve"> an accurate representation of pathophysiology</w:t>
      </w:r>
      <w:r w:rsidR="008C770B" w:rsidRPr="000B60AA">
        <w:rPr>
          <w:rFonts w:ascii="Book Antiqua" w:hAnsi="Book Antiqua"/>
        </w:rPr>
        <w:t xml:space="preserve">, </w:t>
      </w:r>
      <w:r w:rsidR="001A7B1A" w:rsidRPr="000B60AA">
        <w:rPr>
          <w:rFonts w:ascii="Book Antiqua" w:hAnsi="Book Antiqua"/>
        </w:rPr>
        <w:t xml:space="preserve">assessment of myocardial function and injury, </w:t>
      </w:r>
      <w:r w:rsidR="008C770B" w:rsidRPr="000B60AA">
        <w:rPr>
          <w:rFonts w:ascii="Book Antiqua" w:hAnsi="Book Antiqua"/>
        </w:rPr>
        <w:t xml:space="preserve">and predictive value for </w:t>
      </w:r>
      <w:r w:rsidR="001A7B1A" w:rsidRPr="000B60AA">
        <w:rPr>
          <w:rFonts w:ascii="Book Antiqua" w:hAnsi="Book Antiqua"/>
        </w:rPr>
        <w:t xml:space="preserve">medium to long-term </w:t>
      </w:r>
      <w:r w:rsidR="008C770B" w:rsidRPr="000B60AA">
        <w:rPr>
          <w:rFonts w:ascii="Book Antiqua" w:hAnsi="Book Antiqua"/>
        </w:rPr>
        <w:t>LV function, remodelling and prognosis</w:t>
      </w:r>
      <w:r w:rsidRPr="000B60AA">
        <w:rPr>
          <w:rFonts w:ascii="Book Antiqua" w:hAnsi="Book Antiqua"/>
        </w:rPr>
        <w:t xml:space="preserve"> following PPCI for STEMI.</w:t>
      </w:r>
      <w:r w:rsidR="000B60AA">
        <w:rPr>
          <w:rFonts w:ascii="Book Antiqua" w:hAnsi="Book Antiqua"/>
        </w:rPr>
        <w:t xml:space="preserve"> </w:t>
      </w:r>
      <w:r w:rsidR="001A7058" w:rsidRPr="000B60AA">
        <w:rPr>
          <w:rFonts w:ascii="Book Antiqua" w:hAnsi="Book Antiqua"/>
        </w:rPr>
        <w:t xml:space="preserve">Tables </w:t>
      </w:r>
      <w:r w:rsidR="00AA678D" w:rsidRPr="000B60AA">
        <w:rPr>
          <w:rFonts w:ascii="Book Antiqua" w:hAnsi="Book Antiqua"/>
        </w:rPr>
        <w:t>16</w:t>
      </w:r>
      <w:r w:rsidR="001A7058" w:rsidRPr="000B60AA">
        <w:rPr>
          <w:rFonts w:ascii="Book Antiqua" w:hAnsi="Book Antiqua"/>
        </w:rPr>
        <w:t xml:space="preserve"> and </w:t>
      </w:r>
      <w:r w:rsidR="00AA678D" w:rsidRPr="000B60AA">
        <w:rPr>
          <w:rFonts w:ascii="Book Antiqua" w:hAnsi="Book Antiqua"/>
        </w:rPr>
        <w:t>17</w:t>
      </w:r>
      <w:r w:rsidR="001A7058" w:rsidRPr="000B60AA">
        <w:rPr>
          <w:rFonts w:ascii="Book Antiqua" w:hAnsi="Book Antiqua"/>
        </w:rPr>
        <w:t xml:space="preserve"> summarise the key prospective studies illustrating the independent predictive value of CMR markers for LV remodelling (studies where </w:t>
      </w:r>
      <w:r w:rsidR="001A7058" w:rsidRPr="004576C1">
        <w:rPr>
          <w:rFonts w:ascii="Book Antiqua" w:hAnsi="Book Antiqua"/>
          <w:i/>
        </w:rPr>
        <w:t>n</w:t>
      </w:r>
      <w:r w:rsidR="004576C1">
        <w:rPr>
          <w:rFonts w:ascii="Book Antiqua" w:eastAsia="宋体" w:hAnsi="Book Antiqua" w:hint="eastAsia"/>
          <w:lang w:eastAsia="zh-CN"/>
        </w:rPr>
        <w:t xml:space="preserve"> </w:t>
      </w:r>
      <w:r w:rsidR="001A7058" w:rsidRPr="000B60AA">
        <w:rPr>
          <w:rFonts w:ascii="Book Antiqua" w:hAnsi="Book Antiqua"/>
        </w:rPr>
        <w:t>&gt;</w:t>
      </w:r>
      <w:r w:rsidR="004576C1">
        <w:rPr>
          <w:rFonts w:ascii="Book Antiqua" w:eastAsia="宋体" w:hAnsi="Book Antiqua" w:hint="eastAsia"/>
          <w:lang w:eastAsia="zh-CN"/>
        </w:rPr>
        <w:t xml:space="preserve"> </w:t>
      </w:r>
      <w:r w:rsidR="001A7058" w:rsidRPr="000B60AA">
        <w:rPr>
          <w:rFonts w:ascii="Book Antiqua" w:hAnsi="Book Antiqua"/>
        </w:rPr>
        <w:t xml:space="preserve">100, follow-up CMR </w:t>
      </w:r>
      <w:r w:rsidR="006A7383" w:rsidRPr="000B60AA">
        <w:rPr>
          <w:rFonts w:ascii="Book Antiqua" w:eastAsia="MS Gothic" w:hAnsi="Book Antiqua"/>
        </w:rPr>
        <w:t>≥</w:t>
      </w:r>
      <w:r w:rsidR="004576C1">
        <w:rPr>
          <w:rFonts w:ascii="Book Antiqua" w:eastAsia="宋体" w:hAnsi="Book Antiqua" w:hint="eastAsia"/>
          <w:lang w:eastAsia="zh-CN"/>
        </w:rPr>
        <w:t xml:space="preserve"> </w:t>
      </w:r>
      <w:r w:rsidR="001A7058" w:rsidRPr="000B60AA">
        <w:rPr>
          <w:rFonts w:ascii="Book Antiqua" w:hAnsi="Book Antiqua"/>
        </w:rPr>
        <w:t xml:space="preserve">3 mo post PPCI) and prognosis (studies where </w:t>
      </w:r>
      <w:r w:rsidR="004576C1" w:rsidRPr="004576C1">
        <w:rPr>
          <w:rFonts w:ascii="Book Antiqua" w:hAnsi="Book Antiqua"/>
          <w:i/>
        </w:rPr>
        <w:t>n</w:t>
      </w:r>
      <w:r w:rsidR="004576C1">
        <w:rPr>
          <w:rFonts w:ascii="Book Antiqua" w:eastAsia="宋体" w:hAnsi="Book Antiqua" w:hint="eastAsia"/>
          <w:lang w:eastAsia="zh-CN"/>
        </w:rPr>
        <w:t xml:space="preserve"> </w:t>
      </w:r>
      <w:r w:rsidR="004576C1" w:rsidRPr="000B60AA">
        <w:rPr>
          <w:rFonts w:ascii="Book Antiqua" w:hAnsi="Book Antiqua"/>
        </w:rPr>
        <w:t>&gt;</w:t>
      </w:r>
      <w:r w:rsidR="004576C1">
        <w:rPr>
          <w:rFonts w:ascii="Book Antiqua" w:eastAsia="宋体" w:hAnsi="Book Antiqua" w:hint="eastAsia"/>
          <w:lang w:eastAsia="zh-CN"/>
        </w:rPr>
        <w:t xml:space="preserve"> </w:t>
      </w:r>
      <w:r w:rsidR="001A7058" w:rsidRPr="000B60AA">
        <w:rPr>
          <w:rFonts w:ascii="Book Antiqua" w:hAnsi="Book Antiqua"/>
        </w:rPr>
        <w:t xml:space="preserve">100, </w:t>
      </w:r>
      <w:r w:rsidR="001A7B1A" w:rsidRPr="000B60AA">
        <w:rPr>
          <w:rFonts w:ascii="Book Antiqua" w:eastAsia="MS Gothic" w:hAnsi="Book Antiqua"/>
        </w:rPr>
        <w:t>≥</w:t>
      </w:r>
      <w:r w:rsidR="004576C1">
        <w:rPr>
          <w:rFonts w:ascii="Book Antiqua" w:eastAsia="宋体" w:hAnsi="Book Antiqua" w:hint="eastAsia"/>
          <w:lang w:eastAsia="zh-CN"/>
        </w:rPr>
        <w:t xml:space="preserve"> </w:t>
      </w:r>
      <w:r w:rsidR="001A7B1A" w:rsidRPr="000B60AA">
        <w:rPr>
          <w:rFonts w:ascii="Book Antiqua" w:hAnsi="Book Antiqua"/>
        </w:rPr>
        <w:t xml:space="preserve">6 mo </w:t>
      </w:r>
      <w:r w:rsidR="001A7058" w:rsidRPr="000B60AA">
        <w:rPr>
          <w:rFonts w:ascii="Book Antiqua" w:hAnsi="Book Antiqua"/>
        </w:rPr>
        <w:t>follow-up</w:t>
      </w:r>
      <w:r w:rsidR="001A7B1A" w:rsidRPr="000B60AA">
        <w:rPr>
          <w:rFonts w:ascii="Book Antiqua" w:hAnsi="Book Antiqua"/>
        </w:rPr>
        <w:t>)</w:t>
      </w:r>
      <w:r w:rsidR="001A7058" w:rsidRPr="000B60AA">
        <w:rPr>
          <w:rFonts w:ascii="Book Antiqua" w:hAnsi="Book Antiqua"/>
        </w:rPr>
        <w:t xml:space="preserve"> respectively.</w:t>
      </w:r>
      <w:r w:rsidR="000B60AA">
        <w:rPr>
          <w:rFonts w:ascii="Book Antiqua" w:hAnsi="Book Antiqua"/>
        </w:rPr>
        <w:t xml:space="preserve"> </w:t>
      </w:r>
    </w:p>
    <w:p w14:paraId="376C6002" w14:textId="6FAF517C" w:rsidR="00BF6D2E" w:rsidRDefault="00D53E3E" w:rsidP="004576C1">
      <w:pPr>
        <w:tabs>
          <w:tab w:val="left" w:pos="688"/>
          <w:tab w:val="left" w:pos="993"/>
        </w:tabs>
        <w:spacing w:line="360" w:lineRule="auto"/>
        <w:ind w:firstLineChars="100" w:firstLine="240"/>
        <w:jc w:val="both"/>
        <w:rPr>
          <w:rFonts w:ascii="Book Antiqua" w:eastAsia="宋体" w:hAnsi="Book Antiqua"/>
          <w:lang w:eastAsia="zh-CN"/>
        </w:rPr>
      </w:pPr>
      <w:r w:rsidRPr="000B60AA">
        <w:rPr>
          <w:rFonts w:ascii="Book Antiqua" w:hAnsi="Book Antiqua"/>
        </w:rPr>
        <w:t>In the acute phase, CMR can be performed accurately for up to 7 d</w:t>
      </w:r>
      <w:r w:rsidR="004576C1">
        <w:rPr>
          <w:rFonts w:ascii="Book Antiqua" w:eastAsia="宋体" w:hAnsi="Book Antiqua" w:hint="eastAsia"/>
          <w:lang w:eastAsia="zh-CN"/>
        </w:rPr>
        <w:t xml:space="preserve"> </w:t>
      </w:r>
      <w:r w:rsidRPr="000B60AA">
        <w:rPr>
          <w:rFonts w:ascii="Book Antiqua" w:hAnsi="Book Antiqua"/>
        </w:rPr>
        <w:t>post PPCI.</w:t>
      </w:r>
      <w:r w:rsidR="000B60AA">
        <w:rPr>
          <w:rFonts w:ascii="Book Antiqua" w:hAnsi="Book Antiqua"/>
        </w:rPr>
        <w:t xml:space="preserve"> </w:t>
      </w:r>
      <w:r w:rsidRPr="000B60AA">
        <w:rPr>
          <w:rFonts w:ascii="Book Antiqua" w:hAnsi="Book Antiqua"/>
        </w:rPr>
        <w:t>CMR delivers no radiation to the patient and this makes it ideal for serial studies.</w:t>
      </w:r>
      <w:r w:rsidR="000B60AA">
        <w:rPr>
          <w:rFonts w:ascii="Book Antiqua" w:hAnsi="Book Antiqua"/>
        </w:rPr>
        <w:t xml:space="preserve"> </w:t>
      </w:r>
      <w:r w:rsidRPr="000B60AA">
        <w:rPr>
          <w:rFonts w:ascii="Book Antiqua" w:hAnsi="Book Antiqua"/>
        </w:rPr>
        <w:t xml:space="preserve">The multimodal nature of CMR allows a multiparametric study of cardiac function, structure and volumes within a single study, which can be undertaken within </w:t>
      </w:r>
      <w:r w:rsidR="004576C1">
        <w:rPr>
          <w:rFonts w:ascii="Book Antiqua" w:eastAsia="宋体" w:hAnsi="Book Antiqua" w:hint="eastAsia"/>
          <w:lang w:eastAsia="zh-CN"/>
        </w:rPr>
        <w:t xml:space="preserve">approximately </w:t>
      </w:r>
      <w:r w:rsidRPr="000B60AA">
        <w:rPr>
          <w:rFonts w:ascii="Book Antiqua" w:hAnsi="Book Antiqua"/>
        </w:rPr>
        <w:t>45 min in the majority of patients.</w:t>
      </w:r>
      <w:r w:rsidR="000B60AA">
        <w:rPr>
          <w:rFonts w:ascii="Book Antiqua" w:hAnsi="Book Antiqua"/>
        </w:rPr>
        <w:t xml:space="preserve"> </w:t>
      </w:r>
      <w:r w:rsidRPr="000B60AA">
        <w:rPr>
          <w:rFonts w:ascii="Book Antiqua" w:hAnsi="Book Antiqua"/>
        </w:rPr>
        <w:t>It is likely that CMR will become the mainstay of cardiac imaging, providing an important role in risk stratification and treatment post STEMI.</w:t>
      </w:r>
      <w:r w:rsidR="000B60AA">
        <w:rPr>
          <w:rFonts w:ascii="Book Antiqua" w:hAnsi="Book Antiqua"/>
        </w:rPr>
        <w:t xml:space="preserve"> </w:t>
      </w:r>
      <w:r w:rsidRPr="000B60AA">
        <w:rPr>
          <w:rFonts w:ascii="Book Antiqua" w:hAnsi="Book Antiqua"/>
        </w:rPr>
        <w:t xml:space="preserve">Focus needs to be </w:t>
      </w:r>
      <w:r w:rsidRPr="000B60AA">
        <w:rPr>
          <w:rFonts w:ascii="Book Antiqua" w:hAnsi="Book Antiqua"/>
        </w:rPr>
        <w:lastRenderedPageBreak/>
        <w:t>continued in translating findings on the prognostic importance of surrogate markers to development of therapeutic targets post STEMI.</w:t>
      </w:r>
    </w:p>
    <w:p w14:paraId="2AF54EB5" w14:textId="77777777" w:rsidR="002F592C" w:rsidRPr="000B60AA" w:rsidRDefault="002F592C" w:rsidP="000B60AA">
      <w:pPr>
        <w:tabs>
          <w:tab w:val="left" w:pos="688"/>
          <w:tab w:val="left" w:pos="993"/>
        </w:tabs>
        <w:spacing w:line="360" w:lineRule="auto"/>
        <w:jc w:val="both"/>
        <w:rPr>
          <w:rFonts w:ascii="Book Antiqua" w:hAnsi="Book Antiqua"/>
        </w:rPr>
        <w:sectPr w:rsidR="002F592C" w:rsidRPr="000B60AA" w:rsidSect="0066404F">
          <w:footerReference w:type="even" r:id="rId11"/>
          <w:footerReference w:type="default" r:id="rId12"/>
          <w:pgSz w:w="11900" w:h="16820"/>
          <w:pgMar w:top="1440" w:right="1843" w:bottom="1440" w:left="1560" w:header="708" w:footer="708" w:gutter="0"/>
          <w:cols w:space="708"/>
          <w:docGrid w:linePitch="360"/>
        </w:sectPr>
      </w:pPr>
    </w:p>
    <w:p w14:paraId="106AF259" w14:textId="4C2FEAFF" w:rsidR="000B60AA" w:rsidRPr="00345EC8" w:rsidRDefault="000932F4" w:rsidP="00345EC8">
      <w:pPr>
        <w:pStyle w:val="1"/>
        <w:tabs>
          <w:tab w:val="clear" w:pos="1134"/>
          <w:tab w:val="left" w:pos="900"/>
        </w:tabs>
        <w:jc w:val="both"/>
        <w:rPr>
          <w:rFonts w:ascii="Book Antiqua" w:hAnsi="Book Antiqua"/>
          <w:sz w:val="24"/>
          <w:szCs w:val="24"/>
        </w:rPr>
      </w:pPr>
      <w:bookmarkStart w:id="259" w:name="_Toc327394930"/>
      <w:r w:rsidRPr="00345EC8">
        <w:rPr>
          <w:rFonts w:ascii="Book Antiqua" w:hAnsi="Book Antiqua"/>
          <w:sz w:val="24"/>
          <w:szCs w:val="24"/>
        </w:rPr>
        <w:lastRenderedPageBreak/>
        <w:t>REFERENCES</w:t>
      </w:r>
      <w:bookmarkEnd w:id="259"/>
    </w:p>
    <w:p w14:paraId="3F732A2C" w14:textId="375ADD7B"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 </w:t>
      </w:r>
      <w:r w:rsidRPr="008D3186">
        <w:rPr>
          <w:rFonts w:ascii="Book Antiqua" w:eastAsia="宋体" w:hAnsi="Book Antiqua" w:cs="宋体"/>
          <w:b/>
          <w:color w:val="000000"/>
          <w:lang w:val="en-US" w:eastAsia="zh-CN"/>
        </w:rPr>
        <w:t>Group BDW</w:t>
      </w:r>
      <w:r w:rsidRPr="00345EC8">
        <w:rPr>
          <w:rFonts w:ascii="Book Antiqua" w:eastAsia="宋体" w:hAnsi="Book Antiqua" w:cs="宋体"/>
          <w:lang w:val="en-US" w:eastAsia="zh-CN"/>
        </w:rPr>
        <w:t>.</w:t>
      </w:r>
      <w:proofErr w:type="gramEnd"/>
      <w:r w:rsidRPr="00345EC8">
        <w:rPr>
          <w:rFonts w:ascii="Book Antiqua" w:eastAsia="宋体" w:hAnsi="Book Antiqua" w:cs="宋体"/>
          <w:lang w:val="en-US" w:eastAsia="zh-CN"/>
        </w:rPr>
        <w:t xml:space="preserve"> Biomarkers and surrogate endpoints: preferred definitions and conceptual framework. </w:t>
      </w:r>
      <w:r w:rsidRPr="00345EC8">
        <w:rPr>
          <w:rFonts w:ascii="Book Antiqua" w:eastAsia="宋体" w:hAnsi="Book Antiqua" w:cs="宋体"/>
          <w:i/>
          <w:iCs/>
          <w:lang w:val="en-US" w:eastAsia="zh-CN"/>
        </w:rPr>
        <w:t>Clin Pharmacol Ther</w:t>
      </w:r>
      <w:r w:rsidRPr="00345EC8">
        <w:rPr>
          <w:rFonts w:ascii="Book Antiqua" w:eastAsia="宋体" w:hAnsi="Book Antiqua" w:cs="宋体"/>
          <w:lang w:val="en-US" w:eastAsia="zh-CN"/>
        </w:rPr>
        <w:t xml:space="preserve"> 2001; </w:t>
      </w:r>
      <w:r w:rsidRPr="00345EC8">
        <w:rPr>
          <w:rFonts w:ascii="Book Antiqua" w:eastAsia="宋体" w:hAnsi="Book Antiqua" w:cs="宋体"/>
          <w:b/>
          <w:bCs/>
          <w:lang w:val="en-US" w:eastAsia="zh-CN"/>
        </w:rPr>
        <w:t>69</w:t>
      </w:r>
      <w:r w:rsidRPr="00345EC8">
        <w:rPr>
          <w:rFonts w:ascii="Book Antiqua" w:eastAsia="宋体" w:hAnsi="Book Antiqua" w:cs="宋体"/>
          <w:lang w:val="en-US" w:eastAsia="zh-CN"/>
        </w:rPr>
        <w:t>: 89-95 [PMID: 11240971 DOI: 10.1067/mcp.2001.113989]</w:t>
      </w:r>
    </w:p>
    <w:p w14:paraId="4025C19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 </w:t>
      </w:r>
      <w:r w:rsidRPr="00345EC8">
        <w:rPr>
          <w:rFonts w:ascii="Book Antiqua" w:eastAsia="宋体" w:hAnsi="Book Antiqua" w:cs="宋体"/>
          <w:b/>
          <w:bCs/>
          <w:lang w:val="en-US" w:eastAsia="zh-CN"/>
        </w:rPr>
        <w:t>Desch S</w:t>
      </w:r>
      <w:r w:rsidRPr="00345EC8">
        <w:rPr>
          <w:rFonts w:ascii="Book Antiqua" w:eastAsia="宋体" w:hAnsi="Book Antiqua" w:cs="宋体"/>
          <w:lang w:val="en-US" w:eastAsia="zh-CN"/>
        </w:rPr>
        <w:t xml:space="preserve">, Eitel I, de Waha S, Fuernau G, Lurz P, Gutberlet M, Schuler G, Thiele H. Cardiac magnetic resonance imaging parameters as surrogate endpoints in clinical trials of acute myocardial infarction. </w:t>
      </w:r>
      <w:r w:rsidRPr="00345EC8">
        <w:rPr>
          <w:rFonts w:ascii="Book Antiqua" w:eastAsia="宋体" w:hAnsi="Book Antiqua" w:cs="宋体"/>
          <w:i/>
          <w:iCs/>
          <w:lang w:val="en-US" w:eastAsia="zh-CN"/>
        </w:rPr>
        <w:t>Trials</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12</w:t>
      </w:r>
      <w:r w:rsidRPr="00345EC8">
        <w:rPr>
          <w:rFonts w:ascii="Book Antiqua" w:eastAsia="宋体" w:hAnsi="Book Antiqua" w:cs="宋体"/>
          <w:lang w:val="en-US" w:eastAsia="zh-CN"/>
        </w:rPr>
        <w:t>: 204 [PMID: 21917147 DOI: 10.1186/1745-6215-12-204]</w:t>
      </w:r>
    </w:p>
    <w:p w14:paraId="03815F8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 </w:t>
      </w:r>
      <w:r w:rsidRPr="00345EC8">
        <w:rPr>
          <w:rFonts w:ascii="Book Antiqua" w:eastAsia="宋体" w:hAnsi="Book Antiqua" w:cs="宋体"/>
          <w:b/>
          <w:bCs/>
          <w:lang w:val="en-US" w:eastAsia="zh-CN"/>
        </w:rPr>
        <w:t>Pitcher A</w:t>
      </w:r>
      <w:r w:rsidRPr="00345EC8">
        <w:rPr>
          <w:rFonts w:ascii="Book Antiqua" w:eastAsia="宋体" w:hAnsi="Book Antiqua" w:cs="宋体"/>
          <w:lang w:val="en-US" w:eastAsia="zh-CN"/>
        </w:rPr>
        <w:t xml:space="preserve">, Ashby D, Elliott P, Petersen SE. Cardiovascular MRI in clinical trials: expanded applications through novel surrogate endpoints. </w:t>
      </w:r>
      <w:r w:rsidRPr="00345EC8">
        <w:rPr>
          <w:rFonts w:ascii="Book Antiqua" w:eastAsia="宋体" w:hAnsi="Book Antiqua" w:cs="宋体"/>
          <w:i/>
          <w:iCs/>
          <w:lang w:val="en-US" w:eastAsia="zh-CN"/>
        </w:rPr>
        <w:t>Heart</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97</w:t>
      </w:r>
      <w:r w:rsidRPr="00345EC8">
        <w:rPr>
          <w:rFonts w:ascii="Book Antiqua" w:eastAsia="宋体" w:hAnsi="Book Antiqua" w:cs="宋体"/>
          <w:lang w:val="en-US" w:eastAsia="zh-CN"/>
        </w:rPr>
        <w:t>: 1286-1292 [PMID: 21715443 DOI: 10.1136/hrt.2011.225904]</w:t>
      </w:r>
    </w:p>
    <w:p w14:paraId="153AA06D"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4 </w:t>
      </w:r>
      <w:r w:rsidRPr="00345EC8">
        <w:rPr>
          <w:rFonts w:ascii="Book Antiqua" w:eastAsia="宋体" w:hAnsi="Book Antiqua" w:cs="宋体"/>
          <w:b/>
          <w:bCs/>
          <w:lang w:val="en-US" w:eastAsia="zh-CN"/>
        </w:rPr>
        <w:t>Austin PC</w:t>
      </w:r>
      <w:r w:rsidRPr="00345EC8">
        <w:rPr>
          <w:rFonts w:ascii="Book Antiqua" w:eastAsia="宋体" w:hAnsi="Book Antiqua" w:cs="宋体"/>
          <w:lang w:val="en-US" w:eastAsia="zh-CN"/>
        </w:rPr>
        <w:t>.</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An Introduction to Propensity Score Methods for Reducing the Effects of Confounding in Observational Studies.</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Multivariate Behav Res</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46</w:t>
      </w:r>
      <w:r w:rsidRPr="00345EC8">
        <w:rPr>
          <w:rFonts w:ascii="Book Antiqua" w:eastAsia="宋体" w:hAnsi="Book Antiqua" w:cs="宋体"/>
          <w:lang w:val="en-US" w:eastAsia="zh-CN"/>
        </w:rPr>
        <w:t>: 399-424 [PMID: 21818162 DOI: 10.1080/00273171.2011.568786]</w:t>
      </w:r>
    </w:p>
    <w:p w14:paraId="05293C0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5 </w:t>
      </w:r>
      <w:r w:rsidRPr="00345EC8">
        <w:rPr>
          <w:rFonts w:ascii="Book Antiqua" w:eastAsia="宋体" w:hAnsi="Book Antiqua" w:cs="宋体"/>
          <w:b/>
          <w:bCs/>
          <w:lang w:val="en-US" w:eastAsia="zh-CN"/>
        </w:rPr>
        <w:t>Ripa RS</w:t>
      </w:r>
      <w:r w:rsidRPr="00345EC8">
        <w:rPr>
          <w:rFonts w:ascii="Book Antiqua" w:eastAsia="宋体" w:hAnsi="Book Antiqua" w:cs="宋体"/>
          <w:lang w:val="en-US" w:eastAsia="zh-CN"/>
        </w:rPr>
        <w:t xml:space="preserve">, Nilsson JC, Wang Y, Søndergaard L, Jørgensen E, Kastrup J. Short- and long-term changes in myocardial function, morphology, edema, and infarct mass after ST-segment elevation myocardial infarction evaluated by serial magnetic resonance imaging. </w:t>
      </w:r>
      <w:r w:rsidRPr="00345EC8">
        <w:rPr>
          <w:rFonts w:ascii="Book Antiqua" w:eastAsia="宋体" w:hAnsi="Book Antiqua" w:cs="宋体"/>
          <w:i/>
          <w:iCs/>
          <w:lang w:val="en-US" w:eastAsia="zh-CN"/>
        </w:rPr>
        <w:t>Am Heart J</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154</w:t>
      </w:r>
      <w:r w:rsidRPr="00345EC8">
        <w:rPr>
          <w:rFonts w:ascii="Book Antiqua" w:eastAsia="宋体" w:hAnsi="Book Antiqua" w:cs="宋体"/>
          <w:lang w:val="en-US" w:eastAsia="zh-CN"/>
        </w:rPr>
        <w:t>: 929-936 [PMID: 17967600 DOI: 10.1016/j.ahj.2007.06.038]</w:t>
      </w:r>
    </w:p>
    <w:p w14:paraId="19F0CED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 </w:t>
      </w:r>
      <w:r w:rsidRPr="00345EC8">
        <w:rPr>
          <w:rFonts w:ascii="Book Antiqua" w:eastAsia="宋体" w:hAnsi="Book Antiqua" w:cs="宋体"/>
          <w:b/>
          <w:bCs/>
          <w:lang w:val="en-US" w:eastAsia="zh-CN"/>
        </w:rPr>
        <w:t>Hombach V</w:t>
      </w:r>
      <w:r w:rsidRPr="00345EC8">
        <w:rPr>
          <w:rFonts w:ascii="Book Antiqua" w:eastAsia="宋体" w:hAnsi="Book Antiqua" w:cs="宋体"/>
          <w:lang w:val="en-US" w:eastAsia="zh-CN"/>
        </w:rPr>
        <w:t xml:space="preserve">, Grebe O, Merkle N, Waldenmaier S, Höher M, Kochs M, Wöhrle J, Kestler HA. </w:t>
      </w:r>
      <w:proofErr w:type="gramStart"/>
      <w:r w:rsidRPr="00345EC8">
        <w:rPr>
          <w:rFonts w:ascii="Book Antiqua" w:eastAsia="宋体" w:hAnsi="Book Antiqua" w:cs="宋体"/>
          <w:lang w:val="en-US" w:eastAsia="zh-CN"/>
        </w:rPr>
        <w:t>Sequelae of acute myocardial infarction regarding cardiac structure and function and their prognostic significance as assessed by magnetic resonance imaging.</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05; </w:t>
      </w:r>
      <w:r w:rsidRPr="00345EC8">
        <w:rPr>
          <w:rFonts w:ascii="Book Antiqua" w:eastAsia="宋体" w:hAnsi="Book Antiqua" w:cs="宋体"/>
          <w:b/>
          <w:bCs/>
          <w:lang w:val="en-US" w:eastAsia="zh-CN"/>
        </w:rPr>
        <w:t>26</w:t>
      </w:r>
      <w:r w:rsidRPr="00345EC8">
        <w:rPr>
          <w:rFonts w:ascii="Book Antiqua" w:eastAsia="宋体" w:hAnsi="Book Antiqua" w:cs="宋体"/>
          <w:lang w:val="en-US" w:eastAsia="zh-CN"/>
        </w:rPr>
        <w:t>: 549-557 [PMID: 15713695 DOI: 10.1093/eurheartj/ehi147]</w:t>
      </w:r>
    </w:p>
    <w:p w14:paraId="463C7A2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7 </w:t>
      </w:r>
      <w:r w:rsidRPr="00345EC8">
        <w:rPr>
          <w:rFonts w:ascii="Book Antiqua" w:eastAsia="宋体" w:hAnsi="Book Antiqua" w:cs="宋体"/>
          <w:b/>
          <w:bCs/>
          <w:lang w:val="en-US" w:eastAsia="zh-CN"/>
        </w:rPr>
        <w:t>Engblom H</w:t>
      </w:r>
      <w:r w:rsidRPr="00345EC8">
        <w:rPr>
          <w:rFonts w:ascii="Book Antiqua" w:eastAsia="宋体" w:hAnsi="Book Antiqua" w:cs="宋体"/>
          <w:lang w:val="en-US" w:eastAsia="zh-CN"/>
        </w:rPr>
        <w:t xml:space="preserve">, Hedström E, Heiberg E, Wagner GS, Pahlm O, Arheden H. Rapid initial reduction of hyperenhanced myocardium after reperfused first myocardial infarction suggests recovery of the peri-infarction zone: one-year follow-up by MRI.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2</w:t>
      </w:r>
      <w:r w:rsidRPr="00345EC8">
        <w:rPr>
          <w:rFonts w:ascii="Book Antiqua" w:eastAsia="宋体" w:hAnsi="Book Antiqua" w:cs="宋体"/>
          <w:lang w:val="en-US" w:eastAsia="zh-CN"/>
        </w:rPr>
        <w:t>: 47-55 [PMID: 19808564 DOI: 10.1161/circimaging.108.802199]</w:t>
      </w:r>
    </w:p>
    <w:p w14:paraId="1926244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 </w:t>
      </w:r>
      <w:r w:rsidRPr="00345EC8">
        <w:rPr>
          <w:rFonts w:ascii="Book Antiqua" w:eastAsia="宋体" w:hAnsi="Book Antiqua" w:cs="宋体"/>
          <w:b/>
          <w:bCs/>
          <w:lang w:val="en-US" w:eastAsia="zh-CN"/>
        </w:rPr>
        <w:t>Ghugre NR</w:t>
      </w:r>
      <w:r w:rsidRPr="00345EC8">
        <w:rPr>
          <w:rFonts w:ascii="Book Antiqua" w:eastAsia="宋体" w:hAnsi="Book Antiqua" w:cs="宋体"/>
          <w:lang w:val="en-US" w:eastAsia="zh-CN"/>
        </w:rPr>
        <w:t xml:space="preserve">, Ramanan V, Pop M, Yang Y, Barry J, Qiang B, Connelly KA, Dick AJ, Wright GA. Quantitative tracking of edema, hemorrhage, and </w:t>
      </w:r>
      <w:r w:rsidRPr="00345EC8">
        <w:rPr>
          <w:rFonts w:ascii="Book Antiqua" w:eastAsia="宋体" w:hAnsi="Book Antiqua" w:cs="宋体"/>
          <w:lang w:val="en-US" w:eastAsia="zh-CN"/>
        </w:rPr>
        <w:lastRenderedPageBreak/>
        <w:t xml:space="preserve">microvascular obstruction in subacute myocardial infarction in a porcine model by MRI. </w:t>
      </w:r>
      <w:r w:rsidRPr="00345EC8">
        <w:rPr>
          <w:rFonts w:ascii="Book Antiqua" w:eastAsia="宋体" w:hAnsi="Book Antiqua" w:cs="宋体"/>
          <w:i/>
          <w:iCs/>
          <w:lang w:val="en-US" w:eastAsia="zh-CN"/>
        </w:rPr>
        <w:t>Magn Reson Med</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66</w:t>
      </w:r>
      <w:r w:rsidRPr="00345EC8">
        <w:rPr>
          <w:rFonts w:ascii="Book Antiqua" w:eastAsia="宋体" w:hAnsi="Book Antiqua" w:cs="宋体"/>
          <w:lang w:val="en-US" w:eastAsia="zh-CN"/>
        </w:rPr>
        <w:t>: 1129-1141 [PMID: 21337425 DOI: 10.1002/mrm.22855]</w:t>
      </w:r>
    </w:p>
    <w:p w14:paraId="674A5490"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 </w:t>
      </w:r>
      <w:r w:rsidRPr="00345EC8">
        <w:rPr>
          <w:rFonts w:ascii="Book Antiqua" w:eastAsia="宋体" w:hAnsi="Book Antiqua" w:cs="宋体"/>
          <w:b/>
          <w:bCs/>
          <w:lang w:val="en-US" w:eastAsia="zh-CN"/>
        </w:rPr>
        <w:t>Ibrahim T</w:t>
      </w:r>
      <w:r w:rsidRPr="00345EC8">
        <w:rPr>
          <w:rFonts w:ascii="Book Antiqua" w:eastAsia="宋体" w:hAnsi="Book Antiqua" w:cs="宋体"/>
          <w:lang w:val="en-US" w:eastAsia="zh-CN"/>
        </w:rPr>
        <w:t xml:space="preserve">, Hackl T, Nekolla SG, Breuer M, Feldmair M, Schömig A, Schwaiger M. Acute myocardial infarction: serial cardiac MR imaging shows a decrease in delayed enhancement of the myocardium during the 1st week after reperfusion.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254</w:t>
      </w:r>
      <w:r w:rsidRPr="00345EC8">
        <w:rPr>
          <w:rFonts w:ascii="Book Antiqua" w:eastAsia="宋体" w:hAnsi="Book Antiqua" w:cs="宋体"/>
          <w:lang w:val="en-US" w:eastAsia="zh-CN"/>
        </w:rPr>
        <w:t>: 88-97 [PMID: 20032144 DOI: 10.1148/radiol.09090660]</w:t>
      </w:r>
    </w:p>
    <w:p w14:paraId="299B0EED"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0 </w:t>
      </w:r>
      <w:r w:rsidRPr="00345EC8">
        <w:rPr>
          <w:rFonts w:ascii="Book Antiqua" w:eastAsia="宋体" w:hAnsi="Book Antiqua" w:cs="宋体"/>
          <w:b/>
          <w:bCs/>
          <w:lang w:val="en-US" w:eastAsia="zh-CN"/>
        </w:rPr>
        <w:t>Lund GK</w:t>
      </w:r>
      <w:r w:rsidRPr="00345EC8">
        <w:rPr>
          <w:rFonts w:ascii="Book Antiqua" w:eastAsia="宋体" w:hAnsi="Book Antiqua" w:cs="宋体"/>
          <w:lang w:val="en-US" w:eastAsia="zh-CN"/>
        </w:rPr>
        <w:t xml:space="preserve">, Stork A, Muellerleile K, Barmeyer AA, Bansmann MP, Knefel M, Schlichting U, Müller M, Verde PE, Adam G, Meinertz T, Saeed M. Prediction of left ventricular remodeling and analysis of infarct resorption in patients with reperfused myocardial infarcts by using contrast-enhanced MR imaging.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245</w:t>
      </w:r>
      <w:r w:rsidRPr="00345EC8">
        <w:rPr>
          <w:rFonts w:ascii="Book Antiqua" w:eastAsia="宋体" w:hAnsi="Book Antiqua" w:cs="宋体"/>
          <w:lang w:val="en-US" w:eastAsia="zh-CN"/>
        </w:rPr>
        <w:t>: 95-102 [PMID: 17885184 DOI: 10.1148/radiol.2451061219]</w:t>
      </w:r>
    </w:p>
    <w:p w14:paraId="3C98622E"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1 </w:t>
      </w:r>
      <w:r w:rsidRPr="00345EC8">
        <w:rPr>
          <w:rFonts w:ascii="Book Antiqua" w:eastAsia="宋体" w:hAnsi="Book Antiqua" w:cs="宋体"/>
          <w:b/>
          <w:bCs/>
          <w:lang w:val="en-US" w:eastAsia="zh-CN"/>
        </w:rPr>
        <w:t>Pfeffer MA</w:t>
      </w:r>
      <w:r w:rsidRPr="00345EC8">
        <w:rPr>
          <w:rFonts w:ascii="Book Antiqua" w:eastAsia="宋体" w:hAnsi="Book Antiqua" w:cs="宋体"/>
          <w:lang w:val="en-US" w:eastAsia="zh-CN"/>
        </w:rPr>
        <w:t>, Braunwald E. Ventricular remodeling after myocardial infarction.</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Experimental observations and clinical implications.</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0; </w:t>
      </w:r>
      <w:r w:rsidRPr="00345EC8">
        <w:rPr>
          <w:rFonts w:ascii="Book Antiqua" w:eastAsia="宋体" w:hAnsi="Book Antiqua" w:cs="宋体"/>
          <w:b/>
          <w:bCs/>
          <w:lang w:val="en-US" w:eastAsia="zh-CN"/>
        </w:rPr>
        <w:t>81</w:t>
      </w:r>
      <w:r w:rsidRPr="00345EC8">
        <w:rPr>
          <w:rFonts w:ascii="Book Antiqua" w:eastAsia="宋体" w:hAnsi="Book Antiqua" w:cs="宋体"/>
          <w:lang w:val="en-US" w:eastAsia="zh-CN"/>
        </w:rPr>
        <w:t>: 1161-1172 [PMID: 2138525 DOI: 10.1161/01.CIR.81.4.1161]</w:t>
      </w:r>
    </w:p>
    <w:p w14:paraId="3CFB4E8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 </w:t>
      </w:r>
      <w:r w:rsidRPr="00345EC8">
        <w:rPr>
          <w:rFonts w:ascii="Book Antiqua" w:eastAsia="宋体" w:hAnsi="Book Antiqua" w:cs="宋体"/>
          <w:b/>
          <w:bCs/>
          <w:lang w:val="en-US" w:eastAsia="zh-CN"/>
        </w:rPr>
        <w:t>Bolognese L</w:t>
      </w:r>
      <w:r w:rsidRPr="00345EC8">
        <w:rPr>
          <w:rFonts w:ascii="Book Antiqua" w:eastAsia="宋体" w:hAnsi="Book Antiqua" w:cs="宋体"/>
          <w:lang w:val="en-US" w:eastAsia="zh-CN"/>
        </w:rPr>
        <w:t xml:space="preserve">, Neskovic AN, Parodi G, Cerisano G, Buonamici P, Santoro GM, Antoniucci D. Left ventricular remodeling after primary coronary angioplasty: patterns of left ventricular dilation and long-term prognostic implications.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02; </w:t>
      </w:r>
      <w:r w:rsidRPr="00345EC8">
        <w:rPr>
          <w:rFonts w:ascii="Book Antiqua" w:eastAsia="宋体" w:hAnsi="Book Antiqua" w:cs="宋体"/>
          <w:b/>
          <w:bCs/>
          <w:lang w:val="en-US" w:eastAsia="zh-CN"/>
        </w:rPr>
        <w:t>106</w:t>
      </w:r>
      <w:r w:rsidRPr="00345EC8">
        <w:rPr>
          <w:rFonts w:ascii="Book Antiqua" w:eastAsia="宋体" w:hAnsi="Book Antiqua" w:cs="宋体"/>
          <w:lang w:val="en-US" w:eastAsia="zh-CN"/>
        </w:rPr>
        <w:t>: 2351-2357 [PMID: 12403666 DOI: 10.1161/01.CIR.0000036014.90197.FA]</w:t>
      </w:r>
    </w:p>
    <w:p w14:paraId="0FFFBC3A"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3 </w:t>
      </w:r>
      <w:r w:rsidRPr="00345EC8">
        <w:rPr>
          <w:rFonts w:ascii="Book Antiqua" w:eastAsia="宋体" w:hAnsi="Book Antiqua" w:cs="宋体"/>
          <w:b/>
          <w:bCs/>
          <w:lang w:val="en-US" w:eastAsia="zh-CN"/>
        </w:rPr>
        <w:t>Ahn KT</w:t>
      </w:r>
      <w:r w:rsidRPr="00345EC8">
        <w:rPr>
          <w:rFonts w:ascii="Book Antiqua" w:eastAsia="宋体" w:hAnsi="Book Antiqua" w:cs="宋体"/>
          <w:lang w:val="en-US" w:eastAsia="zh-CN"/>
        </w:rPr>
        <w:t xml:space="preserve">, Song YB, Choe YH, Yang JH, Hahn JY, Choi JH, Choi SH, Chang SA, Lee SC, Lee SH, Oh JK, Gwon HC. </w:t>
      </w:r>
      <w:proofErr w:type="gramStart"/>
      <w:r w:rsidRPr="00345EC8">
        <w:rPr>
          <w:rFonts w:ascii="Book Antiqua" w:eastAsia="宋体" w:hAnsi="Book Antiqua" w:cs="宋体"/>
          <w:lang w:val="en-US" w:eastAsia="zh-CN"/>
        </w:rPr>
        <w:t>Impact of transmural necrosis on left ventricular remodeling and clinical outcomes in patients undergoing primary percutaneous coronary intervention for ST-segment elevation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Int J Cardiovasc Imaging</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29</w:t>
      </w:r>
      <w:r w:rsidRPr="00345EC8">
        <w:rPr>
          <w:rFonts w:ascii="Book Antiqua" w:eastAsia="宋体" w:hAnsi="Book Antiqua" w:cs="宋体"/>
          <w:lang w:val="en-US" w:eastAsia="zh-CN"/>
        </w:rPr>
        <w:t>: 835-842 [PMID: 23179749 DOI: 10.1007/s10554-012-0155-9]</w:t>
      </w:r>
    </w:p>
    <w:p w14:paraId="60E4BF3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 </w:t>
      </w:r>
      <w:r w:rsidRPr="00345EC8">
        <w:rPr>
          <w:rFonts w:ascii="Book Antiqua" w:eastAsia="宋体" w:hAnsi="Book Antiqua" w:cs="宋体"/>
          <w:b/>
          <w:bCs/>
          <w:lang w:val="en-US" w:eastAsia="zh-CN"/>
        </w:rPr>
        <w:t>Masci PG</w:t>
      </w:r>
      <w:r w:rsidRPr="00345EC8">
        <w:rPr>
          <w:rFonts w:ascii="Book Antiqua" w:eastAsia="宋体" w:hAnsi="Book Antiqua" w:cs="宋体"/>
          <w:lang w:val="en-US" w:eastAsia="zh-CN"/>
        </w:rPr>
        <w:t xml:space="preserve">, Ganame J, Francone M, Desmet W, Lorenzoni V, Iacucci I, Barison A, Carbone I, Lombardi M, Agati L, Janssens S, Bogaert J. Relationship between location and size of myocardial infarction and their reciprocal </w:t>
      </w:r>
      <w:r w:rsidRPr="00345EC8">
        <w:rPr>
          <w:rFonts w:ascii="Book Antiqua" w:eastAsia="宋体" w:hAnsi="Book Antiqua" w:cs="宋体"/>
          <w:lang w:val="en-US" w:eastAsia="zh-CN"/>
        </w:rPr>
        <w:lastRenderedPageBreak/>
        <w:t xml:space="preserve">influences on post-infarction left ventricular remodelling.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32</w:t>
      </w:r>
      <w:r w:rsidRPr="00345EC8">
        <w:rPr>
          <w:rFonts w:ascii="Book Antiqua" w:eastAsia="宋体" w:hAnsi="Book Antiqua" w:cs="宋体"/>
          <w:lang w:val="en-US" w:eastAsia="zh-CN"/>
        </w:rPr>
        <w:t>: 1640-1648 [PMID: 21398642 DOI: 10.1093/eurheartj/ehr064]</w:t>
      </w:r>
    </w:p>
    <w:p w14:paraId="4289232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 </w:t>
      </w:r>
      <w:r w:rsidRPr="00345EC8">
        <w:rPr>
          <w:rFonts w:ascii="Book Antiqua" w:eastAsia="宋体" w:hAnsi="Book Antiqua" w:cs="宋体"/>
          <w:b/>
          <w:bCs/>
          <w:lang w:val="en-US" w:eastAsia="zh-CN"/>
        </w:rPr>
        <w:t>Wagner A</w:t>
      </w:r>
      <w:r w:rsidRPr="00345EC8">
        <w:rPr>
          <w:rFonts w:ascii="Book Antiqua" w:eastAsia="宋体" w:hAnsi="Book Antiqua" w:cs="宋体"/>
          <w:lang w:val="en-US" w:eastAsia="zh-CN"/>
        </w:rPr>
        <w:t xml:space="preserve">, Mahrholdt H, Holly TA, Elliott MD, Regenfus M, Parker M, Klocke FJ, Bonow RO, Kim RJ, Judd RM. Contrast-enhanced MRI and routine single photon emission computed tomography (SPECT) perfusion imaging for detection of subendocardial myocardial infarcts: an imaging study. </w:t>
      </w:r>
      <w:r w:rsidRPr="00345EC8">
        <w:rPr>
          <w:rFonts w:ascii="Book Antiqua" w:eastAsia="宋体" w:hAnsi="Book Antiqua" w:cs="宋体"/>
          <w:i/>
          <w:iCs/>
          <w:lang w:val="en-US" w:eastAsia="zh-CN"/>
        </w:rPr>
        <w:t>Lancet</w:t>
      </w:r>
      <w:r w:rsidRPr="00345EC8">
        <w:rPr>
          <w:rFonts w:ascii="Book Antiqua" w:eastAsia="宋体" w:hAnsi="Book Antiqua" w:cs="宋体"/>
          <w:lang w:val="en-US" w:eastAsia="zh-CN"/>
        </w:rPr>
        <w:t xml:space="preserve"> 2003; </w:t>
      </w:r>
      <w:r w:rsidRPr="00345EC8">
        <w:rPr>
          <w:rFonts w:ascii="Book Antiqua" w:eastAsia="宋体" w:hAnsi="Book Antiqua" w:cs="宋体"/>
          <w:b/>
          <w:bCs/>
          <w:lang w:val="en-US" w:eastAsia="zh-CN"/>
        </w:rPr>
        <w:t>361</w:t>
      </w:r>
      <w:r w:rsidRPr="00345EC8">
        <w:rPr>
          <w:rFonts w:ascii="Book Antiqua" w:eastAsia="宋体" w:hAnsi="Book Antiqua" w:cs="宋体"/>
          <w:lang w:val="en-US" w:eastAsia="zh-CN"/>
        </w:rPr>
        <w:t>: 374-379 [PMID: 12573373 DOI: 10.1016/S0140-6736(03)12389-6]</w:t>
      </w:r>
    </w:p>
    <w:p w14:paraId="2217995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 </w:t>
      </w:r>
      <w:r w:rsidRPr="00345EC8">
        <w:rPr>
          <w:rFonts w:ascii="Book Antiqua" w:eastAsia="宋体" w:hAnsi="Book Antiqua" w:cs="宋体"/>
          <w:b/>
          <w:bCs/>
          <w:lang w:val="en-US" w:eastAsia="zh-CN"/>
        </w:rPr>
        <w:t>Bellenger NG</w:t>
      </w:r>
      <w:r w:rsidRPr="00345EC8">
        <w:rPr>
          <w:rFonts w:ascii="Book Antiqua" w:eastAsia="宋体" w:hAnsi="Book Antiqua" w:cs="宋体"/>
          <w:lang w:val="en-US" w:eastAsia="zh-CN"/>
        </w:rPr>
        <w:t xml:space="preserve">, Grothues F, Smith GC, Pennell DJ. </w:t>
      </w:r>
      <w:proofErr w:type="gramStart"/>
      <w:r w:rsidRPr="00345EC8">
        <w:rPr>
          <w:rFonts w:ascii="Book Antiqua" w:eastAsia="宋体" w:hAnsi="Book Antiqua" w:cs="宋体"/>
          <w:lang w:val="en-US" w:eastAsia="zh-CN"/>
        </w:rPr>
        <w:t>Quantification of right and left ventricular function by cardiovascular magnetic resonance.</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Herz</w:t>
      </w:r>
      <w:r w:rsidRPr="00345EC8">
        <w:rPr>
          <w:rFonts w:ascii="Book Antiqua" w:eastAsia="宋体" w:hAnsi="Book Antiqua" w:cs="宋体"/>
          <w:lang w:val="en-US" w:eastAsia="zh-CN"/>
        </w:rPr>
        <w:t xml:space="preserve"> 2000; </w:t>
      </w:r>
      <w:r w:rsidRPr="00345EC8">
        <w:rPr>
          <w:rFonts w:ascii="Book Antiqua" w:eastAsia="宋体" w:hAnsi="Book Antiqua" w:cs="宋体"/>
          <w:b/>
          <w:bCs/>
          <w:lang w:val="en-US" w:eastAsia="zh-CN"/>
        </w:rPr>
        <w:t>25</w:t>
      </w:r>
      <w:r w:rsidRPr="00345EC8">
        <w:rPr>
          <w:rFonts w:ascii="Book Antiqua" w:eastAsia="宋体" w:hAnsi="Book Antiqua" w:cs="宋体"/>
          <w:lang w:val="en-US" w:eastAsia="zh-CN"/>
        </w:rPr>
        <w:t>: 392-399 [PMID: 10948775 DOI: 10.1007/s000590050031]</w:t>
      </w:r>
    </w:p>
    <w:p w14:paraId="7E63761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7 </w:t>
      </w:r>
      <w:r w:rsidRPr="00345EC8">
        <w:rPr>
          <w:rFonts w:ascii="Book Antiqua" w:eastAsia="宋体" w:hAnsi="Book Antiqua" w:cs="宋体"/>
          <w:b/>
          <w:bCs/>
          <w:lang w:val="en-US" w:eastAsia="zh-CN"/>
        </w:rPr>
        <w:t>Cerqueira MD</w:t>
      </w:r>
      <w:r w:rsidRPr="00345EC8">
        <w:rPr>
          <w:rFonts w:ascii="Book Antiqua" w:eastAsia="宋体" w:hAnsi="Book Antiqua" w:cs="宋体"/>
          <w:lang w:val="en-US" w:eastAsia="zh-CN"/>
        </w:rPr>
        <w:t xml:space="preserve">, Weissman NJ, Dilsizian V, Jacobs AK, Kaul S, Laskey WK, Pennell DJ, Rumberger JA, Ryan T, Verani MS. Standardized myocardial segmentation and nomenclature for tomographic imaging of the heart. </w:t>
      </w:r>
      <w:proofErr w:type="gramStart"/>
      <w:r w:rsidRPr="00345EC8">
        <w:rPr>
          <w:rFonts w:ascii="Book Antiqua" w:eastAsia="宋体" w:hAnsi="Book Antiqua" w:cs="宋体"/>
          <w:lang w:val="en-US" w:eastAsia="zh-CN"/>
        </w:rPr>
        <w:t>A statement for healthcare professionals from the Cardiac Imaging Committee of the Council on Clinical Cardiology of the American Heart Associa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02; </w:t>
      </w:r>
      <w:r w:rsidRPr="00345EC8">
        <w:rPr>
          <w:rFonts w:ascii="Book Antiqua" w:eastAsia="宋体" w:hAnsi="Book Antiqua" w:cs="宋体"/>
          <w:b/>
          <w:bCs/>
          <w:lang w:val="en-US" w:eastAsia="zh-CN"/>
        </w:rPr>
        <w:t>105</w:t>
      </w:r>
      <w:r w:rsidRPr="00345EC8">
        <w:rPr>
          <w:rFonts w:ascii="Book Antiqua" w:eastAsia="宋体" w:hAnsi="Book Antiqua" w:cs="宋体"/>
          <w:lang w:val="en-US" w:eastAsia="zh-CN"/>
        </w:rPr>
        <w:t>: 539-542 [PMID: 11815441 DOI: 10.1161/hc0402.102975]</w:t>
      </w:r>
    </w:p>
    <w:p w14:paraId="48B5A95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8 </w:t>
      </w:r>
      <w:r w:rsidRPr="00345EC8">
        <w:rPr>
          <w:rFonts w:ascii="Book Antiqua" w:eastAsia="宋体" w:hAnsi="Book Antiqua" w:cs="宋体"/>
          <w:b/>
          <w:bCs/>
          <w:lang w:val="en-US" w:eastAsia="zh-CN"/>
        </w:rPr>
        <w:t>Mather AN</w:t>
      </w:r>
      <w:r w:rsidRPr="00345EC8">
        <w:rPr>
          <w:rFonts w:ascii="Book Antiqua" w:eastAsia="宋体" w:hAnsi="Book Antiqua" w:cs="宋体"/>
          <w:lang w:val="en-US" w:eastAsia="zh-CN"/>
        </w:rPr>
        <w:t xml:space="preserve">, Fairbairn TA, Artis NJ, Greenwood JP, Plein S. Timing of cardiovascular MR imaging after acute myocardial infarction: effect on estimates of infarct characteristics and prediction of late ventricular remodeling.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261</w:t>
      </w:r>
      <w:r w:rsidRPr="00345EC8">
        <w:rPr>
          <w:rFonts w:ascii="Book Antiqua" w:eastAsia="宋体" w:hAnsi="Book Antiqua" w:cs="宋体"/>
          <w:lang w:val="en-US" w:eastAsia="zh-CN"/>
        </w:rPr>
        <w:t>: 116-126 [PMID: 21828188 DOI: 10.1148/radiol.11110228]</w:t>
      </w:r>
    </w:p>
    <w:p w14:paraId="7C2D705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9 </w:t>
      </w:r>
      <w:r w:rsidRPr="00345EC8">
        <w:rPr>
          <w:rFonts w:ascii="Book Antiqua" w:eastAsia="宋体" w:hAnsi="Book Antiqua" w:cs="宋体"/>
          <w:b/>
          <w:bCs/>
          <w:lang w:val="en-US" w:eastAsia="zh-CN"/>
        </w:rPr>
        <w:t>Beek AM</w:t>
      </w:r>
      <w:r w:rsidRPr="00345EC8">
        <w:rPr>
          <w:rFonts w:ascii="Book Antiqua" w:eastAsia="宋体" w:hAnsi="Book Antiqua" w:cs="宋体"/>
          <w:lang w:val="en-US" w:eastAsia="zh-CN"/>
        </w:rPr>
        <w:t xml:space="preserve">, Kühl HP, Bondarenko O, Twisk JW, Hofman MB, van Dockum WG, Visser CA, van Rossum AC. Delayed contrast-enhanced magnetic resonance imaging for the prediction of regional functional improvement after acute myocardial infarction.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3; </w:t>
      </w:r>
      <w:r w:rsidRPr="00345EC8">
        <w:rPr>
          <w:rFonts w:ascii="Book Antiqua" w:eastAsia="宋体" w:hAnsi="Book Antiqua" w:cs="宋体"/>
          <w:b/>
          <w:bCs/>
          <w:lang w:val="en-US" w:eastAsia="zh-CN"/>
        </w:rPr>
        <w:t>42</w:t>
      </w:r>
      <w:r w:rsidRPr="00345EC8">
        <w:rPr>
          <w:rFonts w:ascii="Book Antiqua" w:eastAsia="宋体" w:hAnsi="Book Antiqua" w:cs="宋体"/>
          <w:lang w:val="en-US" w:eastAsia="zh-CN"/>
        </w:rPr>
        <w:t>: 895-901 [PMID: 12957439 DOI: 10.1016/S0735-1097(03)00835-0]</w:t>
      </w:r>
    </w:p>
    <w:p w14:paraId="763C040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0 </w:t>
      </w:r>
      <w:r w:rsidRPr="00345EC8">
        <w:rPr>
          <w:rFonts w:ascii="Book Antiqua" w:eastAsia="宋体" w:hAnsi="Book Antiqua" w:cs="宋体"/>
          <w:b/>
          <w:bCs/>
          <w:lang w:val="en-US" w:eastAsia="zh-CN"/>
        </w:rPr>
        <w:t>Ganame J</w:t>
      </w:r>
      <w:r w:rsidRPr="00345EC8">
        <w:rPr>
          <w:rFonts w:ascii="Book Antiqua" w:eastAsia="宋体" w:hAnsi="Book Antiqua" w:cs="宋体"/>
          <w:lang w:val="en-US" w:eastAsia="zh-CN"/>
        </w:rPr>
        <w:t xml:space="preserve">, Messalli G, Masci PG, Dymarkowski S, Abbasi K, Van de Werf F, Janssens S, Bogaert J. Time course of infarct healing and left ventricular remodelling in patients with reperfused ST segment elevation myocardial infarction using comprehensive magnetic resonance imaging. </w:t>
      </w:r>
      <w:r w:rsidRPr="00345EC8">
        <w:rPr>
          <w:rFonts w:ascii="Book Antiqua" w:eastAsia="宋体" w:hAnsi="Book Antiqua" w:cs="宋体"/>
          <w:i/>
          <w:iCs/>
          <w:lang w:val="en-US" w:eastAsia="zh-CN"/>
        </w:rPr>
        <w:t>Eur Radiol</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21</w:t>
      </w:r>
      <w:r w:rsidRPr="00345EC8">
        <w:rPr>
          <w:rFonts w:ascii="Book Antiqua" w:eastAsia="宋体" w:hAnsi="Book Antiqua" w:cs="宋体"/>
          <w:lang w:val="en-US" w:eastAsia="zh-CN"/>
        </w:rPr>
        <w:t>: 693-701 [PMID: 20865262 DOI: 10.1007/s00330-010-1963-8]</w:t>
      </w:r>
    </w:p>
    <w:p w14:paraId="7774ABD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21 </w:t>
      </w:r>
      <w:r w:rsidRPr="00345EC8">
        <w:rPr>
          <w:rFonts w:ascii="Book Antiqua" w:eastAsia="宋体" w:hAnsi="Book Antiqua" w:cs="宋体"/>
          <w:b/>
          <w:bCs/>
          <w:lang w:val="en-US" w:eastAsia="zh-CN"/>
        </w:rPr>
        <w:t>Dall'Armellina E</w:t>
      </w:r>
      <w:r w:rsidRPr="00345EC8">
        <w:rPr>
          <w:rFonts w:ascii="Book Antiqua" w:eastAsia="宋体" w:hAnsi="Book Antiqua" w:cs="宋体"/>
          <w:lang w:val="en-US" w:eastAsia="zh-CN"/>
        </w:rPr>
        <w:t xml:space="preserve">, Karia N, Lindsay AC, Karamitsos TD, Ferreira V, Robson MD, Kellman P, Francis JM, Forfar C, Prendergast BD, Banning AP, Channon KM, Kharbanda RK, Neubauer S, Choudhury RP. </w:t>
      </w:r>
      <w:proofErr w:type="gramStart"/>
      <w:r w:rsidRPr="00345EC8">
        <w:rPr>
          <w:rFonts w:ascii="Book Antiqua" w:eastAsia="宋体" w:hAnsi="Book Antiqua" w:cs="宋体"/>
          <w:lang w:val="en-US" w:eastAsia="zh-CN"/>
        </w:rPr>
        <w:t>Dynamic changes of edema and late gadolinium enhancement after acute myocardial infarction and their relationship to functional recovery and salvage index.</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4</w:t>
      </w:r>
      <w:r w:rsidRPr="00345EC8">
        <w:rPr>
          <w:rFonts w:ascii="Book Antiqua" w:eastAsia="宋体" w:hAnsi="Book Antiqua" w:cs="宋体"/>
          <w:lang w:val="en-US" w:eastAsia="zh-CN"/>
        </w:rPr>
        <w:t>: 228-236 [PMID: 21447711 DOI: 10.1161/circimaging.111.963421]</w:t>
      </w:r>
    </w:p>
    <w:p w14:paraId="51F1ECDD"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2 </w:t>
      </w:r>
      <w:r w:rsidRPr="00345EC8">
        <w:rPr>
          <w:rFonts w:ascii="Book Antiqua" w:eastAsia="宋体" w:hAnsi="Book Antiqua" w:cs="宋体"/>
          <w:b/>
          <w:bCs/>
          <w:lang w:val="en-US" w:eastAsia="zh-CN"/>
        </w:rPr>
        <w:t>Orn S</w:t>
      </w:r>
      <w:r w:rsidRPr="00345EC8">
        <w:rPr>
          <w:rFonts w:ascii="Book Antiqua" w:eastAsia="宋体" w:hAnsi="Book Antiqua" w:cs="宋体"/>
          <w:lang w:val="en-US" w:eastAsia="zh-CN"/>
        </w:rPr>
        <w:t xml:space="preserve">, Manhenke C, Anand IS, Squire I, Nagel E, Edvardsen T, Dickstein K. Effect of left ventricular scar size, location, and transmurality on left ventricular remodeling with healed myocardial infarction.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99</w:t>
      </w:r>
      <w:r w:rsidRPr="00345EC8">
        <w:rPr>
          <w:rFonts w:ascii="Book Antiqua" w:eastAsia="宋体" w:hAnsi="Book Antiqua" w:cs="宋体"/>
          <w:lang w:val="en-US" w:eastAsia="zh-CN"/>
        </w:rPr>
        <w:t>: 1109-1114 [PMID: 17437737 DOI: 10.1016/j.amjcard.2006.11.059]</w:t>
      </w:r>
    </w:p>
    <w:p w14:paraId="4918C150"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3 </w:t>
      </w:r>
      <w:r w:rsidRPr="00345EC8">
        <w:rPr>
          <w:rFonts w:ascii="Book Antiqua" w:eastAsia="宋体" w:hAnsi="Book Antiqua" w:cs="宋体"/>
          <w:b/>
          <w:bCs/>
          <w:lang w:val="en-US" w:eastAsia="zh-CN"/>
        </w:rPr>
        <w:t>Husser O</w:t>
      </w:r>
      <w:r w:rsidRPr="00345EC8">
        <w:rPr>
          <w:rFonts w:ascii="Book Antiqua" w:eastAsia="宋体" w:hAnsi="Book Antiqua" w:cs="宋体"/>
          <w:lang w:val="en-US" w:eastAsia="zh-CN"/>
        </w:rPr>
        <w:t xml:space="preserve">, Bodí V, Sanchis J, Núnez J, Mainar L, Rumiz E, López-Lereu MP, Monmeneu J, Chaustre F, Trapero I, Forteza MJ, Riegger GA, Chorro FJ, Llàcer A. The sum of ST-segment elevation is the best predictor of microvascular obstruction in patients treated successfully by primary percutaneous coronary intervention. </w:t>
      </w:r>
      <w:proofErr w:type="gramStart"/>
      <w:r w:rsidRPr="00345EC8">
        <w:rPr>
          <w:rFonts w:ascii="Book Antiqua" w:eastAsia="宋体" w:hAnsi="Book Antiqua" w:cs="宋体"/>
          <w:lang w:val="en-US" w:eastAsia="zh-CN"/>
        </w:rPr>
        <w:t>Cardiovascular magnetic resonance study.</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 xml:space="preserve">Rev </w:t>
      </w:r>
      <w:proofErr w:type="gramStart"/>
      <w:r w:rsidRPr="00345EC8">
        <w:rPr>
          <w:rFonts w:ascii="Book Antiqua" w:eastAsia="宋体" w:hAnsi="Book Antiqua" w:cs="宋体"/>
          <w:i/>
          <w:iCs/>
          <w:lang w:val="en-US" w:eastAsia="zh-CN"/>
        </w:rPr>
        <w:t>Esp</w:t>
      </w:r>
      <w:proofErr w:type="gramEnd"/>
      <w:r w:rsidRPr="00345EC8">
        <w:rPr>
          <w:rFonts w:ascii="Book Antiqua" w:eastAsia="宋体" w:hAnsi="Book Antiqua" w:cs="宋体"/>
          <w:i/>
          <w:iCs/>
          <w:lang w:val="en-US" w:eastAsia="zh-CN"/>
        </w:rPr>
        <w:t xml:space="preserve"> Cardiol</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63</w:t>
      </w:r>
      <w:r w:rsidRPr="00345EC8">
        <w:rPr>
          <w:rFonts w:ascii="Book Antiqua" w:eastAsia="宋体" w:hAnsi="Book Antiqua" w:cs="宋体"/>
          <w:lang w:val="en-US" w:eastAsia="zh-CN"/>
        </w:rPr>
        <w:t>: 1145-1154 [PMID: 20875354 DOI: 10.1016/S0300-8932(10)70246-3]</w:t>
      </w:r>
    </w:p>
    <w:p w14:paraId="55BCEA8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4 </w:t>
      </w:r>
      <w:r w:rsidRPr="00345EC8">
        <w:rPr>
          <w:rFonts w:ascii="Book Antiqua" w:eastAsia="宋体" w:hAnsi="Book Antiqua" w:cs="宋体"/>
          <w:b/>
          <w:bCs/>
          <w:lang w:val="en-US" w:eastAsia="zh-CN"/>
        </w:rPr>
        <w:t>Beek AM</w:t>
      </w:r>
      <w:r w:rsidRPr="00345EC8">
        <w:rPr>
          <w:rFonts w:ascii="Book Antiqua" w:eastAsia="宋体" w:hAnsi="Book Antiqua" w:cs="宋体"/>
          <w:lang w:val="en-US" w:eastAsia="zh-CN"/>
        </w:rPr>
        <w:t xml:space="preserve">, Nijveldt R, van Rossum AC. Intramyocardial hemorrhage and microvascular obstruction after primary percutaneous coronary intervention. </w:t>
      </w:r>
      <w:r w:rsidRPr="00345EC8">
        <w:rPr>
          <w:rFonts w:ascii="Book Antiqua" w:eastAsia="宋体" w:hAnsi="Book Antiqua" w:cs="宋体"/>
          <w:i/>
          <w:iCs/>
          <w:lang w:val="en-US" w:eastAsia="zh-CN"/>
        </w:rPr>
        <w:t>Int J Cardiovasc Imaging</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26</w:t>
      </w:r>
      <w:r w:rsidRPr="00345EC8">
        <w:rPr>
          <w:rFonts w:ascii="Book Antiqua" w:eastAsia="宋体" w:hAnsi="Book Antiqua" w:cs="宋体"/>
          <w:lang w:val="en-US" w:eastAsia="zh-CN"/>
        </w:rPr>
        <w:t>: 49-55 [PMID: 19757151 DOI: 10.1007/s10554-009-9499-1]</w:t>
      </w:r>
    </w:p>
    <w:p w14:paraId="4B7E66C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5 </w:t>
      </w:r>
      <w:r w:rsidRPr="00345EC8">
        <w:rPr>
          <w:rFonts w:ascii="Book Antiqua" w:eastAsia="宋体" w:hAnsi="Book Antiqua" w:cs="宋体"/>
          <w:b/>
          <w:bCs/>
          <w:lang w:val="en-US" w:eastAsia="zh-CN"/>
        </w:rPr>
        <w:t>Ganame J</w:t>
      </w:r>
      <w:r w:rsidRPr="00345EC8">
        <w:rPr>
          <w:rFonts w:ascii="Book Antiqua" w:eastAsia="宋体" w:hAnsi="Book Antiqua" w:cs="宋体"/>
          <w:lang w:val="en-US" w:eastAsia="zh-CN"/>
        </w:rPr>
        <w:t xml:space="preserve">, Messalli G, Dymarkowski S, Rademakers FE, Desmet W, Van de Werf F, Bogaert J. Impact of myocardial haemorrhage on left ventricular function and remodelling in patients with reperfused acute myocardial infarction.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30</w:t>
      </w:r>
      <w:r w:rsidRPr="00345EC8">
        <w:rPr>
          <w:rFonts w:ascii="Book Antiqua" w:eastAsia="宋体" w:hAnsi="Book Antiqua" w:cs="宋体"/>
          <w:lang w:val="en-US" w:eastAsia="zh-CN"/>
        </w:rPr>
        <w:t>: 1440-1449 [PMID: 19346229 DOI: 10.1093/eurheartj/ehp093]</w:t>
      </w:r>
    </w:p>
    <w:p w14:paraId="4B38E3E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6 </w:t>
      </w:r>
      <w:r w:rsidRPr="00345EC8">
        <w:rPr>
          <w:rFonts w:ascii="Book Antiqua" w:eastAsia="宋体" w:hAnsi="Book Antiqua" w:cs="宋体"/>
          <w:b/>
          <w:bCs/>
          <w:lang w:val="en-US" w:eastAsia="zh-CN"/>
        </w:rPr>
        <w:t>Masci PG</w:t>
      </w:r>
      <w:r w:rsidRPr="00345EC8">
        <w:rPr>
          <w:rFonts w:ascii="Book Antiqua" w:eastAsia="宋体" w:hAnsi="Book Antiqua" w:cs="宋体"/>
          <w:lang w:val="en-US" w:eastAsia="zh-CN"/>
        </w:rPr>
        <w:t xml:space="preserve">, Ganame J, Strata E, Desmet W, Aquaro GD, Dymarkowski S, Valenti V, Janssens S, Lombardi M, Van de Werf F, L'Abbate A, Bogaert J. Myocardial salvage by CMR correlates with LV remodeling and early ST-segment resolution in acute myocardial infarction.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3</w:t>
      </w:r>
      <w:r w:rsidRPr="00345EC8">
        <w:rPr>
          <w:rFonts w:ascii="Book Antiqua" w:eastAsia="宋体" w:hAnsi="Book Antiqua" w:cs="宋体"/>
          <w:lang w:val="en-US" w:eastAsia="zh-CN"/>
        </w:rPr>
        <w:t>: 45-51 [PMID: 20129530 DOI: 10.1016/j.jcmg.2009.06.016]</w:t>
      </w:r>
    </w:p>
    <w:p w14:paraId="608C4DC4"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27 </w:t>
      </w:r>
      <w:r w:rsidRPr="00345EC8">
        <w:rPr>
          <w:rFonts w:ascii="Book Antiqua" w:eastAsia="宋体" w:hAnsi="Book Antiqua" w:cs="宋体"/>
          <w:b/>
          <w:bCs/>
          <w:lang w:val="en-US" w:eastAsia="zh-CN"/>
        </w:rPr>
        <w:t>Canali E</w:t>
      </w:r>
      <w:r w:rsidRPr="00345EC8">
        <w:rPr>
          <w:rFonts w:ascii="Book Antiqua" w:eastAsia="宋体" w:hAnsi="Book Antiqua" w:cs="宋体"/>
          <w:lang w:val="en-US" w:eastAsia="zh-CN"/>
        </w:rPr>
        <w:t xml:space="preserve">, Masci P, Bogaert J, Bucciarelli Ducci C, Francone M, McAlindon E, Carbone I, Lombardi M, Desmet W, Janssens S, Agati L. Impact of gender differences on myocardial salvage and post-ischaemic left ventricular remodelling after primary coronary angioplasty: new insights from cardiovascular magnetic resonance. </w:t>
      </w:r>
      <w:r w:rsidRPr="00345EC8">
        <w:rPr>
          <w:rFonts w:ascii="Book Antiqua" w:eastAsia="宋体" w:hAnsi="Book Antiqua" w:cs="宋体"/>
          <w:i/>
          <w:iCs/>
          <w:lang w:val="en-US" w:eastAsia="zh-CN"/>
        </w:rPr>
        <w:t>Eur Heart J Cardiovasc Imaging</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13</w:t>
      </w:r>
      <w:r w:rsidRPr="00345EC8">
        <w:rPr>
          <w:rFonts w:ascii="Book Antiqua" w:eastAsia="宋体" w:hAnsi="Book Antiqua" w:cs="宋体"/>
          <w:lang w:val="en-US" w:eastAsia="zh-CN"/>
        </w:rPr>
        <w:t>: 948-953 [PMID: 22531464 DOI: 10.1093/ehjci/jes087]</w:t>
      </w:r>
    </w:p>
    <w:p w14:paraId="0190362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8 </w:t>
      </w:r>
      <w:r w:rsidRPr="00345EC8">
        <w:rPr>
          <w:rFonts w:ascii="Book Antiqua" w:eastAsia="宋体" w:hAnsi="Book Antiqua" w:cs="宋体"/>
          <w:b/>
          <w:bCs/>
          <w:lang w:val="en-US" w:eastAsia="zh-CN"/>
        </w:rPr>
        <w:t>Nijveldt R</w:t>
      </w:r>
      <w:r w:rsidRPr="00345EC8">
        <w:rPr>
          <w:rFonts w:ascii="Book Antiqua" w:eastAsia="宋体" w:hAnsi="Book Antiqua" w:cs="宋体"/>
          <w:lang w:val="en-US" w:eastAsia="zh-CN"/>
        </w:rPr>
        <w:t xml:space="preserve">, van der Vleuten PA, Hirsch A, Beek AM, Tio RA, Tijssen JG, Piek JJ, van Rossum AC, Zijlstra F. Early electrocardiographic findings and MR imaging-verified microvascular injury and myocardial infarct size.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2</w:t>
      </w:r>
      <w:r w:rsidRPr="00345EC8">
        <w:rPr>
          <w:rFonts w:ascii="Book Antiqua" w:eastAsia="宋体" w:hAnsi="Book Antiqua" w:cs="宋体"/>
          <w:lang w:val="en-US" w:eastAsia="zh-CN"/>
        </w:rPr>
        <w:t>: 1187-1194 [PMID: 19833308 DOI: 10.1016/j.jcmg.2009.06.008]</w:t>
      </w:r>
    </w:p>
    <w:p w14:paraId="147ABA8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29 </w:t>
      </w:r>
      <w:r w:rsidRPr="00345EC8">
        <w:rPr>
          <w:rFonts w:ascii="Book Antiqua" w:eastAsia="宋体" w:hAnsi="Book Antiqua" w:cs="宋体"/>
          <w:b/>
          <w:bCs/>
          <w:lang w:val="en-US" w:eastAsia="zh-CN"/>
        </w:rPr>
        <w:t>Norris RM</w:t>
      </w:r>
      <w:r w:rsidRPr="00345EC8">
        <w:rPr>
          <w:rFonts w:ascii="Book Antiqua" w:eastAsia="宋体" w:hAnsi="Book Antiqua" w:cs="宋体"/>
          <w:lang w:val="en-US" w:eastAsia="zh-CN"/>
        </w:rPr>
        <w:t xml:space="preserve">, Barnaby PF, Brandt PW, Geary GG, Whitlock RM, Wild CJ, Barratt-Boyes BG. Prognosis after recovery from first acute myocardial infarction: determinants of reinfarction and sudden death.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1984; </w:t>
      </w:r>
      <w:r w:rsidRPr="00345EC8">
        <w:rPr>
          <w:rFonts w:ascii="Book Antiqua" w:eastAsia="宋体" w:hAnsi="Book Antiqua" w:cs="宋体"/>
          <w:b/>
          <w:bCs/>
          <w:lang w:val="en-US" w:eastAsia="zh-CN"/>
        </w:rPr>
        <w:t>53</w:t>
      </w:r>
      <w:r w:rsidRPr="00345EC8">
        <w:rPr>
          <w:rFonts w:ascii="Book Antiqua" w:eastAsia="宋体" w:hAnsi="Book Antiqua" w:cs="宋体"/>
          <w:lang w:val="en-US" w:eastAsia="zh-CN"/>
        </w:rPr>
        <w:t>: 408-413 [PMID: 6141725 DOI: 10.1016/0002-9149(84)90003-1]</w:t>
      </w:r>
    </w:p>
    <w:p w14:paraId="4353B680"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0 </w:t>
      </w:r>
      <w:r w:rsidRPr="00345EC8">
        <w:rPr>
          <w:rFonts w:ascii="Book Antiqua" w:eastAsia="宋体" w:hAnsi="Book Antiqua" w:cs="宋体"/>
          <w:b/>
          <w:bCs/>
          <w:lang w:val="en-US" w:eastAsia="zh-CN"/>
        </w:rPr>
        <w:t>White HD</w:t>
      </w:r>
      <w:r w:rsidRPr="00345EC8">
        <w:rPr>
          <w:rFonts w:ascii="Book Antiqua" w:eastAsia="宋体" w:hAnsi="Book Antiqua" w:cs="宋体"/>
          <w:lang w:val="en-US" w:eastAsia="zh-CN"/>
        </w:rPr>
        <w:t xml:space="preserve">, Norris RM, Brown MA, Brandt PW, Whitlock RM, Wild CJ. Left ventricular end-systolic volume as the major determinant of survival after recovery from myocardial infarction.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87; </w:t>
      </w:r>
      <w:r w:rsidRPr="00345EC8">
        <w:rPr>
          <w:rFonts w:ascii="Book Antiqua" w:eastAsia="宋体" w:hAnsi="Book Antiqua" w:cs="宋体"/>
          <w:b/>
          <w:bCs/>
          <w:lang w:val="en-US" w:eastAsia="zh-CN"/>
        </w:rPr>
        <w:t>76</w:t>
      </w:r>
      <w:r w:rsidRPr="00345EC8">
        <w:rPr>
          <w:rFonts w:ascii="Book Antiqua" w:eastAsia="宋体" w:hAnsi="Book Antiqua" w:cs="宋体"/>
          <w:lang w:val="en-US" w:eastAsia="zh-CN"/>
        </w:rPr>
        <w:t>: 44-51 [PMID: 3594774 DOI: 10.1161/01.CIR.76.1.44]</w:t>
      </w:r>
    </w:p>
    <w:p w14:paraId="7D8D1477"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31 </w:t>
      </w:r>
      <w:r w:rsidRPr="00345EC8">
        <w:rPr>
          <w:rFonts w:ascii="Book Antiqua" w:eastAsia="宋体" w:hAnsi="Book Antiqua" w:cs="宋体"/>
          <w:b/>
          <w:bCs/>
          <w:lang w:val="en-US" w:eastAsia="zh-CN"/>
        </w:rPr>
        <w:t>Burns RJ</w:t>
      </w:r>
      <w:r w:rsidRPr="00345EC8">
        <w:rPr>
          <w:rFonts w:ascii="Book Antiqua" w:eastAsia="宋体" w:hAnsi="Book Antiqua" w:cs="宋体"/>
          <w:lang w:val="en-US" w:eastAsia="zh-CN"/>
        </w:rPr>
        <w:t>, Gibbons RJ, Yi Q, Roberts RS, Miller TD, Schaer GL, Anderson JL, Yusuf S.</w:t>
      </w:r>
      <w:proofErr w:type="gramEnd"/>
      <w:r w:rsidRPr="00345EC8">
        <w:rPr>
          <w:rFonts w:ascii="Book Antiqua" w:eastAsia="宋体" w:hAnsi="Book Antiqua" w:cs="宋体"/>
          <w:lang w:val="en-US" w:eastAsia="zh-CN"/>
        </w:rPr>
        <w:t xml:space="preserve"> The relationships of left ventricular ejection fraction, end-systolic volume index and infarct size to six-month mortality after hospital discharge following myocardial infarction treated by thrombolysis.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2; </w:t>
      </w:r>
      <w:r w:rsidRPr="00345EC8">
        <w:rPr>
          <w:rFonts w:ascii="Book Antiqua" w:eastAsia="宋体" w:hAnsi="Book Antiqua" w:cs="宋体"/>
          <w:b/>
          <w:bCs/>
          <w:lang w:val="en-US" w:eastAsia="zh-CN"/>
        </w:rPr>
        <w:t>39</w:t>
      </w:r>
      <w:r w:rsidRPr="00345EC8">
        <w:rPr>
          <w:rFonts w:ascii="Book Antiqua" w:eastAsia="宋体" w:hAnsi="Book Antiqua" w:cs="宋体"/>
          <w:lang w:val="en-US" w:eastAsia="zh-CN"/>
        </w:rPr>
        <w:t>: 30-36 [PMID: 11755283 DOI: 10.1016/S0735-1097(01)01711-9]</w:t>
      </w:r>
    </w:p>
    <w:p w14:paraId="2857182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2 </w:t>
      </w:r>
      <w:r w:rsidRPr="00345EC8">
        <w:rPr>
          <w:rFonts w:ascii="Book Antiqua" w:eastAsia="宋体" w:hAnsi="Book Antiqua" w:cs="宋体"/>
          <w:b/>
          <w:bCs/>
          <w:lang w:val="en-US" w:eastAsia="zh-CN"/>
        </w:rPr>
        <w:t>El Aidi H</w:t>
      </w:r>
      <w:r w:rsidRPr="00345EC8">
        <w:rPr>
          <w:rFonts w:ascii="Book Antiqua" w:eastAsia="宋体" w:hAnsi="Book Antiqua" w:cs="宋体"/>
          <w:lang w:val="en-US" w:eastAsia="zh-CN"/>
        </w:rPr>
        <w:t xml:space="preserve">, Adams A, Moons KG, Den Ruijter HM, Mali WP, Doevendans PA, Nagel E, Schalla S, Bots ML, Leiner T. Cardiac magnetic resonance imaging findings and the risk of cardiovascular events in patients with recent myocardial infarction or suspected or known coronary artery disease: a systematic review of prognostic studies.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63</w:t>
      </w:r>
      <w:r w:rsidRPr="00345EC8">
        <w:rPr>
          <w:rFonts w:ascii="Book Antiqua" w:eastAsia="宋体" w:hAnsi="Book Antiqua" w:cs="宋体"/>
          <w:lang w:val="en-US" w:eastAsia="zh-CN"/>
        </w:rPr>
        <w:t>: 1031-1045 [PMID: 24486280 DOI: 10.1016/j.jacc.2013.11.048]</w:t>
      </w:r>
    </w:p>
    <w:p w14:paraId="3046AB5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33 </w:t>
      </w:r>
      <w:r w:rsidRPr="00345EC8">
        <w:rPr>
          <w:rFonts w:ascii="Book Antiqua" w:eastAsia="宋体" w:hAnsi="Book Antiqua" w:cs="宋体"/>
          <w:b/>
          <w:bCs/>
          <w:lang w:val="en-US" w:eastAsia="zh-CN"/>
        </w:rPr>
        <w:t>Husser O</w:t>
      </w:r>
      <w:r w:rsidRPr="00345EC8">
        <w:rPr>
          <w:rFonts w:ascii="Book Antiqua" w:eastAsia="宋体" w:hAnsi="Book Antiqua" w:cs="宋体"/>
          <w:lang w:val="en-US" w:eastAsia="zh-CN"/>
        </w:rPr>
        <w:t xml:space="preserve">, Monmeneu JV, Sanchis J, Nunez J, Lopez-Lereu MP, Bonanad C, Chaustre F, Gomez C, Bosch MJ, Hinarejos R, Chorro FJ, Riegger GA, Llacer A, Bodi V. Cardiovascular magnetic resonance-derived intramyocardial hemorrhage after STEMI: Influence on long-term prognosis, adverse left ventricular remodeling and relationship with microvascular obstruction. </w:t>
      </w:r>
      <w:r w:rsidRPr="00345EC8">
        <w:rPr>
          <w:rFonts w:ascii="Book Antiqua" w:eastAsia="宋体" w:hAnsi="Book Antiqua" w:cs="宋体"/>
          <w:i/>
          <w:iCs/>
          <w:lang w:val="en-US" w:eastAsia="zh-CN"/>
        </w:rPr>
        <w:t>Int J Cardiol</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167</w:t>
      </w:r>
      <w:r w:rsidRPr="00345EC8">
        <w:rPr>
          <w:rFonts w:ascii="Book Antiqua" w:eastAsia="宋体" w:hAnsi="Book Antiqua" w:cs="宋体"/>
          <w:lang w:val="en-US" w:eastAsia="zh-CN"/>
        </w:rPr>
        <w:t>: 2047-2054 [PMID: 22682700 DOI: 10.1016/j.ijcard.2012.05.055]</w:t>
      </w:r>
    </w:p>
    <w:p w14:paraId="22282FA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4 </w:t>
      </w:r>
      <w:r w:rsidRPr="00345EC8">
        <w:rPr>
          <w:rFonts w:ascii="Book Antiqua" w:eastAsia="宋体" w:hAnsi="Book Antiqua" w:cs="宋体"/>
          <w:b/>
          <w:bCs/>
          <w:lang w:val="en-US" w:eastAsia="zh-CN"/>
        </w:rPr>
        <w:t>Eitel I</w:t>
      </w:r>
      <w:r w:rsidRPr="00345EC8">
        <w:rPr>
          <w:rFonts w:ascii="Book Antiqua" w:eastAsia="宋体" w:hAnsi="Book Antiqua" w:cs="宋体"/>
          <w:lang w:val="en-US" w:eastAsia="zh-CN"/>
        </w:rPr>
        <w:t xml:space="preserve">, Desch S, de Waha S, Fuernau G, Gutberlet M, Schuler G, Thiele H. Long-term prognostic value of myocardial salvage assessed by cardiovascular magnetic resonance in acute reperfused myocardial infarction. </w:t>
      </w:r>
      <w:r w:rsidRPr="00345EC8">
        <w:rPr>
          <w:rFonts w:ascii="Book Antiqua" w:eastAsia="宋体" w:hAnsi="Book Antiqua" w:cs="宋体"/>
          <w:i/>
          <w:iCs/>
          <w:lang w:val="en-US" w:eastAsia="zh-CN"/>
        </w:rPr>
        <w:t>Heart</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97</w:t>
      </w:r>
      <w:r w:rsidRPr="00345EC8">
        <w:rPr>
          <w:rFonts w:ascii="Book Antiqua" w:eastAsia="宋体" w:hAnsi="Book Antiqua" w:cs="宋体"/>
          <w:lang w:val="en-US" w:eastAsia="zh-CN"/>
        </w:rPr>
        <w:t>: 2038-2045 [PMID: 21990384 DOI: 10.1136/heartjnl-2011-300098]</w:t>
      </w:r>
    </w:p>
    <w:p w14:paraId="7AB7F31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5 </w:t>
      </w:r>
      <w:r w:rsidRPr="00345EC8">
        <w:rPr>
          <w:rFonts w:ascii="Book Antiqua" w:eastAsia="宋体" w:hAnsi="Book Antiqua" w:cs="宋体"/>
          <w:b/>
          <w:bCs/>
          <w:lang w:val="en-US" w:eastAsia="zh-CN"/>
        </w:rPr>
        <w:t>Amabile N</w:t>
      </w:r>
      <w:r w:rsidRPr="00345EC8">
        <w:rPr>
          <w:rFonts w:ascii="Book Antiqua" w:eastAsia="宋体" w:hAnsi="Book Antiqua" w:cs="宋体"/>
          <w:lang w:val="en-US" w:eastAsia="zh-CN"/>
        </w:rPr>
        <w:t xml:space="preserve">, Jacquier A, Gaudart J, Sarran A, Shuaib A, Panuel M, Moulin G, Bartoli JM, Paganelli F. Value of a new multiparametric score for prediction of microvascular obstruction lesions in ST-segment elevation myocardial infarction revascularized by percutaneous coronary intervention. </w:t>
      </w:r>
      <w:r w:rsidRPr="00345EC8">
        <w:rPr>
          <w:rFonts w:ascii="Book Antiqua" w:eastAsia="宋体" w:hAnsi="Book Antiqua" w:cs="宋体"/>
          <w:i/>
          <w:iCs/>
          <w:lang w:val="en-US" w:eastAsia="zh-CN"/>
        </w:rPr>
        <w:t>Arch Cardiovasc Dis</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103</w:t>
      </w:r>
      <w:r w:rsidRPr="00345EC8">
        <w:rPr>
          <w:rFonts w:ascii="Book Antiqua" w:eastAsia="宋体" w:hAnsi="Book Antiqua" w:cs="宋体"/>
          <w:lang w:val="en-US" w:eastAsia="zh-CN"/>
        </w:rPr>
        <w:t>: 512-521 [PMID: 21130964 DOI: 10.1016/j.acvd.2010.09.005]</w:t>
      </w:r>
    </w:p>
    <w:p w14:paraId="7DF60E7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6 </w:t>
      </w:r>
      <w:r w:rsidRPr="00345EC8">
        <w:rPr>
          <w:rFonts w:ascii="Book Antiqua" w:eastAsia="宋体" w:hAnsi="Book Antiqua" w:cs="宋体"/>
          <w:b/>
          <w:bCs/>
          <w:lang w:val="en-US" w:eastAsia="zh-CN"/>
        </w:rPr>
        <w:t>de Waha S</w:t>
      </w:r>
      <w:r w:rsidRPr="00345EC8">
        <w:rPr>
          <w:rFonts w:ascii="Book Antiqua" w:eastAsia="宋体" w:hAnsi="Book Antiqua" w:cs="宋体"/>
          <w:lang w:val="en-US" w:eastAsia="zh-CN"/>
        </w:rPr>
        <w:t xml:space="preserve">, Desch S, Eitel I, Fuernau G, Zachrau J, Leuschner A, Gutberlet M, Schuler G, Thiele H. Impact of early vs. late microvascular obstruction assessed by magnetic resonance imaging on long-term outcome after ST-elevation myocardial infarction: a comparison with traditional prognostic markers.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31</w:t>
      </w:r>
      <w:r w:rsidRPr="00345EC8">
        <w:rPr>
          <w:rFonts w:ascii="Book Antiqua" w:eastAsia="宋体" w:hAnsi="Book Antiqua" w:cs="宋体"/>
          <w:lang w:val="en-US" w:eastAsia="zh-CN"/>
        </w:rPr>
        <w:t>: 2660-2668 [PMID: 20675660 DOI: 10.1093/eurheartj/ehq247]</w:t>
      </w:r>
    </w:p>
    <w:p w14:paraId="6395421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7 </w:t>
      </w:r>
      <w:r w:rsidRPr="00345EC8">
        <w:rPr>
          <w:rFonts w:ascii="Book Antiqua" w:eastAsia="宋体" w:hAnsi="Book Antiqua" w:cs="宋体"/>
          <w:b/>
          <w:bCs/>
          <w:lang w:val="en-US" w:eastAsia="zh-CN"/>
        </w:rPr>
        <w:t>Cochet AA</w:t>
      </w:r>
      <w:r w:rsidRPr="00345EC8">
        <w:rPr>
          <w:rFonts w:ascii="Book Antiqua" w:eastAsia="宋体" w:hAnsi="Book Antiqua" w:cs="宋体"/>
          <w:lang w:val="en-US" w:eastAsia="zh-CN"/>
        </w:rPr>
        <w:t xml:space="preserve">, Lorgis L, Lalande A, Zeller M, Beer JC, Walker PM, Touzery C, Wolf JE, Brunotte F, Cottin Y. Major prognostic impact of persistent microvascular obstruction as assessed by contrast-enhanced cardiac magnetic resonance in reperfused acute myocardial infarction. </w:t>
      </w:r>
      <w:r w:rsidRPr="00345EC8">
        <w:rPr>
          <w:rFonts w:ascii="Book Antiqua" w:eastAsia="宋体" w:hAnsi="Book Antiqua" w:cs="宋体"/>
          <w:i/>
          <w:iCs/>
          <w:lang w:val="en-US" w:eastAsia="zh-CN"/>
        </w:rPr>
        <w:t>Eur Radiol</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19</w:t>
      </w:r>
      <w:r w:rsidRPr="00345EC8">
        <w:rPr>
          <w:rFonts w:ascii="Book Antiqua" w:eastAsia="宋体" w:hAnsi="Book Antiqua" w:cs="宋体"/>
          <w:lang w:val="en-US" w:eastAsia="zh-CN"/>
        </w:rPr>
        <w:t>: 2117-2126 [PMID: 19350245 DOI: 10.1007/s00330-009-1395-5]</w:t>
      </w:r>
    </w:p>
    <w:p w14:paraId="7015775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8 </w:t>
      </w:r>
      <w:r w:rsidRPr="00345EC8">
        <w:rPr>
          <w:rFonts w:ascii="Book Antiqua" w:eastAsia="宋体" w:hAnsi="Book Antiqua" w:cs="宋体"/>
          <w:b/>
          <w:bCs/>
          <w:lang w:val="en-US" w:eastAsia="zh-CN"/>
        </w:rPr>
        <w:t>Bodi V</w:t>
      </w:r>
      <w:r w:rsidRPr="00345EC8">
        <w:rPr>
          <w:rFonts w:ascii="Book Antiqua" w:eastAsia="宋体" w:hAnsi="Book Antiqua" w:cs="宋体"/>
          <w:lang w:val="en-US" w:eastAsia="zh-CN"/>
        </w:rPr>
        <w:t xml:space="preserve">, Sanchis J, Nunez J, Mainar L, Lopez-Lereu MP, Monmeneu JV, Rumiz E, Chaustre F, Trapero I, Husser O, Forteza MJ, Chorro FJ, Llacer A. Prognostic value of a comprehensive cardiac magnetic resonance assessment </w:t>
      </w:r>
      <w:r w:rsidRPr="00345EC8">
        <w:rPr>
          <w:rFonts w:ascii="Book Antiqua" w:eastAsia="宋体" w:hAnsi="Book Antiqua" w:cs="宋体"/>
          <w:lang w:val="en-US" w:eastAsia="zh-CN"/>
        </w:rPr>
        <w:lastRenderedPageBreak/>
        <w:t xml:space="preserve">soon after a first ST-segment elevation myocardial infarction.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2</w:t>
      </w:r>
      <w:r w:rsidRPr="00345EC8">
        <w:rPr>
          <w:rFonts w:ascii="Book Antiqua" w:eastAsia="宋体" w:hAnsi="Book Antiqua" w:cs="宋体"/>
          <w:lang w:val="en-US" w:eastAsia="zh-CN"/>
        </w:rPr>
        <w:t>: 835-842 [PMID: 19608133 DOI: 10.1016/j.jcmg.2009.03.011]</w:t>
      </w:r>
    </w:p>
    <w:p w14:paraId="0290690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39 </w:t>
      </w:r>
      <w:r w:rsidRPr="00345EC8">
        <w:rPr>
          <w:rFonts w:ascii="Book Antiqua" w:eastAsia="宋体" w:hAnsi="Book Antiqua" w:cs="宋体"/>
          <w:b/>
          <w:bCs/>
          <w:lang w:val="en-US" w:eastAsia="zh-CN"/>
        </w:rPr>
        <w:t>St John Sutton M</w:t>
      </w:r>
      <w:r w:rsidRPr="00345EC8">
        <w:rPr>
          <w:rFonts w:ascii="Book Antiqua" w:eastAsia="宋体" w:hAnsi="Book Antiqua" w:cs="宋体"/>
          <w:lang w:val="en-US" w:eastAsia="zh-CN"/>
        </w:rPr>
        <w:t xml:space="preserve">, Lee D, Rouleau JL, Goldman S, Plappert T, Braunwald E, Pfeffer MA. </w:t>
      </w:r>
      <w:proofErr w:type="gramStart"/>
      <w:r w:rsidRPr="00345EC8">
        <w:rPr>
          <w:rFonts w:ascii="Book Antiqua" w:eastAsia="宋体" w:hAnsi="Book Antiqua" w:cs="宋体"/>
          <w:lang w:val="en-US" w:eastAsia="zh-CN"/>
        </w:rPr>
        <w:t>Left ventricular remodeling and ventricular arrhythmias after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03; </w:t>
      </w:r>
      <w:r w:rsidRPr="00345EC8">
        <w:rPr>
          <w:rFonts w:ascii="Book Antiqua" w:eastAsia="宋体" w:hAnsi="Book Antiqua" w:cs="宋体"/>
          <w:b/>
          <w:bCs/>
          <w:lang w:val="en-US" w:eastAsia="zh-CN"/>
        </w:rPr>
        <w:t>107</w:t>
      </w:r>
      <w:r w:rsidRPr="00345EC8">
        <w:rPr>
          <w:rFonts w:ascii="Book Antiqua" w:eastAsia="宋体" w:hAnsi="Book Antiqua" w:cs="宋体"/>
          <w:lang w:val="en-US" w:eastAsia="zh-CN"/>
        </w:rPr>
        <w:t>: 2577-2582 [PMID: 12732606 DOI: 10.1161/01.cir.0000070420.51787.a8]</w:t>
      </w:r>
    </w:p>
    <w:p w14:paraId="7918EC8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40 </w:t>
      </w:r>
      <w:r w:rsidRPr="00345EC8">
        <w:rPr>
          <w:rFonts w:ascii="Book Antiqua" w:eastAsia="宋体" w:hAnsi="Book Antiqua" w:cs="宋体"/>
          <w:b/>
          <w:bCs/>
          <w:lang w:val="en-US" w:eastAsia="zh-CN"/>
        </w:rPr>
        <w:t>Otterstad JE</w:t>
      </w:r>
      <w:r w:rsidRPr="00345EC8">
        <w:rPr>
          <w:rFonts w:ascii="Book Antiqua" w:eastAsia="宋体" w:hAnsi="Book Antiqua" w:cs="宋体"/>
          <w:lang w:val="en-US" w:eastAsia="zh-CN"/>
        </w:rPr>
        <w:t xml:space="preserve">, St John Sutton M, Frøland G, Skjaerpe T, Graving B, Holmes I. Are changes in left ventricular volume as measured with the biplane Simpson's method predominantly related to changes in its area or long axis in the prognostic evaluation of remodelling following a myocardial infarction? </w:t>
      </w:r>
      <w:r w:rsidRPr="00345EC8">
        <w:rPr>
          <w:rFonts w:ascii="Book Antiqua" w:eastAsia="宋体" w:hAnsi="Book Antiqua" w:cs="宋体"/>
          <w:i/>
          <w:iCs/>
          <w:lang w:val="en-US" w:eastAsia="zh-CN"/>
        </w:rPr>
        <w:t>Eur J Echocardiogr</w:t>
      </w:r>
      <w:r w:rsidRPr="00345EC8">
        <w:rPr>
          <w:rFonts w:ascii="Book Antiqua" w:eastAsia="宋体" w:hAnsi="Book Antiqua" w:cs="宋体"/>
          <w:lang w:val="en-US" w:eastAsia="zh-CN"/>
        </w:rPr>
        <w:t xml:space="preserve"> 2001; </w:t>
      </w:r>
      <w:r w:rsidRPr="00345EC8">
        <w:rPr>
          <w:rFonts w:ascii="Book Antiqua" w:eastAsia="宋体" w:hAnsi="Book Antiqua" w:cs="宋体"/>
          <w:b/>
          <w:bCs/>
          <w:lang w:val="en-US" w:eastAsia="zh-CN"/>
        </w:rPr>
        <w:t>2</w:t>
      </w:r>
      <w:r w:rsidRPr="00345EC8">
        <w:rPr>
          <w:rFonts w:ascii="Book Antiqua" w:eastAsia="宋体" w:hAnsi="Book Antiqua" w:cs="宋体"/>
          <w:lang w:val="en-US" w:eastAsia="zh-CN"/>
        </w:rPr>
        <w:t>: 118-125 [PMID: 11882438 DOI: 10.1053/euje.2001.0084]</w:t>
      </w:r>
    </w:p>
    <w:p w14:paraId="4C37EF5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41 </w:t>
      </w:r>
      <w:r w:rsidRPr="00345EC8">
        <w:rPr>
          <w:rFonts w:ascii="Book Antiqua" w:eastAsia="宋体" w:hAnsi="Book Antiqua" w:cs="宋体"/>
          <w:b/>
          <w:bCs/>
          <w:lang w:val="en-US" w:eastAsia="zh-CN"/>
        </w:rPr>
        <w:t>St John Sutton M</w:t>
      </w:r>
      <w:r w:rsidRPr="00345EC8">
        <w:rPr>
          <w:rFonts w:ascii="Book Antiqua" w:eastAsia="宋体" w:hAnsi="Book Antiqua" w:cs="宋体"/>
          <w:lang w:val="en-US" w:eastAsia="zh-CN"/>
        </w:rPr>
        <w:t xml:space="preserve">, Pfeffer MA, Plappert T, Rouleau JL, Moyé LA, Dagenais GR, Lamas GA, Klein M, Sussex B, Goldman S. Quantitative two-dimensional echocardiographic measurements are major predictors of adverse cardiovascular events after acute myocardial infarction. </w:t>
      </w:r>
      <w:proofErr w:type="gramStart"/>
      <w:r w:rsidRPr="00345EC8">
        <w:rPr>
          <w:rFonts w:ascii="Book Antiqua" w:eastAsia="宋体" w:hAnsi="Book Antiqua" w:cs="宋体"/>
          <w:lang w:val="en-US" w:eastAsia="zh-CN"/>
        </w:rPr>
        <w:t>The protective effects of captopril.</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4; </w:t>
      </w:r>
      <w:r w:rsidRPr="00345EC8">
        <w:rPr>
          <w:rFonts w:ascii="Book Antiqua" w:eastAsia="宋体" w:hAnsi="Book Antiqua" w:cs="宋体"/>
          <w:b/>
          <w:bCs/>
          <w:lang w:val="en-US" w:eastAsia="zh-CN"/>
        </w:rPr>
        <w:t>89</w:t>
      </w:r>
      <w:r w:rsidRPr="00345EC8">
        <w:rPr>
          <w:rFonts w:ascii="Book Antiqua" w:eastAsia="宋体" w:hAnsi="Book Antiqua" w:cs="宋体"/>
          <w:lang w:val="en-US" w:eastAsia="zh-CN"/>
        </w:rPr>
        <w:t>: 68-75 [PMID: 8281697 DOI: 10.1161/01.CIR.89.1.68]</w:t>
      </w:r>
    </w:p>
    <w:p w14:paraId="18E5887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42 </w:t>
      </w:r>
      <w:r w:rsidRPr="00345EC8">
        <w:rPr>
          <w:rFonts w:ascii="Book Antiqua" w:eastAsia="宋体" w:hAnsi="Book Antiqua" w:cs="宋体"/>
          <w:b/>
          <w:bCs/>
          <w:lang w:val="en-US" w:eastAsia="zh-CN"/>
        </w:rPr>
        <w:t>Eitel I</w:t>
      </w:r>
      <w:r w:rsidRPr="00345EC8">
        <w:rPr>
          <w:rFonts w:ascii="Book Antiqua" w:eastAsia="宋体" w:hAnsi="Book Antiqua" w:cs="宋体"/>
          <w:lang w:val="en-US" w:eastAsia="zh-CN"/>
        </w:rPr>
        <w:t xml:space="preserve">, Pöss J, Jobs A, Eitel C, de Waha S, Barkhausen J, Desch S, Thiele H. Left ventricular global function index assessed by cardiovascular magnetic resonance for the prediction of cardiovascular events in ST-elevation myocardial infarction.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15; </w:t>
      </w:r>
      <w:r w:rsidRPr="00345EC8">
        <w:rPr>
          <w:rFonts w:ascii="Book Antiqua" w:eastAsia="宋体" w:hAnsi="Book Antiqua" w:cs="宋体"/>
          <w:b/>
          <w:bCs/>
          <w:lang w:val="en-US" w:eastAsia="zh-CN"/>
        </w:rPr>
        <w:t>17</w:t>
      </w:r>
      <w:r w:rsidRPr="00345EC8">
        <w:rPr>
          <w:rFonts w:ascii="Book Antiqua" w:eastAsia="宋体" w:hAnsi="Book Antiqua" w:cs="宋体"/>
          <w:lang w:val="en-US" w:eastAsia="zh-CN"/>
        </w:rPr>
        <w:t>: 62 [PMID: 26174798 DOI: 10.1186/1532-429X-17-S1-O34]</w:t>
      </w:r>
    </w:p>
    <w:p w14:paraId="38B0147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43 </w:t>
      </w:r>
      <w:r w:rsidRPr="00345EC8">
        <w:rPr>
          <w:rFonts w:ascii="Book Antiqua" w:eastAsia="宋体" w:hAnsi="Book Antiqua" w:cs="宋体"/>
          <w:b/>
          <w:bCs/>
          <w:lang w:val="en-US" w:eastAsia="zh-CN"/>
        </w:rPr>
        <w:t>Ibrahim el-SH</w:t>
      </w:r>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Myocardial</w:t>
      </w:r>
      <w:proofErr w:type="gramEnd"/>
      <w:r w:rsidRPr="00345EC8">
        <w:rPr>
          <w:rFonts w:ascii="Book Antiqua" w:eastAsia="宋体" w:hAnsi="Book Antiqua" w:cs="宋体"/>
          <w:lang w:val="en-US" w:eastAsia="zh-CN"/>
        </w:rPr>
        <w:t xml:space="preserve"> tagging by cardiovascular magnetic resonance: evolution of techniques--pulse sequences, analysis algorithms, and applications.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13</w:t>
      </w:r>
      <w:r w:rsidRPr="00345EC8">
        <w:rPr>
          <w:rFonts w:ascii="Book Antiqua" w:eastAsia="宋体" w:hAnsi="Book Antiqua" w:cs="宋体"/>
          <w:lang w:val="en-US" w:eastAsia="zh-CN"/>
        </w:rPr>
        <w:t>: 36 [PMID: 21798021 DOI: 10.1186/1532-429x-13-36]</w:t>
      </w:r>
    </w:p>
    <w:p w14:paraId="560EFD8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44 </w:t>
      </w:r>
      <w:r w:rsidRPr="00345EC8">
        <w:rPr>
          <w:rFonts w:ascii="Book Antiqua" w:eastAsia="宋体" w:hAnsi="Book Antiqua" w:cs="宋体"/>
          <w:b/>
          <w:bCs/>
          <w:lang w:val="en-US" w:eastAsia="zh-CN"/>
        </w:rPr>
        <w:t>Götte MJ</w:t>
      </w:r>
      <w:r w:rsidRPr="00345EC8">
        <w:rPr>
          <w:rFonts w:ascii="Book Antiqua" w:eastAsia="宋体" w:hAnsi="Book Antiqua" w:cs="宋体"/>
          <w:lang w:val="en-US" w:eastAsia="zh-CN"/>
        </w:rPr>
        <w:t xml:space="preserve">, van Rossum AC, Twisk JWR JT, Visser CA. Quantification of regional contractile function after infarction: strain analysis superior to wall thickening analysis in discriminating infarct from remote myocardium. </w:t>
      </w:r>
      <w:r w:rsidRPr="00345EC8">
        <w:rPr>
          <w:rFonts w:ascii="Book Antiqua" w:eastAsia="宋体" w:hAnsi="Book Antiqua" w:cs="宋体"/>
          <w:i/>
          <w:iCs/>
          <w:lang w:val="en-US" w:eastAsia="zh-CN"/>
        </w:rPr>
        <w:t xml:space="preserve">J Am </w:t>
      </w:r>
      <w:r w:rsidRPr="00345EC8">
        <w:rPr>
          <w:rFonts w:ascii="Book Antiqua" w:eastAsia="宋体" w:hAnsi="Book Antiqua" w:cs="宋体"/>
          <w:i/>
          <w:iCs/>
          <w:lang w:val="en-US" w:eastAsia="zh-CN"/>
        </w:rPr>
        <w:lastRenderedPageBreak/>
        <w:t>Coll Cardiol</w:t>
      </w:r>
      <w:r w:rsidRPr="00345EC8">
        <w:rPr>
          <w:rFonts w:ascii="Book Antiqua" w:eastAsia="宋体" w:hAnsi="Book Antiqua" w:cs="宋体"/>
          <w:lang w:val="en-US" w:eastAsia="zh-CN"/>
        </w:rPr>
        <w:t xml:space="preserve"> 2001; </w:t>
      </w:r>
      <w:r w:rsidRPr="00345EC8">
        <w:rPr>
          <w:rFonts w:ascii="Book Antiqua" w:eastAsia="宋体" w:hAnsi="Book Antiqua" w:cs="宋体"/>
          <w:b/>
          <w:bCs/>
          <w:lang w:val="en-US" w:eastAsia="zh-CN"/>
        </w:rPr>
        <w:t>37</w:t>
      </w:r>
      <w:r w:rsidRPr="00345EC8">
        <w:rPr>
          <w:rFonts w:ascii="Book Antiqua" w:eastAsia="宋体" w:hAnsi="Book Antiqua" w:cs="宋体"/>
          <w:lang w:val="en-US" w:eastAsia="zh-CN"/>
        </w:rPr>
        <w:t>: 808-817 [PMID: 11693756 DOI: 10.1016/S0735-1097(00)01186-4]</w:t>
      </w:r>
    </w:p>
    <w:p w14:paraId="18207F55"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45 </w:t>
      </w:r>
      <w:r w:rsidRPr="00345EC8">
        <w:rPr>
          <w:rFonts w:ascii="Book Antiqua" w:eastAsia="宋体" w:hAnsi="Book Antiqua" w:cs="宋体"/>
          <w:b/>
          <w:bCs/>
          <w:lang w:val="en-US" w:eastAsia="zh-CN"/>
        </w:rPr>
        <w:t>Axel L</w:t>
      </w:r>
      <w:r w:rsidRPr="00345EC8">
        <w:rPr>
          <w:rFonts w:ascii="Book Antiqua" w:eastAsia="宋体" w:hAnsi="Book Antiqua" w:cs="宋体"/>
          <w:lang w:val="en-US" w:eastAsia="zh-CN"/>
        </w:rPr>
        <w:t>, Dougherty L. MR imaging of motion with spatial modulation of magnetiza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1989; </w:t>
      </w:r>
      <w:r w:rsidRPr="00345EC8">
        <w:rPr>
          <w:rFonts w:ascii="Book Antiqua" w:eastAsia="宋体" w:hAnsi="Book Antiqua" w:cs="宋体"/>
          <w:b/>
          <w:bCs/>
          <w:lang w:val="en-US" w:eastAsia="zh-CN"/>
        </w:rPr>
        <w:t>171</w:t>
      </w:r>
      <w:r w:rsidRPr="00345EC8">
        <w:rPr>
          <w:rFonts w:ascii="Book Antiqua" w:eastAsia="宋体" w:hAnsi="Book Antiqua" w:cs="宋体"/>
          <w:lang w:val="en-US" w:eastAsia="zh-CN"/>
        </w:rPr>
        <w:t>: 841-845 [PMID: 2717762 DOI: 10.1148/radiology.171.3.2717762]</w:t>
      </w:r>
    </w:p>
    <w:p w14:paraId="31C1933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46 </w:t>
      </w:r>
      <w:r w:rsidRPr="00345EC8">
        <w:rPr>
          <w:rFonts w:ascii="Book Antiqua" w:eastAsia="宋体" w:hAnsi="Book Antiqua" w:cs="宋体"/>
          <w:b/>
          <w:bCs/>
          <w:lang w:val="en-US" w:eastAsia="zh-CN"/>
        </w:rPr>
        <w:t>Lima JA</w:t>
      </w:r>
      <w:r w:rsidRPr="00345EC8">
        <w:rPr>
          <w:rFonts w:ascii="Book Antiqua" w:eastAsia="宋体" w:hAnsi="Book Antiqua" w:cs="宋体"/>
          <w:lang w:val="en-US" w:eastAsia="zh-CN"/>
        </w:rPr>
        <w:t xml:space="preserve">, Jeremy R, Guier W, Bouton S, Zerhouni EA, McVeigh E, Buchalter MB, Weisfeldt ML, Shapiro EP, Weiss JL. Accurate systolic wall thickening by nuclear magnetic resonance imaging with tissue tagging: correlation with sonomicrometers in normal and ischemic myocardium.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1993; </w:t>
      </w:r>
      <w:r w:rsidRPr="00345EC8">
        <w:rPr>
          <w:rFonts w:ascii="Book Antiqua" w:eastAsia="宋体" w:hAnsi="Book Antiqua" w:cs="宋体"/>
          <w:b/>
          <w:bCs/>
          <w:lang w:val="en-US" w:eastAsia="zh-CN"/>
        </w:rPr>
        <w:t>21</w:t>
      </w:r>
      <w:r w:rsidRPr="00345EC8">
        <w:rPr>
          <w:rFonts w:ascii="Book Antiqua" w:eastAsia="宋体" w:hAnsi="Book Antiqua" w:cs="宋体"/>
          <w:lang w:val="en-US" w:eastAsia="zh-CN"/>
        </w:rPr>
        <w:t>: 1741-1751 [PMID: 8496547 DOI: 10.1016/0735-1097(93)90397-J]</w:t>
      </w:r>
    </w:p>
    <w:p w14:paraId="6A391BFD"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47 </w:t>
      </w:r>
      <w:r w:rsidRPr="00345EC8">
        <w:rPr>
          <w:rFonts w:ascii="Book Antiqua" w:eastAsia="宋体" w:hAnsi="Book Antiqua" w:cs="宋体"/>
          <w:b/>
          <w:bCs/>
          <w:lang w:val="en-US" w:eastAsia="zh-CN"/>
        </w:rPr>
        <w:t>Yeon SB</w:t>
      </w:r>
      <w:r w:rsidRPr="00345EC8">
        <w:rPr>
          <w:rFonts w:ascii="Book Antiqua" w:eastAsia="宋体" w:hAnsi="Book Antiqua" w:cs="宋体"/>
          <w:lang w:val="en-US" w:eastAsia="zh-CN"/>
        </w:rPr>
        <w:t xml:space="preserve">, Reichek N, Tallant BA, Lima JA, Calhoun LP, Clark NR, Hoffman EA, Ho KK, Axel L. Validation of in vivo myocardial strain measurement by magnetic resonance tagging with sonomicrometry.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1; </w:t>
      </w:r>
      <w:r w:rsidRPr="00345EC8">
        <w:rPr>
          <w:rFonts w:ascii="Book Antiqua" w:eastAsia="宋体" w:hAnsi="Book Antiqua" w:cs="宋体"/>
          <w:b/>
          <w:bCs/>
          <w:lang w:val="en-US" w:eastAsia="zh-CN"/>
        </w:rPr>
        <w:t>38</w:t>
      </w:r>
      <w:r w:rsidRPr="00345EC8">
        <w:rPr>
          <w:rFonts w:ascii="Book Antiqua" w:eastAsia="宋体" w:hAnsi="Book Antiqua" w:cs="宋体"/>
          <w:lang w:val="en-US" w:eastAsia="zh-CN"/>
        </w:rPr>
        <w:t>: 555-561 [PMID: 11499752 DOI: 10.1016/S0735-1097(01)01397-3]</w:t>
      </w:r>
    </w:p>
    <w:p w14:paraId="2BF39A8B"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48 </w:t>
      </w:r>
      <w:r w:rsidRPr="00345EC8">
        <w:rPr>
          <w:rFonts w:ascii="Book Antiqua" w:eastAsia="宋体" w:hAnsi="Book Antiqua" w:cs="宋体"/>
          <w:b/>
          <w:bCs/>
          <w:lang w:val="en-US" w:eastAsia="zh-CN"/>
        </w:rPr>
        <w:t>Shehata ML</w:t>
      </w:r>
      <w:r w:rsidRPr="00345EC8">
        <w:rPr>
          <w:rFonts w:ascii="Book Antiqua" w:eastAsia="宋体" w:hAnsi="Book Antiqua" w:cs="宋体"/>
          <w:lang w:val="en-US" w:eastAsia="zh-CN"/>
        </w:rPr>
        <w:t>, Cheng S, Osman NF, Bluemke DA, Lima JA.</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Myocardial tissue tagging with cardiovascular magnetic resonance.</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11</w:t>
      </w:r>
      <w:r w:rsidRPr="00345EC8">
        <w:rPr>
          <w:rFonts w:ascii="Book Antiqua" w:eastAsia="宋体" w:hAnsi="Book Antiqua" w:cs="宋体"/>
          <w:lang w:val="en-US" w:eastAsia="zh-CN"/>
        </w:rPr>
        <w:t>: 55 [PMID: 20025732 DOI: 10.1186/1532-429x-11-55]</w:t>
      </w:r>
    </w:p>
    <w:p w14:paraId="3B7C93F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49 </w:t>
      </w:r>
      <w:r w:rsidRPr="00345EC8">
        <w:rPr>
          <w:rFonts w:ascii="Book Antiqua" w:eastAsia="宋体" w:hAnsi="Book Antiqua" w:cs="宋体"/>
          <w:b/>
          <w:bCs/>
          <w:lang w:val="en-US" w:eastAsia="zh-CN"/>
        </w:rPr>
        <w:t>Hor KN</w:t>
      </w:r>
      <w:r w:rsidRPr="00345EC8">
        <w:rPr>
          <w:rFonts w:ascii="Book Antiqua" w:eastAsia="宋体" w:hAnsi="Book Antiqua" w:cs="宋体"/>
          <w:lang w:val="en-US" w:eastAsia="zh-CN"/>
        </w:rPr>
        <w:t xml:space="preserve">, Gottliebson WM, Carson C, Wash E, Cnota J, Fleck R, Wansapura J, Klimeczek P, Al-Khalidi HR, Chung ES, Benson DW, Mazur W. Comparison of magnetic resonance feature tracking for strain calculation with harmonic phase imaging analysis.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3</w:t>
      </w:r>
      <w:r w:rsidRPr="00345EC8">
        <w:rPr>
          <w:rFonts w:ascii="Book Antiqua" w:eastAsia="宋体" w:hAnsi="Book Antiqua" w:cs="宋体"/>
          <w:lang w:val="en-US" w:eastAsia="zh-CN"/>
        </w:rPr>
        <w:t>: 144-151 [PMID: 20159640 DOI: 10.1016/j.jcmg.2009.11.006]</w:t>
      </w:r>
    </w:p>
    <w:p w14:paraId="35458A41"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50 </w:t>
      </w:r>
      <w:r w:rsidRPr="00345EC8">
        <w:rPr>
          <w:rFonts w:ascii="Book Antiqua" w:eastAsia="宋体" w:hAnsi="Book Antiqua" w:cs="宋体"/>
          <w:b/>
          <w:bCs/>
          <w:lang w:val="en-US" w:eastAsia="zh-CN"/>
        </w:rPr>
        <w:t>Khan JN</w:t>
      </w:r>
      <w:r w:rsidRPr="00345EC8">
        <w:rPr>
          <w:rFonts w:ascii="Book Antiqua" w:eastAsia="宋体" w:hAnsi="Book Antiqua" w:cs="宋体"/>
          <w:lang w:val="en-US" w:eastAsia="zh-CN"/>
        </w:rPr>
        <w:t>, Singh A, Nazir SA, Kanagala P, Gershlick AH, McCann GP.</w:t>
      </w:r>
      <w:proofErr w:type="gramEnd"/>
      <w:r w:rsidRPr="00345EC8">
        <w:rPr>
          <w:rFonts w:ascii="Book Antiqua" w:eastAsia="宋体" w:hAnsi="Book Antiqua" w:cs="宋体"/>
          <w:lang w:val="en-US" w:eastAsia="zh-CN"/>
        </w:rPr>
        <w:t xml:space="preserve"> Comparison of cardiovascular magnetic resonance feature tracking and tagging for the assessment of left ventricular systolic strain in acute myocardial infarction. </w:t>
      </w:r>
      <w:r w:rsidRPr="00345EC8">
        <w:rPr>
          <w:rFonts w:ascii="Book Antiqua" w:eastAsia="宋体" w:hAnsi="Book Antiqua" w:cs="宋体"/>
          <w:i/>
          <w:iCs/>
          <w:lang w:val="en-US" w:eastAsia="zh-CN"/>
        </w:rPr>
        <w:t>Eur J Radiol</w:t>
      </w:r>
      <w:r w:rsidRPr="00345EC8">
        <w:rPr>
          <w:rFonts w:ascii="Book Antiqua" w:eastAsia="宋体" w:hAnsi="Book Antiqua" w:cs="宋体"/>
          <w:lang w:val="en-US" w:eastAsia="zh-CN"/>
        </w:rPr>
        <w:t xml:space="preserve"> 2015; </w:t>
      </w:r>
      <w:r w:rsidRPr="00345EC8">
        <w:rPr>
          <w:rFonts w:ascii="Book Antiqua" w:eastAsia="宋体" w:hAnsi="Book Antiqua" w:cs="宋体"/>
          <w:b/>
          <w:bCs/>
          <w:lang w:val="en-US" w:eastAsia="zh-CN"/>
        </w:rPr>
        <w:t>84</w:t>
      </w:r>
      <w:r w:rsidRPr="00345EC8">
        <w:rPr>
          <w:rFonts w:ascii="Book Antiqua" w:eastAsia="宋体" w:hAnsi="Book Antiqua" w:cs="宋体"/>
          <w:lang w:val="en-US" w:eastAsia="zh-CN"/>
        </w:rPr>
        <w:t>: 840-848 [PMID: 25743248 DOI: 10.1016/j.ejrad.2015.02.002]</w:t>
      </w:r>
    </w:p>
    <w:p w14:paraId="47D5AE70"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51 </w:t>
      </w:r>
      <w:r w:rsidRPr="00345EC8">
        <w:rPr>
          <w:rFonts w:ascii="Book Antiqua" w:eastAsia="宋体" w:hAnsi="Book Antiqua" w:cs="宋体"/>
          <w:b/>
          <w:bCs/>
          <w:lang w:val="en-US" w:eastAsia="zh-CN"/>
        </w:rPr>
        <w:t>Götte MJ</w:t>
      </w:r>
      <w:r w:rsidRPr="00345EC8">
        <w:rPr>
          <w:rFonts w:ascii="Book Antiqua" w:eastAsia="宋体" w:hAnsi="Book Antiqua" w:cs="宋体"/>
          <w:lang w:val="en-US" w:eastAsia="zh-CN"/>
        </w:rPr>
        <w:t xml:space="preserve">, van Rossum AC, Marcus JT, Kuijer JP, Axel L, Visser CA. Recognition of infarct localization by specific changes in intramural myocardial mechanics. </w:t>
      </w:r>
      <w:r w:rsidRPr="00345EC8">
        <w:rPr>
          <w:rFonts w:ascii="Book Antiqua" w:eastAsia="宋体" w:hAnsi="Book Antiqua" w:cs="宋体"/>
          <w:i/>
          <w:iCs/>
          <w:lang w:val="en-US" w:eastAsia="zh-CN"/>
        </w:rPr>
        <w:t>Am Heart J</w:t>
      </w:r>
      <w:r w:rsidRPr="00345EC8">
        <w:rPr>
          <w:rFonts w:ascii="Book Antiqua" w:eastAsia="宋体" w:hAnsi="Book Antiqua" w:cs="宋体"/>
          <w:lang w:val="en-US" w:eastAsia="zh-CN"/>
        </w:rPr>
        <w:t xml:space="preserve"> 1999; </w:t>
      </w:r>
      <w:r w:rsidRPr="00345EC8">
        <w:rPr>
          <w:rFonts w:ascii="Book Antiqua" w:eastAsia="宋体" w:hAnsi="Book Antiqua" w:cs="宋体"/>
          <w:b/>
          <w:bCs/>
          <w:lang w:val="en-US" w:eastAsia="zh-CN"/>
        </w:rPr>
        <w:t>138</w:t>
      </w:r>
      <w:r w:rsidRPr="00345EC8">
        <w:rPr>
          <w:rFonts w:ascii="Book Antiqua" w:eastAsia="宋体" w:hAnsi="Book Antiqua" w:cs="宋体"/>
          <w:lang w:val="en-US" w:eastAsia="zh-CN"/>
        </w:rPr>
        <w:t>: 1038-1045 [PMID: 10577433 DOI: 10.1016/S0002-8703(99)70068-2]</w:t>
      </w:r>
    </w:p>
    <w:p w14:paraId="6B91DBD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52 </w:t>
      </w:r>
      <w:r w:rsidRPr="00345EC8">
        <w:rPr>
          <w:rFonts w:ascii="Book Antiqua" w:eastAsia="宋体" w:hAnsi="Book Antiqua" w:cs="宋体"/>
          <w:b/>
          <w:bCs/>
          <w:lang w:val="en-US" w:eastAsia="zh-CN"/>
        </w:rPr>
        <w:t>Neizel M</w:t>
      </w:r>
      <w:r w:rsidRPr="00345EC8">
        <w:rPr>
          <w:rFonts w:ascii="Book Antiqua" w:eastAsia="宋体" w:hAnsi="Book Antiqua" w:cs="宋体"/>
          <w:lang w:val="en-US" w:eastAsia="zh-CN"/>
        </w:rPr>
        <w:t xml:space="preserve">, Lossnitzer D, Korosoglou G, Schäufele T, Peykarjou H, Steen H, Ocklenburg C, Giannitsis E, Katus HA, Osman NF. </w:t>
      </w:r>
      <w:proofErr w:type="gramStart"/>
      <w:r w:rsidRPr="00345EC8">
        <w:rPr>
          <w:rFonts w:ascii="Book Antiqua" w:eastAsia="宋体" w:hAnsi="Book Antiqua" w:cs="宋体"/>
          <w:lang w:val="en-US" w:eastAsia="zh-CN"/>
        </w:rPr>
        <w:t>Strain-encoded MRI for evaluation of left ventricular function and transmurality in acute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2</w:t>
      </w:r>
      <w:r w:rsidRPr="00345EC8">
        <w:rPr>
          <w:rFonts w:ascii="Book Antiqua" w:eastAsia="宋体" w:hAnsi="Book Antiqua" w:cs="宋体"/>
          <w:lang w:val="en-US" w:eastAsia="zh-CN"/>
        </w:rPr>
        <w:t>: 116-122 [PMID: 19808577 DOI: 10.1161/circimaging.108.789032]</w:t>
      </w:r>
    </w:p>
    <w:p w14:paraId="55AAFF06"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53 </w:t>
      </w:r>
      <w:r w:rsidRPr="00345EC8">
        <w:rPr>
          <w:rFonts w:ascii="Book Antiqua" w:eastAsia="宋体" w:hAnsi="Book Antiqua" w:cs="宋体"/>
          <w:b/>
          <w:bCs/>
          <w:lang w:val="en-US" w:eastAsia="zh-CN"/>
        </w:rPr>
        <w:t>Gerber BL</w:t>
      </w:r>
      <w:r w:rsidRPr="00345EC8">
        <w:rPr>
          <w:rFonts w:ascii="Book Antiqua" w:eastAsia="宋体" w:hAnsi="Book Antiqua" w:cs="宋体"/>
          <w:lang w:val="en-US" w:eastAsia="zh-CN"/>
        </w:rPr>
        <w:t>, Garot J, Bluemke DA, Wu KC, Lima JA.</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Accuracy of contrast-enhanced magnetic resonance imaging in predicting improvement of regional myocardial function in patients after acute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02; </w:t>
      </w:r>
      <w:r w:rsidRPr="00345EC8">
        <w:rPr>
          <w:rFonts w:ascii="Book Antiqua" w:eastAsia="宋体" w:hAnsi="Book Antiqua" w:cs="宋体"/>
          <w:b/>
          <w:bCs/>
          <w:lang w:val="en-US" w:eastAsia="zh-CN"/>
        </w:rPr>
        <w:t>106</w:t>
      </w:r>
      <w:r w:rsidRPr="00345EC8">
        <w:rPr>
          <w:rFonts w:ascii="Book Antiqua" w:eastAsia="宋体" w:hAnsi="Book Antiqua" w:cs="宋体"/>
          <w:lang w:val="en-US" w:eastAsia="zh-CN"/>
        </w:rPr>
        <w:t>: 1083-1089 [PMID: 12196333 DOI: 10.1161/01.CIR.0000027818.15792.1E]</w:t>
      </w:r>
    </w:p>
    <w:p w14:paraId="1C066D3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54 </w:t>
      </w:r>
      <w:r w:rsidRPr="00345EC8">
        <w:rPr>
          <w:rFonts w:ascii="Book Antiqua" w:eastAsia="宋体" w:hAnsi="Book Antiqua" w:cs="宋体"/>
          <w:b/>
          <w:bCs/>
          <w:lang w:val="en-US" w:eastAsia="zh-CN"/>
        </w:rPr>
        <w:t>Wong DT</w:t>
      </w:r>
      <w:r w:rsidRPr="00345EC8">
        <w:rPr>
          <w:rFonts w:ascii="Book Antiqua" w:eastAsia="宋体" w:hAnsi="Book Antiqua" w:cs="宋体"/>
          <w:lang w:val="en-US" w:eastAsia="zh-CN"/>
        </w:rPr>
        <w:t xml:space="preserve">, Leong DP, Weightman MJ, Richardson JD, Dundon BK, Psaltis PJ, Leung MC, Meredith IT, Worthley MI, Worthley SG. Magnetic resonance-derived circumferential strain provides a superior and incremental assessment of improvement in contractile function in patients early after ST-segment elevation myocardial infarction. </w:t>
      </w:r>
      <w:r w:rsidRPr="00345EC8">
        <w:rPr>
          <w:rFonts w:ascii="Book Antiqua" w:eastAsia="宋体" w:hAnsi="Book Antiqua" w:cs="宋体"/>
          <w:i/>
          <w:iCs/>
          <w:lang w:val="en-US" w:eastAsia="zh-CN"/>
        </w:rPr>
        <w:t>Eur Radiol</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24</w:t>
      </w:r>
      <w:r w:rsidRPr="00345EC8">
        <w:rPr>
          <w:rFonts w:ascii="Book Antiqua" w:eastAsia="宋体" w:hAnsi="Book Antiqua" w:cs="宋体"/>
          <w:lang w:val="en-US" w:eastAsia="zh-CN"/>
        </w:rPr>
        <w:t>: 1219-1228 [PMID: 24723232 DOI: 10.1007/s00330-014-3137-6]</w:t>
      </w:r>
    </w:p>
    <w:p w14:paraId="3D9876E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55 </w:t>
      </w:r>
      <w:r w:rsidRPr="00345EC8">
        <w:rPr>
          <w:rFonts w:ascii="Book Antiqua" w:eastAsia="宋体" w:hAnsi="Book Antiqua" w:cs="宋体"/>
          <w:b/>
          <w:bCs/>
          <w:lang w:val="en-US" w:eastAsia="zh-CN"/>
        </w:rPr>
        <w:t>Buss SJ</w:t>
      </w:r>
      <w:r w:rsidRPr="00345EC8">
        <w:rPr>
          <w:rFonts w:ascii="Book Antiqua" w:eastAsia="宋体" w:hAnsi="Book Antiqua" w:cs="宋体"/>
          <w:lang w:val="en-US" w:eastAsia="zh-CN"/>
        </w:rPr>
        <w:t xml:space="preserve">, Krautz B, Hofmann N, Sander Y, Rust L, Giusca S, Galuschky C, Seitz S, Giannitsis E, Pleger S, Raake P, Most P, Katus HA, Korosoglou G. Prediction of functional recovery by cardiac magnetic resonance feature tracking imaging in first time ST-elevation myocardial infarction. </w:t>
      </w:r>
      <w:proofErr w:type="gramStart"/>
      <w:r w:rsidRPr="00345EC8">
        <w:rPr>
          <w:rFonts w:ascii="Book Antiqua" w:eastAsia="宋体" w:hAnsi="Book Antiqua" w:cs="宋体"/>
          <w:lang w:val="en-US" w:eastAsia="zh-CN"/>
        </w:rPr>
        <w:t>Comparison to infarct size and transmurality by late gadolinium enhancement.</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Int J Cardiol</w:t>
      </w:r>
      <w:r w:rsidRPr="00345EC8">
        <w:rPr>
          <w:rFonts w:ascii="Book Antiqua" w:eastAsia="宋体" w:hAnsi="Book Antiqua" w:cs="宋体"/>
          <w:lang w:val="en-US" w:eastAsia="zh-CN"/>
        </w:rPr>
        <w:t xml:space="preserve"> 2015; </w:t>
      </w:r>
      <w:r w:rsidRPr="00345EC8">
        <w:rPr>
          <w:rFonts w:ascii="Book Antiqua" w:eastAsia="宋体" w:hAnsi="Book Antiqua" w:cs="宋体"/>
          <w:b/>
          <w:bCs/>
          <w:lang w:val="en-US" w:eastAsia="zh-CN"/>
        </w:rPr>
        <w:t>183</w:t>
      </w:r>
      <w:r w:rsidRPr="00345EC8">
        <w:rPr>
          <w:rFonts w:ascii="Book Antiqua" w:eastAsia="宋体" w:hAnsi="Book Antiqua" w:cs="宋体"/>
          <w:lang w:val="en-US" w:eastAsia="zh-CN"/>
        </w:rPr>
        <w:t>: 162-170 [PMID: 25675901 DOI: 10.1016/j.ijcard.2015.01.022]</w:t>
      </w:r>
    </w:p>
    <w:p w14:paraId="1D163DE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56 </w:t>
      </w:r>
      <w:r w:rsidRPr="00345EC8">
        <w:rPr>
          <w:rFonts w:ascii="Book Antiqua" w:eastAsia="宋体" w:hAnsi="Book Antiqua" w:cs="宋体"/>
          <w:b/>
          <w:bCs/>
          <w:lang w:val="en-US" w:eastAsia="zh-CN"/>
        </w:rPr>
        <w:t>Ersbøll M</w:t>
      </w:r>
      <w:r w:rsidRPr="00345EC8">
        <w:rPr>
          <w:rFonts w:ascii="Book Antiqua" w:eastAsia="宋体" w:hAnsi="Book Antiqua" w:cs="宋体"/>
          <w:lang w:val="en-US" w:eastAsia="zh-CN"/>
        </w:rPr>
        <w:t xml:space="preserve">, Andersen MJ, Valeur N, Mogensen UM, Fakhri Y, Thune JJ, Møller JE, Hassager C, Søgaard P, Køber L. Early diastolic strain rate in relation to systolic and diastolic function and prognosis in acute myocardial infarction: a two-dimensional speckle-tracking study.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35</w:t>
      </w:r>
      <w:r w:rsidRPr="00345EC8">
        <w:rPr>
          <w:rFonts w:ascii="Book Antiqua" w:eastAsia="宋体" w:hAnsi="Book Antiqua" w:cs="宋体"/>
          <w:lang w:val="en-US" w:eastAsia="zh-CN"/>
        </w:rPr>
        <w:t>: 648-656 [PMID: 23713080 DOI: 10.1093/eurheartj/eht179]</w:t>
      </w:r>
    </w:p>
    <w:p w14:paraId="7952AE4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57 </w:t>
      </w:r>
      <w:r w:rsidRPr="00345EC8">
        <w:rPr>
          <w:rFonts w:ascii="Book Antiqua" w:eastAsia="宋体" w:hAnsi="Book Antiqua" w:cs="宋体"/>
          <w:b/>
          <w:bCs/>
          <w:lang w:val="en-US" w:eastAsia="zh-CN"/>
        </w:rPr>
        <w:t>Ersbøll M</w:t>
      </w:r>
      <w:r w:rsidRPr="00345EC8">
        <w:rPr>
          <w:rFonts w:ascii="Book Antiqua" w:eastAsia="宋体" w:hAnsi="Book Antiqua" w:cs="宋体"/>
          <w:lang w:val="en-US" w:eastAsia="zh-CN"/>
        </w:rPr>
        <w:t xml:space="preserve">, Valeur N, Mogensen UM, Andersen MJ, Møller JE, Velazquez EJ, Hassager C, Søgaard P, Køber L. Prediction of all-cause mortality and heart failure admissions from global left ventricular longitudinal strain in patients with acute myocardial infarction and preserved left ventricular ejection </w:t>
      </w:r>
      <w:r w:rsidRPr="00345EC8">
        <w:rPr>
          <w:rFonts w:ascii="Book Antiqua" w:eastAsia="宋体" w:hAnsi="Book Antiqua" w:cs="宋体"/>
          <w:lang w:val="en-US" w:eastAsia="zh-CN"/>
        </w:rPr>
        <w:lastRenderedPageBreak/>
        <w:t xml:space="preserve">fraction.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61</w:t>
      </w:r>
      <w:r w:rsidRPr="00345EC8">
        <w:rPr>
          <w:rFonts w:ascii="Book Antiqua" w:eastAsia="宋体" w:hAnsi="Book Antiqua" w:cs="宋体"/>
          <w:lang w:val="en-US" w:eastAsia="zh-CN"/>
        </w:rPr>
        <w:t>: 2365-2373 [PMID: 23563128 DOI: 10.1016/j.jacc.2013.02.061]</w:t>
      </w:r>
    </w:p>
    <w:p w14:paraId="73F492F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58 </w:t>
      </w:r>
      <w:r w:rsidRPr="00345EC8">
        <w:rPr>
          <w:rFonts w:ascii="Book Antiqua" w:eastAsia="宋体" w:hAnsi="Book Antiqua" w:cs="宋体"/>
          <w:b/>
          <w:bCs/>
          <w:lang w:val="en-US" w:eastAsia="zh-CN"/>
        </w:rPr>
        <w:t>Hung CL</w:t>
      </w:r>
      <w:r w:rsidRPr="00345EC8">
        <w:rPr>
          <w:rFonts w:ascii="Book Antiqua" w:eastAsia="宋体" w:hAnsi="Book Antiqua" w:cs="宋体"/>
          <w:lang w:val="en-US" w:eastAsia="zh-CN"/>
        </w:rPr>
        <w:t xml:space="preserve">, Verma A, Uno H, Shin SH, Bourgoun M, Hassanein AH, McMurray JJ, Velazquez EJ, Kober L, Pfeffer MA, Solomon SD. Longitudinal and circumferential strain rate, left ventricular remodeling, and prognosis after myocardial infarction.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56</w:t>
      </w:r>
      <w:r w:rsidRPr="00345EC8">
        <w:rPr>
          <w:rFonts w:ascii="Book Antiqua" w:eastAsia="宋体" w:hAnsi="Book Antiqua" w:cs="宋体"/>
          <w:lang w:val="en-US" w:eastAsia="zh-CN"/>
        </w:rPr>
        <w:t>: 1812-1822 [PMID: 21087709 DOI: 10.1016/j.jacc.2010.06.044]</w:t>
      </w:r>
    </w:p>
    <w:p w14:paraId="08B6D7FD"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59 </w:t>
      </w:r>
      <w:r w:rsidRPr="00345EC8">
        <w:rPr>
          <w:rFonts w:ascii="Book Antiqua" w:eastAsia="宋体" w:hAnsi="Book Antiqua" w:cs="宋体"/>
          <w:b/>
          <w:bCs/>
          <w:lang w:val="en-US" w:eastAsia="zh-CN"/>
        </w:rPr>
        <w:t>Antoni ML</w:t>
      </w:r>
      <w:r w:rsidRPr="00345EC8">
        <w:rPr>
          <w:rFonts w:ascii="Book Antiqua" w:eastAsia="宋体" w:hAnsi="Book Antiqua" w:cs="宋体"/>
          <w:lang w:val="en-US" w:eastAsia="zh-CN"/>
        </w:rPr>
        <w:t xml:space="preserve">, Mollema SA, Delgado V, Atary JZ, Borleffs CJ, Boersma E, Holman ER, van der Wall EE, Schalij MJ, Bax JJ. </w:t>
      </w:r>
      <w:proofErr w:type="gramStart"/>
      <w:r w:rsidRPr="00345EC8">
        <w:rPr>
          <w:rFonts w:ascii="Book Antiqua" w:eastAsia="宋体" w:hAnsi="Book Antiqua" w:cs="宋体"/>
          <w:lang w:val="en-US" w:eastAsia="zh-CN"/>
        </w:rPr>
        <w:t>Prognostic importance of strain and strain rate after acute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31</w:t>
      </w:r>
      <w:r w:rsidRPr="00345EC8">
        <w:rPr>
          <w:rFonts w:ascii="Book Antiqua" w:eastAsia="宋体" w:hAnsi="Book Antiqua" w:cs="宋体"/>
          <w:lang w:val="en-US" w:eastAsia="zh-CN"/>
        </w:rPr>
        <w:t>: 1640-1647 [PMID: 20423918 DOI: 10.1093/eurheartj/ehq105]</w:t>
      </w:r>
    </w:p>
    <w:p w14:paraId="6988B8A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0 </w:t>
      </w:r>
      <w:r w:rsidRPr="00345EC8">
        <w:rPr>
          <w:rFonts w:ascii="Book Antiqua" w:eastAsia="宋体" w:hAnsi="Book Antiqua" w:cs="宋体"/>
          <w:b/>
          <w:bCs/>
          <w:lang w:val="en-US" w:eastAsia="zh-CN"/>
        </w:rPr>
        <w:t>Mahrholdt H</w:t>
      </w:r>
      <w:r w:rsidRPr="00345EC8">
        <w:rPr>
          <w:rFonts w:ascii="Book Antiqua" w:eastAsia="宋体" w:hAnsi="Book Antiqua" w:cs="宋体"/>
          <w:lang w:val="en-US" w:eastAsia="zh-CN"/>
        </w:rPr>
        <w:t xml:space="preserve">, Wagner A, Holly TA, Elliott MD, Bonow RO, Kim RJ, Judd RM. Reproducibility of chronic infarct size measurement by contrast-enhanced magnetic resonance imaging.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02; </w:t>
      </w:r>
      <w:r w:rsidRPr="00345EC8">
        <w:rPr>
          <w:rFonts w:ascii="Book Antiqua" w:eastAsia="宋体" w:hAnsi="Book Antiqua" w:cs="宋体"/>
          <w:b/>
          <w:bCs/>
          <w:lang w:val="en-US" w:eastAsia="zh-CN"/>
        </w:rPr>
        <w:t>106</w:t>
      </w:r>
      <w:r w:rsidRPr="00345EC8">
        <w:rPr>
          <w:rFonts w:ascii="Book Antiqua" w:eastAsia="宋体" w:hAnsi="Book Antiqua" w:cs="宋体"/>
          <w:lang w:val="en-US" w:eastAsia="zh-CN"/>
        </w:rPr>
        <w:t>: 2322-2327 [PMID: 12403661 DOI: 10.1161/01.CIR.0000036368.63317.1C]</w:t>
      </w:r>
    </w:p>
    <w:p w14:paraId="3D21FF1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1 </w:t>
      </w:r>
      <w:r w:rsidRPr="00345EC8">
        <w:rPr>
          <w:rFonts w:ascii="Book Antiqua" w:eastAsia="宋体" w:hAnsi="Book Antiqua" w:cs="宋体"/>
          <w:b/>
          <w:bCs/>
          <w:lang w:val="en-US" w:eastAsia="zh-CN"/>
        </w:rPr>
        <w:t>Nesto RW</w:t>
      </w:r>
      <w:r w:rsidRPr="00345EC8">
        <w:rPr>
          <w:rFonts w:ascii="Book Antiqua" w:eastAsia="宋体" w:hAnsi="Book Antiqua" w:cs="宋体"/>
          <w:lang w:val="en-US" w:eastAsia="zh-CN"/>
        </w:rPr>
        <w:t xml:space="preserve">, Kowalchuk GJ. The ischemic cascade: temporal sequence of hemodynamic, electrocardiographic and symptomatic expressions of ischemia.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1987; </w:t>
      </w:r>
      <w:r w:rsidRPr="00345EC8">
        <w:rPr>
          <w:rFonts w:ascii="Book Antiqua" w:eastAsia="宋体" w:hAnsi="Book Antiqua" w:cs="宋体"/>
          <w:b/>
          <w:bCs/>
          <w:lang w:val="en-US" w:eastAsia="zh-CN"/>
        </w:rPr>
        <w:t>59</w:t>
      </w:r>
      <w:r w:rsidRPr="00345EC8">
        <w:rPr>
          <w:rFonts w:ascii="Book Antiqua" w:eastAsia="宋体" w:hAnsi="Book Antiqua" w:cs="宋体"/>
          <w:lang w:val="en-US" w:eastAsia="zh-CN"/>
        </w:rPr>
        <w:t>: 23C-30C [PMID: 2950748 DOI: 10.1016/0002-9149(87)90192-5]</w:t>
      </w:r>
    </w:p>
    <w:p w14:paraId="5C45112A"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2 </w:t>
      </w:r>
      <w:r w:rsidRPr="00345EC8">
        <w:rPr>
          <w:rFonts w:ascii="Book Antiqua" w:eastAsia="宋体" w:hAnsi="Book Antiqua" w:cs="宋体"/>
          <w:b/>
          <w:bCs/>
          <w:lang w:val="en-US" w:eastAsia="zh-CN"/>
        </w:rPr>
        <w:t>Petersen SE</w:t>
      </w:r>
      <w:r w:rsidRPr="00345EC8">
        <w:rPr>
          <w:rFonts w:ascii="Book Antiqua" w:eastAsia="宋体" w:hAnsi="Book Antiqua" w:cs="宋体"/>
          <w:lang w:val="en-US" w:eastAsia="zh-CN"/>
        </w:rPr>
        <w:t xml:space="preserve">, Mohrs OK, Horstick G, Oberholzer K, Abegunewardene N, Ruetzel K, Selvanayagam JB, Robson MD, Neubauer S, Thelen M, Meyer J, Kreitner KF. Influence of contrast agent dose and image acquisition timing on the quantitative determination of nonviable myocardial tissue using delayed contrast-enhanced magnetic resonance imaging.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04; </w:t>
      </w:r>
      <w:r w:rsidRPr="00345EC8">
        <w:rPr>
          <w:rFonts w:ascii="Book Antiqua" w:eastAsia="宋体" w:hAnsi="Book Antiqua" w:cs="宋体"/>
          <w:b/>
          <w:bCs/>
          <w:lang w:val="en-US" w:eastAsia="zh-CN"/>
        </w:rPr>
        <w:t>6</w:t>
      </w:r>
      <w:r w:rsidRPr="00345EC8">
        <w:rPr>
          <w:rFonts w:ascii="Book Antiqua" w:eastAsia="宋体" w:hAnsi="Book Antiqua" w:cs="宋体"/>
          <w:lang w:val="en-US" w:eastAsia="zh-CN"/>
        </w:rPr>
        <w:t>: 541-548 [PMID: 15137338 DOI: 10.1081/jcmr-120030581]</w:t>
      </w:r>
    </w:p>
    <w:p w14:paraId="60B06E5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3 </w:t>
      </w:r>
      <w:r w:rsidRPr="00345EC8">
        <w:rPr>
          <w:rFonts w:ascii="Book Antiqua" w:eastAsia="宋体" w:hAnsi="Book Antiqua" w:cs="宋体"/>
          <w:b/>
          <w:bCs/>
          <w:lang w:val="en-US" w:eastAsia="zh-CN"/>
        </w:rPr>
        <w:t>Kim RJ</w:t>
      </w:r>
      <w:r w:rsidRPr="00345EC8">
        <w:rPr>
          <w:rFonts w:ascii="Book Antiqua" w:eastAsia="宋体" w:hAnsi="Book Antiqua" w:cs="宋体"/>
          <w:lang w:val="en-US" w:eastAsia="zh-CN"/>
        </w:rPr>
        <w:t xml:space="preserve">, Chen EL, Lima JA, Judd RM. Myocardial Gd-DTPA kinetics determine MRI contrast enhancement and reflect the extent and severity of myocardial injury after acute reperfused infarction.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6; </w:t>
      </w:r>
      <w:r w:rsidRPr="00345EC8">
        <w:rPr>
          <w:rFonts w:ascii="Book Antiqua" w:eastAsia="宋体" w:hAnsi="Book Antiqua" w:cs="宋体"/>
          <w:b/>
          <w:bCs/>
          <w:lang w:val="en-US" w:eastAsia="zh-CN"/>
        </w:rPr>
        <w:t>94</w:t>
      </w:r>
      <w:r w:rsidRPr="00345EC8">
        <w:rPr>
          <w:rFonts w:ascii="Book Antiqua" w:eastAsia="宋体" w:hAnsi="Book Antiqua" w:cs="宋体"/>
          <w:lang w:val="en-US" w:eastAsia="zh-CN"/>
        </w:rPr>
        <w:t>: 3318-3326 [PMID: 8989146 DOI: 10.1161/01.CIR.94.12.3318]</w:t>
      </w:r>
    </w:p>
    <w:p w14:paraId="6B8609F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4 </w:t>
      </w:r>
      <w:r w:rsidRPr="00345EC8">
        <w:rPr>
          <w:rFonts w:ascii="Book Antiqua" w:eastAsia="宋体" w:hAnsi="Book Antiqua" w:cs="宋体"/>
          <w:b/>
          <w:bCs/>
          <w:lang w:val="en-US" w:eastAsia="zh-CN"/>
        </w:rPr>
        <w:t>Kim RJ</w:t>
      </w:r>
      <w:r w:rsidRPr="00345EC8">
        <w:rPr>
          <w:rFonts w:ascii="Book Antiqua" w:eastAsia="宋体" w:hAnsi="Book Antiqua" w:cs="宋体"/>
          <w:lang w:val="en-US" w:eastAsia="zh-CN"/>
        </w:rPr>
        <w:t xml:space="preserve">, Fieno DS, Parrish TB, Harris K, Chen EL, Simonetti O, Bundy J, Finn JP, Klocke FJ, Judd RM. Relationship of MRI delayed contrast </w:t>
      </w:r>
      <w:r w:rsidRPr="00345EC8">
        <w:rPr>
          <w:rFonts w:ascii="Book Antiqua" w:eastAsia="宋体" w:hAnsi="Book Antiqua" w:cs="宋体"/>
          <w:lang w:val="en-US" w:eastAsia="zh-CN"/>
        </w:rPr>
        <w:lastRenderedPageBreak/>
        <w:t xml:space="preserve">enhancement to irreversible injury, infarct age, and contractile function.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9; </w:t>
      </w:r>
      <w:r w:rsidRPr="00345EC8">
        <w:rPr>
          <w:rFonts w:ascii="Book Antiqua" w:eastAsia="宋体" w:hAnsi="Book Antiqua" w:cs="宋体"/>
          <w:b/>
          <w:bCs/>
          <w:lang w:val="en-US" w:eastAsia="zh-CN"/>
        </w:rPr>
        <w:t>100</w:t>
      </w:r>
      <w:r w:rsidRPr="00345EC8">
        <w:rPr>
          <w:rFonts w:ascii="Book Antiqua" w:eastAsia="宋体" w:hAnsi="Book Antiqua" w:cs="宋体"/>
          <w:lang w:val="en-US" w:eastAsia="zh-CN"/>
        </w:rPr>
        <w:t>: 1992-2002 [PMID: 10556226 DOI: 10.1161/01.CIR.100.19.1992]</w:t>
      </w:r>
    </w:p>
    <w:p w14:paraId="103A6849"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65 </w:t>
      </w:r>
      <w:r w:rsidRPr="00345EC8">
        <w:rPr>
          <w:rFonts w:ascii="Book Antiqua" w:eastAsia="宋体" w:hAnsi="Book Antiqua" w:cs="宋体"/>
          <w:b/>
          <w:bCs/>
          <w:lang w:val="en-US" w:eastAsia="zh-CN"/>
        </w:rPr>
        <w:t>Pennell DJ</w:t>
      </w:r>
      <w:r w:rsidRPr="00345EC8">
        <w:rPr>
          <w:rFonts w:ascii="Book Antiqua" w:eastAsia="宋体" w:hAnsi="Book Antiqua" w:cs="宋体"/>
          <w:lang w:val="en-US" w:eastAsia="zh-CN"/>
        </w:rPr>
        <w:t>.</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Cardiovascular magnetic resonance.</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121</w:t>
      </w:r>
      <w:r w:rsidRPr="00345EC8">
        <w:rPr>
          <w:rFonts w:ascii="Book Antiqua" w:eastAsia="宋体" w:hAnsi="Book Antiqua" w:cs="宋体"/>
          <w:lang w:val="en-US" w:eastAsia="zh-CN"/>
        </w:rPr>
        <w:t>: 692-705 [PMID: 20142462 DOI: 10.1161/CIRCULATIONAHA.108.811547]</w:t>
      </w:r>
    </w:p>
    <w:p w14:paraId="2BBF7AA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6 </w:t>
      </w:r>
      <w:r w:rsidRPr="00345EC8">
        <w:rPr>
          <w:rFonts w:ascii="Book Antiqua" w:eastAsia="宋体" w:hAnsi="Book Antiqua" w:cs="宋体"/>
          <w:b/>
          <w:bCs/>
          <w:lang w:val="en-US" w:eastAsia="zh-CN"/>
        </w:rPr>
        <w:t>Amado LC</w:t>
      </w:r>
      <w:r w:rsidRPr="00345EC8">
        <w:rPr>
          <w:rFonts w:ascii="Book Antiqua" w:eastAsia="宋体" w:hAnsi="Book Antiqua" w:cs="宋体"/>
          <w:lang w:val="en-US" w:eastAsia="zh-CN"/>
        </w:rPr>
        <w:t xml:space="preserve">, Gerber BL, Gupta SN, Rettmann DW, Szarf G, Schock R, Nasir K, Kraitchman DL, Lima JA. </w:t>
      </w:r>
      <w:proofErr w:type="gramStart"/>
      <w:r w:rsidRPr="00345EC8">
        <w:rPr>
          <w:rFonts w:ascii="Book Antiqua" w:eastAsia="宋体" w:hAnsi="Book Antiqua" w:cs="宋体"/>
          <w:lang w:val="en-US" w:eastAsia="zh-CN"/>
        </w:rPr>
        <w:t>Accurate and objective infarct sizing by contrast-enhanced magnetic resonance imaging in a canine myocardial infarction model.</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4; </w:t>
      </w:r>
      <w:r w:rsidRPr="00345EC8">
        <w:rPr>
          <w:rFonts w:ascii="Book Antiqua" w:eastAsia="宋体" w:hAnsi="Book Antiqua" w:cs="宋体"/>
          <w:b/>
          <w:bCs/>
          <w:lang w:val="en-US" w:eastAsia="zh-CN"/>
        </w:rPr>
        <w:t>44</w:t>
      </w:r>
      <w:r w:rsidRPr="00345EC8">
        <w:rPr>
          <w:rFonts w:ascii="Book Antiqua" w:eastAsia="宋体" w:hAnsi="Book Antiqua" w:cs="宋体"/>
          <w:lang w:val="en-US" w:eastAsia="zh-CN"/>
        </w:rPr>
        <w:t>: 2383-2389 [PMID: 15607402 DOI: 10.1016/j.jacc.2004.09.020]</w:t>
      </w:r>
    </w:p>
    <w:p w14:paraId="6BD24DF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7 </w:t>
      </w:r>
      <w:r w:rsidRPr="00345EC8">
        <w:rPr>
          <w:rFonts w:ascii="Book Antiqua" w:eastAsia="宋体" w:hAnsi="Book Antiqua" w:cs="宋体"/>
          <w:b/>
          <w:bCs/>
          <w:lang w:val="en-US" w:eastAsia="zh-CN"/>
        </w:rPr>
        <w:t>Larose E</w:t>
      </w:r>
      <w:r w:rsidRPr="00345EC8">
        <w:rPr>
          <w:rFonts w:ascii="Book Antiqua" w:eastAsia="宋体" w:hAnsi="Book Antiqua" w:cs="宋体"/>
          <w:lang w:val="en-US" w:eastAsia="zh-CN"/>
        </w:rPr>
        <w:t xml:space="preserve">, Rodés-Cabau J, Pibarot P, Rinfret S, Proulx G, Nguyen CM, Déry JP, Gleeton O, Roy L, Noël B, Barbeau G, Rouleau J, Boudreault JR, Amyot M, De Larochellière R, Bertrand OF. Predicting late myocardial recovery and outcomes in the early hours of ST-segment elevation myocardial infarction traditional measures compared with microvascular obstruction, salvaged myocardium, and necrosis characteristics by cardiovascular magnetic resonance.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55</w:t>
      </w:r>
      <w:r w:rsidRPr="00345EC8">
        <w:rPr>
          <w:rFonts w:ascii="Book Antiqua" w:eastAsia="宋体" w:hAnsi="Book Antiqua" w:cs="宋体"/>
          <w:lang w:val="en-US" w:eastAsia="zh-CN"/>
        </w:rPr>
        <w:t>: 2459-2469 [PMID: 20510213 DOI: 10.1016/j.jacc.2010.02.033]</w:t>
      </w:r>
    </w:p>
    <w:p w14:paraId="7E05ADA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8 </w:t>
      </w:r>
      <w:r w:rsidRPr="00345EC8">
        <w:rPr>
          <w:rFonts w:ascii="Book Antiqua" w:eastAsia="宋体" w:hAnsi="Book Antiqua" w:cs="宋体"/>
          <w:b/>
          <w:bCs/>
          <w:lang w:val="en-US" w:eastAsia="zh-CN"/>
        </w:rPr>
        <w:t>Zia MI</w:t>
      </w:r>
      <w:r w:rsidRPr="00345EC8">
        <w:rPr>
          <w:rFonts w:ascii="Book Antiqua" w:eastAsia="宋体" w:hAnsi="Book Antiqua" w:cs="宋体"/>
          <w:lang w:val="en-US" w:eastAsia="zh-CN"/>
        </w:rPr>
        <w:t xml:space="preserve">, Ghugre NR, Roifman I, Strauss BH, Walcarius R, Mohammed M, Sparkes JD, Dick AJ, Wright GA, Connelly KA. Comparison of the frequencies of myocardial edema determined by cardiac magnetic resonance in diabetic versus nondiabetic patients having percutaneous coronary intervention for ST elevation myocardial infarction.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113</w:t>
      </w:r>
      <w:r w:rsidRPr="00345EC8">
        <w:rPr>
          <w:rFonts w:ascii="Book Antiqua" w:eastAsia="宋体" w:hAnsi="Book Antiqua" w:cs="宋体"/>
          <w:lang w:val="en-US" w:eastAsia="zh-CN"/>
        </w:rPr>
        <w:t>: 607-612 [PMID: 24332697 DOI: 10.1016/j.amjcard.2013.10.040]</w:t>
      </w:r>
    </w:p>
    <w:p w14:paraId="3AE3F76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69 </w:t>
      </w:r>
      <w:r w:rsidRPr="00345EC8">
        <w:rPr>
          <w:rFonts w:ascii="Book Antiqua" w:eastAsia="宋体" w:hAnsi="Book Antiqua" w:cs="宋体"/>
          <w:b/>
          <w:bCs/>
          <w:lang w:val="en-US" w:eastAsia="zh-CN"/>
        </w:rPr>
        <w:t>Robbers LF</w:t>
      </w:r>
      <w:r w:rsidRPr="00345EC8">
        <w:rPr>
          <w:rFonts w:ascii="Book Antiqua" w:eastAsia="宋体" w:hAnsi="Book Antiqua" w:cs="宋体"/>
          <w:lang w:val="en-US" w:eastAsia="zh-CN"/>
        </w:rPr>
        <w:t xml:space="preserve">, Eerenberg ES, Teunissen PF, Jansen MF, Hollander MR, Horrevoets AJ, Knaapen P, Nijveldt R, Heymans MW, Levi MM, van Rossum AC, Niessen HW, Marcu CB, Beek AM, van Royen N. Magnetic resonance imaging-defined areas of microvascular obstruction after acute myocardial infarction represent microvascular destruction and haemorrhage.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34</w:t>
      </w:r>
      <w:r w:rsidRPr="00345EC8">
        <w:rPr>
          <w:rFonts w:ascii="Book Antiqua" w:eastAsia="宋体" w:hAnsi="Book Antiqua" w:cs="宋体"/>
          <w:lang w:val="en-US" w:eastAsia="zh-CN"/>
        </w:rPr>
        <w:t>: 2346-2353 [PMID: 23594591 DOI: 10.1093/eurheartj/eht100]</w:t>
      </w:r>
    </w:p>
    <w:p w14:paraId="5696D72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70 </w:t>
      </w:r>
      <w:r w:rsidRPr="00345EC8">
        <w:rPr>
          <w:rFonts w:ascii="Book Antiqua" w:eastAsia="宋体" w:hAnsi="Book Antiqua" w:cs="宋体"/>
          <w:b/>
          <w:bCs/>
          <w:lang w:val="en-US" w:eastAsia="zh-CN"/>
        </w:rPr>
        <w:t>Ma</w:t>
      </w:r>
      <w:r w:rsidRPr="00345EC8">
        <w:rPr>
          <w:rFonts w:ascii="Book Antiqua" w:eastAsia="MS Mincho" w:hAnsi="Book Antiqua" w:cs="MS Mincho"/>
          <w:b/>
          <w:bCs/>
          <w:lang w:val="en-US" w:eastAsia="zh-CN"/>
        </w:rPr>
        <w:t>ł</w:t>
      </w:r>
      <w:r w:rsidRPr="00345EC8">
        <w:rPr>
          <w:rFonts w:ascii="Book Antiqua" w:eastAsia="宋体" w:hAnsi="Book Antiqua" w:cs="宋体"/>
          <w:b/>
          <w:bCs/>
          <w:lang w:val="en-US" w:eastAsia="zh-CN"/>
        </w:rPr>
        <w:t xml:space="preserve">ek </w:t>
      </w:r>
      <w:r w:rsidRPr="00345EC8">
        <w:rPr>
          <w:rFonts w:ascii="Book Antiqua" w:eastAsia="MS Mincho" w:hAnsi="Book Antiqua" w:cs="MS Mincho"/>
          <w:b/>
          <w:bCs/>
          <w:lang w:val="en-US" w:eastAsia="zh-CN"/>
        </w:rPr>
        <w:t>Ł</w:t>
      </w:r>
      <w:r w:rsidRPr="00345EC8">
        <w:rPr>
          <w:rFonts w:ascii="Book Antiqua" w:eastAsia="宋体" w:hAnsi="Book Antiqua" w:cs="宋体"/>
          <w:b/>
          <w:bCs/>
          <w:lang w:val="en-US" w:eastAsia="zh-CN"/>
        </w:rPr>
        <w:t>A</w:t>
      </w:r>
      <w:r w:rsidRPr="00345EC8">
        <w:rPr>
          <w:rFonts w:ascii="Book Antiqua" w:eastAsia="宋体" w:hAnsi="Book Antiqua" w:cs="宋体"/>
          <w:lang w:val="en-US" w:eastAsia="zh-CN"/>
        </w:rPr>
        <w:t xml:space="preserve">, </w:t>
      </w:r>
      <w:r w:rsidRPr="00345EC8">
        <w:rPr>
          <w:rFonts w:ascii="Book Antiqua" w:eastAsia="MS Mincho" w:hAnsi="Book Antiqua" w:cs="MS Mincho"/>
          <w:lang w:val="en-US" w:eastAsia="zh-CN"/>
        </w:rPr>
        <w:t>Ś</w:t>
      </w:r>
      <w:r w:rsidRPr="00345EC8">
        <w:rPr>
          <w:rFonts w:ascii="Book Antiqua" w:eastAsia="宋体" w:hAnsi="Book Antiqua" w:cs="宋体"/>
          <w:lang w:val="en-US" w:eastAsia="zh-CN"/>
        </w:rPr>
        <w:t>piewak M, K</w:t>
      </w:r>
      <w:r w:rsidRPr="00345EC8">
        <w:rPr>
          <w:rFonts w:ascii="Book Antiqua" w:eastAsia="MS Mincho" w:hAnsi="Book Antiqua" w:cs="MS Mincho"/>
          <w:lang w:val="en-US" w:eastAsia="zh-CN"/>
        </w:rPr>
        <w:t>ł</w:t>
      </w:r>
      <w:r w:rsidRPr="00345EC8">
        <w:rPr>
          <w:rFonts w:ascii="Book Antiqua" w:eastAsia="宋体" w:hAnsi="Book Antiqua" w:cs="宋体"/>
          <w:lang w:val="en-US" w:eastAsia="zh-CN"/>
        </w:rPr>
        <w:t>opotowski M, Mi</w:t>
      </w:r>
      <w:r w:rsidRPr="00345EC8">
        <w:rPr>
          <w:rFonts w:ascii="Book Antiqua" w:eastAsia="MS Mincho" w:hAnsi="Book Antiqua" w:cs="MS Mincho"/>
          <w:lang w:val="en-US" w:eastAsia="zh-CN"/>
        </w:rPr>
        <w:t>ś</w:t>
      </w:r>
      <w:r w:rsidRPr="00345EC8">
        <w:rPr>
          <w:rFonts w:ascii="Book Antiqua" w:eastAsia="宋体" w:hAnsi="Book Antiqua" w:cs="宋体"/>
          <w:lang w:val="en-US" w:eastAsia="zh-CN"/>
        </w:rPr>
        <w:t>ko J, Ru</w:t>
      </w:r>
      <w:r w:rsidRPr="00345EC8">
        <w:rPr>
          <w:rFonts w:ascii="Book Antiqua" w:eastAsia="MS Mincho" w:hAnsi="Book Antiqua" w:cs="MS Mincho"/>
          <w:lang w:val="en-US" w:eastAsia="zh-CN"/>
        </w:rPr>
        <w:t>ż</w:t>
      </w:r>
      <w:r w:rsidRPr="00345EC8">
        <w:rPr>
          <w:rFonts w:ascii="Book Antiqua" w:eastAsia="宋体" w:hAnsi="Book Antiqua" w:cs="宋体"/>
          <w:lang w:val="en-US" w:eastAsia="zh-CN"/>
        </w:rPr>
        <w:t>y</w:t>
      </w:r>
      <w:r w:rsidRPr="00345EC8">
        <w:rPr>
          <w:rFonts w:ascii="Book Antiqua" w:eastAsia="MS Mincho" w:hAnsi="Book Antiqua" w:cs="MS Mincho"/>
          <w:lang w:val="en-US" w:eastAsia="zh-CN"/>
        </w:rPr>
        <w:t>łł</w:t>
      </w:r>
      <w:r w:rsidRPr="00345EC8">
        <w:rPr>
          <w:rFonts w:ascii="Book Antiqua" w:eastAsia="宋体" w:hAnsi="Book Antiqua" w:cs="宋体"/>
          <w:lang w:val="en-US" w:eastAsia="zh-CN"/>
        </w:rPr>
        <w:t xml:space="preserve">o W, Witkowski A. The size does not matter - the presence of microvascular obstruction but not its extent corresponds to larger infarct size in reperfused STEMI. </w:t>
      </w:r>
      <w:r w:rsidRPr="00345EC8">
        <w:rPr>
          <w:rFonts w:ascii="Book Antiqua" w:eastAsia="宋体" w:hAnsi="Book Antiqua" w:cs="宋体"/>
          <w:i/>
          <w:iCs/>
          <w:lang w:val="en-US" w:eastAsia="zh-CN"/>
        </w:rPr>
        <w:t>Eur J Radiol</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81</w:t>
      </w:r>
      <w:r w:rsidRPr="00345EC8">
        <w:rPr>
          <w:rFonts w:ascii="Book Antiqua" w:eastAsia="宋体" w:hAnsi="Book Antiqua" w:cs="宋体"/>
          <w:lang w:val="en-US" w:eastAsia="zh-CN"/>
        </w:rPr>
        <w:t>: 2839-2843 [PMID: 22197092 DOI: 10.1016/j.ejrad.2011.11.053]</w:t>
      </w:r>
    </w:p>
    <w:p w14:paraId="73C8B780"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71 </w:t>
      </w:r>
      <w:r w:rsidRPr="00345EC8">
        <w:rPr>
          <w:rFonts w:ascii="Book Antiqua" w:eastAsia="宋体" w:hAnsi="Book Antiqua" w:cs="宋体"/>
          <w:b/>
          <w:bCs/>
          <w:lang w:val="en-US" w:eastAsia="zh-CN"/>
        </w:rPr>
        <w:t>Kim HW</w:t>
      </w:r>
      <w:r w:rsidRPr="00345EC8">
        <w:rPr>
          <w:rFonts w:ascii="Book Antiqua" w:eastAsia="宋体" w:hAnsi="Book Antiqua" w:cs="宋体"/>
          <w:lang w:val="en-US" w:eastAsia="zh-CN"/>
        </w:rPr>
        <w:t xml:space="preserve">, Farzaneh-Far A, Kim RJ. Cardiovascular magnetic resonance in patients with myocardial infarction: current and emerging applications.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55</w:t>
      </w:r>
      <w:r w:rsidRPr="00345EC8">
        <w:rPr>
          <w:rFonts w:ascii="Book Antiqua" w:eastAsia="宋体" w:hAnsi="Book Antiqua" w:cs="宋体"/>
          <w:lang w:val="en-US" w:eastAsia="zh-CN"/>
        </w:rPr>
        <w:t>: 1-16 [PMID: 20117357 DOI: 10.1016/j.jacc.2009.06.059]</w:t>
      </w:r>
    </w:p>
    <w:p w14:paraId="76349C83" w14:textId="2710DCAF" w:rsidR="00345EC8" w:rsidRPr="00345EC8" w:rsidRDefault="00FE06FC" w:rsidP="00345EC8">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72 </w:t>
      </w:r>
      <w:r w:rsidR="00345EC8" w:rsidRPr="00345EC8">
        <w:rPr>
          <w:rFonts w:ascii="Book Antiqua" w:eastAsia="宋体" w:hAnsi="Book Antiqua" w:cs="宋体"/>
          <w:b/>
          <w:lang w:val="en-US" w:eastAsia="zh-CN"/>
        </w:rPr>
        <w:t>Khan JN</w:t>
      </w:r>
      <w:r w:rsidR="00345EC8" w:rsidRPr="00345EC8">
        <w:rPr>
          <w:rFonts w:ascii="Book Antiqua" w:eastAsia="宋体" w:hAnsi="Book Antiqua" w:cs="宋体"/>
          <w:lang w:val="en-US" w:eastAsia="zh-CN"/>
        </w:rPr>
        <w:t xml:space="preserve">, Nazir SA, Horsfield MA, Singh A, Kanagala P, Greenwood JP, Gershlick AH, McCann GP. Comparison of semi-automated methods to quantify infarct size and myocardial salvage by cardiac </w:t>
      </w:r>
      <w:proofErr w:type="gramStart"/>
      <w:r w:rsidR="00345EC8" w:rsidRPr="00345EC8">
        <w:rPr>
          <w:rFonts w:ascii="Book Antiqua" w:eastAsia="宋体" w:hAnsi="Book Antiqua" w:cs="宋体"/>
          <w:lang w:val="en-US" w:eastAsia="zh-CN"/>
        </w:rPr>
        <w:t>mri</w:t>
      </w:r>
      <w:proofErr w:type="gramEnd"/>
      <w:r w:rsidR="00345EC8" w:rsidRPr="00345EC8">
        <w:rPr>
          <w:rFonts w:ascii="Book Antiqua" w:eastAsia="宋体" w:hAnsi="Book Antiqua" w:cs="宋体"/>
          <w:lang w:val="en-US" w:eastAsia="zh-CN"/>
        </w:rPr>
        <w:t xml:space="preserve"> at 1.5t and 3.0t field strengths.</w:t>
      </w:r>
      <w:r w:rsidR="00345EC8" w:rsidRPr="00345EC8">
        <w:rPr>
          <w:rFonts w:ascii="Book Antiqua" w:eastAsia="宋体" w:hAnsi="Book Antiqua" w:cs="宋体"/>
          <w:i/>
          <w:lang w:val="en-US" w:eastAsia="zh-CN"/>
        </w:rPr>
        <w:t xml:space="preserve"> Heart</w:t>
      </w:r>
      <w:r w:rsidR="00345EC8" w:rsidRPr="00345EC8">
        <w:rPr>
          <w:rFonts w:ascii="Book Antiqua" w:eastAsia="宋体" w:hAnsi="Book Antiqua" w:cs="宋体"/>
          <w:lang w:val="en-US" w:eastAsia="zh-CN"/>
        </w:rPr>
        <w:t xml:space="preserve"> 2014; </w:t>
      </w:r>
      <w:r w:rsidR="00345EC8" w:rsidRPr="00345EC8">
        <w:rPr>
          <w:rFonts w:ascii="Book Antiqua" w:eastAsia="宋体" w:hAnsi="Book Antiqua" w:cs="宋体"/>
          <w:b/>
          <w:lang w:val="en-US" w:eastAsia="zh-CN"/>
        </w:rPr>
        <w:t>100</w:t>
      </w:r>
      <w:r w:rsidR="00345EC8" w:rsidRPr="00345EC8">
        <w:rPr>
          <w:rFonts w:ascii="Book Antiqua" w:eastAsia="宋体" w:hAnsi="Book Antiqua" w:cs="宋体"/>
          <w:lang w:val="en-US" w:eastAsia="zh-CN"/>
        </w:rPr>
        <w:t>: A76-A78 [</w:t>
      </w:r>
      <w:r w:rsidRPr="00345EC8">
        <w:rPr>
          <w:rFonts w:ascii="Book Antiqua" w:eastAsia="宋体" w:hAnsi="Book Antiqua" w:cs="宋体"/>
          <w:lang w:val="en-US" w:eastAsia="zh-CN"/>
        </w:rPr>
        <w:t>DOI</w:t>
      </w:r>
      <w:r w:rsidR="00345EC8" w:rsidRPr="00345EC8">
        <w:rPr>
          <w:rFonts w:ascii="Book Antiqua" w:eastAsia="宋体" w:hAnsi="Book Antiqua" w:cs="宋体"/>
          <w:lang w:val="en-US" w:eastAsia="zh-CN"/>
        </w:rPr>
        <w:t>: 10.1136/heartjnl-2014-306118.131]</w:t>
      </w:r>
    </w:p>
    <w:p w14:paraId="5B6546E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73 </w:t>
      </w:r>
      <w:r w:rsidRPr="00345EC8">
        <w:rPr>
          <w:rFonts w:ascii="Book Antiqua" w:eastAsia="宋体" w:hAnsi="Book Antiqua" w:cs="宋体"/>
          <w:b/>
          <w:bCs/>
          <w:lang w:val="en-US" w:eastAsia="zh-CN"/>
        </w:rPr>
        <w:t>O'Regan DP</w:t>
      </w:r>
      <w:r w:rsidRPr="00345EC8">
        <w:rPr>
          <w:rFonts w:ascii="Book Antiqua" w:eastAsia="宋体" w:hAnsi="Book Antiqua" w:cs="宋体"/>
          <w:lang w:val="en-US" w:eastAsia="zh-CN"/>
        </w:rPr>
        <w:t xml:space="preserve">, Ariff B, Baksi AJ, Gordon F, Durighel G, Cook SA. Salvage assessment with cardiac MRI following acute myocardial infarction underestimates potential for recovery of systolic strain. </w:t>
      </w:r>
      <w:r w:rsidRPr="00345EC8">
        <w:rPr>
          <w:rFonts w:ascii="Book Antiqua" w:eastAsia="宋体" w:hAnsi="Book Antiqua" w:cs="宋体"/>
          <w:i/>
          <w:iCs/>
          <w:lang w:val="en-US" w:eastAsia="zh-CN"/>
        </w:rPr>
        <w:t>Eur Radiol</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23</w:t>
      </w:r>
      <w:r w:rsidRPr="00345EC8">
        <w:rPr>
          <w:rFonts w:ascii="Book Antiqua" w:eastAsia="宋体" w:hAnsi="Book Antiqua" w:cs="宋体"/>
          <w:lang w:val="en-US" w:eastAsia="zh-CN"/>
        </w:rPr>
        <w:t>: 1210-1217 [PMID: 23179525 DOI: 10.1007/s00330-012-2715-8]</w:t>
      </w:r>
    </w:p>
    <w:p w14:paraId="575DC264"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74 </w:t>
      </w:r>
      <w:r w:rsidRPr="00345EC8">
        <w:rPr>
          <w:rFonts w:ascii="Book Antiqua" w:eastAsia="宋体" w:hAnsi="Book Antiqua" w:cs="宋体"/>
          <w:b/>
          <w:bCs/>
          <w:lang w:val="en-US" w:eastAsia="zh-CN"/>
        </w:rPr>
        <w:t>Carrick D</w:t>
      </w:r>
      <w:r w:rsidRPr="00345EC8">
        <w:rPr>
          <w:rFonts w:ascii="Book Antiqua" w:eastAsia="宋体" w:hAnsi="Book Antiqua" w:cs="宋体"/>
          <w:lang w:val="en-US" w:eastAsia="zh-CN"/>
        </w:rPr>
        <w:t xml:space="preserve">, Haig C, Ahmed N, McEntegart M, Petrie MC, Eteiba H, Hood S, Watkins S, Lindsay MM, Davie A, Mahrous A, Mordi I, Rauhalammi S, Sattar N, Welsh P, Radjenovic A, Ford I, Oldroyd KG, Berry C. Myocardial Hemorrhage After Acute Reperfused ST-Segment-Elevation Myocardial Infarction: Relation to Microvascular Obstruction and Prognostic Significance.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6; </w:t>
      </w:r>
      <w:r w:rsidRPr="00345EC8">
        <w:rPr>
          <w:rFonts w:ascii="Book Antiqua" w:eastAsia="宋体" w:hAnsi="Book Antiqua" w:cs="宋体"/>
          <w:b/>
          <w:bCs/>
          <w:lang w:val="en-US" w:eastAsia="zh-CN"/>
        </w:rPr>
        <w:t>9</w:t>
      </w:r>
      <w:r w:rsidRPr="00345EC8">
        <w:rPr>
          <w:rFonts w:ascii="Book Antiqua" w:eastAsia="宋体" w:hAnsi="Book Antiqua" w:cs="宋体"/>
          <w:lang w:val="en-US" w:eastAsia="zh-CN"/>
        </w:rPr>
        <w:t>: e004148 [PMID: 26763281 DOI: 10.1161/CIRCIMAGING.115.004148]</w:t>
      </w:r>
    </w:p>
    <w:p w14:paraId="42F7523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75 </w:t>
      </w:r>
      <w:r w:rsidRPr="00345EC8">
        <w:rPr>
          <w:rFonts w:ascii="Book Antiqua" w:eastAsia="宋体" w:hAnsi="Book Antiqua" w:cs="宋体"/>
          <w:b/>
          <w:bCs/>
          <w:lang w:val="en-US" w:eastAsia="zh-CN"/>
        </w:rPr>
        <w:t>Judd RM</w:t>
      </w:r>
      <w:r w:rsidRPr="00345EC8">
        <w:rPr>
          <w:rFonts w:ascii="Book Antiqua" w:eastAsia="宋体" w:hAnsi="Book Antiqua" w:cs="宋体"/>
          <w:lang w:val="en-US" w:eastAsia="zh-CN"/>
        </w:rPr>
        <w:t xml:space="preserve">, Lugo-Olivieri CH, Arai M, Kondo T, Croisille P, Lima JA, Mohan V, Becker LC, Zerhouni EA. Physiological basis of myocardial contrast enhancement in fast magnetic resonance images of 2-day-old reperfused canine infarcts.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5; </w:t>
      </w:r>
      <w:r w:rsidRPr="00345EC8">
        <w:rPr>
          <w:rFonts w:ascii="Book Antiqua" w:eastAsia="宋体" w:hAnsi="Book Antiqua" w:cs="宋体"/>
          <w:b/>
          <w:bCs/>
          <w:lang w:val="en-US" w:eastAsia="zh-CN"/>
        </w:rPr>
        <w:t>92</w:t>
      </w:r>
      <w:r w:rsidRPr="00345EC8">
        <w:rPr>
          <w:rFonts w:ascii="Book Antiqua" w:eastAsia="宋体" w:hAnsi="Book Antiqua" w:cs="宋体"/>
          <w:lang w:val="en-US" w:eastAsia="zh-CN"/>
        </w:rPr>
        <w:t>: 1902-1910 [PMID: 7671375 DOI: 10.1161/01.CIR.92.7.1902]</w:t>
      </w:r>
    </w:p>
    <w:p w14:paraId="2518EFC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76 </w:t>
      </w:r>
      <w:r w:rsidRPr="00345EC8">
        <w:rPr>
          <w:rFonts w:ascii="Book Antiqua" w:eastAsia="宋体" w:hAnsi="Book Antiqua" w:cs="宋体"/>
          <w:b/>
          <w:bCs/>
          <w:lang w:val="en-US" w:eastAsia="zh-CN"/>
        </w:rPr>
        <w:t>Fieno DS</w:t>
      </w:r>
      <w:r w:rsidRPr="00345EC8">
        <w:rPr>
          <w:rFonts w:ascii="Book Antiqua" w:eastAsia="宋体" w:hAnsi="Book Antiqua" w:cs="宋体"/>
          <w:lang w:val="en-US" w:eastAsia="zh-CN"/>
        </w:rPr>
        <w:t xml:space="preserve">, Hillenbrand HB, Rehwald WG, Harris KR, Decker RS, Parker MA, Klocke FJ, Kim RJ, Judd RM. Infarct resorption, compensatory hypertrophy, and differing patterns of ventricular remodeling following </w:t>
      </w:r>
      <w:r w:rsidRPr="00345EC8">
        <w:rPr>
          <w:rFonts w:ascii="Book Antiqua" w:eastAsia="宋体" w:hAnsi="Book Antiqua" w:cs="宋体"/>
          <w:lang w:val="en-US" w:eastAsia="zh-CN"/>
        </w:rPr>
        <w:lastRenderedPageBreak/>
        <w:t xml:space="preserve">myocardial infarctions of varying size.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4; </w:t>
      </w:r>
      <w:r w:rsidRPr="00345EC8">
        <w:rPr>
          <w:rFonts w:ascii="Book Antiqua" w:eastAsia="宋体" w:hAnsi="Book Antiqua" w:cs="宋体"/>
          <w:b/>
          <w:bCs/>
          <w:lang w:val="en-US" w:eastAsia="zh-CN"/>
        </w:rPr>
        <w:t>43</w:t>
      </w:r>
      <w:r w:rsidRPr="00345EC8">
        <w:rPr>
          <w:rFonts w:ascii="Book Antiqua" w:eastAsia="宋体" w:hAnsi="Book Antiqua" w:cs="宋体"/>
          <w:lang w:val="en-US" w:eastAsia="zh-CN"/>
        </w:rPr>
        <w:t>: 2124-2131 [PMID: 15172424 DOI: 10.1016/j.jacc.2004.01.043]</w:t>
      </w:r>
    </w:p>
    <w:p w14:paraId="48B468AF"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77 </w:t>
      </w:r>
      <w:r w:rsidRPr="00345EC8">
        <w:rPr>
          <w:rFonts w:ascii="Book Antiqua" w:eastAsia="宋体" w:hAnsi="Book Antiqua" w:cs="宋体"/>
          <w:b/>
          <w:bCs/>
          <w:lang w:val="en-US" w:eastAsia="zh-CN"/>
        </w:rPr>
        <w:t>Aletras AH</w:t>
      </w:r>
      <w:r w:rsidRPr="00345EC8">
        <w:rPr>
          <w:rFonts w:ascii="Book Antiqua" w:eastAsia="宋体" w:hAnsi="Book Antiqua" w:cs="宋体"/>
          <w:lang w:val="en-US" w:eastAsia="zh-CN"/>
        </w:rPr>
        <w:t>, Tilak GS, Natanzon A, Hsu LY, Gonzalez FM, Hoyt RF, Arai AE.</w:t>
      </w:r>
      <w:proofErr w:type="gramEnd"/>
      <w:r w:rsidRPr="00345EC8">
        <w:rPr>
          <w:rFonts w:ascii="Book Antiqua" w:eastAsia="宋体" w:hAnsi="Book Antiqua" w:cs="宋体"/>
          <w:lang w:val="en-US" w:eastAsia="zh-CN"/>
        </w:rPr>
        <w:t xml:space="preserve"> Retrospective determination of the area at risk for reperfused acute myocardial infarction with T2-weighted cardiac magnetic resonance imaging: histopathological and displacement encoding with stimulated echoes (DENSE) functional validations.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06; </w:t>
      </w:r>
      <w:r w:rsidRPr="00345EC8">
        <w:rPr>
          <w:rFonts w:ascii="Book Antiqua" w:eastAsia="宋体" w:hAnsi="Book Antiqua" w:cs="宋体"/>
          <w:b/>
          <w:bCs/>
          <w:lang w:val="en-US" w:eastAsia="zh-CN"/>
        </w:rPr>
        <w:t>113</w:t>
      </w:r>
      <w:r w:rsidRPr="00345EC8">
        <w:rPr>
          <w:rFonts w:ascii="Book Antiqua" w:eastAsia="宋体" w:hAnsi="Book Antiqua" w:cs="宋体"/>
          <w:lang w:val="en-US" w:eastAsia="zh-CN"/>
        </w:rPr>
        <w:t>: 1865-1870 [PMID: 16606793 DOI: 10.1161/CIRCULATIONAHA.105.576025]</w:t>
      </w:r>
    </w:p>
    <w:p w14:paraId="4C20D9EA"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78 </w:t>
      </w:r>
      <w:r w:rsidRPr="00345EC8">
        <w:rPr>
          <w:rFonts w:ascii="Book Antiqua" w:eastAsia="宋体" w:hAnsi="Book Antiqua" w:cs="宋体"/>
          <w:b/>
          <w:bCs/>
          <w:lang w:val="en-US" w:eastAsia="zh-CN"/>
        </w:rPr>
        <w:t>Lowe JE</w:t>
      </w:r>
      <w:r w:rsidRPr="00345EC8">
        <w:rPr>
          <w:rFonts w:ascii="Book Antiqua" w:eastAsia="宋体" w:hAnsi="Book Antiqua" w:cs="宋体"/>
          <w:lang w:val="en-US" w:eastAsia="zh-CN"/>
        </w:rPr>
        <w:t>, Reimer KA, Jennings RB.</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Experimental infarct size as a function of the amount of myocardium at risk.</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Am J Pathol</w:t>
      </w:r>
      <w:r w:rsidRPr="00345EC8">
        <w:rPr>
          <w:rFonts w:ascii="Book Antiqua" w:eastAsia="宋体" w:hAnsi="Book Antiqua" w:cs="宋体"/>
          <w:lang w:val="en-US" w:eastAsia="zh-CN"/>
        </w:rPr>
        <w:t xml:space="preserve"> 1978; </w:t>
      </w:r>
      <w:r w:rsidRPr="00345EC8">
        <w:rPr>
          <w:rFonts w:ascii="Book Antiqua" w:eastAsia="宋体" w:hAnsi="Book Antiqua" w:cs="宋体"/>
          <w:b/>
          <w:bCs/>
          <w:lang w:val="en-US" w:eastAsia="zh-CN"/>
        </w:rPr>
        <w:t>90</w:t>
      </w:r>
      <w:r w:rsidRPr="00345EC8">
        <w:rPr>
          <w:rFonts w:ascii="Book Antiqua" w:eastAsia="宋体" w:hAnsi="Book Antiqua" w:cs="宋体"/>
          <w:lang w:val="en-US" w:eastAsia="zh-CN"/>
        </w:rPr>
        <w:t>: 363-379 [PMID: 623206]</w:t>
      </w:r>
    </w:p>
    <w:p w14:paraId="2354C5C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79 </w:t>
      </w:r>
      <w:r w:rsidRPr="00345EC8">
        <w:rPr>
          <w:rFonts w:ascii="Book Antiqua" w:eastAsia="宋体" w:hAnsi="Book Antiqua" w:cs="宋体"/>
          <w:b/>
          <w:bCs/>
          <w:lang w:val="en-US" w:eastAsia="zh-CN"/>
        </w:rPr>
        <w:t>Reimer KA</w:t>
      </w:r>
      <w:r w:rsidRPr="00345EC8">
        <w:rPr>
          <w:rFonts w:ascii="Book Antiqua" w:eastAsia="宋体" w:hAnsi="Book Antiqua" w:cs="宋体"/>
          <w:lang w:val="en-US" w:eastAsia="zh-CN"/>
        </w:rPr>
        <w:t xml:space="preserve">, Jennings RB, Cobb FR, Murdock RH, Greenfield JC, Becker LC, Bulkley BH, Hutchins GM, Schwartz RP, Bailey KR. Animal models for protecting ischemic myocardium: results of the NHLBI Cooperative Study. </w:t>
      </w:r>
      <w:proofErr w:type="gramStart"/>
      <w:r w:rsidRPr="00345EC8">
        <w:rPr>
          <w:rFonts w:ascii="Book Antiqua" w:eastAsia="宋体" w:hAnsi="Book Antiqua" w:cs="宋体"/>
          <w:lang w:val="en-US" w:eastAsia="zh-CN"/>
        </w:rPr>
        <w:t>Comparison of unconscious and conscious dog models.</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 Res</w:t>
      </w:r>
      <w:r w:rsidRPr="00345EC8">
        <w:rPr>
          <w:rFonts w:ascii="Book Antiqua" w:eastAsia="宋体" w:hAnsi="Book Antiqua" w:cs="宋体"/>
          <w:lang w:val="en-US" w:eastAsia="zh-CN"/>
        </w:rPr>
        <w:t xml:space="preserve"> 1985; </w:t>
      </w:r>
      <w:r w:rsidRPr="00345EC8">
        <w:rPr>
          <w:rFonts w:ascii="Book Antiqua" w:eastAsia="宋体" w:hAnsi="Book Antiqua" w:cs="宋体"/>
          <w:b/>
          <w:bCs/>
          <w:lang w:val="en-US" w:eastAsia="zh-CN"/>
        </w:rPr>
        <w:t>56</w:t>
      </w:r>
      <w:r w:rsidRPr="00345EC8">
        <w:rPr>
          <w:rFonts w:ascii="Book Antiqua" w:eastAsia="宋体" w:hAnsi="Book Antiqua" w:cs="宋体"/>
          <w:lang w:val="en-US" w:eastAsia="zh-CN"/>
        </w:rPr>
        <w:t>: 651-665 [PMID: 3838923 DOI: 10.1161/01.RES.56.5.651]</w:t>
      </w:r>
    </w:p>
    <w:p w14:paraId="0633CF4A"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80 </w:t>
      </w:r>
      <w:r w:rsidRPr="00345EC8">
        <w:rPr>
          <w:rFonts w:ascii="Book Antiqua" w:eastAsia="宋体" w:hAnsi="Book Antiqua" w:cs="宋体"/>
          <w:b/>
          <w:bCs/>
          <w:lang w:val="en-US" w:eastAsia="zh-CN"/>
        </w:rPr>
        <w:t>Christian TF</w:t>
      </w:r>
      <w:r w:rsidRPr="00345EC8">
        <w:rPr>
          <w:rFonts w:ascii="Book Antiqua" w:eastAsia="宋体" w:hAnsi="Book Antiqua" w:cs="宋体"/>
          <w:lang w:val="en-US" w:eastAsia="zh-CN"/>
        </w:rPr>
        <w:t>, Schwartz RS, Gibbons RJ.</w:t>
      </w:r>
      <w:proofErr w:type="gramEnd"/>
      <w:r w:rsidRPr="00345EC8">
        <w:rPr>
          <w:rFonts w:ascii="Book Antiqua" w:eastAsia="宋体" w:hAnsi="Book Antiqua" w:cs="宋体"/>
          <w:lang w:val="en-US" w:eastAsia="zh-CN"/>
        </w:rPr>
        <w:t xml:space="preserve"> Determinants of infarct size in reperfusion therapy for acute myocardial infarction.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2; </w:t>
      </w:r>
      <w:r w:rsidRPr="00345EC8">
        <w:rPr>
          <w:rFonts w:ascii="Book Antiqua" w:eastAsia="宋体" w:hAnsi="Book Antiqua" w:cs="宋体"/>
          <w:b/>
          <w:bCs/>
          <w:lang w:val="en-US" w:eastAsia="zh-CN"/>
        </w:rPr>
        <w:t>86</w:t>
      </w:r>
      <w:r w:rsidRPr="00345EC8">
        <w:rPr>
          <w:rFonts w:ascii="Book Antiqua" w:eastAsia="宋体" w:hAnsi="Book Antiqua" w:cs="宋体"/>
          <w:lang w:val="en-US" w:eastAsia="zh-CN"/>
        </w:rPr>
        <w:t>: 81-90 [PMID: 1617793 DOI: 10.1161/01.CIR.86.1.81]</w:t>
      </w:r>
    </w:p>
    <w:p w14:paraId="0CA4109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1 </w:t>
      </w:r>
      <w:r w:rsidRPr="00345EC8">
        <w:rPr>
          <w:rFonts w:ascii="Book Antiqua" w:eastAsia="宋体" w:hAnsi="Book Antiqua" w:cs="宋体"/>
          <w:b/>
          <w:bCs/>
          <w:lang w:val="en-US" w:eastAsia="zh-CN"/>
        </w:rPr>
        <w:t>Hirsch A</w:t>
      </w:r>
      <w:r w:rsidRPr="00345EC8">
        <w:rPr>
          <w:rFonts w:ascii="Book Antiqua" w:eastAsia="宋体" w:hAnsi="Book Antiqua" w:cs="宋体"/>
          <w:lang w:val="en-US" w:eastAsia="zh-CN"/>
        </w:rPr>
        <w:t xml:space="preserve">, Nijveldt R, Haeck JD, Beek AM, Koch KT, Henriques JP, van der Schaaf RJ, Vis MM, Baan J, de Winter RJ, Tijssen JG, van Rossum AC, Piek JJ. </w:t>
      </w:r>
      <w:proofErr w:type="gramStart"/>
      <w:r w:rsidRPr="00345EC8">
        <w:rPr>
          <w:rFonts w:ascii="Book Antiqua" w:eastAsia="宋体" w:hAnsi="Book Antiqua" w:cs="宋体"/>
          <w:lang w:val="en-US" w:eastAsia="zh-CN"/>
        </w:rPr>
        <w:t>Relation between the assessment of microvascular injury by cardiovascular magnetic resonance and coronary Doppler flow velocity measurements in patients with acute anterior wall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8; </w:t>
      </w:r>
      <w:r w:rsidRPr="00345EC8">
        <w:rPr>
          <w:rFonts w:ascii="Book Antiqua" w:eastAsia="宋体" w:hAnsi="Book Antiqua" w:cs="宋体"/>
          <w:b/>
          <w:bCs/>
          <w:lang w:val="en-US" w:eastAsia="zh-CN"/>
        </w:rPr>
        <w:t>51</w:t>
      </w:r>
      <w:r w:rsidRPr="00345EC8">
        <w:rPr>
          <w:rFonts w:ascii="Book Antiqua" w:eastAsia="宋体" w:hAnsi="Book Antiqua" w:cs="宋体"/>
          <w:lang w:val="en-US" w:eastAsia="zh-CN"/>
        </w:rPr>
        <w:t>: 2230-2238 [PMID: 18534269 DOI: 10.1016/j.jacc.2008.01.064]</w:t>
      </w:r>
    </w:p>
    <w:p w14:paraId="0D1E42D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2 </w:t>
      </w:r>
      <w:r w:rsidRPr="00345EC8">
        <w:rPr>
          <w:rFonts w:ascii="Book Antiqua" w:eastAsia="宋体" w:hAnsi="Book Antiqua" w:cs="宋体"/>
          <w:b/>
          <w:bCs/>
          <w:lang w:val="en-US" w:eastAsia="zh-CN"/>
        </w:rPr>
        <w:t>Francone M</w:t>
      </w:r>
      <w:r w:rsidRPr="00345EC8">
        <w:rPr>
          <w:rFonts w:ascii="Book Antiqua" w:eastAsia="宋体" w:hAnsi="Book Antiqua" w:cs="宋体"/>
          <w:lang w:val="en-US" w:eastAsia="zh-CN"/>
        </w:rPr>
        <w:t xml:space="preserve">, Bucciarelli-Ducci C, Carbone I, Canali E, Scardala R, Calabrese FA, Sardella G, Mancone M, Catalano C, Fedele F, Passariello R, Bogaert J, Agati L. Impact of primary coronary angioplasty delay on myocardial salvage, infarct size, and microvascular damage in patients with ST-segment elevation myocardial infarction: insight from cardiovascular magnetic resonance. </w:t>
      </w:r>
      <w:r w:rsidRPr="00345EC8">
        <w:rPr>
          <w:rFonts w:ascii="Book Antiqua" w:eastAsia="宋体" w:hAnsi="Book Antiqua" w:cs="宋体"/>
          <w:i/>
          <w:iCs/>
          <w:lang w:val="en-US" w:eastAsia="zh-CN"/>
        </w:rPr>
        <w:t xml:space="preserve">J Am </w:t>
      </w:r>
      <w:r w:rsidRPr="00345EC8">
        <w:rPr>
          <w:rFonts w:ascii="Book Antiqua" w:eastAsia="宋体" w:hAnsi="Book Antiqua" w:cs="宋体"/>
          <w:i/>
          <w:iCs/>
          <w:lang w:val="en-US" w:eastAsia="zh-CN"/>
        </w:rPr>
        <w:lastRenderedPageBreak/>
        <w:t>Coll Cardiol</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54</w:t>
      </w:r>
      <w:r w:rsidRPr="00345EC8">
        <w:rPr>
          <w:rFonts w:ascii="Book Antiqua" w:eastAsia="宋体" w:hAnsi="Book Antiqua" w:cs="宋体"/>
          <w:lang w:val="en-US" w:eastAsia="zh-CN"/>
        </w:rPr>
        <w:t>: 2145-2153 [PMID: 19942086 DOI: 10.1016/j.jacc.2009.08.024]</w:t>
      </w:r>
    </w:p>
    <w:p w14:paraId="5CF7B40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3 </w:t>
      </w:r>
      <w:r w:rsidRPr="00345EC8">
        <w:rPr>
          <w:rFonts w:ascii="Book Antiqua" w:eastAsia="宋体" w:hAnsi="Book Antiqua" w:cs="宋体"/>
          <w:b/>
          <w:bCs/>
          <w:lang w:val="en-US" w:eastAsia="zh-CN"/>
        </w:rPr>
        <w:t>Cochet A</w:t>
      </w:r>
      <w:r w:rsidRPr="00345EC8">
        <w:rPr>
          <w:rFonts w:ascii="Book Antiqua" w:eastAsia="宋体" w:hAnsi="Book Antiqua" w:cs="宋体"/>
          <w:lang w:val="en-US" w:eastAsia="zh-CN"/>
        </w:rPr>
        <w:t xml:space="preserve">, Zeller M, Lalande A, L'huillier I, Walker PM, Touzery C, Verges B, Wolf JE, Brunotte F, Cottin Y. Utility of Cardiac Magnetic Resonance to assess association between admission hyperglycemia and myocardial damage in patients with reperfused ST-segment elevation myocardial infarction.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08; </w:t>
      </w:r>
      <w:r w:rsidRPr="00345EC8">
        <w:rPr>
          <w:rFonts w:ascii="Book Antiqua" w:eastAsia="宋体" w:hAnsi="Book Antiqua" w:cs="宋体"/>
          <w:b/>
          <w:bCs/>
          <w:lang w:val="en-US" w:eastAsia="zh-CN"/>
        </w:rPr>
        <w:t>10</w:t>
      </w:r>
      <w:r w:rsidRPr="00345EC8">
        <w:rPr>
          <w:rFonts w:ascii="Book Antiqua" w:eastAsia="宋体" w:hAnsi="Book Antiqua" w:cs="宋体"/>
          <w:lang w:val="en-US" w:eastAsia="zh-CN"/>
        </w:rPr>
        <w:t>: 2 [PMID: 18272004 DOI: 10.1186/1532-429x-10-2]</w:t>
      </w:r>
    </w:p>
    <w:p w14:paraId="25C1928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4 </w:t>
      </w:r>
      <w:r w:rsidRPr="00345EC8">
        <w:rPr>
          <w:rFonts w:ascii="Book Antiqua" w:eastAsia="宋体" w:hAnsi="Book Antiqua" w:cs="宋体"/>
          <w:b/>
          <w:bCs/>
          <w:lang w:val="en-US" w:eastAsia="zh-CN"/>
        </w:rPr>
        <w:t>Kim RJ</w:t>
      </w:r>
      <w:r w:rsidRPr="00345EC8">
        <w:rPr>
          <w:rFonts w:ascii="Book Antiqua" w:eastAsia="宋体" w:hAnsi="Book Antiqua" w:cs="宋体"/>
          <w:lang w:val="en-US" w:eastAsia="zh-CN"/>
        </w:rPr>
        <w:t xml:space="preserve">, Wu E, Rafael A, Chen EL, Parker MA, Simonetti O, Klocke FJ, Bonow RO, Judd RM. </w:t>
      </w:r>
      <w:proofErr w:type="gramStart"/>
      <w:r w:rsidRPr="00345EC8">
        <w:rPr>
          <w:rFonts w:ascii="Book Antiqua" w:eastAsia="宋体" w:hAnsi="Book Antiqua" w:cs="宋体"/>
          <w:lang w:val="en-US" w:eastAsia="zh-CN"/>
        </w:rPr>
        <w:t>The use of contrast-enhanced magnetic resonance imaging to identify reversible myocardial dysfun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N Engl J Med</w:t>
      </w:r>
      <w:r w:rsidRPr="00345EC8">
        <w:rPr>
          <w:rFonts w:ascii="Book Antiqua" w:eastAsia="宋体" w:hAnsi="Book Antiqua" w:cs="宋体"/>
          <w:lang w:val="en-US" w:eastAsia="zh-CN"/>
        </w:rPr>
        <w:t xml:space="preserve"> 2000; </w:t>
      </w:r>
      <w:r w:rsidRPr="00345EC8">
        <w:rPr>
          <w:rFonts w:ascii="Book Antiqua" w:eastAsia="宋体" w:hAnsi="Book Antiqua" w:cs="宋体"/>
          <w:b/>
          <w:bCs/>
          <w:lang w:val="en-US" w:eastAsia="zh-CN"/>
        </w:rPr>
        <w:t>343</w:t>
      </w:r>
      <w:r w:rsidRPr="00345EC8">
        <w:rPr>
          <w:rFonts w:ascii="Book Antiqua" w:eastAsia="宋体" w:hAnsi="Book Antiqua" w:cs="宋体"/>
          <w:lang w:val="en-US" w:eastAsia="zh-CN"/>
        </w:rPr>
        <w:t>: 1445-1453 [PMID: 11078769 DOI: 10.1056/NEJM200011163432003]</w:t>
      </w:r>
    </w:p>
    <w:p w14:paraId="0E1E60A4" w14:textId="21FAEA8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5 </w:t>
      </w:r>
      <w:r w:rsidRPr="00345EC8">
        <w:rPr>
          <w:rFonts w:ascii="Book Antiqua" w:eastAsia="宋体" w:hAnsi="Book Antiqua" w:cs="宋体"/>
          <w:b/>
          <w:bCs/>
          <w:lang w:val="en-US" w:eastAsia="zh-CN"/>
        </w:rPr>
        <w:t>Khan JN</w:t>
      </w:r>
      <w:r w:rsidRPr="00345EC8">
        <w:rPr>
          <w:rFonts w:ascii="Book Antiqua" w:eastAsia="宋体" w:hAnsi="Book Antiqua" w:cs="宋体"/>
          <w:lang w:val="en-US" w:eastAsia="zh-CN"/>
        </w:rPr>
        <w:t xml:space="preserve">, Nazir SA, Singh A, Shetye A, Lai FY, Peebles C, Wong J, Greenwood JP, McCann GP. Relationship of Myocardial Strain and Markers of Myocardial Injury to Predict Segmental Recovery </w:t>
      </w:r>
      <w:proofErr w:type="gramStart"/>
      <w:r w:rsidRPr="00345EC8">
        <w:rPr>
          <w:rFonts w:ascii="Book Antiqua" w:eastAsia="宋体" w:hAnsi="Book Antiqua" w:cs="宋体"/>
          <w:lang w:val="en-US" w:eastAsia="zh-CN"/>
        </w:rPr>
        <w:t>After</w:t>
      </w:r>
      <w:proofErr w:type="gramEnd"/>
      <w:r w:rsidRPr="00345EC8">
        <w:rPr>
          <w:rFonts w:ascii="Book Antiqua" w:eastAsia="宋体" w:hAnsi="Book Antiqua" w:cs="宋体"/>
          <w:lang w:val="en-US" w:eastAsia="zh-CN"/>
        </w:rPr>
        <w:t xml:space="preserve"> Acute ST-Segment-Elevation Myocardial Infarction.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6; </w:t>
      </w:r>
      <w:r w:rsidRPr="00345EC8">
        <w:rPr>
          <w:rFonts w:ascii="Book Antiqua" w:eastAsia="宋体" w:hAnsi="Book Antiqua" w:cs="宋体"/>
          <w:b/>
          <w:bCs/>
          <w:lang w:val="en-US" w:eastAsia="zh-CN"/>
        </w:rPr>
        <w:t>9</w:t>
      </w:r>
      <w:r w:rsidRPr="00345EC8">
        <w:rPr>
          <w:rFonts w:ascii="Book Antiqua" w:eastAsia="宋体" w:hAnsi="Book Antiqua" w:cs="宋体"/>
          <w:lang w:val="en-US" w:eastAsia="zh-CN"/>
        </w:rPr>
        <w:t>:</w:t>
      </w:r>
      <w:r w:rsidR="00BC5D7A" w:rsidRPr="00BC5D7A">
        <w:rPr>
          <w:rFonts w:ascii="Book Antiqua" w:eastAsia="宋体" w:hAnsi="Book Antiqua" w:cs="宋体"/>
          <w:lang w:val="en-US" w:eastAsia="zh-CN"/>
        </w:rPr>
        <w:t xml:space="preserve"> e003457</w:t>
      </w:r>
      <w:r w:rsidRPr="00345EC8">
        <w:rPr>
          <w:rFonts w:ascii="Book Antiqua" w:eastAsia="宋体" w:hAnsi="Book Antiqua" w:cs="宋体"/>
          <w:lang w:val="en-US" w:eastAsia="zh-CN"/>
        </w:rPr>
        <w:t xml:space="preserve"> [PMID: 27283007]</w:t>
      </w:r>
    </w:p>
    <w:p w14:paraId="3E6E3E2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6 </w:t>
      </w:r>
      <w:r w:rsidRPr="00345EC8">
        <w:rPr>
          <w:rFonts w:ascii="Book Antiqua" w:eastAsia="宋体" w:hAnsi="Book Antiqua" w:cs="宋体"/>
          <w:b/>
          <w:bCs/>
          <w:lang w:val="en-US" w:eastAsia="zh-CN"/>
        </w:rPr>
        <w:t>Natale L</w:t>
      </w:r>
      <w:r w:rsidRPr="00345EC8">
        <w:rPr>
          <w:rFonts w:ascii="Book Antiqua" w:eastAsia="宋体" w:hAnsi="Book Antiqua" w:cs="宋体"/>
          <w:lang w:val="en-US" w:eastAsia="zh-CN"/>
        </w:rPr>
        <w:t xml:space="preserve">, Napolitano C, Bernardini A, Meduri A, Marano R, Lombardo A, Crea F, Bonomo L. Role of first pass and delayed enhancement in assessment of segmental functional recovery after acute myocardial infarction. </w:t>
      </w:r>
      <w:r w:rsidRPr="00345EC8">
        <w:rPr>
          <w:rFonts w:ascii="Book Antiqua" w:eastAsia="宋体" w:hAnsi="Book Antiqua" w:cs="宋体"/>
          <w:i/>
          <w:iCs/>
          <w:lang w:val="en-US" w:eastAsia="zh-CN"/>
        </w:rPr>
        <w:t>Radiol Med</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117</w:t>
      </w:r>
      <w:r w:rsidRPr="00345EC8">
        <w:rPr>
          <w:rFonts w:ascii="Book Antiqua" w:eastAsia="宋体" w:hAnsi="Book Antiqua" w:cs="宋体"/>
          <w:lang w:val="en-US" w:eastAsia="zh-CN"/>
        </w:rPr>
        <w:t>: 1294-1308 [PMID: 22430684 DOI: 10.1007/s11547-012-0812-2]</w:t>
      </w:r>
    </w:p>
    <w:p w14:paraId="26526DED"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7 </w:t>
      </w:r>
      <w:r w:rsidRPr="00345EC8">
        <w:rPr>
          <w:rFonts w:ascii="Book Antiqua" w:eastAsia="宋体" w:hAnsi="Book Antiqua" w:cs="宋体"/>
          <w:b/>
          <w:bCs/>
          <w:lang w:val="en-US" w:eastAsia="zh-CN"/>
        </w:rPr>
        <w:t>Shapiro MD</w:t>
      </w:r>
      <w:r w:rsidRPr="00345EC8">
        <w:rPr>
          <w:rFonts w:ascii="Book Antiqua" w:eastAsia="宋体" w:hAnsi="Book Antiqua" w:cs="宋体"/>
          <w:lang w:val="en-US" w:eastAsia="zh-CN"/>
        </w:rPr>
        <w:t xml:space="preserve">, Nieman K, Nasir K, Nomura CH, Sarwar A, Ferencik M, Abbara S, Hoffmann U, Gold HK, Jang IK, Brady TJ, Cury RC. </w:t>
      </w:r>
      <w:proofErr w:type="gramStart"/>
      <w:r w:rsidRPr="00345EC8">
        <w:rPr>
          <w:rFonts w:ascii="Book Antiqua" w:eastAsia="宋体" w:hAnsi="Book Antiqua" w:cs="宋体"/>
          <w:lang w:val="en-US" w:eastAsia="zh-CN"/>
        </w:rPr>
        <w:t>Utility of cardiovascular magnetic resonance to predict left ventricular recovery after primary percutaneous coronary intervention for patients presenting with acute ST-segment elevation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100</w:t>
      </w:r>
      <w:r w:rsidRPr="00345EC8">
        <w:rPr>
          <w:rFonts w:ascii="Book Antiqua" w:eastAsia="宋体" w:hAnsi="Book Antiqua" w:cs="宋体"/>
          <w:lang w:val="en-US" w:eastAsia="zh-CN"/>
        </w:rPr>
        <w:t>: 211-216 [PMID: 17631072 DOI: 10.1016/j.amjcard.2007.02.079]</w:t>
      </w:r>
    </w:p>
    <w:p w14:paraId="434FF33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8 </w:t>
      </w:r>
      <w:r w:rsidRPr="00345EC8">
        <w:rPr>
          <w:rFonts w:ascii="Book Antiqua" w:eastAsia="宋体" w:hAnsi="Book Antiqua" w:cs="宋体"/>
          <w:b/>
          <w:bCs/>
          <w:lang w:val="en-US" w:eastAsia="zh-CN"/>
        </w:rPr>
        <w:t>Kitagawa K</w:t>
      </w:r>
      <w:r w:rsidRPr="00345EC8">
        <w:rPr>
          <w:rFonts w:ascii="Book Antiqua" w:eastAsia="宋体" w:hAnsi="Book Antiqua" w:cs="宋体"/>
          <w:lang w:val="en-US" w:eastAsia="zh-CN"/>
        </w:rPr>
        <w:t xml:space="preserve">, Ichikawa Y, Hirano T, Makino K, Kobayashi S, Takeda K, Sakuma H. Diagnostic value of late gadolinium-enhanced MRI and first-pass dynamic MRI for predicting functional recovery in patients after acute </w:t>
      </w:r>
      <w:r w:rsidRPr="00345EC8">
        <w:rPr>
          <w:rFonts w:ascii="Book Antiqua" w:eastAsia="宋体" w:hAnsi="Book Antiqua" w:cs="宋体"/>
          <w:lang w:val="en-US" w:eastAsia="zh-CN"/>
        </w:rPr>
        <w:lastRenderedPageBreak/>
        <w:t xml:space="preserve">myocardial infarction. </w:t>
      </w:r>
      <w:r w:rsidRPr="00345EC8">
        <w:rPr>
          <w:rFonts w:ascii="Book Antiqua" w:eastAsia="宋体" w:hAnsi="Book Antiqua" w:cs="宋体"/>
          <w:i/>
          <w:iCs/>
          <w:lang w:val="en-US" w:eastAsia="zh-CN"/>
        </w:rPr>
        <w:t>Radiat Med</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25</w:t>
      </w:r>
      <w:r w:rsidRPr="00345EC8">
        <w:rPr>
          <w:rFonts w:ascii="Book Antiqua" w:eastAsia="宋体" w:hAnsi="Book Antiqua" w:cs="宋体"/>
          <w:lang w:val="en-US" w:eastAsia="zh-CN"/>
        </w:rPr>
        <w:t>: 263-271 [PMID: 17634879 DOI: 10.1007/s11604-007-0133-7]</w:t>
      </w:r>
    </w:p>
    <w:p w14:paraId="6D316D5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89 </w:t>
      </w:r>
      <w:r w:rsidRPr="00345EC8">
        <w:rPr>
          <w:rFonts w:ascii="Book Antiqua" w:eastAsia="宋体" w:hAnsi="Book Antiqua" w:cs="宋体"/>
          <w:b/>
          <w:bCs/>
          <w:lang w:val="en-US" w:eastAsia="zh-CN"/>
        </w:rPr>
        <w:t>Janssens S</w:t>
      </w:r>
      <w:r w:rsidRPr="00345EC8">
        <w:rPr>
          <w:rFonts w:ascii="Book Antiqua" w:eastAsia="宋体" w:hAnsi="Book Antiqua" w:cs="宋体"/>
          <w:lang w:val="en-US" w:eastAsia="zh-CN"/>
        </w:rPr>
        <w:t xml:space="preserve">, Dubois C, Bogaert J, Theunissen K, Deroose C, Desmet W, Kalantzi M, Herbots L, Sinnaeve P, Dens J, Maertens J, Rademakers F, Dymarkowski S, Gheysens O, Van Cleemput J, Bormans G, Nuyts J, Belmans A, Mortelmans L, Boogaerts M, Van de Werf F. Autologous bone marrow-derived stem-cell transfer in patients with ST-segment elevation myocardial infarction: double-blind, randomised controlled trial. </w:t>
      </w:r>
      <w:r w:rsidRPr="00345EC8">
        <w:rPr>
          <w:rFonts w:ascii="Book Antiqua" w:eastAsia="宋体" w:hAnsi="Book Antiqua" w:cs="宋体"/>
          <w:i/>
          <w:iCs/>
          <w:lang w:val="en-US" w:eastAsia="zh-CN"/>
        </w:rPr>
        <w:t>Lancet</w:t>
      </w:r>
      <w:r w:rsidRPr="00345EC8">
        <w:rPr>
          <w:rFonts w:ascii="Book Antiqua" w:eastAsia="宋体" w:hAnsi="Book Antiqua" w:cs="宋体"/>
          <w:lang w:val="en-US" w:eastAsia="zh-CN"/>
        </w:rPr>
        <w:t xml:space="preserve"> 2006; </w:t>
      </w:r>
      <w:r w:rsidRPr="00345EC8">
        <w:rPr>
          <w:rFonts w:ascii="Book Antiqua" w:eastAsia="宋体" w:hAnsi="Book Antiqua" w:cs="宋体"/>
          <w:b/>
          <w:bCs/>
          <w:lang w:val="en-US" w:eastAsia="zh-CN"/>
        </w:rPr>
        <w:t>367</w:t>
      </w:r>
      <w:r w:rsidRPr="00345EC8">
        <w:rPr>
          <w:rFonts w:ascii="Book Antiqua" w:eastAsia="宋体" w:hAnsi="Book Antiqua" w:cs="宋体"/>
          <w:lang w:val="en-US" w:eastAsia="zh-CN"/>
        </w:rPr>
        <w:t>: 113-121 [PMID: 16413875 DOI: 10.1016/S0140-6736(05)67861-0]</w:t>
      </w:r>
    </w:p>
    <w:p w14:paraId="1C3BF0C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0 </w:t>
      </w:r>
      <w:r w:rsidRPr="00345EC8">
        <w:rPr>
          <w:rFonts w:ascii="Book Antiqua" w:eastAsia="宋体" w:hAnsi="Book Antiqua" w:cs="宋体"/>
          <w:b/>
          <w:bCs/>
          <w:lang w:val="en-US" w:eastAsia="zh-CN"/>
        </w:rPr>
        <w:t>Motoyasu M</w:t>
      </w:r>
      <w:r w:rsidRPr="00345EC8">
        <w:rPr>
          <w:rFonts w:ascii="Book Antiqua" w:eastAsia="宋体" w:hAnsi="Book Antiqua" w:cs="宋体"/>
          <w:lang w:val="en-US" w:eastAsia="zh-CN"/>
        </w:rPr>
        <w:t xml:space="preserve">, Sakuma H, Ichikawa Y, Ishida N, Uemura S, Okinaka T, Isaka N, Takeda K, Nakano T. Prediction of regional functional recovery after acute myocardial infarction with low dose dobutamine stress cine MR imaging and contrast enhanced MR imaging.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03; </w:t>
      </w:r>
      <w:r w:rsidRPr="00345EC8">
        <w:rPr>
          <w:rFonts w:ascii="Book Antiqua" w:eastAsia="宋体" w:hAnsi="Book Antiqua" w:cs="宋体"/>
          <w:b/>
          <w:bCs/>
          <w:lang w:val="en-US" w:eastAsia="zh-CN"/>
        </w:rPr>
        <w:t>5</w:t>
      </w:r>
      <w:r w:rsidRPr="00345EC8">
        <w:rPr>
          <w:rFonts w:ascii="Book Antiqua" w:eastAsia="宋体" w:hAnsi="Book Antiqua" w:cs="宋体"/>
          <w:lang w:val="en-US" w:eastAsia="zh-CN"/>
        </w:rPr>
        <w:t>: 563-574 [PMID: 14664134 DOI: 10.1081/jcmr-120025233]</w:t>
      </w:r>
    </w:p>
    <w:p w14:paraId="4290E43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1 </w:t>
      </w:r>
      <w:r w:rsidRPr="00345EC8">
        <w:rPr>
          <w:rFonts w:ascii="Book Antiqua" w:eastAsia="宋体" w:hAnsi="Book Antiqua" w:cs="宋体"/>
          <w:b/>
          <w:bCs/>
          <w:lang w:val="en-US" w:eastAsia="zh-CN"/>
        </w:rPr>
        <w:t>Monmeneu JV</w:t>
      </w:r>
      <w:r w:rsidRPr="00345EC8">
        <w:rPr>
          <w:rFonts w:ascii="Book Antiqua" w:eastAsia="宋体" w:hAnsi="Book Antiqua" w:cs="宋体"/>
          <w:lang w:val="en-US" w:eastAsia="zh-CN"/>
        </w:rPr>
        <w:t xml:space="preserve">, Bodí V, López-Lereu MP, Sanchis J, Núñez J, Chaustre F, Husser O, Merlos P, Bonanad C, Miñana G, Chorro FJ, Llácer A. Analysis of post-infarction salvaged myocardium by cardiac magnetic resonance. Predictors and influence on adverse ventricular remodeling. </w:t>
      </w:r>
      <w:r w:rsidRPr="00345EC8">
        <w:rPr>
          <w:rFonts w:ascii="Book Antiqua" w:eastAsia="宋体" w:hAnsi="Book Antiqua" w:cs="宋体"/>
          <w:i/>
          <w:iCs/>
          <w:lang w:val="en-US" w:eastAsia="zh-CN"/>
        </w:rPr>
        <w:t xml:space="preserve">Rev Esp Cardiol </w:t>
      </w:r>
      <w:r w:rsidRPr="00736D59">
        <w:rPr>
          <w:rFonts w:ascii="Book Antiqua" w:eastAsia="宋体" w:hAnsi="Book Antiqua" w:cs="宋体"/>
          <w:iCs/>
          <w:lang w:val="en-US" w:eastAsia="zh-CN"/>
        </w:rPr>
        <w:t>(Engl Ed)</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65</w:t>
      </w:r>
      <w:r w:rsidRPr="00345EC8">
        <w:rPr>
          <w:rFonts w:ascii="Book Antiqua" w:eastAsia="宋体" w:hAnsi="Book Antiqua" w:cs="宋体"/>
          <w:lang w:val="en-US" w:eastAsia="zh-CN"/>
        </w:rPr>
        <w:t>: 634-641 [PMID: 22579424 DOI: 10.1016/j.recesp.2012.01.024]</w:t>
      </w:r>
    </w:p>
    <w:p w14:paraId="4B90480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2 </w:t>
      </w:r>
      <w:r w:rsidRPr="00345EC8">
        <w:rPr>
          <w:rFonts w:ascii="Book Antiqua" w:eastAsia="宋体" w:hAnsi="Book Antiqua" w:cs="宋体"/>
          <w:b/>
          <w:bCs/>
          <w:lang w:val="en-US" w:eastAsia="zh-CN"/>
        </w:rPr>
        <w:t>Ezekowitz JA</w:t>
      </w:r>
      <w:r w:rsidRPr="00345EC8">
        <w:rPr>
          <w:rFonts w:ascii="Book Antiqua" w:eastAsia="宋体" w:hAnsi="Book Antiqua" w:cs="宋体"/>
          <w:lang w:val="en-US" w:eastAsia="zh-CN"/>
        </w:rPr>
        <w:t xml:space="preserve">, Armstrong PW, Granger CB, Theroux P, Stebbins A, Kim RJ, Patel MR. Predicting chronic left ventricular dysfunction 90 days after ST-segment elevation myocardial infarction: An Assessment of Pexelizumab in Acute Myocardial Infarction (APEX-AMI) Substudy. </w:t>
      </w:r>
      <w:r w:rsidRPr="00345EC8">
        <w:rPr>
          <w:rFonts w:ascii="Book Antiqua" w:eastAsia="宋体" w:hAnsi="Book Antiqua" w:cs="宋体"/>
          <w:i/>
          <w:iCs/>
          <w:lang w:val="en-US" w:eastAsia="zh-CN"/>
        </w:rPr>
        <w:t>Am Heart J</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160</w:t>
      </w:r>
      <w:r w:rsidRPr="00345EC8">
        <w:rPr>
          <w:rFonts w:ascii="Book Antiqua" w:eastAsia="宋体" w:hAnsi="Book Antiqua" w:cs="宋体"/>
          <w:lang w:val="en-US" w:eastAsia="zh-CN"/>
        </w:rPr>
        <w:t>: 272-278 [PMID: 20691832 DOI: 10.1016/j.ahj.2010.05.035]</w:t>
      </w:r>
    </w:p>
    <w:p w14:paraId="792929C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3 </w:t>
      </w:r>
      <w:r w:rsidRPr="00345EC8">
        <w:rPr>
          <w:rFonts w:ascii="Book Antiqua" w:eastAsia="宋体" w:hAnsi="Book Antiqua" w:cs="宋体"/>
          <w:b/>
          <w:bCs/>
          <w:lang w:val="en-US" w:eastAsia="zh-CN"/>
        </w:rPr>
        <w:t>Bodí V</w:t>
      </w:r>
      <w:r w:rsidRPr="00345EC8">
        <w:rPr>
          <w:rFonts w:ascii="Book Antiqua" w:eastAsia="宋体" w:hAnsi="Book Antiqua" w:cs="宋体"/>
          <w:lang w:val="en-US" w:eastAsia="zh-CN"/>
        </w:rPr>
        <w:t xml:space="preserve">, Husser O, Sanchis J, Núñez J, López-Lereu MP, Monmeneu JV, Mainar L, Chaustre F, Riegger GA, Bosch MJ, Chorro FJ, Llácer A. Contractile reserve and extent of transmural necrosis in the setting of myocardial stunning: comparison at cardiac MR imaging.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255</w:t>
      </w:r>
      <w:r w:rsidRPr="00345EC8">
        <w:rPr>
          <w:rFonts w:ascii="Book Antiqua" w:eastAsia="宋体" w:hAnsi="Book Antiqua" w:cs="宋体"/>
          <w:lang w:val="en-US" w:eastAsia="zh-CN"/>
        </w:rPr>
        <w:t>: 755-763 [PMID: 20392984 DOI: 10.1148/radiol.10091191]</w:t>
      </w:r>
    </w:p>
    <w:p w14:paraId="3B33EE2A"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4 </w:t>
      </w:r>
      <w:r w:rsidRPr="00345EC8">
        <w:rPr>
          <w:rFonts w:ascii="Book Antiqua" w:eastAsia="宋体" w:hAnsi="Book Antiqua" w:cs="宋体"/>
          <w:b/>
          <w:bCs/>
          <w:lang w:val="en-US" w:eastAsia="zh-CN"/>
        </w:rPr>
        <w:t>Wu KC</w:t>
      </w:r>
      <w:r w:rsidRPr="00345EC8">
        <w:rPr>
          <w:rFonts w:ascii="Book Antiqua" w:eastAsia="宋体" w:hAnsi="Book Antiqua" w:cs="宋体"/>
          <w:lang w:val="en-US" w:eastAsia="zh-CN"/>
        </w:rPr>
        <w:t xml:space="preserve">, Zerhouni EA, Judd RM, Lugo-Olivieri CH, Barouch LA, Schulman SP, Blumenthal RS, Lima JA. </w:t>
      </w:r>
      <w:proofErr w:type="gramStart"/>
      <w:r w:rsidRPr="00345EC8">
        <w:rPr>
          <w:rFonts w:ascii="Book Antiqua" w:eastAsia="宋体" w:hAnsi="Book Antiqua" w:cs="宋体"/>
          <w:lang w:val="en-US" w:eastAsia="zh-CN"/>
        </w:rPr>
        <w:t xml:space="preserve">Prognostic significance of microvascular </w:t>
      </w:r>
      <w:r w:rsidRPr="00345EC8">
        <w:rPr>
          <w:rFonts w:ascii="Book Antiqua" w:eastAsia="宋体" w:hAnsi="Book Antiqua" w:cs="宋体"/>
          <w:lang w:val="en-US" w:eastAsia="zh-CN"/>
        </w:rPr>
        <w:lastRenderedPageBreak/>
        <w:t>obstruction by magnetic resonance imaging in patients with acute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8; </w:t>
      </w:r>
      <w:r w:rsidRPr="00345EC8">
        <w:rPr>
          <w:rFonts w:ascii="Book Antiqua" w:eastAsia="宋体" w:hAnsi="Book Antiqua" w:cs="宋体"/>
          <w:b/>
          <w:bCs/>
          <w:lang w:val="en-US" w:eastAsia="zh-CN"/>
        </w:rPr>
        <w:t>97</w:t>
      </w:r>
      <w:r w:rsidRPr="00345EC8">
        <w:rPr>
          <w:rFonts w:ascii="Book Antiqua" w:eastAsia="宋体" w:hAnsi="Book Antiqua" w:cs="宋体"/>
          <w:lang w:val="en-US" w:eastAsia="zh-CN"/>
        </w:rPr>
        <w:t>: 765-772 [PMID: 9498540 DOI: 10.1161/01.CIR.97.8.765]</w:t>
      </w:r>
    </w:p>
    <w:p w14:paraId="5244904E" w14:textId="78895364"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5 </w:t>
      </w:r>
      <w:r w:rsidRPr="00345EC8">
        <w:rPr>
          <w:rFonts w:ascii="Book Antiqua" w:eastAsia="宋体" w:hAnsi="Book Antiqua" w:cs="宋体"/>
          <w:b/>
          <w:bCs/>
          <w:lang w:val="en-US" w:eastAsia="zh-CN"/>
        </w:rPr>
        <w:t>Steg PG</w:t>
      </w:r>
      <w:r w:rsidRPr="00345EC8">
        <w:rPr>
          <w:rFonts w:ascii="Book Antiqua" w:eastAsia="宋体" w:hAnsi="Book Antiqua" w:cs="宋体"/>
          <w:lang w:val="en-US" w:eastAsia="zh-CN"/>
        </w:rPr>
        <w:t>, James SK, Atar D, Badano LP, Blömstrom-Lundqvist C, Borger MA, Di Mario C, Dickstein K, Ducrocq G, Fernandez-Aviles F, Gershlick AH, Giannuzzi P, Halvorsen S, Huber K, Juni P, Kastrati A, Knuuti J, Lenzen MJ,</w:t>
      </w:r>
      <w:r w:rsidR="00736D59">
        <w:rPr>
          <w:rFonts w:ascii="Book Antiqua" w:eastAsia="宋体" w:hAnsi="Book Antiqua" w:cs="宋体"/>
          <w:lang w:val="en-US" w:eastAsia="zh-CN"/>
        </w:rPr>
        <w:t xml:space="preserve"> Mahaffey KW, Valgimigli M, van</w:t>
      </w:r>
      <w:r w:rsidRPr="00345EC8">
        <w:rPr>
          <w:rFonts w:ascii="Book Antiqua" w:eastAsia="宋体" w:hAnsi="Book Antiqua" w:cs="宋体"/>
          <w:lang w:val="en-US" w:eastAsia="zh-CN"/>
        </w:rPr>
        <w:t xml:space="preserve">'t Hof A, Widimsky P, Zahger D. ESC Guidelines for the management of acute myocardial infarction in patients presenting with ST-segment elevation.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33</w:t>
      </w:r>
      <w:r w:rsidRPr="00345EC8">
        <w:rPr>
          <w:rFonts w:ascii="Book Antiqua" w:eastAsia="宋体" w:hAnsi="Book Antiqua" w:cs="宋体"/>
          <w:lang w:val="en-US" w:eastAsia="zh-CN"/>
        </w:rPr>
        <w:t>: 2569-2619 [PMID: 22922416 DOI: 10.1093/eurheartj/ehs215]</w:t>
      </w:r>
    </w:p>
    <w:p w14:paraId="2B60F26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6 </w:t>
      </w:r>
      <w:r w:rsidRPr="00345EC8">
        <w:rPr>
          <w:rFonts w:ascii="Book Antiqua" w:eastAsia="宋体" w:hAnsi="Book Antiqua" w:cs="宋体"/>
          <w:b/>
          <w:bCs/>
          <w:lang w:val="en-US" w:eastAsia="zh-CN"/>
        </w:rPr>
        <w:t>Husser O</w:t>
      </w:r>
      <w:r w:rsidRPr="00345EC8">
        <w:rPr>
          <w:rFonts w:ascii="Book Antiqua" w:eastAsia="宋体" w:hAnsi="Book Antiqua" w:cs="宋体"/>
          <w:lang w:val="en-US" w:eastAsia="zh-CN"/>
        </w:rPr>
        <w:t xml:space="preserve">, Monmeneu JV, Bonanad C, Gomez C, Chaustre F, Nunez J, Lopez-Lereu MP, Minana G, Sanchis J, Mainar L, Ruiz V, Forteza MJ, Trapero I, Moratal D, Chorro FJ, Bodi V. Head-to-head comparison of 1 week versus 6 months CMR-derived infarct size for prediction of late events after STEMI. </w:t>
      </w:r>
      <w:r w:rsidRPr="00345EC8">
        <w:rPr>
          <w:rFonts w:ascii="Book Antiqua" w:eastAsia="宋体" w:hAnsi="Book Antiqua" w:cs="宋体"/>
          <w:i/>
          <w:iCs/>
          <w:lang w:val="en-US" w:eastAsia="zh-CN"/>
        </w:rPr>
        <w:t>Int J Cardiovasc Imaging</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29</w:t>
      </w:r>
      <w:r w:rsidRPr="00345EC8">
        <w:rPr>
          <w:rFonts w:ascii="Book Antiqua" w:eastAsia="宋体" w:hAnsi="Book Antiqua" w:cs="宋体"/>
          <w:lang w:val="en-US" w:eastAsia="zh-CN"/>
        </w:rPr>
        <w:t>: 1499-1509 [PMID: 23733237 DOI: 10.1007/s10554-013-0239-1]</w:t>
      </w:r>
    </w:p>
    <w:p w14:paraId="413F383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7 </w:t>
      </w:r>
      <w:r w:rsidRPr="00345EC8">
        <w:rPr>
          <w:rFonts w:ascii="Book Antiqua" w:eastAsia="宋体" w:hAnsi="Book Antiqua" w:cs="宋体"/>
          <w:b/>
          <w:bCs/>
          <w:lang w:val="en-US" w:eastAsia="zh-CN"/>
        </w:rPr>
        <w:t>Izquierdo M</w:t>
      </w:r>
      <w:r w:rsidRPr="00345EC8">
        <w:rPr>
          <w:rFonts w:ascii="Book Antiqua" w:eastAsia="宋体" w:hAnsi="Book Antiqua" w:cs="宋体"/>
          <w:lang w:val="en-US" w:eastAsia="zh-CN"/>
        </w:rPr>
        <w:t xml:space="preserve">, Ruiz-Granell R, Bonanad C, Chaustre F, Gomez C, Ferrero A, Lopez-Lereu P, Monmeneu JV, Nuñez J, Chorro FJ, Bodi V. Value of early cardiovascular magnetic resonance for the prediction of adverse arrhythmic cardiac events after a first noncomplicated ST-segment-elevation myocardial infarction.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6</w:t>
      </w:r>
      <w:r w:rsidRPr="00345EC8">
        <w:rPr>
          <w:rFonts w:ascii="Book Antiqua" w:eastAsia="宋体" w:hAnsi="Book Antiqua" w:cs="宋体"/>
          <w:lang w:val="en-US" w:eastAsia="zh-CN"/>
        </w:rPr>
        <w:t>: 755-761 [PMID: 23926195 DOI: 10.1161/circimaging.113.000702]</w:t>
      </w:r>
    </w:p>
    <w:p w14:paraId="315DADE4"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8 </w:t>
      </w:r>
      <w:r w:rsidRPr="00345EC8">
        <w:rPr>
          <w:rFonts w:ascii="Book Antiqua" w:eastAsia="宋体" w:hAnsi="Book Antiqua" w:cs="宋体"/>
          <w:b/>
          <w:bCs/>
          <w:lang w:val="en-US" w:eastAsia="zh-CN"/>
        </w:rPr>
        <w:t>Miszalski-Jamka T</w:t>
      </w:r>
      <w:r w:rsidRPr="00345EC8">
        <w:rPr>
          <w:rFonts w:ascii="Book Antiqua" w:eastAsia="宋体" w:hAnsi="Book Antiqua" w:cs="宋体"/>
          <w:lang w:val="en-US" w:eastAsia="zh-CN"/>
        </w:rPr>
        <w:t>, Klimeczek P, Tomala M, Krupiński M, Zawadowski G, Noelting J, Lada M, Sip K, Bany</w:t>
      </w:r>
      <w:r w:rsidRPr="00345EC8">
        <w:rPr>
          <w:rFonts w:ascii="Book Antiqua" w:eastAsia="MS Mincho" w:hAnsi="Book Antiqua" w:cs="MS Mincho"/>
          <w:lang w:val="en-US" w:eastAsia="zh-CN"/>
        </w:rPr>
        <w:t>ś</w:t>
      </w:r>
      <w:r w:rsidRPr="00345EC8">
        <w:rPr>
          <w:rFonts w:ascii="Book Antiqua" w:eastAsia="宋体" w:hAnsi="Book Antiqua" w:cs="宋体"/>
          <w:lang w:val="en-US" w:eastAsia="zh-CN"/>
        </w:rPr>
        <w:t xml:space="preserve"> R, Mazur W, Kereiakes DJ, Zmudka K, Pasowicz M. Extent of RV dysfunction and myocardial infarction assessed by CMR are independent outcome predictors early after STEMI treated with primary angioplasty.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3</w:t>
      </w:r>
      <w:r w:rsidRPr="00345EC8">
        <w:rPr>
          <w:rFonts w:ascii="Book Antiqua" w:eastAsia="宋体" w:hAnsi="Book Antiqua" w:cs="宋体"/>
          <w:lang w:val="en-US" w:eastAsia="zh-CN"/>
        </w:rPr>
        <w:t>: 1237-1246 [PMID: 21163452 DOI: 10.1016/j.jcmg.2010.09.018]</w:t>
      </w:r>
    </w:p>
    <w:p w14:paraId="71E4D7F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99 </w:t>
      </w:r>
      <w:r w:rsidRPr="00345EC8">
        <w:rPr>
          <w:rFonts w:ascii="Book Antiqua" w:eastAsia="宋体" w:hAnsi="Book Antiqua" w:cs="宋体"/>
          <w:b/>
          <w:bCs/>
          <w:lang w:val="en-US" w:eastAsia="zh-CN"/>
        </w:rPr>
        <w:t>Wu E</w:t>
      </w:r>
      <w:r w:rsidRPr="00345EC8">
        <w:rPr>
          <w:rFonts w:ascii="Book Antiqua" w:eastAsia="宋体" w:hAnsi="Book Antiqua" w:cs="宋体"/>
          <w:lang w:val="en-US" w:eastAsia="zh-CN"/>
        </w:rPr>
        <w:t xml:space="preserve">, Ortiz JT, Tejedor P, Lee DC, Bucciarelli-Ducci C, Kansal P, Carr JC, Holly TA, Lloyd-Jones D, Klocke FJ, Bonow RO. Infarct size by contrast enhanced cardiac magnetic resonance is a stronger predictor of outcomes than </w:t>
      </w:r>
      <w:r w:rsidRPr="00345EC8">
        <w:rPr>
          <w:rFonts w:ascii="Book Antiqua" w:eastAsia="宋体" w:hAnsi="Book Antiqua" w:cs="宋体"/>
          <w:lang w:val="en-US" w:eastAsia="zh-CN"/>
        </w:rPr>
        <w:lastRenderedPageBreak/>
        <w:t xml:space="preserve">left ventricular ejection fraction or end-systolic volume index: prospective cohort study. </w:t>
      </w:r>
      <w:r w:rsidRPr="00345EC8">
        <w:rPr>
          <w:rFonts w:ascii="Book Antiqua" w:eastAsia="宋体" w:hAnsi="Book Antiqua" w:cs="宋体"/>
          <w:i/>
          <w:iCs/>
          <w:lang w:val="en-US" w:eastAsia="zh-CN"/>
        </w:rPr>
        <w:t>Heart</w:t>
      </w:r>
      <w:r w:rsidRPr="00345EC8">
        <w:rPr>
          <w:rFonts w:ascii="Book Antiqua" w:eastAsia="宋体" w:hAnsi="Book Antiqua" w:cs="宋体"/>
          <w:lang w:val="en-US" w:eastAsia="zh-CN"/>
        </w:rPr>
        <w:t xml:space="preserve"> 2008; </w:t>
      </w:r>
      <w:r w:rsidRPr="00345EC8">
        <w:rPr>
          <w:rFonts w:ascii="Book Antiqua" w:eastAsia="宋体" w:hAnsi="Book Antiqua" w:cs="宋体"/>
          <w:b/>
          <w:bCs/>
          <w:lang w:val="en-US" w:eastAsia="zh-CN"/>
        </w:rPr>
        <w:t>94</w:t>
      </w:r>
      <w:r w:rsidRPr="00345EC8">
        <w:rPr>
          <w:rFonts w:ascii="Book Antiqua" w:eastAsia="宋体" w:hAnsi="Book Antiqua" w:cs="宋体"/>
          <w:lang w:val="en-US" w:eastAsia="zh-CN"/>
        </w:rPr>
        <w:t>: 730-736 [PMID: 18070953 DOI: 10.1136/hrt.2007.122622]</w:t>
      </w:r>
    </w:p>
    <w:p w14:paraId="733E449E"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00 </w:t>
      </w:r>
      <w:r w:rsidRPr="00345EC8">
        <w:rPr>
          <w:rFonts w:ascii="Book Antiqua" w:eastAsia="宋体" w:hAnsi="Book Antiqua" w:cs="宋体"/>
          <w:b/>
          <w:bCs/>
          <w:lang w:val="en-US" w:eastAsia="zh-CN"/>
        </w:rPr>
        <w:t>Reimer KA</w:t>
      </w:r>
      <w:r w:rsidRPr="00345EC8">
        <w:rPr>
          <w:rFonts w:ascii="Book Antiqua" w:eastAsia="宋体" w:hAnsi="Book Antiqua" w:cs="宋体"/>
          <w:lang w:val="en-US" w:eastAsia="zh-CN"/>
        </w:rPr>
        <w:t>, Jennings RB.</w:t>
      </w:r>
      <w:proofErr w:type="gramEnd"/>
      <w:r w:rsidRPr="00345EC8">
        <w:rPr>
          <w:rFonts w:ascii="Book Antiqua" w:eastAsia="宋体" w:hAnsi="Book Antiqua" w:cs="宋体"/>
          <w:lang w:val="en-US" w:eastAsia="zh-CN"/>
        </w:rPr>
        <w:t xml:space="preserve"> The "wavefront phenomenon" of myocardial ischemic cell death. II. Transmural progression of necrosis within the framework of ischemic bed size (myocardium at risk) and collateral flow. </w:t>
      </w:r>
      <w:r w:rsidRPr="00345EC8">
        <w:rPr>
          <w:rFonts w:ascii="Book Antiqua" w:eastAsia="宋体" w:hAnsi="Book Antiqua" w:cs="宋体"/>
          <w:i/>
          <w:iCs/>
          <w:lang w:val="en-US" w:eastAsia="zh-CN"/>
        </w:rPr>
        <w:t>Lab Invest</w:t>
      </w:r>
      <w:r w:rsidRPr="00345EC8">
        <w:rPr>
          <w:rFonts w:ascii="Book Antiqua" w:eastAsia="宋体" w:hAnsi="Book Antiqua" w:cs="宋体"/>
          <w:lang w:val="en-US" w:eastAsia="zh-CN"/>
        </w:rPr>
        <w:t xml:space="preserve"> 1979; </w:t>
      </w:r>
      <w:r w:rsidRPr="00345EC8">
        <w:rPr>
          <w:rFonts w:ascii="Book Antiqua" w:eastAsia="宋体" w:hAnsi="Book Antiqua" w:cs="宋体"/>
          <w:b/>
          <w:bCs/>
          <w:lang w:val="en-US" w:eastAsia="zh-CN"/>
        </w:rPr>
        <w:t>40</w:t>
      </w:r>
      <w:r w:rsidRPr="00345EC8">
        <w:rPr>
          <w:rFonts w:ascii="Book Antiqua" w:eastAsia="宋体" w:hAnsi="Book Antiqua" w:cs="宋体"/>
          <w:lang w:val="en-US" w:eastAsia="zh-CN"/>
        </w:rPr>
        <w:t>: 633-644 [PMID: 449273]</w:t>
      </w:r>
    </w:p>
    <w:p w14:paraId="36DB6799"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01 </w:t>
      </w:r>
      <w:r w:rsidRPr="00345EC8">
        <w:rPr>
          <w:rFonts w:ascii="Book Antiqua" w:eastAsia="宋体" w:hAnsi="Book Antiqua" w:cs="宋体"/>
          <w:b/>
          <w:bCs/>
          <w:lang w:val="en-US" w:eastAsia="zh-CN"/>
        </w:rPr>
        <w:t>Kloner RA</w:t>
      </w:r>
      <w:r w:rsidRPr="00345EC8">
        <w:rPr>
          <w:rFonts w:ascii="Book Antiqua" w:eastAsia="宋体" w:hAnsi="Book Antiqua" w:cs="宋体"/>
          <w:lang w:val="en-US" w:eastAsia="zh-CN"/>
        </w:rPr>
        <w:t>, Ganote CE, Jennings RB.</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The "no-reflow" phenomenon after temporary coronary occlusion in the dog.</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Clin Invest</w:t>
      </w:r>
      <w:r w:rsidRPr="00345EC8">
        <w:rPr>
          <w:rFonts w:ascii="Book Antiqua" w:eastAsia="宋体" w:hAnsi="Book Antiqua" w:cs="宋体"/>
          <w:lang w:val="en-US" w:eastAsia="zh-CN"/>
        </w:rPr>
        <w:t xml:space="preserve"> 1974; </w:t>
      </w:r>
      <w:r w:rsidRPr="00345EC8">
        <w:rPr>
          <w:rFonts w:ascii="Book Antiqua" w:eastAsia="宋体" w:hAnsi="Book Antiqua" w:cs="宋体"/>
          <w:b/>
          <w:bCs/>
          <w:lang w:val="en-US" w:eastAsia="zh-CN"/>
        </w:rPr>
        <w:t>54</w:t>
      </w:r>
      <w:r w:rsidRPr="00345EC8">
        <w:rPr>
          <w:rFonts w:ascii="Book Antiqua" w:eastAsia="宋体" w:hAnsi="Book Antiqua" w:cs="宋体"/>
          <w:lang w:val="en-US" w:eastAsia="zh-CN"/>
        </w:rPr>
        <w:t>: 1496-1508 [PMID: 4140198 DOI: 10.1172/JCI107898]</w:t>
      </w:r>
    </w:p>
    <w:p w14:paraId="1A22185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02 </w:t>
      </w:r>
      <w:r w:rsidRPr="00345EC8">
        <w:rPr>
          <w:rFonts w:ascii="Book Antiqua" w:eastAsia="宋体" w:hAnsi="Book Antiqua" w:cs="宋体"/>
          <w:b/>
          <w:bCs/>
          <w:lang w:val="en-US" w:eastAsia="zh-CN"/>
        </w:rPr>
        <w:t>Rochitte CE</w:t>
      </w:r>
      <w:r w:rsidRPr="00345EC8">
        <w:rPr>
          <w:rFonts w:ascii="Book Antiqua" w:eastAsia="宋体" w:hAnsi="Book Antiqua" w:cs="宋体"/>
          <w:lang w:val="en-US" w:eastAsia="zh-CN"/>
        </w:rPr>
        <w:t xml:space="preserve">, Lima JA, Bluemke DA, Reeder SB, McVeigh ER, Furuta T, Becker LC, Melin JA. Magnitude and time course of microvascular obstruction and tissue injury after acute myocardial infarction.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8; </w:t>
      </w:r>
      <w:r w:rsidRPr="00345EC8">
        <w:rPr>
          <w:rFonts w:ascii="Book Antiqua" w:eastAsia="宋体" w:hAnsi="Book Antiqua" w:cs="宋体"/>
          <w:b/>
          <w:bCs/>
          <w:lang w:val="en-US" w:eastAsia="zh-CN"/>
        </w:rPr>
        <w:t>98</w:t>
      </w:r>
      <w:r w:rsidRPr="00345EC8">
        <w:rPr>
          <w:rFonts w:ascii="Book Antiqua" w:eastAsia="宋体" w:hAnsi="Book Antiqua" w:cs="宋体"/>
          <w:lang w:val="en-US" w:eastAsia="zh-CN"/>
        </w:rPr>
        <w:t>: 1006-1014 [PMID: 9737521 DOI: 10.1161/01.CIR.98.10.1006]</w:t>
      </w:r>
    </w:p>
    <w:p w14:paraId="290CD7EA"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03 </w:t>
      </w:r>
      <w:r w:rsidRPr="00345EC8">
        <w:rPr>
          <w:rFonts w:ascii="Book Antiqua" w:eastAsia="宋体" w:hAnsi="Book Antiqua" w:cs="宋体"/>
          <w:b/>
          <w:bCs/>
          <w:lang w:val="en-US" w:eastAsia="zh-CN"/>
        </w:rPr>
        <w:t>Wong DT</w:t>
      </w:r>
      <w:r w:rsidRPr="00345EC8">
        <w:rPr>
          <w:rFonts w:ascii="Book Antiqua" w:eastAsia="宋体" w:hAnsi="Book Antiqua" w:cs="宋体"/>
          <w:lang w:val="en-US" w:eastAsia="zh-CN"/>
        </w:rPr>
        <w:t xml:space="preserve">, Leung MC, Richardson JD, Puri R, Bertaso AG, Williams K, Meredith IT, Teo KS, Worthley MI, Worthley SG. Cardiac magnetic resonance derived late microvascular obstruction assessment post ST-segment elevation myocardial infarction is the best predictor of left ventricular function: a comparison of angiographic and cardiac magnetic resonance derived measurements. </w:t>
      </w:r>
      <w:r w:rsidRPr="00345EC8">
        <w:rPr>
          <w:rFonts w:ascii="Book Antiqua" w:eastAsia="宋体" w:hAnsi="Book Antiqua" w:cs="宋体"/>
          <w:i/>
          <w:iCs/>
          <w:lang w:val="en-US" w:eastAsia="zh-CN"/>
        </w:rPr>
        <w:t>Int J Cardiovasc Imaging</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28</w:t>
      </w:r>
      <w:r w:rsidRPr="00345EC8">
        <w:rPr>
          <w:rFonts w:ascii="Book Antiqua" w:eastAsia="宋体" w:hAnsi="Book Antiqua" w:cs="宋体"/>
          <w:lang w:val="en-US" w:eastAsia="zh-CN"/>
        </w:rPr>
        <w:t>: 1971-1981 [PMID: 22310980 DOI: 10.1007/s10554-012-0021-9]</w:t>
      </w:r>
    </w:p>
    <w:p w14:paraId="6CC3EDB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04 </w:t>
      </w:r>
      <w:r w:rsidRPr="00345EC8">
        <w:rPr>
          <w:rFonts w:ascii="Book Antiqua" w:eastAsia="宋体" w:hAnsi="Book Antiqua" w:cs="宋体"/>
          <w:b/>
          <w:bCs/>
          <w:lang w:val="en-US" w:eastAsia="zh-CN"/>
        </w:rPr>
        <w:t>Klug G</w:t>
      </w:r>
      <w:r w:rsidRPr="00345EC8">
        <w:rPr>
          <w:rFonts w:ascii="Book Antiqua" w:eastAsia="宋体" w:hAnsi="Book Antiqua" w:cs="宋体"/>
          <w:lang w:val="en-US" w:eastAsia="zh-CN"/>
        </w:rPr>
        <w:t xml:space="preserve">, Mayr A, Schenk S, Esterhammer R, Schocke M, Nocker M, Jaschke W, Pachinger O, Metzler B. Prognostic value at 5 years of microvascular obstruction after acute myocardial infarction assessed by cardiovascular magnetic resonance.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14</w:t>
      </w:r>
      <w:r w:rsidRPr="00345EC8">
        <w:rPr>
          <w:rFonts w:ascii="Book Antiqua" w:eastAsia="宋体" w:hAnsi="Book Antiqua" w:cs="宋体"/>
          <w:lang w:val="en-US" w:eastAsia="zh-CN"/>
        </w:rPr>
        <w:t>: 46 [PMID: 22788728 DOI: 10.1186/1532-429x-14-46]</w:t>
      </w:r>
    </w:p>
    <w:p w14:paraId="3383912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05 </w:t>
      </w:r>
      <w:r w:rsidRPr="00345EC8">
        <w:rPr>
          <w:rFonts w:ascii="Book Antiqua" w:eastAsia="宋体" w:hAnsi="Book Antiqua" w:cs="宋体"/>
          <w:b/>
          <w:bCs/>
          <w:lang w:val="en-US" w:eastAsia="zh-CN"/>
        </w:rPr>
        <w:t>Wu KC</w:t>
      </w:r>
      <w:r w:rsidRPr="00345EC8">
        <w:rPr>
          <w:rFonts w:ascii="Book Antiqua" w:eastAsia="宋体" w:hAnsi="Book Antiqua" w:cs="宋体"/>
          <w:lang w:val="en-US" w:eastAsia="zh-CN"/>
        </w:rPr>
        <w:t xml:space="preserve">, Kim RJ, Bluemke DA, Rochitte CE, Zerhouni EA, Becker LC, Lima JA. Quantification and time course of microvascular obstruction by contrast-enhanced echocardiography and magnetic resonance imaging following acute myocardial infarction and reperfusion.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1998; </w:t>
      </w:r>
      <w:r w:rsidRPr="00345EC8">
        <w:rPr>
          <w:rFonts w:ascii="Book Antiqua" w:eastAsia="宋体" w:hAnsi="Book Antiqua" w:cs="宋体"/>
          <w:b/>
          <w:bCs/>
          <w:lang w:val="en-US" w:eastAsia="zh-CN"/>
        </w:rPr>
        <w:t>32</w:t>
      </w:r>
      <w:r w:rsidRPr="00345EC8">
        <w:rPr>
          <w:rFonts w:ascii="Book Antiqua" w:eastAsia="宋体" w:hAnsi="Book Antiqua" w:cs="宋体"/>
          <w:lang w:val="en-US" w:eastAsia="zh-CN"/>
        </w:rPr>
        <w:t>: 1756-1764 [PMID: 9822106 DOI: 10.1016/S0735-1097(98)00429-X]</w:t>
      </w:r>
    </w:p>
    <w:p w14:paraId="5964287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106 </w:t>
      </w:r>
      <w:r w:rsidRPr="00345EC8">
        <w:rPr>
          <w:rFonts w:ascii="Book Antiqua" w:eastAsia="宋体" w:hAnsi="Book Antiqua" w:cs="宋体"/>
          <w:b/>
          <w:bCs/>
          <w:lang w:val="en-US" w:eastAsia="zh-CN"/>
        </w:rPr>
        <w:t>Gerber BL</w:t>
      </w:r>
      <w:r w:rsidRPr="00345EC8">
        <w:rPr>
          <w:rFonts w:ascii="Book Antiqua" w:eastAsia="宋体" w:hAnsi="Book Antiqua" w:cs="宋体"/>
          <w:lang w:val="en-US" w:eastAsia="zh-CN"/>
        </w:rPr>
        <w:t xml:space="preserve">, Rochitte CE, Melin JA, McVeigh ER, Bluemke DA, Wu KC, Becker LC, Lima JA. </w:t>
      </w:r>
      <w:proofErr w:type="gramStart"/>
      <w:r w:rsidRPr="00345EC8">
        <w:rPr>
          <w:rFonts w:ascii="Book Antiqua" w:eastAsia="宋体" w:hAnsi="Book Antiqua" w:cs="宋体"/>
          <w:lang w:val="en-US" w:eastAsia="zh-CN"/>
        </w:rPr>
        <w:t>Microvascular obstruction and left ventricular remodeling early after acute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00; </w:t>
      </w:r>
      <w:r w:rsidRPr="00345EC8">
        <w:rPr>
          <w:rFonts w:ascii="Book Antiqua" w:eastAsia="宋体" w:hAnsi="Book Antiqua" w:cs="宋体"/>
          <w:b/>
          <w:bCs/>
          <w:lang w:val="en-US" w:eastAsia="zh-CN"/>
        </w:rPr>
        <w:t>101</w:t>
      </w:r>
      <w:r w:rsidRPr="00345EC8">
        <w:rPr>
          <w:rFonts w:ascii="Book Antiqua" w:eastAsia="宋体" w:hAnsi="Book Antiqua" w:cs="宋体"/>
          <w:lang w:val="en-US" w:eastAsia="zh-CN"/>
        </w:rPr>
        <w:t>: 2734-2741 [PMID: 10851212 DOI: 10.1161/01.CIR.101.23.2734]</w:t>
      </w:r>
    </w:p>
    <w:p w14:paraId="7270FF8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07 </w:t>
      </w:r>
      <w:r w:rsidRPr="00345EC8">
        <w:rPr>
          <w:rFonts w:ascii="Book Antiqua" w:eastAsia="宋体" w:hAnsi="Book Antiqua" w:cs="宋体"/>
          <w:b/>
          <w:bCs/>
          <w:lang w:val="en-US" w:eastAsia="zh-CN"/>
        </w:rPr>
        <w:t>Bekkers SC</w:t>
      </w:r>
      <w:r w:rsidRPr="00345EC8">
        <w:rPr>
          <w:rFonts w:ascii="Book Antiqua" w:eastAsia="宋体" w:hAnsi="Book Antiqua" w:cs="宋体"/>
          <w:lang w:val="en-US" w:eastAsia="zh-CN"/>
        </w:rPr>
        <w:t xml:space="preserve">, Backes WH, Kim RJ, Snoep G, Gorgels AP, Passos VL, Waltenberger J, Crijns HJ, Schalla S. Detection and characteristics of microvascular obstruction in reperfused acute myocardial infarction using an optimized protocol for contrast-enhanced cardiovascular magnetic resonance imaging. </w:t>
      </w:r>
      <w:r w:rsidRPr="00345EC8">
        <w:rPr>
          <w:rFonts w:ascii="Book Antiqua" w:eastAsia="宋体" w:hAnsi="Book Antiqua" w:cs="宋体"/>
          <w:i/>
          <w:iCs/>
          <w:lang w:val="en-US" w:eastAsia="zh-CN"/>
        </w:rPr>
        <w:t>Eur Radiol</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19</w:t>
      </w:r>
      <w:r w:rsidRPr="00345EC8">
        <w:rPr>
          <w:rFonts w:ascii="Book Antiqua" w:eastAsia="宋体" w:hAnsi="Book Antiqua" w:cs="宋体"/>
          <w:lang w:val="en-US" w:eastAsia="zh-CN"/>
        </w:rPr>
        <w:t>: 2904-2912 [PMID: 19588152 DOI: 10.1007/s00330-009-1489-0]</w:t>
      </w:r>
    </w:p>
    <w:p w14:paraId="74087F0A"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08 </w:t>
      </w:r>
      <w:r w:rsidRPr="00345EC8">
        <w:rPr>
          <w:rFonts w:ascii="Book Antiqua" w:eastAsia="宋体" w:hAnsi="Book Antiqua" w:cs="宋体"/>
          <w:b/>
          <w:bCs/>
          <w:lang w:val="en-US" w:eastAsia="zh-CN"/>
        </w:rPr>
        <w:t>Ørn S</w:t>
      </w:r>
      <w:r w:rsidRPr="00345EC8">
        <w:rPr>
          <w:rFonts w:ascii="Book Antiqua" w:eastAsia="宋体" w:hAnsi="Book Antiqua" w:cs="宋体"/>
          <w:lang w:val="en-US" w:eastAsia="zh-CN"/>
        </w:rPr>
        <w:t xml:space="preserve">, Manhenke C, Greve OJ, Larsen AI, Bonarjee VV, Edvardsen T, Dickstein K. Microvascular obstruction is a major determinant of infarct healing and subsequent left ventricular remodelling following primary percutaneous coronary intervention.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30</w:t>
      </w:r>
      <w:r w:rsidRPr="00345EC8">
        <w:rPr>
          <w:rFonts w:ascii="Book Antiqua" w:eastAsia="宋体" w:hAnsi="Book Antiqua" w:cs="宋体"/>
          <w:lang w:val="en-US" w:eastAsia="zh-CN"/>
        </w:rPr>
        <w:t>: 1978-1985 [PMID: 19502624 DOI: 10.1093/eurheartj/ehp219]</w:t>
      </w:r>
    </w:p>
    <w:p w14:paraId="04FE931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09 </w:t>
      </w:r>
      <w:r w:rsidRPr="00345EC8">
        <w:rPr>
          <w:rFonts w:ascii="Book Antiqua" w:eastAsia="宋体" w:hAnsi="Book Antiqua" w:cs="宋体"/>
          <w:b/>
          <w:bCs/>
          <w:lang w:val="en-US" w:eastAsia="zh-CN"/>
        </w:rPr>
        <w:t>Bogaert J</w:t>
      </w:r>
      <w:r w:rsidRPr="00345EC8">
        <w:rPr>
          <w:rFonts w:ascii="Book Antiqua" w:eastAsia="宋体" w:hAnsi="Book Antiqua" w:cs="宋体"/>
          <w:lang w:val="en-US" w:eastAsia="zh-CN"/>
        </w:rPr>
        <w:t xml:space="preserve">, Kalantzi M, Rademakers FE, Dymarkowski S, Janssens S. Determinants and impact of microvascular obstruction in successfully reperfused ST-segment elevation myocardial infarction. </w:t>
      </w:r>
      <w:proofErr w:type="gramStart"/>
      <w:r w:rsidRPr="00345EC8">
        <w:rPr>
          <w:rFonts w:ascii="Book Antiqua" w:eastAsia="宋体" w:hAnsi="Book Antiqua" w:cs="宋体"/>
          <w:lang w:val="en-US" w:eastAsia="zh-CN"/>
        </w:rPr>
        <w:t>Assessment by magnetic resonance imaging.</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Eur Radiol</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17</w:t>
      </w:r>
      <w:r w:rsidRPr="00345EC8">
        <w:rPr>
          <w:rFonts w:ascii="Book Antiqua" w:eastAsia="宋体" w:hAnsi="Book Antiqua" w:cs="宋体"/>
          <w:lang w:val="en-US" w:eastAsia="zh-CN"/>
        </w:rPr>
        <w:t>: 2572-2580 [PMID: 17361420 DOI: 10.1007/s00330-007-0627-9]</w:t>
      </w:r>
    </w:p>
    <w:p w14:paraId="355E18A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10 </w:t>
      </w:r>
      <w:r w:rsidRPr="00345EC8">
        <w:rPr>
          <w:rFonts w:ascii="Book Antiqua" w:eastAsia="宋体" w:hAnsi="Book Antiqua" w:cs="宋体"/>
          <w:b/>
          <w:bCs/>
          <w:lang w:val="en-US" w:eastAsia="zh-CN"/>
        </w:rPr>
        <w:t>Khan JN</w:t>
      </w:r>
      <w:r w:rsidRPr="00345EC8">
        <w:rPr>
          <w:rFonts w:ascii="Book Antiqua" w:eastAsia="宋体" w:hAnsi="Book Antiqua" w:cs="宋体"/>
          <w:lang w:val="en-US" w:eastAsia="zh-CN"/>
        </w:rPr>
        <w:t xml:space="preserve">, Razvi N, Nazir SA, Singh A, Masca NG, Gershlick AH, Squire I, McCann GP. </w:t>
      </w:r>
      <w:proofErr w:type="gramStart"/>
      <w:r w:rsidRPr="00345EC8">
        <w:rPr>
          <w:rFonts w:ascii="Book Antiqua" w:eastAsia="宋体" w:hAnsi="Book Antiqua" w:cs="宋体"/>
          <w:lang w:val="en-US" w:eastAsia="zh-CN"/>
        </w:rPr>
        <w:t>Prevalence and extent of infarct and microvascular obstruction following different reperfusion therapies in ST-elevation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16</w:t>
      </w:r>
      <w:r w:rsidRPr="00345EC8">
        <w:rPr>
          <w:rFonts w:ascii="Book Antiqua" w:eastAsia="宋体" w:hAnsi="Book Antiqua" w:cs="宋体"/>
          <w:lang w:val="en-US" w:eastAsia="zh-CN"/>
        </w:rPr>
        <w:t>: 38 [PMID: 24884638 DOI: 10.1186/1532-429x-16-38]</w:t>
      </w:r>
    </w:p>
    <w:p w14:paraId="75E467BA"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11 </w:t>
      </w:r>
      <w:r w:rsidRPr="00345EC8">
        <w:rPr>
          <w:rFonts w:ascii="Book Antiqua" w:eastAsia="宋体" w:hAnsi="Book Antiqua" w:cs="宋体"/>
          <w:b/>
          <w:bCs/>
          <w:lang w:val="en-US" w:eastAsia="zh-CN"/>
        </w:rPr>
        <w:t>Nijveldt R</w:t>
      </w:r>
      <w:r w:rsidRPr="00345EC8">
        <w:rPr>
          <w:rFonts w:ascii="Book Antiqua" w:eastAsia="宋体" w:hAnsi="Book Antiqua" w:cs="宋体"/>
          <w:lang w:val="en-US" w:eastAsia="zh-CN"/>
        </w:rPr>
        <w:t xml:space="preserve">, Beek AM, Hirsch A, Stoel MG, Hofman MB, Umans VA, Algra PR, Twisk JW, van Rossum AC. Functional recovery after acute myocardial infarction: comparison between angiography, electrocardiography, and cardiovascular magnetic resonance measures of microvascular injury.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8; </w:t>
      </w:r>
      <w:r w:rsidRPr="00345EC8">
        <w:rPr>
          <w:rFonts w:ascii="Book Antiqua" w:eastAsia="宋体" w:hAnsi="Book Antiqua" w:cs="宋体"/>
          <w:b/>
          <w:bCs/>
          <w:lang w:val="en-US" w:eastAsia="zh-CN"/>
        </w:rPr>
        <w:t>52</w:t>
      </w:r>
      <w:r w:rsidRPr="00345EC8">
        <w:rPr>
          <w:rFonts w:ascii="Book Antiqua" w:eastAsia="宋体" w:hAnsi="Book Antiqua" w:cs="宋体"/>
          <w:lang w:val="en-US" w:eastAsia="zh-CN"/>
        </w:rPr>
        <w:t>: 181-189 [PMID: 18617066 DOI: 10.1016/j.jacc.2008.04.006]</w:t>
      </w:r>
    </w:p>
    <w:p w14:paraId="566C391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112 </w:t>
      </w:r>
      <w:r w:rsidRPr="00345EC8">
        <w:rPr>
          <w:rFonts w:ascii="Book Antiqua" w:eastAsia="宋体" w:hAnsi="Book Antiqua" w:cs="宋体"/>
          <w:b/>
          <w:bCs/>
          <w:lang w:val="en-US" w:eastAsia="zh-CN"/>
        </w:rPr>
        <w:t>Weir RA</w:t>
      </w:r>
      <w:r w:rsidRPr="00345EC8">
        <w:rPr>
          <w:rFonts w:ascii="Book Antiqua" w:eastAsia="宋体" w:hAnsi="Book Antiqua" w:cs="宋体"/>
          <w:lang w:val="en-US" w:eastAsia="zh-CN"/>
        </w:rPr>
        <w:t xml:space="preserve">, Murphy CA, Petrie CJ, Martin TN, Balmain S, Clements S, Steedman T, Wagner GS, Dargie HJ, McMurray JJ. Microvascular obstruction remains a portent of adverse remodeling in optimally treated patients with left ventricular systolic dysfunction after acute myocardial infarction.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3</w:t>
      </w:r>
      <w:r w:rsidRPr="00345EC8">
        <w:rPr>
          <w:rFonts w:ascii="Book Antiqua" w:eastAsia="宋体" w:hAnsi="Book Antiqua" w:cs="宋体"/>
          <w:lang w:val="en-US" w:eastAsia="zh-CN"/>
        </w:rPr>
        <w:t>: 360-367 [PMID: 20348438 DOI: 10.1161/CIRCIMAGING.109.897439]</w:t>
      </w:r>
    </w:p>
    <w:p w14:paraId="10D6FE3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13 </w:t>
      </w:r>
      <w:r w:rsidRPr="00345EC8">
        <w:rPr>
          <w:rFonts w:ascii="Book Antiqua" w:eastAsia="宋体" w:hAnsi="Book Antiqua" w:cs="宋体"/>
          <w:b/>
          <w:bCs/>
          <w:lang w:val="en-US" w:eastAsia="zh-CN"/>
        </w:rPr>
        <w:t>Wong DT</w:t>
      </w:r>
      <w:r w:rsidRPr="00345EC8">
        <w:rPr>
          <w:rFonts w:ascii="Book Antiqua" w:eastAsia="宋体" w:hAnsi="Book Antiqua" w:cs="宋体"/>
          <w:lang w:val="en-US" w:eastAsia="zh-CN"/>
        </w:rPr>
        <w:t xml:space="preserve">, Weightman MJ, Baumert M, Tayeb H, Richardson JD, Puri R, Bertaso AG, Roberts-Thomson KC, Sanders P, Worthley MI, Worthley SG. Electro-mechanical characteristics of myocardial infarction border zones and ventricular arrhythmic risk: novel insights from grid-tagged cardiac magnetic resonance imaging. </w:t>
      </w:r>
      <w:r w:rsidRPr="00345EC8">
        <w:rPr>
          <w:rFonts w:ascii="Book Antiqua" w:eastAsia="宋体" w:hAnsi="Book Antiqua" w:cs="宋体"/>
          <w:i/>
          <w:iCs/>
          <w:lang w:val="en-US" w:eastAsia="zh-CN"/>
        </w:rPr>
        <w:t>Eur Radiol</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22</w:t>
      </w:r>
      <w:r w:rsidRPr="00345EC8">
        <w:rPr>
          <w:rFonts w:ascii="Book Antiqua" w:eastAsia="宋体" w:hAnsi="Book Antiqua" w:cs="宋体"/>
          <w:lang w:val="en-US" w:eastAsia="zh-CN"/>
        </w:rPr>
        <w:t>: 1651-1658 [PMID: 22752521 DOI: 10.1007/s00330-012-2417-2]</w:t>
      </w:r>
    </w:p>
    <w:p w14:paraId="22E2B20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14 </w:t>
      </w:r>
      <w:r w:rsidRPr="00345EC8">
        <w:rPr>
          <w:rFonts w:ascii="Book Antiqua" w:eastAsia="宋体" w:hAnsi="Book Antiqua" w:cs="宋体"/>
          <w:b/>
          <w:bCs/>
          <w:lang w:val="en-US" w:eastAsia="zh-CN"/>
        </w:rPr>
        <w:t>Ye YX</w:t>
      </w:r>
      <w:r w:rsidRPr="00345EC8">
        <w:rPr>
          <w:rFonts w:ascii="Book Antiqua" w:eastAsia="宋体" w:hAnsi="Book Antiqua" w:cs="宋体"/>
          <w:lang w:val="en-US" w:eastAsia="zh-CN"/>
        </w:rPr>
        <w:t xml:space="preserve">, Basse-Lüsebrink TC, Arias-Loza PA, Kocoski V, Kampf T, Gan Q, Bauer E, Sparka S, Helluy X, Hu K, Hiller KH, Boivin-Jahns V, Jakob PM, Jahns R, Bauer WR. Monitoring of monocyte recruitment in reperfused myocardial infarction with intramyocardial hemorrhage and microvascular obstruction by combined fluorine 19 and proton cardiac magnetic resonance imaging.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128</w:t>
      </w:r>
      <w:r w:rsidRPr="00345EC8">
        <w:rPr>
          <w:rFonts w:ascii="Book Antiqua" w:eastAsia="宋体" w:hAnsi="Book Antiqua" w:cs="宋体"/>
          <w:lang w:val="en-US" w:eastAsia="zh-CN"/>
        </w:rPr>
        <w:t>: 1878-1888 [PMID: 24025595 DOI: 10.1161/CIRCULATIONAHA.113.000731]</w:t>
      </w:r>
    </w:p>
    <w:p w14:paraId="6DD3DB81"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15 </w:t>
      </w:r>
      <w:r w:rsidRPr="00345EC8">
        <w:rPr>
          <w:rFonts w:ascii="Book Antiqua" w:eastAsia="宋体" w:hAnsi="Book Antiqua" w:cs="宋体"/>
          <w:b/>
          <w:bCs/>
          <w:lang w:val="en-US" w:eastAsia="zh-CN"/>
        </w:rPr>
        <w:t>Kidambi A</w:t>
      </w:r>
      <w:r w:rsidRPr="00345EC8">
        <w:rPr>
          <w:rFonts w:ascii="Book Antiqua" w:eastAsia="宋体" w:hAnsi="Book Antiqua" w:cs="宋体"/>
          <w:lang w:val="en-US" w:eastAsia="zh-CN"/>
        </w:rPr>
        <w:t>, Mather AN, Motwani M, Swoboda P, Uddin A, Greenwood JP, Plein S.</w:t>
      </w:r>
      <w:proofErr w:type="gramEnd"/>
      <w:r w:rsidRPr="00345EC8">
        <w:rPr>
          <w:rFonts w:ascii="Book Antiqua" w:eastAsia="宋体" w:hAnsi="Book Antiqua" w:cs="宋体"/>
          <w:lang w:val="en-US" w:eastAsia="zh-CN"/>
        </w:rPr>
        <w:t xml:space="preserve"> The effect of microvascular obstruction and intramyocardial hemorrhage on contractile recovery in reperfused myocardial infarction: insights from cardiovascular magnetic resonance.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15</w:t>
      </w:r>
      <w:r w:rsidRPr="00345EC8">
        <w:rPr>
          <w:rFonts w:ascii="Book Antiqua" w:eastAsia="宋体" w:hAnsi="Book Antiqua" w:cs="宋体"/>
          <w:lang w:val="en-US" w:eastAsia="zh-CN"/>
        </w:rPr>
        <w:t>: 58 [PMID: 23806080 DOI: 10.1186/1532-429x-15-58]</w:t>
      </w:r>
    </w:p>
    <w:p w14:paraId="7398C97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16 </w:t>
      </w:r>
      <w:r w:rsidRPr="00345EC8">
        <w:rPr>
          <w:rFonts w:ascii="Book Antiqua" w:eastAsia="宋体" w:hAnsi="Book Antiqua" w:cs="宋体"/>
          <w:b/>
          <w:bCs/>
          <w:lang w:val="en-US" w:eastAsia="zh-CN"/>
        </w:rPr>
        <w:t>Bruder O</w:t>
      </w:r>
      <w:r w:rsidRPr="00345EC8">
        <w:rPr>
          <w:rFonts w:ascii="Book Antiqua" w:eastAsia="宋体" w:hAnsi="Book Antiqua" w:cs="宋体"/>
          <w:lang w:val="en-US" w:eastAsia="zh-CN"/>
        </w:rPr>
        <w:t xml:space="preserve">, Breuckmann F, Jensen C, Jochims M, Naber CK, Barkhausen J, Erbel R, Sabin GV. Prognostic impact of contrast-enhanced CMR early after acute ST segment elevation myocardial infarction (STEMI) in a regional STEMI network: results of the "Herzinfarktverbund Essen". </w:t>
      </w:r>
      <w:r w:rsidRPr="00345EC8">
        <w:rPr>
          <w:rFonts w:ascii="Book Antiqua" w:eastAsia="宋体" w:hAnsi="Book Antiqua" w:cs="宋体"/>
          <w:i/>
          <w:iCs/>
          <w:lang w:val="en-US" w:eastAsia="zh-CN"/>
        </w:rPr>
        <w:t>Herz</w:t>
      </w:r>
      <w:r w:rsidRPr="00345EC8">
        <w:rPr>
          <w:rFonts w:ascii="Book Antiqua" w:eastAsia="宋体" w:hAnsi="Book Antiqua" w:cs="宋体"/>
          <w:lang w:val="en-US" w:eastAsia="zh-CN"/>
        </w:rPr>
        <w:t xml:space="preserve"> 2008; </w:t>
      </w:r>
      <w:r w:rsidRPr="00345EC8">
        <w:rPr>
          <w:rFonts w:ascii="Book Antiqua" w:eastAsia="宋体" w:hAnsi="Book Antiqua" w:cs="宋体"/>
          <w:b/>
          <w:bCs/>
          <w:lang w:val="en-US" w:eastAsia="zh-CN"/>
        </w:rPr>
        <w:t>33</w:t>
      </w:r>
      <w:r w:rsidRPr="00345EC8">
        <w:rPr>
          <w:rFonts w:ascii="Book Antiqua" w:eastAsia="宋体" w:hAnsi="Book Antiqua" w:cs="宋体"/>
          <w:lang w:val="en-US" w:eastAsia="zh-CN"/>
        </w:rPr>
        <w:t>: 136-142 [PMID: 18344033 DOI: 10.1007/s00059-008-3102-8]</w:t>
      </w:r>
    </w:p>
    <w:p w14:paraId="4775BFC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17 </w:t>
      </w:r>
      <w:r w:rsidRPr="00345EC8">
        <w:rPr>
          <w:rFonts w:ascii="Book Antiqua" w:eastAsia="宋体" w:hAnsi="Book Antiqua" w:cs="宋体"/>
          <w:b/>
          <w:bCs/>
          <w:lang w:val="en-US" w:eastAsia="zh-CN"/>
        </w:rPr>
        <w:t>Regenfus M</w:t>
      </w:r>
      <w:r w:rsidRPr="00345EC8">
        <w:rPr>
          <w:rFonts w:ascii="Book Antiqua" w:eastAsia="宋体" w:hAnsi="Book Antiqua" w:cs="宋体"/>
          <w:lang w:val="en-US" w:eastAsia="zh-CN"/>
        </w:rPr>
        <w:t xml:space="preserve">, Schlundt C, Krähner R, Schönegger C, Adler W, Ludwig J, Daniel WG, Schmid M. Six-Year Prognostic Value of Microvascular </w:t>
      </w:r>
      <w:r w:rsidRPr="00345EC8">
        <w:rPr>
          <w:rFonts w:ascii="Book Antiqua" w:eastAsia="宋体" w:hAnsi="Book Antiqua" w:cs="宋体"/>
          <w:lang w:val="en-US" w:eastAsia="zh-CN"/>
        </w:rPr>
        <w:lastRenderedPageBreak/>
        <w:t xml:space="preserve">Obstruction After Reperfused ST-Elevation Myocardial Infarction as Assessed by Contrast-Enhanced Cardiovascular Magnetic Resonance.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2015; </w:t>
      </w:r>
      <w:r w:rsidRPr="00345EC8">
        <w:rPr>
          <w:rFonts w:ascii="Book Antiqua" w:eastAsia="宋体" w:hAnsi="Book Antiqua" w:cs="宋体"/>
          <w:b/>
          <w:bCs/>
          <w:lang w:val="en-US" w:eastAsia="zh-CN"/>
        </w:rPr>
        <w:t>116</w:t>
      </w:r>
      <w:r w:rsidRPr="00345EC8">
        <w:rPr>
          <w:rFonts w:ascii="Book Antiqua" w:eastAsia="宋体" w:hAnsi="Book Antiqua" w:cs="宋体"/>
          <w:lang w:val="en-US" w:eastAsia="zh-CN"/>
        </w:rPr>
        <w:t>: 1022-1027 [PMID: 26260397 DOI: 10.1016/j.amjcard.2015.06.034]</w:t>
      </w:r>
    </w:p>
    <w:p w14:paraId="0B4A541D"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18 </w:t>
      </w:r>
      <w:r w:rsidRPr="00345EC8">
        <w:rPr>
          <w:rFonts w:ascii="Book Antiqua" w:eastAsia="宋体" w:hAnsi="Book Antiqua" w:cs="宋体"/>
          <w:b/>
          <w:bCs/>
          <w:lang w:val="en-US" w:eastAsia="zh-CN"/>
        </w:rPr>
        <w:t>van Kranenburg M</w:t>
      </w:r>
      <w:r w:rsidRPr="00345EC8">
        <w:rPr>
          <w:rFonts w:ascii="Book Antiqua" w:eastAsia="宋体" w:hAnsi="Book Antiqua" w:cs="宋体"/>
          <w:lang w:val="en-US" w:eastAsia="zh-CN"/>
        </w:rPr>
        <w:t xml:space="preserve">, Magro M, Thiele H, de Waha S, Eitel I, Cochet A, Cottin Y, Atar D, Buser P, Wu E, Lee D, Bodi V, Klug G, Metzler B, Delewi R, Bernhardt P, Rottbauer W, Boersma E, Zijlstra F, van Geuns RJ. </w:t>
      </w:r>
      <w:proofErr w:type="gramStart"/>
      <w:r w:rsidRPr="00345EC8">
        <w:rPr>
          <w:rFonts w:ascii="Book Antiqua" w:eastAsia="宋体" w:hAnsi="Book Antiqua" w:cs="宋体"/>
          <w:lang w:val="en-US" w:eastAsia="zh-CN"/>
        </w:rPr>
        <w:t>Prognostic value of microvascular obstruction and infarct size, as measured by CMR in STEMI patients.</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7</w:t>
      </w:r>
      <w:r w:rsidRPr="00345EC8">
        <w:rPr>
          <w:rFonts w:ascii="Book Antiqua" w:eastAsia="宋体" w:hAnsi="Book Antiqua" w:cs="宋体"/>
          <w:lang w:val="en-US" w:eastAsia="zh-CN"/>
        </w:rPr>
        <w:t>: 930-939 [PMID: 25212799 DOI: 10.1016/j.jcmg.2014.05.010]</w:t>
      </w:r>
    </w:p>
    <w:p w14:paraId="3D899FD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19 </w:t>
      </w:r>
      <w:r w:rsidRPr="00345EC8">
        <w:rPr>
          <w:rFonts w:ascii="Book Antiqua" w:eastAsia="宋体" w:hAnsi="Book Antiqua" w:cs="宋体"/>
          <w:b/>
          <w:bCs/>
          <w:lang w:val="en-US" w:eastAsia="zh-CN"/>
        </w:rPr>
        <w:t>Eitel I</w:t>
      </w:r>
      <w:r w:rsidRPr="00345EC8">
        <w:rPr>
          <w:rFonts w:ascii="Book Antiqua" w:eastAsia="宋体" w:hAnsi="Book Antiqua" w:cs="宋体"/>
          <w:lang w:val="en-US" w:eastAsia="zh-CN"/>
        </w:rPr>
        <w:t xml:space="preserve">, de Waha S, Wöhrle J, Fuernau G, Lurz P, Pauschinger M, Desch S, Schuler G, Thiele H. Comprehensive prognosis assessment by CMR imaging after ST-segment elevation myocardial infarction.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64</w:t>
      </w:r>
      <w:r w:rsidRPr="00345EC8">
        <w:rPr>
          <w:rFonts w:ascii="Book Antiqua" w:eastAsia="宋体" w:hAnsi="Book Antiqua" w:cs="宋体"/>
          <w:lang w:val="en-US" w:eastAsia="zh-CN"/>
        </w:rPr>
        <w:t>: 1217-1226 [PMID: 25236513 DOI: 10.1016/j.jacc.2014.06.1194]</w:t>
      </w:r>
    </w:p>
    <w:p w14:paraId="63C5197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0 </w:t>
      </w:r>
      <w:r w:rsidRPr="00345EC8">
        <w:rPr>
          <w:rFonts w:ascii="Book Antiqua" w:eastAsia="宋体" w:hAnsi="Book Antiqua" w:cs="宋体"/>
          <w:b/>
          <w:bCs/>
          <w:lang w:val="en-US" w:eastAsia="zh-CN"/>
        </w:rPr>
        <w:t>de Waha S</w:t>
      </w:r>
      <w:r w:rsidRPr="00345EC8">
        <w:rPr>
          <w:rFonts w:ascii="Book Antiqua" w:eastAsia="宋体" w:hAnsi="Book Antiqua" w:cs="宋体"/>
          <w:lang w:val="en-US" w:eastAsia="zh-CN"/>
        </w:rPr>
        <w:t xml:space="preserve">, Desch S, Eitel I, Fuernau G, Lurz P, Leuschner A, Grothoff M, Gutberlet M, Schuler G, Thiele H. Relationship and prognostic value of microvascular obstruction and infarct size in ST-elevation myocardial infarction as visualized by magnetic resonance imaging. </w:t>
      </w:r>
      <w:r w:rsidRPr="00345EC8">
        <w:rPr>
          <w:rFonts w:ascii="Book Antiqua" w:eastAsia="宋体" w:hAnsi="Book Antiqua" w:cs="宋体"/>
          <w:i/>
          <w:iCs/>
          <w:lang w:val="en-US" w:eastAsia="zh-CN"/>
        </w:rPr>
        <w:t>Clin Res Cardiol</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101</w:t>
      </w:r>
      <w:r w:rsidRPr="00345EC8">
        <w:rPr>
          <w:rFonts w:ascii="Book Antiqua" w:eastAsia="宋体" w:hAnsi="Book Antiqua" w:cs="宋体"/>
          <w:lang w:val="en-US" w:eastAsia="zh-CN"/>
        </w:rPr>
        <w:t>: 487-495 [PMID: 22314277 DOI: 10.1007/s00392-012-0419-3]</w:t>
      </w:r>
    </w:p>
    <w:p w14:paraId="1B6F1D2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1 </w:t>
      </w:r>
      <w:r w:rsidRPr="00345EC8">
        <w:rPr>
          <w:rFonts w:ascii="Book Antiqua" w:eastAsia="宋体" w:hAnsi="Book Antiqua" w:cs="宋体"/>
          <w:b/>
          <w:bCs/>
          <w:lang w:val="en-US" w:eastAsia="zh-CN"/>
        </w:rPr>
        <w:t>Bekkers SC</w:t>
      </w:r>
      <w:r w:rsidRPr="00345EC8">
        <w:rPr>
          <w:rFonts w:ascii="Book Antiqua" w:eastAsia="宋体" w:hAnsi="Book Antiqua" w:cs="宋体"/>
          <w:lang w:val="en-US" w:eastAsia="zh-CN"/>
        </w:rPr>
        <w:t xml:space="preserve">, Smulders MW, Passos VL, Leiner T, Waltenberger J, Gorgels AP, Schalla S. Clinical implications of microvascular obstruction and intramyocardial haemorrhage in acute myocardial infarction using cardiovascular magnetic resonance imaging. </w:t>
      </w:r>
      <w:r w:rsidRPr="00345EC8">
        <w:rPr>
          <w:rFonts w:ascii="Book Antiqua" w:eastAsia="宋体" w:hAnsi="Book Antiqua" w:cs="宋体"/>
          <w:i/>
          <w:iCs/>
          <w:lang w:val="en-US" w:eastAsia="zh-CN"/>
        </w:rPr>
        <w:t>Eur Radiol</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20</w:t>
      </w:r>
      <w:r w:rsidRPr="00345EC8">
        <w:rPr>
          <w:rFonts w:ascii="Book Antiqua" w:eastAsia="宋体" w:hAnsi="Book Antiqua" w:cs="宋体"/>
          <w:lang w:val="en-US" w:eastAsia="zh-CN"/>
        </w:rPr>
        <w:t>: 2572-2578 [PMID: 20577881 DOI: 10.1007/s00330-010-1849-9]</w:t>
      </w:r>
    </w:p>
    <w:p w14:paraId="10BE7E7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2 </w:t>
      </w:r>
      <w:r w:rsidRPr="00345EC8">
        <w:rPr>
          <w:rFonts w:ascii="Book Antiqua" w:eastAsia="宋体" w:hAnsi="Book Antiqua" w:cs="宋体"/>
          <w:b/>
          <w:bCs/>
          <w:lang w:val="en-US" w:eastAsia="zh-CN"/>
        </w:rPr>
        <w:t>Russo JJ</w:t>
      </w:r>
      <w:r w:rsidRPr="00345EC8">
        <w:rPr>
          <w:rFonts w:ascii="Book Antiqua" w:eastAsia="宋体" w:hAnsi="Book Antiqua" w:cs="宋体"/>
          <w:lang w:val="en-US" w:eastAsia="zh-CN"/>
        </w:rPr>
        <w:t xml:space="preserve">, Wells GA, Chong AY, So DY, Glover CA, Froeschl MP, Hibbert B, Marquis JF, Dick A, Blondeau M, Bernick J, Labinaz M, Le May MR. Safety and Efficacy of Staged Percutaneous Coronary Intervention During Index Admission for ST-Elevation Myocardial Infarction With Multivessel Coronary Disease (Insights from the University of Ottawa Heart Institute STEMI Registry).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2015; </w:t>
      </w:r>
      <w:r w:rsidRPr="00345EC8">
        <w:rPr>
          <w:rFonts w:ascii="Book Antiqua" w:eastAsia="宋体" w:hAnsi="Book Antiqua" w:cs="宋体"/>
          <w:b/>
          <w:bCs/>
          <w:lang w:val="en-US" w:eastAsia="zh-CN"/>
        </w:rPr>
        <w:t>116</w:t>
      </w:r>
      <w:r w:rsidRPr="00345EC8">
        <w:rPr>
          <w:rFonts w:ascii="Book Antiqua" w:eastAsia="宋体" w:hAnsi="Book Antiqua" w:cs="宋体"/>
          <w:lang w:val="en-US" w:eastAsia="zh-CN"/>
        </w:rPr>
        <w:t>: 1157-1162 [PMID: 26282725 DOI: 10.1016/j.amjcard.2015.07.029]</w:t>
      </w:r>
    </w:p>
    <w:p w14:paraId="7705990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123 </w:t>
      </w:r>
      <w:r w:rsidRPr="00345EC8">
        <w:rPr>
          <w:rFonts w:ascii="Book Antiqua" w:eastAsia="宋体" w:hAnsi="Book Antiqua" w:cs="宋体"/>
          <w:b/>
          <w:bCs/>
          <w:lang w:val="en-US" w:eastAsia="zh-CN"/>
        </w:rPr>
        <w:t>Lotan CS</w:t>
      </w:r>
      <w:r w:rsidRPr="00345EC8">
        <w:rPr>
          <w:rFonts w:ascii="Book Antiqua" w:eastAsia="宋体" w:hAnsi="Book Antiqua" w:cs="宋体"/>
          <w:lang w:val="en-US" w:eastAsia="zh-CN"/>
        </w:rPr>
        <w:t xml:space="preserve">, Bouchard A, Cranney GB, Bishop SP, Pohost GM. Assessment of postreperfusion myocardial hemorrhage using proton NMR imaging at 1.5 T.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1992; </w:t>
      </w:r>
      <w:r w:rsidRPr="00345EC8">
        <w:rPr>
          <w:rFonts w:ascii="Book Antiqua" w:eastAsia="宋体" w:hAnsi="Book Antiqua" w:cs="宋体"/>
          <w:b/>
          <w:bCs/>
          <w:lang w:val="en-US" w:eastAsia="zh-CN"/>
        </w:rPr>
        <w:t>86</w:t>
      </w:r>
      <w:r w:rsidRPr="00345EC8">
        <w:rPr>
          <w:rFonts w:ascii="Book Antiqua" w:eastAsia="宋体" w:hAnsi="Book Antiqua" w:cs="宋体"/>
          <w:lang w:val="en-US" w:eastAsia="zh-CN"/>
        </w:rPr>
        <w:t>: 1018-1025 [PMID: 1516171 DOI: 10.1161/01.CIR.86.3.1018]</w:t>
      </w:r>
    </w:p>
    <w:p w14:paraId="2CCBA10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4 </w:t>
      </w:r>
      <w:r w:rsidRPr="00345EC8">
        <w:rPr>
          <w:rFonts w:ascii="Book Antiqua" w:eastAsia="宋体" w:hAnsi="Book Antiqua" w:cs="宋体"/>
          <w:b/>
          <w:bCs/>
          <w:lang w:val="en-US" w:eastAsia="zh-CN"/>
        </w:rPr>
        <w:t>Basso C</w:t>
      </w:r>
      <w:r w:rsidRPr="00345EC8">
        <w:rPr>
          <w:rFonts w:ascii="Book Antiqua" w:eastAsia="宋体" w:hAnsi="Book Antiqua" w:cs="宋体"/>
          <w:lang w:val="en-US" w:eastAsia="zh-CN"/>
        </w:rPr>
        <w:t xml:space="preserve">, Corbetti F, Silva C, Abudureheman A, Lacognata C, Cacciavillani L, Tarantini G, Marra MP, Ramondo A, Thiene G, Iliceto S. Morphologic validation of reperfused hemorrhagic myocardial infarction by cardiovascular magnetic resonance.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100</w:t>
      </w:r>
      <w:r w:rsidRPr="00345EC8">
        <w:rPr>
          <w:rFonts w:ascii="Book Antiqua" w:eastAsia="宋体" w:hAnsi="Book Antiqua" w:cs="宋体"/>
          <w:lang w:val="en-US" w:eastAsia="zh-CN"/>
        </w:rPr>
        <w:t>: 1322-1327 [PMID: 17920380 DOI: 10.1016/j.amjcard.2007.05.062]</w:t>
      </w:r>
    </w:p>
    <w:p w14:paraId="1AEDE93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5 </w:t>
      </w:r>
      <w:r w:rsidRPr="00345EC8">
        <w:rPr>
          <w:rFonts w:ascii="Book Antiqua" w:eastAsia="宋体" w:hAnsi="Book Antiqua" w:cs="宋体"/>
          <w:b/>
          <w:bCs/>
          <w:lang w:val="en-US" w:eastAsia="zh-CN"/>
        </w:rPr>
        <w:t>Eitel I</w:t>
      </w:r>
      <w:r w:rsidRPr="00345EC8">
        <w:rPr>
          <w:rFonts w:ascii="Book Antiqua" w:eastAsia="宋体" w:hAnsi="Book Antiqua" w:cs="宋体"/>
          <w:lang w:val="en-US" w:eastAsia="zh-CN"/>
        </w:rPr>
        <w:t xml:space="preserve">, Kubusch K, Strohm O, Desch S, Mikami Y, de Waha S, Gutberlet M, Schuler G, Friedrich MG, Thiele H. Prognostic value and determinants of a hypointense infarct core in T2-weighted cardiac magnetic resonance in acute reperfused ST-elevation-myocardial infarction.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4</w:t>
      </w:r>
      <w:r w:rsidRPr="00345EC8">
        <w:rPr>
          <w:rFonts w:ascii="Book Antiqua" w:eastAsia="宋体" w:hAnsi="Book Antiqua" w:cs="宋体"/>
          <w:lang w:val="en-US" w:eastAsia="zh-CN"/>
        </w:rPr>
        <w:t>: 354-362 [PMID: 21518773 DOI: 10.1161/CIRCIMAGING.110.960500]</w:t>
      </w:r>
    </w:p>
    <w:p w14:paraId="3418514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6 </w:t>
      </w:r>
      <w:r w:rsidRPr="00345EC8">
        <w:rPr>
          <w:rFonts w:ascii="Book Antiqua" w:eastAsia="宋体" w:hAnsi="Book Antiqua" w:cs="宋体"/>
          <w:b/>
          <w:bCs/>
          <w:lang w:val="en-US" w:eastAsia="zh-CN"/>
        </w:rPr>
        <w:t>O'Regan DP</w:t>
      </w:r>
      <w:r w:rsidRPr="00345EC8">
        <w:rPr>
          <w:rFonts w:ascii="Book Antiqua" w:eastAsia="宋体" w:hAnsi="Book Antiqua" w:cs="宋体"/>
          <w:lang w:val="en-US" w:eastAsia="zh-CN"/>
        </w:rPr>
        <w:t xml:space="preserve">, Ariff B, Neuwirth C, Tan Y, Durighel G, Cook SA. </w:t>
      </w:r>
      <w:proofErr w:type="gramStart"/>
      <w:r w:rsidRPr="00345EC8">
        <w:rPr>
          <w:rFonts w:ascii="Book Antiqua" w:eastAsia="宋体" w:hAnsi="Book Antiqua" w:cs="宋体"/>
          <w:lang w:val="en-US" w:eastAsia="zh-CN"/>
        </w:rPr>
        <w:t>Assessment of severe reperfusion injury with T2* cardiac MRI in patients with acute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Heart</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96</w:t>
      </w:r>
      <w:r w:rsidRPr="00345EC8">
        <w:rPr>
          <w:rFonts w:ascii="Book Antiqua" w:eastAsia="宋体" w:hAnsi="Book Antiqua" w:cs="宋体"/>
          <w:lang w:val="en-US" w:eastAsia="zh-CN"/>
        </w:rPr>
        <w:t>: 1885-1891 [PMID: 20965977 DOI: 10.1136/hrt.2010.200634]</w:t>
      </w:r>
    </w:p>
    <w:p w14:paraId="23F3AF8C" w14:textId="66A089A8" w:rsidR="00345EC8" w:rsidRPr="00345EC8" w:rsidRDefault="0086691A" w:rsidP="00345EC8">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27 </w:t>
      </w:r>
      <w:r w:rsidR="00345EC8" w:rsidRPr="00345EC8">
        <w:rPr>
          <w:rFonts w:ascii="Book Antiqua" w:eastAsia="宋体" w:hAnsi="Book Antiqua" w:cs="宋体"/>
          <w:b/>
          <w:lang w:val="en-US" w:eastAsia="zh-CN"/>
        </w:rPr>
        <w:t>Kali A</w:t>
      </w:r>
      <w:r w:rsidR="00345EC8" w:rsidRPr="00345EC8">
        <w:rPr>
          <w:rFonts w:ascii="Book Antiqua" w:eastAsia="宋体" w:hAnsi="Book Antiqua" w:cs="宋体"/>
          <w:lang w:val="en-US" w:eastAsia="zh-CN"/>
        </w:rPr>
        <w:t xml:space="preserve">, Kumar A, Cokic I, Tang R, Tsaftaris S, Friedrich M, Dharmakumar R. Chronic manifestation of post-reperfusion intramyocardial hemorrhage as regional iron deposition – a cardiovascular mr study with ex-vivo validation. </w:t>
      </w:r>
      <w:r w:rsidR="00345EC8" w:rsidRPr="00345EC8">
        <w:rPr>
          <w:rFonts w:ascii="Book Antiqua" w:eastAsia="宋体" w:hAnsi="Book Antiqua" w:cs="宋体"/>
          <w:i/>
          <w:lang w:val="en-US" w:eastAsia="zh-CN"/>
        </w:rPr>
        <w:t>Circulation: Cardiovascular imaging</w:t>
      </w:r>
      <w:r w:rsidR="00345EC8" w:rsidRPr="00345EC8">
        <w:rPr>
          <w:rFonts w:ascii="Book Antiqua" w:eastAsia="宋体" w:hAnsi="Book Antiqua" w:cs="宋体"/>
          <w:lang w:val="en-US" w:eastAsia="zh-CN"/>
        </w:rPr>
        <w:t xml:space="preserve"> 2013; </w:t>
      </w:r>
      <w:r w:rsidR="00345EC8" w:rsidRPr="00345EC8">
        <w:rPr>
          <w:rFonts w:ascii="Book Antiqua" w:eastAsia="宋体" w:hAnsi="Book Antiqua" w:cs="宋体"/>
          <w:b/>
          <w:lang w:val="en-US" w:eastAsia="zh-CN"/>
        </w:rPr>
        <w:t>6</w:t>
      </w:r>
      <w:r w:rsidR="00345EC8" w:rsidRPr="00345EC8">
        <w:rPr>
          <w:rFonts w:ascii="Book Antiqua" w:eastAsia="宋体" w:hAnsi="Book Antiqua" w:cs="宋体"/>
          <w:lang w:val="en-US" w:eastAsia="zh-CN"/>
        </w:rPr>
        <w:t>: 218-228</w:t>
      </w:r>
    </w:p>
    <w:p w14:paraId="56A246A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8 </w:t>
      </w:r>
      <w:r w:rsidRPr="00345EC8">
        <w:rPr>
          <w:rFonts w:ascii="Book Antiqua" w:eastAsia="宋体" w:hAnsi="Book Antiqua" w:cs="宋体"/>
          <w:b/>
          <w:bCs/>
          <w:lang w:val="en-US" w:eastAsia="zh-CN"/>
        </w:rPr>
        <w:t>Kali A</w:t>
      </w:r>
      <w:r w:rsidRPr="00345EC8">
        <w:rPr>
          <w:rFonts w:ascii="Book Antiqua" w:eastAsia="宋体" w:hAnsi="Book Antiqua" w:cs="宋体"/>
          <w:lang w:val="en-US" w:eastAsia="zh-CN"/>
        </w:rPr>
        <w:t xml:space="preserve">, Tang RL, Kumar A, Min JK, Dharmakumar R. Detection of acute reperfusion myocardial hemorrhage with cardiac MR imaging: T2 versus T2.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269</w:t>
      </w:r>
      <w:r w:rsidRPr="00345EC8">
        <w:rPr>
          <w:rFonts w:ascii="Book Antiqua" w:eastAsia="宋体" w:hAnsi="Book Antiqua" w:cs="宋体"/>
          <w:lang w:val="en-US" w:eastAsia="zh-CN"/>
        </w:rPr>
        <w:t>: 387-395 [PMID: 23847253 DOI: 10.1148/radiol.13122397]</w:t>
      </w:r>
    </w:p>
    <w:p w14:paraId="2A7D68B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29 </w:t>
      </w:r>
      <w:r w:rsidRPr="00345EC8">
        <w:rPr>
          <w:rFonts w:ascii="Book Antiqua" w:eastAsia="宋体" w:hAnsi="Book Antiqua" w:cs="宋体"/>
          <w:b/>
          <w:bCs/>
          <w:lang w:val="en-US" w:eastAsia="zh-CN"/>
        </w:rPr>
        <w:t>Zia MI</w:t>
      </w:r>
      <w:r w:rsidRPr="00345EC8">
        <w:rPr>
          <w:rFonts w:ascii="Book Antiqua" w:eastAsia="宋体" w:hAnsi="Book Antiqua" w:cs="宋体"/>
          <w:lang w:val="en-US" w:eastAsia="zh-CN"/>
        </w:rPr>
        <w:t xml:space="preserve">, Ghugre NR, Connelly KA, Strauss BH, Sparkes JD, Dick AJ, Wright GA. Characterizing myocardial edema and hemorrhage using quantitative T2 and T2* mapping at multiple time intervals post ST-segment elevation myocardial infarction.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5</w:t>
      </w:r>
      <w:r w:rsidRPr="00345EC8">
        <w:rPr>
          <w:rFonts w:ascii="Book Antiqua" w:eastAsia="宋体" w:hAnsi="Book Antiqua" w:cs="宋体"/>
          <w:lang w:val="en-US" w:eastAsia="zh-CN"/>
        </w:rPr>
        <w:t>: 566-572 [PMID: 22744938 DOI: 10.1161/CIRCIMAGING.112.973222]</w:t>
      </w:r>
    </w:p>
    <w:p w14:paraId="2827B5A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130 </w:t>
      </w:r>
      <w:r w:rsidRPr="00345EC8">
        <w:rPr>
          <w:rFonts w:ascii="Book Antiqua" w:eastAsia="宋体" w:hAnsi="Book Antiqua" w:cs="宋体"/>
          <w:b/>
          <w:bCs/>
          <w:lang w:val="en-US" w:eastAsia="zh-CN"/>
        </w:rPr>
        <w:t>O'Regan DP</w:t>
      </w:r>
      <w:r w:rsidRPr="00345EC8">
        <w:rPr>
          <w:rFonts w:ascii="Book Antiqua" w:eastAsia="宋体" w:hAnsi="Book Antiqua" w:cs="宋体"/>
          <w:lang w:val="en-US" w:eastAsia="zh-CN"/>
        </w:rPr>
        <w:t xml:space="preserve">, Ahmed R, Karunanithy N, Neuwirth C, Tan Y, Durighel G, Hajnal JV, Nadra I, Corbett SJ, Cook SA. Reperfusion hemorrhage following acute myocardial infarction: assessment with T2* mapping and effect on measuring the area at risk.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250</w:t>
      </w:r>
      <w:r w:rsidRPr="00345EC8">
        <w:rPr>
          <w:rFonts w:ascii="Book Antiqua" w:eastAsia="宋体" w:hAnsi="Book Antiqua" w:cs="宋体"/>
          <w:lang w:val="en-US" w:eastAsia="zh-CN"/>
        </w:rPr>
        <w:t>: 916-922 [PMID: 19164125 DOI: 10.1148/radiol.2503081154]</w:t>
      </w:r>
    </w:p>
    <w:p w14:paraId="166FF0A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31 </w:t>
      </w:r>
      <w:r w:rsidRPr="00345EC8">
        <w:rPr>
          <w:rFonts w:ascii="Book Antiqua" w:eastAsia="宋体" w:hAnsi="Book Antiqua" w:cs="宋体"/>
          <w:b/>
          <w:bCs/>
          <w:lang w:val="en-US" w:eastAsia="zh-CN"/>
        </w:rPr>
        <w:t>Mather AN</w:t>
      </w:r>
      <w:r w:rsidRPr="00345EC8">
        <w:rPr>
          <w:rFonts w:ascii="Book Antiqua" w:eastAsia="宋体" w:hAnsi="Book Antiqua" w:cs="宋体"/>
          <w:lang w:val="en-US" w:eastAsia="zh-CN"/>
        </w:rPr>
        <w:t xml:space="preserve">, Fairbairn TA, Ball SG, Greenwood JP, Plein S. Reperfusion haemorrhage as determined by cardiovascular MRI is a predictor of adverse left ventricular remodelling and markers of late arrhythmic risk. </w:t>
      </w:r>
      <w:r w:rsidRPr="00345EC8">
        <w:rPr>
          <w:rFonts w:ascii="Book Antiqua" w:eastAsia="宋体" w:hAnsi="Book Antiqua" w:cs="宋体"/>
          <w:i/>
          <w:iCs/>
          <w:lang w:val="en-US" w:eastAsia="zh-CN"/>
        </w:rPr>
        <w:t>Heart</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97</w:t>
      </w:r>
      <w:r w:rsidRPr="00345EC8">
        <w:rPr>
          <w:rFonts w:ascii="Book Antiqua" w:eastAsia="宋体" w:hAnsi="Book Antiqua" w:cs="宋体"/>
          <w:lang w:val="en-US" w:eastAsia="zh-CN"/>
        </w:rPr>
        <w:t>: 453-459 [PMID: 21051455 DOI: 10.1136/hrt.2010.202028]</w:t>
      </w:r>
    </w:p>
    <w:p w14:paraId="5F70FB1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32 </w:t>
      </w:r>
      <w:r w:rsidRPr="00345EC8">
        <w:rPr>
          <w:rFonts w:ascii="Book Antiqua" w:eastAsia="宋体" w:hAnsi="Book Antiqua" w:cs="宋体"/>
          <w:b/>
          <w:bCs/>
          <w:lang w:val="en-US" w:eastAsia="zh-CN"/>
        </w:rPr>
        <w:t>Kali A</w:t>
      </w:r>
      <w:r w:rsidRPr="00345EC8">
        <w:rPr>
          <w:rFonts w:ascii="Book Antiqua" w:eastAsia="宋体" w:hAnsi="Book Antiqua" w:cs="宋体"/>
          <w:lang w:val="en-US" w:eastAsia="zh-CN"/>
        </w:rPr>
        <w:t xml:space="preserve">, Kumar A, Cokic I, Tang RL, Tsaftaris SA, Friedrich MG, Dharmakumar R. Chronic manifestation of postreperfusion intramyocardial hemorrhage as regional iron deposition: a cardiovascular magnetic resonance study with ex vivo validation.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6</w:t>
      </w:r>
      <w:r w:rsidRPr="00345EC8">
        <w:rPr>
          <w:rFonts w:ascii="Book Antiqua" w:eastAsia="宋体" w:hAnsi="Book Antiqua" w:cs="宋体"/>
          <w:lang w:val="en-US" w:eastAsia="zh-CN"/>
        </w:rPr>
        <w:t>: 218-228 [PMID: 23403335 DOI: 10.1161/CIRCIMAGING.112.000133]</w:t>
      </w:r>
    </w:p>
    <w:p w14:paraId="0C5E27F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33 </w:t>
      </w:r>
      <w:r w:rsidRPr="00345EC8">
        <w:rPr>
          <w:rFonts w:ascii="Book Antiqua" w:eastAsia="宋体" w:hAnsi="Book Antiqua" w:cs="宋体"/>
          <w:b/>
          <w:bCs/>
          <w:lang w:val="en-US" w:eastAsia="zh-CN"/>
        </w:rPr>
        <w:t>Amabile N</w:t>
      </w:r>
      <w:r w:rsidRPr="00345EC8">
        <w:rPr>
          <w:rFonts w:ascii="Book Antiqua" w:eastAsia="宋体" w:hAnsi="Book Antiqua" w:cs="宋体"/>
          <w:lang w:val="en-US" w:eastAsia="zh-CN"/>
        </w:rPr>
        <w:t xml:space="preserve">, Jacquier A, Shuhab A, Gaudart J, Bartoli JM, Paganelli F, Moulin G. Incidence, predictors, and prognostic value of intramyocardial hemorrhage lesions in ST elevation myocardial infarction. </w:t>
      </w:r>
      <w:r w:rsidRPr="00345EC8">
        <w:rPr>
          <w:rFonts w:ascii="Book Antiqua" w:eastAsia="宋体" w:hAnsi="Book Antiqua" w:cs="宋体"/>
          <w:i/>
          <w:iCs/>
          <w:lang w:val="en-US" w:eastAsia="zh-CN"/>
        </w:rPr>
        <w:t>Catheter Cardiovasc Interv</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79</w:t>
      </w:r>
      <w:r w:rsidRPr="00345EC8">
        <w:rPr>
          <w:rFonts w:ascii="Book Antiqua" w:eastAsia="宋体" w:hAnsi="Book Antiqua" w:cs="宋体"/>
          <w:lang w:val="en-US" w:eastAsia="zh-CN"/>
        </w:rPr>
        <w:t>: 1101-1108 [PMID: 21805604 DOI: 10.1002/ccd.23278]</w:t>
      </w:r>
    </w:p>
    <w:p w14:paraId="1330949D"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34 </w:t>
      </w:r>
      <w:r w:rsidRPr="00345EC8">
        <w:rPr>
          <w:rFonts w:ascii="Book Antiqua" w:eastAsia="宋体" w:hAnsi="Book Antiqua" w:cs="宋体"/>
          <w:b/>
          <w:bCs/>
          <w:lang w:val="en-US" w:eastAsia="zh-CN"/>
        </w:rPr>
        <w:t>Abdel-Aty H</w:t>
      </w:r>
      <w:r w:rsidRPr="00345EC8">
        <w:rPr>
          <w:rFonts w:ascii="Book Antiqua" w:eastAsia="宋体" w:hAnsi="Book Antiqua" w:cs="宋体"/>
          <w:lang w:val="en-US" w:eastAsia="zh-CN"/>
        </w:rPr>
        <w:t>, Simonetti O, Friedrich MG. T2-weighted cardiovascular magnetic resonance imaging.</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Magn Reson Imaging</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26</w:t>
      </w:r>
      <w:r w:rsidRPr="00345EC8">
        <w:rPr>
          <w:rFonts w:ascii="Book Antiqua" w:eastAsia="宋体" w:hAnsi="Book Antiqua" w:cs="宋体"/>
          <w:lang w:val="en-US" w:eastAsia="zh-CN"/>
        </w:rPr>
        <w:t>: 452-459 [PMID: 17729358 DOI: 10.1002/jmri.21028]</w:t>
      </w:r>
    </w:p>
    <w:p w14:paraId="49C20900"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35 </w:t>
      </w:r>
      <w:r w:rsidRPr="00345EC8">
        <w:rPr>
          <w:rFonts w:ascii="Book Antiqua" w:eastAsia="宋体" w:hAnsi="Book Antiqua" w:cs="宋体"/>
          <w:b/>
          <w:bCs/>
          <w:lang w:val="en-US" w:eastAsia="zh-CN"/>
        </w:rPr>
        <w:t>Higgins CB</w:t>
      </w:r>
      <w:r w:rsidRPr="00345EC8">
        <w:rPr>
          <w:rFonts w:ascii="Book Antiqua" w:eastAsia="宋体" w:hAnsi="Book Antiqua" w:cs="宋体"/>
          <w:lang w:val="en-US" w:eastAsia="zh-CN"/>
        </w:rPr>
        <w:t xml:space="preserve">, Herfkens R, Lipton MJ, Sievers R, Sheldon P, Kaufman L, Crooks LE. Nuclear magnetic resonance imaging of acute myocardial infarction in dogs: alterations in magnetic relaxation times.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1983; </w:t>
      </w:r>
      <w:r w:rsidRPr="00345EC8">
        <w:rPr>
          <w:rFonts w:ascii="Book Antiqua" w:eastAsia="宋体" w:hAnsi="Book Antiqua" w:cs="宋体"/>
          <w:b/>
          <w:bCs/>
          <w:lang w:val="en-US" w:eastAsia="zh-CN"/>
        </w:rPr>
        <w:t>52</w:t>
      </w:r>
      <w:r w:rsidRPr="00345EC8">
        <w:rPr>
          <w:rFonts w:ascii="Book Antiqua" w:eastAsia="宋体" w:hAnsi="Book Antiqua" w:cs="宋体"/>
          <w:lang w:val="en-US" w:eastAsia="zh-CN"/>
        </w:rPr>
        <w:t>: 184-188 [PMID: 6858909 DOI: 10.1016/0002-9149(83)90093-0]</w:t>
      </w:r>
    </w:p>
    <w:p w14:paraId="33E02728" w14:textId="6B6A0F70"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36 </w:t>
      </w:r>
      <w:r w:rsidRPr="00345EC8">
        <w:rPr>
          <w:rFonts w:ascii="Book Antiqua" w:eastAsia="宋体" w:hAnsi="Book Antiqua" w:cs="宋体"/>
          <w:b/>
          <w:bCs/>
          <w:lang w:val="en-US" w:eastAsia="zh-CN"/>
        </w:rPr>
        <w:t>Arai AE</w:t>
      </w:r>
      <w:r w:rsidRPr="00345EC8">
        <w:rPr>
          <w:rFonts w:ascii="Book Antiqua" w:eastAsia="宋体" w:hAnsi="Book Antiqua" w:cs="宋体"/>
          <w:lang w:val="en-US" w:eastAsia="zh-CN"/>
        </w:rPr>
        <w:t>.</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Magnetic resonance imaging for area at risk, myocardial infarction, and myocardial salvage.</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Cardiovasc Pharmacol Ther</w:t>
      </w:r>
      <w:r w:rsidRPr="00345EC8">
        <w:rPr>
          <w:rFonts w:ascii="Book Antiqua" w:eastAsia="宋体" w:hAnsi="Book Antiqua" w:cs="宋体"/>
          <w:lang w:val="en-US" w:eastAsia="zh-CN"/>
        </w:rPr>
        <w:t xml:space="preserve"> </w:t>
      </w:r>
      <w:r w:rsidR="007B32B1">
        <w:rPr>
          <w:rFonts w:ascii="Book Antiqua" w:eastAsia="宋体" w:hAnsi="Book Antiqua" w:cs="宋体" w:hint="eastAsia"/>
          <w:lang w:val="en-US" w:eastAsia="zh-CN"/>
        </w:rPr>
        <w:t>2012</w:t>
      </w:r>
      <w:r w:rsidRPr="00345EC8">
        <w:rPr>
          <w:rFonts w:ascii="Book Antiqua" w:eastAsia="宋体" w:hAnsi="Book Antiqua" w:cs="宋体"/>
          <w:lang w:val="en-US" w:eastAsia="zh-CN"/>
        </w:rPr>
        <w:t xml:space="preserve">; </w:t>
      </w:r>
      <w:r w:rsidRPr="00345EC8">
        <w:rPr>
          <w:rFonts w:ascii="Book Antiqua" w:eastAsia="宋体" w:hAnsi="Book Antiqua" w:cs="宋体"/>
          <w:b/>
          <w:bCs/>
          <w:lang w:val="en-US" w:eastAsia="zh-CN"/>
        </w:rPr>
        <w:t>16</w:t>
      </w:r>
      <w:r w:rsidRPr="00345EC8">
        <w:rPr>
          <w:rFonts w:ascii="Book Antiqua" w:eastAsia="宋体" w:hAnsi="Book Antiqua" w:cs="宋体"/>
          <w:lang w:val="en-US" w:eastAsia="zh-CN"/>
        </w:rPr>
        <w:t>: 313-320 [PMID: 21821534 DOI: 10.1177/1074248411412378]</w:t>
      </w:r>
    </w:p>
    <w:p w14:paraId="394B016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37 </w:t>
      </w:r>
      <w:r w:rsidRPr="00345EC8">
        <w:rPr>
          <w:rFonts w:ascii="Book Antiqua" w:eastAsia="宋体" w:hAnsi="Book Antiqua" w:cs="宋体"/>
          <w:b/>
          <w:bCs/>
          <w:lang w:val="en-US" w:eastAsia="zh-CN"/>
        </w:rPr>
        <w:t>García-Dorado D</w:t>
      </w:r>
      <w:r w:rsidRPr="00345EC8">
        <w:rPr>
          <w:rFonts w:ascii="Book Antiqua" w:eastAsia="宋体" w:hAnsi="Book Antiqua" w:cs="宋体"/>
          <w:lang w:val="en-US" w:eastAsia="zh-CN"/>
        </w:rPr>
        <w:t xml:space="preserve">, Oliveras J, Gili J, Sanz E, Pérez-Villa F, Barrabés J, Carreras MJ, Solares J, Soler-Soler J. Analysis of myocardial oedema by magnetic resonance imaging early after coronary artery occlusion with or </w:t>
      </w:r>
      <w:r w:rsidRPr="00345EC8">
        <w:rPr>
          <w:rFonts w:ascii="Book Antiqua" w:eastAsia="宋体" w:hAnsi="Book Antiqua" w:cs="宋体"/>
          <w:lang w:val="en-US" w:eastAsia="zh-CN"/>
        </w:rPr>
        <w:lastRenderedPageBreak/>
        <w:t xml:space="preserve">without reperfusion. </w:t>
      </w:r>
      <w:r w:rsidRPr="00345EC8">
        <w:rPr>
          <w:rFonts w:ascii="Book Antiqua" w:eastAsia="宋体" w:hAnsi="Book Antiqua" w:cs="宋体"/>
          <w:i/>
          <w:iCs/>
          <w:lang w:val="en-US" w:eastAsia="zh-CN"/>
        </w:rPr>
        <w:t>Cardiovasc Res</w:t>
      </w:r>
      <w:r w:rsidRPr="00345EC8">
        <w:rPr>
          <w:rFonts w:ascii="Book Antiqua" w:eastAsia="宋体" w:hAnsi="Book Antiqua" w:cs="宋体"/>
          <w:lang w:val="en-US" w:eastAsia="zh-CN"/>
        </w:rPr>
        <w:t xml:space="preserve"> 1993; </w:t>
      </w:r>
      <w:r w:rsidRPr="00345EC8">
        <w:rPr>
          <w:rFonts w:ascii="Book Antiqua" w:eastAsia="宋体" w:hAnsi="Book Antiqua" w:cs="宋体"/>
          <w:b/>
          <w:bCs/>
          <w:lang w:val="en-US" w:eastAsia="zh-CN"/>
        </w:rPr>
        <w:t>27</w:t>
      </w:r>
      <w:r w:rsidRPr="00345EC8">
        <w:rPr>
          <w:rFonts w:ascii="Book Antiqua" w:eastAsia="宋体" w:hAnsi="Book Antiqua" w:cs="宋体"/>
          <w:lang w:val="en-US" w:eastAsia="zh-CN"/>
        </w:rPr>
        <w:t>: 1462-1469 [PMID: 8297415 DOI: 10.1093/cvr/27.8.1462]</w:t>
      </w:r>
    </w:p>
    <w:p w14:paraId="0D82688D"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38 </w:t>
      </w:r>
      <w:r w:rsidRPr="00345EC8">
        <w:rPr>
          <w:rFonts w:ascii="Book Antiqua" w:eastAsia="宋体" w:hAnsi="Book Antiqua" w:cs="宋体"/>
          <w:b/>
          <w:bCs/>
          <w:lang w:val="en-US" w:eastAsia="zh-CN"/>
        </w:rPr>
        <w:t>Carlsson M</w:t>
      </w:r>
      <w:r w:rsidRPr="00345EC8">
        <w:rPr>
          <w:rFonts w:ascii="Book Antiqua" w:eastAsia="宋体" w:hAnsi="Book Antiqua" w:cs="宋体"/>
          <w:lang w:val="en-US" w:eastAsia="zh-CN"/>
        </w:rPr>
        <w:t xml:space="preserve">, Ubachs JF, Hedström E, Heiberg E, Jovinge S, Arheden H. Myocardium at risk after acute infarction in humans on cardiac magnetic resonance: quantitative assessment during follow-up and validation with single-photon emission computed tomography.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2</w:t>
      </w:r>
      <w:r w:rsidRPr="00345EC8">
        <w:rPr>
          <w:rFonts w:ascii="Book Antiqua" w:eastAsia="宋体" w:hAnsi="Book Antiqua" w:cs="宋体"/>
          <w:lang w:val="en-US" w:eastAsia="zh-CN"/>
        </w:rPr>
        <w:t>: 569-576 [PMID: 19442942 DOI: 10.1016/j.jcmg.2008.11.018]</w:t>
      </w:r>
    </w:p>
    <w:p w14:paraId="5EF1944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39 </w:t>
      </w:r>
      <w:r w:rsidRPr="00345EC8">
        <w:rPr>
          <w:rFonts w:ascii="Book Antiqua" w:eastAsia="宋体" w:hAnsi="Book Antiqua" w:cs="宋体"/>
          <w:b/>
          <w:bCs/>
          <w:lang w:val="en-US" w:eastAsia="zh-CN"/>
        </w:rPr>
        <w:t>Hedström E</w:t>
      </w:r>
      <w:r w:rsidRPr="00345EC8">
        <w:rPr>
          <w:rFonts w:ascii="Book Antiqua" w:eastAsia="宋体" w:hAnsi="Book Antiqua" w:cs="宋体"/>
          <w:lang w:val="en-US" w:eastAsia="zh-CN"/>
        </w:rPr>
        <w:t xml:space="preserve">, Engblom H, Frogner F, Aström-Olsson K, Ohlin H, Jovinge S, Arheden H. Infarct evolution in man studied in patients with first-time coronary occlusion in comparison to different species - implications for assessment of myocardial salvage.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11</w:t>
      </w:r>
      <w:r w:rsidRPr="00345EC8">
        <w:rPr>
          <w:rFonts w:ascii="Book Antiqua" w:eastAsia="宋体" w:hAnsi="Book Antiqua" w:cs="宋体"/>
          <w:lang w:val="en-US" w:eastAsia="zh-CN"/>
        </w:rPr>
        <w:t>: 38 [PMID: 19775428 DOI: 10.1186/1532-429X-11-38]</w:t>
      </w:r>
    </w:p>
    <w:p w14:paraId="74D35F2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0 </w:t>
      </w:r>
      <w:r w:rsidRPr="00345EC8">
        <w:rPr>
          <w:rFonts w:ascii="Book Antiqua" w:eastAsia="宋体" w:hAnsi="Book Antiqua" w:cs="宋体"/>
          <w:b/>
          <w:bCs/>
          <w:lang w:val="en-US" w:eastAsia="zh-CN"/>
        </w:rPr>
        <w:t>Hadamitzky M</w:t>
      </w:r>
      <w:r w:rsidRPr="00345EC8">
        <w:rPr>
          <w:rFonts w:ascii="Book Antiqua" w:eastAsia="宋体" w:hAnsi="Book Antiqua" w:cs="宋体"/>
          <w:lang w:val="en-US" w:eastAsia="zh-CN"/>
        </w:rPr>
        <w:t xml:space="preserve">, Langhans B, Hausleiter J, Sonne C, Kastrati A, Martinoff S, Schömig A, Ibrahim T. The assessment of area at risk and myocardial salvage after coronary revascularization in acute myocardial infarction: comparison between CMR and SPECT.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6</w:t>
      </w:r>
      <w:r w:rsidRPr="00345EC8">
        <w:rPr>
          <w:rFonts w:ascii="Book Antiqua" w:eastAsia="宋体" w:hAnsi="Book Antiqua" w:cs="宋体"/>
          <w:lang w:val="en-US" w:eastAsia="zh-CN"/>
        </w:rPr>
        <w:t>: 358-369 [PMID: 23473113 DOI: 10.1016/j.jcmg.2012.10.018]</w:t>
      </w:r>
    </w:p>
    <w:p w14:paraId="6BF768A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1 </w:t>
      </w:r>
      <w:r w:rsidRPr="00345EC8">
        <w:rPr>
          <w:rFonts w:ascii="Book Antiqua" w:eastAsia="宋体" w:hAnsi="Book Antiqua" w:cs="宋体"/>
          <w:b/>
          <w:bCs/>
          <w:lang w:val="en-US" w:eastAsia="zh-CN"/>
        </w:rPr>
        <w:t>Viallon M</w:t>
      </w:r>
      <w:r w:rsidRPr="00345EC8">
        <w:rPr>
          <w:rFonts w:ascii="Book Antiqua" w:eastAsia="宋体" w:hAnsi="Book Antiqua" w:cs="宋体"/>
          <w:lang w:val="en-US" w:eastAsia="zh-CN"/>
        </w:rPr>
        <w:t xml:space="preserve">, Mewton N, Thuny F, Guehring J, O'Donnell T, Stemmer A, Bi X, Rapacchi S, Zuehlsdorff S, Revel D, Croisille P. T2-weighted cardiac MR assessment of the myocardial area-at-risk and salvage area in acute reperfused myocardial infarction: comparison of state-of-the-art dark blood and bright blood T2-weighted sequences. </w:t>
      </w:r>
      <w:r w:rsidRPr="00345EC8">
        <w:rPr>
          <w:rFonts w:ascii="Book Antiqua" w:eastAsia="宋体" w:hAnsi="Book Antiqua" w:cs="宋体"/>
          <w:i/>
          <w:iCs/>
          <w:lang w:val="en-US" w:eastAsia="zh-CN"/>
        </w:rPr>
        <w:t>J Magn Reson Imaging</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35</w:t>
      </w:r>
      <w:r w:rsidRPr="00345EC8">
        <w:rPr>
          <w:rFonts w:ascii="Book Antiqua" w:eastAsia="宋体" w:hAnsi="Book Antiqua" w:cs="宋体"/>
          <w:lang w:val="en-US" w:eastAsia="zh-CN"/>
        </w:rPr>
        <w:t>: 328-339 [PMID: 21959873 DOI: 10.1002/jmri.22813]</w:t>
      </w:r>
    </w:p>
    <w:p w14:paraId="0D770C7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2 </w:t>
      </w:r>
      <w:r w:rsidRPr="00345EC8">
        <w:rPr>
          <w:rFonts w:ascii="Book Antiqua" w:eastAsia="宋体" w:hAnsi="Book Antiqua" w:cs="宋体"/>
          <w:b/>
          <w:bCs/>
          <w:lang w:val="en-US" w:eastAsia="zh-CN"/>
        </w:rPr>
        <w:t>Berry C</w:t>
      </w:r>
      <w:r w:rsidRPr="00345EC8">
        <w:rPr>
          <w:rFonts w:ascii="Book Antiqua" w:eastAsia="宋体" w:hAnsi="Book Antiqua" w:cs="宋体"/>
          <w:lang w:val="en-US" w:eastAsia="zh-CN"/>
        </w:rPr>
        <w:t xml:space="preserve">, Kellman P, Mancini C, Chen MY, Bandettini WP, Lowrey T, Hsu LY, Aletras AH, Arai AE. Magnetic resonance imaging delineates the ischemic area at risk and myocardial salvage in patients with acute myocardial infarction.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3</w:t>
      </w:r>
      <w:r w:rsidRPr="00345EC8">
        <w:rPr>
          <w:rFonts w:ascii="Book Antiqua" w:eastAsia="宋体" w:hAnsi="Book Antiqua" w:cs="宋体"/>
          <w:lang w:val="en-US" w:eastAsia="zh-CN"/>
        </w:rPr>
        <w:t>: 527-535 [PMID: 20631034 DOI: 10.1161/CIRCIMAGING.109.900761]</w:t>
      </w:r>
    </w:p>
    <w:p w14:paraId="2B25E874"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3 </w:t>
      </w:r>
      <w:r w:rsidRPr="00345EC8">
        <w:rPr>
          <w:rFonts w:ascii="Book Antiqua" w:eastAsia="宋体" w:hAnsi="Book Antiqua" w:cs="宋体"/>
          <w:b/>
          <w:bCs/>
          <w:lang w:val="en-US" w:eastAsia="zh-CN"/>
        </w:rPr>
        <w:t>Srichai MB</w:t>
      </w:r>
      <w:r w:rsidRPr="00345EC8">
        <w:rPr>
          <w:rFonts w:ascii="Book Antiqua" w:eastAsia="宋体" w:hAnsi="Book Antiqua" w:cs="宋体"/>
          <w:lang w:val="en-US" w:eastAsia="zh-CN"/>
        </w:rPr>
        <w:t xml:space="preserve">, Lim RP, Lath N, Babb J, Axel L, Kim D. Diagnostic performance of dark-blood T2-weighted CMR for evaluation of acute </w:t>
      </w:r>
      <w:r w:rsidRPr="00345EC8">
        <w:rPr>
          <w:rFonts w:ascii="Book Antiqua" w:eastAsia="宋体" w:hAnsi="Book Antiqua" w:cs="宋体"/>
          <w:lang w:val="en-US" w:eastAsia="zh-CN"/>
        </w:rPr>
        <w:lastRenderedPageBreak/>
        <w:t xml:space="preserve">myocardial injury. </w:t>
      </w:r>
      <w:r w:rsidRPr="00345EC8">
        <w:rPr>
          <w:rFonts w:ascii="Book Antiqua" w:eastAsia="宋体" w:hAnsi="Book Antiqua" w:cs="宋体"/>
          <w:i/>
          <w:iCs/>
          <w:lang w:val="en-US" w:eastAsia="zh-CN"/>
        </w:rPr>
        <w:t>Invest Radiol</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48</w:t>
      </w:r>
      <w:r w:rsidRPr="00345EC8">
        <w:rPr>
          <w:rFonts w:ascii="Book Antiqua" w:eastAsia="宋体" w:hAnsi="Book Antiqua" w:cs="宋体"/>
          <w:lang w:val="en-US" w:eastAsia="zh-CN"/>
        </w:rPr>
        <w:t>: 24-31 [PMID: 23192160 DOI: 10.1097/RLI.0b013e3182718672]</w:t>
      </w:r>
    </w:p>
    <w:p w14:paraId="68537EF5"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44 </w:t>
      </w:r>
      <w:r w:rsidRPr="00345EC8">
        <w:rPr>
          <w:rFonts w:ascii="Book Antiqua" w:eastAsia="宋体" w:hAnsi="Book Antiqua" w:cs="宋体"/>
          <w:b/>
          <w:bCs/>
          <w:lang w:val="en-US" w:eastAsia="zh-CN"/>
        </w:rPr>
        <w:t>Kellman P</w:t>
      </w:r>
      <w:r w:rsidRPr="00345EC8">
        <w:rPr>
          <w:rFonts w:ascii="Book Antiqua" w:eastAsia="宋体" w:hAnsi="Book Antiqua" w:cs="宋体"/>
          <w:lang w:val="en-US" w:eastAsia="zh-CN"/>
        </w:rPr>
        <w:t>, Aletras AH, Mancini C, McVeigh ER, Arai AE.</w:t>
      </w:r>
      <w:proofErr w:type="gramEnd"/>
      <w:r w:rsidRPr="00345EC8">
        <w:rPr>
          <w:rFonts w:ascii="Book Antiqua" w:eastAsia="宋体" w:hAnsi="Book Antiqua" w:cs="宋体"/>
          <w:lang w:val="en-US" w:eastAsia="zh-CN"/>
        </w:rPr>
        <w:t xml:space="preserve"> T2-prepared SSFP improves diagnostic confidence in edema imaging in acute myocardial infarction compared to turbo spin echo. </w:t>
      </w:r>
      <w:r w:rsidRPr="00345EC8">
        <w:rPr>
          <w:rFonts w:ascii="Book Antiqua" w:eastAsia="宋体" w:hAnsi="Book Antiqua" w:cs="宋体"/>
          <w:i/>
          <w:iCs/>
          <w:lang w:val="en-US" w:eastAsia="zh-CN"/>
        </w:rPr>
        <w:t>Magn Reson Med</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57</w:t>
      </w:r>
      <w:r w:rsidRPr="00345EC8">
        <w:rPr>
          <w:rFonts w:ascii="Book Antiqua" w:eastAsia="宋体" w:hAnsi="Book Antiqua" w:cs="宋体"/>
          <w:lang w:val="en-US" w:eastAsia="zh-CN"/>
        </w:rPr>
        <w:t>: 891-897 [PMID: 17457880 DOI: 10.1002/mrm.21215]</w:t>
      </w:r>
    </w:p>
    <w:p w14:paraId="663A6E8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5 </w:t>
      </w:r>
      <w:r w:rsidRPr="00345EC8">
        <w:rPr>
          <w:rFonts w:ascii="Book Antiqua" w:eastAsia="宋体" w:hAnsi="Book Antiqua" w:cs="宋体"/>
          <w:b/>
          <w:bCs/>
          <w:lang w:val="en-US" w:eastAsia="zh-CN"/>
        </w:rPr>
        <w:t>Goldfarb JW</w:t>
      </w:r>
      <w:r w:rsidRPr="00345EC8">
        <w:rPr>
          <w:rFonts w:ascii="Book Antiqua" w:eastAsia="宋体" w:hAnsi="Book Antiqua" w:cs="宋体"/>
          <w:lang w:val="en-US" w:eastAsia="zh-CN"/>
        </w:rPr>
        <w:t xml:space="preserve">, Arnold S, Han J. Recent myocardial infarction: assessment with unenhanced T1-weighted MR imaging.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245</w:t>
      </w:r>
      <w:r w:rsidRPr="00345EC8">
        <w:rPr>
          <w:rFonts w:ascii="Book Antiqua" w:eastAsia="宋体" w:hAnsi="Book Antiqua" w:cs="宋体"/>
          <w:lang w:val="en-US" w:eastAsia="zh-CN"/>
        </w:rPr>
        <w:t>: 245-250 [PMID: 17885192 DOI: 10.1148/radiol.2451061590]</w:t>
      </w:r>
    </w:p>
    <w:p w14:paraId="6AAEC54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6 </w:t>
      </w:r>
      <w:r w:rsidRPr="00345EC8">
        <w:rPr>
          <w:rFonts w:ascii="Book Antiqua" w:eastAsia="宋体" w:hAnsi="Book Antiqua" w:cs="宋体"/>
          <w:b/>
          <w:bCs/>
          <w:lang w:val="en-US" w:eastAsia="zh-CN"/>
        </w:rPr>
        <w:t>Croisille P</w:t>
      </w:r>
      <w:r w:rsidRPr="00345EC8">
        <w:rPr>
          <w:rFonts w:ascii="Book Antiqua" w:eastAsia="宋体" w:hAnsi="Book Antiqua" w:cs="宋体"/>
          <w:lang w:val="en-US" w:eastAsia="zh-CN"/>
        </w:rPr>
        <w:t xml:space="preserve">, Kim HW, Kim RJ. Controversies in cardiovascular MR imaging: T2-weighted imaging should not be used to delineate the area at risk in ischemic myocardial injury.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265</w:t>
      </w:r>
      <w:r w:rsidRPr="00345EC8">
        <w:rPr>
          <w:rFonts w:ascii="Book Antiqua" w:eastAsia="宋体" w:hAnsi="Book Antiqua" w:cs="宋体"/>
          <w:lang w:val="en-US" w:eastAsia="zh-CN"/>
        </w:rPr>
        <w:t>: 12-22 [PMID: 22993217 DOI: 10.1148/radiol.12111769]</w:t>
      </w:r>
    </w:p>
    <w:p w14:paraId="4DD2E9E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7 </w:t>
      </w:r>
      <w:r w:rsidRPr="00345EC8">
        <w:rPr>
          <w:rFonts w:ascii="Book Antiqua" w:eastAsia="宋体" w:hAnsi="Book Antiqua" w:cs="宋体"/>
          <w:b/>
          <w:bCs/>
          <w:lang w:val="en-US" w:eastAsia="zh-CN"/>
        </w:rPr>
        <w:t>Simonetti OP</w:t>
      </w:r>
      <w:r w:rsidRPr="00345EC8">
        <w:rPr>
          <w:rFonts w:ascii="Book Antiqua" w:eastAsia="宋体" w:hAnsi="Book Antiqua" w:cs="宋体"/>
          <w:lang w:val="en-US" w:eastAsia="zh-CN"/>
        </w:rPr>
        <w:t xml:space="preserve">, Kim RJ, Fieno DS, Hillenbrand HB, Wu E, Bundy JM, Finn JP, Judd RM. </w:t>
      </w:r>
      <w:proofErr w:type="gramStart"/>
      <w:r w:rsidRPr="00345EC8">
        <w:rPr>
          <w:rFonts w:ascii="Book Antiqua" w:eastAsia="宋体" w:hAnsi="Book Antiqua" w:cs="宋体"/>
          <w:lang w:val="en-US" w:eastAsia="zh-CN"/>
        </w:rPr>
        <w:t>An improved MR imaging technique for the visualization of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01; </w:t>
      </w:r>
      <w:r w:rsidRPr="00345EC8">
        <w:rPr>
          <w:rFonts w:ascii="Book Antiqua" w:eastAsia="宋体" w:hAnsi="Book Antiqua" w:cs="宋体"/>
          <w:b/>
          <w:bCs/>
          <w:lang w:val="en-US" w:eastAsia="zh-CN"/>
        </w:rPr>
        <w:t>218</w:t>
      </w:r>
      <w:r w:rsidRPr="00345EC8">
        <w:rPr>
          <w:rFonts w:ascii="Book Antiqua" w:eastAsia="宋体" w:hAnsi="Book Antiqua" w:cs="宋体"/>
          <w:lang w:val="en-US" w:eastAsia="zh-CN"/>
        </w:rPr>
        <w:t>: 215-223 [PMID: 11152805 DOI: 10.1148/radiology.218.1.r01ja50215]</w:t>
      </w:r>
    </w:p>
    <w:p w14:paraId="2F64ADE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8 </w:t>
      </w:r>
      <w:r w:rsidRPr="00345EC8">
        <w:rPr>
          <w:rFonts w:ascii="Book Antiqua" w:eastAsia="宋体" w:hAnsi="Book Antiqua" w:cs="宋体"/>
          <w:b/>
          <w:bCs/>
          <w:lang w:val="en-US" w:eastAsia="zh-CN"/>
        </w:rPr>
        <w:t>Payne AR</w:t>
      </w:r>
      <w:r w:rsidRPr="00345EC8">
        <w:rPr>
          <w:rFonts w:ascii="Book Antiqua" w:eastAsia="宋体" w:hAnsi="Book Antiqua" w:cs="宋体"/>
          <w:lang w:val="en-US" w:eastAsia="zh-CN"/>
        </w:rPr>
        <w:t xml:space="preserve">, Casey M, McClure J, McGeoch R, Murphy A, Woodward R, Saul A, Bi X, Zuehlsdorff S, Oldroyd KG, Tzemos N, Berry C. Bright-blood T2-weighted MRI has higher diagnostic accuracy than dark-blood short tau inversion recovery MRI for detection of acute myocardial infarction and for assessment of the ischemic area at risk and myocardial salvage. </w:t>
      </w:r>
      <w:r w:rsidRPr="00345EC8">
        <w:rPr>
          <w:rFonts w:ascii="Book Antiqua" w:eastAsia="宋体" w:hAnsi="Book Antiqua" w:cs="宋体"/>
          <w:i/>
          <w:iCs/>
          <w:lang w:val="en-US" w:eastAsia="zh-CN"/>
        </w:rPr>
        <w:t>Circ Cardiovasc Imaging</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4</w:t>
      </w:r>
      <w:r w:rsidRPr="00345EC8">
        <w:rPr>
          <w:rFonts w:ascii="Book Antiqua" w:eastAsia="宋体" w:hAnsi="Book Antiqua" w:cs="宋体"/>
          <w:lang w:val="en-US" w:eastAsia="zh-CN"/>
        </w:rPr>
        <w:t>: 210-219 [PMID: 21427362 DOI: 10.1161/CIRCIMAGING.111.965095]</w:t>
      </w:r>
    </w:p>
    <w:p w14:paraId="446FF5A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49 </w:t>
      </w:r>
      <w:r w:rsidRPr="00345EC8">
        <w:rPr>
          <w:rFonts w:ascii="Book Antiqua" w:eastAsia="宋体" w:hAnsi="Book Antiqua" w:cs="宋体"/>
          <w:b/>
          <w:bCs/>
          <w:lang w:val="en-US" w:eastAsia="zh-CN"/>
        </w:rPr>
        <w:t>Sörensson P</w:t>
      </w:r>
      <w:r w:rsidRPr="00345EC8">
        <w:rPr>
          <w:rFonts w:ascii="Book Antiqua" w:eastAsia="宋体" w:hAnsi="Book Antiqua" w:cs="宋体"/>
          <w:lang w:val="en-US" w:eastAsia="zh-CN"/>
        </w:rPr>
        <w:t xml:space="preserve">, Heiberg E, Saleh N, Bouvier F, Caidahl K, Tornvall P, Rydén L, Pernow J, Arheden H. Assessment of myocardium at risk with contrast enhanced steady-state free precession cine cardiovascular magnetic resonance compared to single-photon emission computed tomography.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12</w:t>
      </w:r>
      <w:r w:rsidRPr="00345EC8">
        <w:rPr>
          <w:rFonts w:ascii="Book Antiqua" w:eastAsia="宋体" w:hAnsi="Book Antiqua" w:cs="宋体"/>
          <w:lang w:val="en-US" w:eastAsia="zh-CN"/>
        </w:rPr>
        <w:t>: 25 [PMID: 20433716]</w:t>
      </w:r>
    </w:p>
    <w:p w14:paraId="162F916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0 </w:t>
      </w:r>
      <w:r w:rsidRPr="00345EC8">
        <w:rPr>
          <w:rFonts w:ascii="Book Antiqua" w:eastAsia="宋体" w:hAnsi="Book Antiqua" w:cs="宋体"/>
          <w:b/>
          <w:bCs/>
          <w:lang w:val="en-US" w:eastAsia="zh-CN"/>
        </w:rPr>
        <w:t>Ubachs JF</w:t>
      </w:r>
      <w:r w:rsidRPr="00345EC8">
        <w:rPr>
          <w:rFonts w:ascii="Book Antiqua" w:eastAsia="宋体" w:hAnsi="Book Antiqua" w:cs="宋体"/>
          <w:lang w:val="en-US" w:eastAsia="zh-CN"/>
        </w:rPr>
        <w:t>, Sörensson P, Engblom H, Carlsson M, Jovinge S, Pernow J, Arheden H. Myocardium at risk by magnetic resonance imaging: head-to-</w:t>
      </w:r>
      <w:r w:rsidRPr="00345EC8">
        <w:rPr>
          <w:rFonts w:ascii="Book Antiqua" w:eastAsia="宋体" w:hAnsi="Book Antiqua" w:cs="宋体"/>
          <w:lang w:val="en-US" w:eastAsia="zh-CN"/>
        </w:rPr>
        <w:lastRenderedPageBreak/>
        <w:t xml:space="preserve">head comparison of T2-weighted imaging and contrast-enhanced steady-state free precession. </w:t>
      </w:r>
      <w:r w:rsidRPr="00345EC8">
        <w:rPr>
          <w:rFonts w:ascii="Book Antiqua" w:eastAsia="宋体" w:hAnsi="Book Antiqua" w:cs="宋体"/>
          <w:i/>
          <w:iCs/>
          <w:lang w:val="en-US" w:eastAsia="zh-CN"/>
        </w:rPr>
        <w:t>Eur Heart J Cardiovasc Imaging</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13</w:t>
      </w:r>
      <w:r w:rsidRPr="00345EC8">
        <w:rPr>
          <w:rFonts w:ascii="Book Antiqua" w:eastAsia="宋体" w:hAnsi="Book Antiqua" w:cs="宋体"/>
          <w:lang w:val="en-US" w:eastAsia="zh-CN"/>
        </w:rPr>
        <w:t>: 1008-1015 [PMID: 22645203 DOI: 10.1093/ehjci/jes091]</w:t>
      </w:r>
    </w:p>
    <w:p w14:paraId="39EA342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1 </w:t>
      </w:r>
      <w:r w:rsidRPr="00345EC8">
        <w:rPr>
          <w:rFonts w:ascii="Book Antiqua" w:eastAsia="宋体" w:hAnsi="Book Antiqua" w:cs="宋体"/>
          <w:b/>
          <w:bCs/>
          <w:lang w:val="en-US" w:eastAsia="zh-CN"/>
        </w:rPr>
        <w:t>Verhaert D</w:t>
      </w:r>
      <w:r w:rsidRPr="00345EC8">
        <w:rPr>
          <w:rFonts w:ascii="Book Antiqua" w:eastAsia="宋体" w:hAnsi="Book Antiqua" w:cs="宋体"/>
          <w:lang w:val="en-US" w:eastAsia="zh-CN"/>
        </w:rPr>
        <w:t xml:space="preserve">, Thavendiranathan P, Giri S, Mihai G, Rajagopalan S, Simonetti OP, Raman SV. </w:t>
      </w:r>
      <w:proofErr w:type="gramStart"/>
      <w:r w:rsidRPr="00345EC8">
        <w:rPr>
          <w:rFonts w:ascii="Book Antiqua" w:eastAsia="宋体" w:hAnsi="Book Antiqua" w:cs="宋体"/>
          <w:lang w:val="en-US" w:eastAsia="zh-CN"/>
        </w:rPr>
        <w:t>Direct T2 quantification of myocardial edema in acute ischemic injury.</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4</w:t>
      </w:r>
      <w:r w:rsidRPr="00345EC8">
        <w:rPr>
          <w:rFonts w:ascii="Book Antiqua" w:eastAsia="宋体" w:hAnsi="Book Antiqua" w:cs="宋体"/>
          <w:lang w:val="en-US" w:eastAsia="zh-CN"/>
        </w:rPr>
        <w:t>: 269-278 [PMID: 21414575 DOI: 10.1016/j.jcmg.2010.09.023]</w:t>
      </w:r>
    </w:p>
    <w:p w14:paraId="68DF68D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2 </w:t>
      </w:r>
      <w:r w:rsidRPr="00345EC8">
        <w:rPr>
          <w:rFonts w:ascii="Book Antiqua" w:eastAsia="宋体" w:hAnsi="Book Antiqua" w:cs="宋体"/>
          <w:b/>
          <w:bCs/>
          <w:lang w:val="en-US" w:eastAsia="zh-CN"/>
        </w:rPr>
        <w:t>Naßenstein K</w:t>
      </w:r>
      <w:r w:rsidRPr="00345EC8">
        <w:rPr>
          <w:rFonts w:ascii="Book Antiqua" w:eastAsia="宋体" w:hAnsi="Book Antiqua" w:cs="宋体"/>
          <w:lang w:val="en-US" w:eastAsia="zh-CN"/>
        </w:rPr>
        <w:t xml:space="preserve">, Nensa F, Schlosser T, Bruder O, Umutlu L, Lauenstein T, Maderwald S, Ladd ME. Cardiac MRI: T2-Mapping Versus T2-Weighted Dark-Blood TSE Imaging for Myocardial Edema Visualization in Acute Myocardial Infarction. </w:t>
      </w:r>
      <w:r w:rsidRPr="00345EC8">
        <w:rPr>
          <w:rFonts w:ascii="Book Antiqua" w:eastAsia="宋体" w:hAnsi="Book Antiqua" w:cs="宋体"/>
          <w:i/>
          <w:iCs/>
          <w:lang w:val="en-US" w:eastAsia="zh-CN"/>
        </w:rPr>
        <w:t>Rofo</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186</w:t>
      </w:r>
      <w:r w:rsidRPr="00345EC8">
        <w:rPr>
          <w:rFonts w:ascii="Book Antiqua" w:eastAsia="宋体" w:hAnsi="Book Antiqua" w:cs="宋体"/>
          <w:lang w:val="en-US" w:eastAsia="zh-CN"/>
        </w:rPr>
        <w:t>: 166-172 [PMID: 24081784]</w:t>
      </w:r>
    </w:p>
    <w:p w14:paraId="5DC54A6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3 </w:t>
      </w:r>
      <w:r w:rsidRPr="00345EC8">
        <w:rPr>
          <w:rFonts w:ascii="Book Antiqua" w:eastAsia="宋体" w:hAnsi="Book Antiqua" w:cs="宋体"/>
          <w:b/>
          <w:bCs/>
          <w:lang w:val="en-US" w:eastAsia="zh-CN"/>
        </w:rPr>
        <w:t>Lønborg J</w:t>
      </w:r>
      <w:r w:rsidRPr="00345EC8">
        <w:rPr>
          <w:rFonts w:ascii="Book Antiqua" w:eastAsia="宋体" w:hAnsi="Book Antiqua" w:cs="宋体"/>
          <w:lang w:val="en-US" w:eastAsia="zh-CN"/>
        </w:rPr>
        <w:t xml:space="preserve">, Engstrøm T, Mathiasen AB, Vejlstrup N. Myocardial area at risk after ST-elevation myocardial infarction measured with the late gadolinium enhancement after scar remodeling and T2-weighted cardiac magnetic resonance imaging. </w:t>
      </w:r>
      <w:r w:rsidRPr="00345EC8">
        <w:rPr>
          <w:rFonts w:ascii="Book Antiqua" w:eastAsia="宋体" w:hAnsi="Book Antiqua" w:cs="宋体"/>
          <w:i/>
          <w:iCs/>
          <w:lang w:val="en-US" w:eastAsia="zh-CN"/>
        </w:rPr>
        <w:t>Int J Cardiovasc Imaging</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28</w:t>
      </w:r>
      <w:r w:rsidRPr="00345EC8">
        <w:rPr>
          <w:rFonts w:ascii="Book Antiqua" w:eastAsia="宋体" w:hAnsi="Book Antiqua" w:cs="宋体"/>
          <w:lang w:val="en-US" w:eastAsia="zh-CN"/>
        </w:rPr>
        <w:t>: 1455-1464 [PMID: 21971845 DOI: 10.1007/s10554-011-9952-9]</w:t>
      </w:r>
    </w:p>
    <w:p w14:paraId="74C3625F" w14:textId="03E16DEC" w:rsidR="00345EC8" w:rsidRPr="00345EC8" w:rsidRDefault="0086691A" w:rsidP="00345EC8">
      <w:pPr>
        <w:spacing w:line="360" w:lineRule="auto"/>
        <w:jc w:val="both"/>
        <w:rPr>
          <w:rFonts w:ascii="Book Antiqua" w:eastAsia="宋体" w:hAnsi="Book Antiqua" w:cs="宋体"/>
          <w:lang w:val="en-US" w:eastAsia="zh-CN"/>
        </w:rPr>
      </w:pPr>
      <w:r w:rsidRPr="0086691A">
        <w:rPr>
          <w:rFonts w:ascii="Book Antiqua" w:eastAsia="宋体" w:hAnsi="Book Antiqua" w:cs="宋体"/>
          <w:lang w:val="en-US" w:eastAsia="zh-CN"/>
        </w:rPr>
        <w:t xml:space="preserve">154 </w:t>
      </w:r>
      <w:r w:rsidRPr="0086691A">
        <w:rPr>
          <w:rFonts w:ascii="Book Antiqua" w:hAnsi="Book Antiqua"/>
          <w:b/>
          <w:bCs/>
        </w:rPr>
        <w:t>Ubachs JF</w:t>
      </w:r>
      <w:r w:rsidRPr="0086691A">
        <w:rPr>
          <w:rFonts w:ascii="Book Antiqua" w:hAnsi="Book Antiqua"/>
        </w:rPr>
        <w:t xml:space="preserve">, Engblom H, Erlinge D, Jovinge S, Hedström E, Carlsson M, Arheden H. Cardiovascular magnetic resonance of the myocardium at risk in acute reperfused myocardial infarction: comparison of T2-weighted imaging versus the circumferential endocardial extent of late gadolinium enhancement with transmural projection. </w:t>
      </w:r>
      <w:r w:rsidRPr="0086691A">
        <w:rPr>
          <w:rFonts w:ascii="Book Antiqua" w:hAnsi="Book Antiqua"/>
          <w:i/>
          <w:iCs/>
        </w:rPr>
        <w:t>J Cardiovasc Magn Reson</w:t>
      </w:r>
      <w:r w:rsidRPr="0086691A">
        <w:rPr>
          <w:rFonts w:ascii="Book Antiqua" w:hAnsi="Book Antiqua"/>
        </w:rPr>
        <w:t xml:space="preserve"> 2010; </w:t>
      </w:r>
      <w:r w:rsidRPr="0086691A">
        <w:rPr>
          <w:rFonts w:ascii="Book Antiqua" w:hAnsi="Book Antiqua"/>
          <w:b/>
          <w:bCs/>
        </w:rPr>
        <w:t>12</w:t>
      </w:r>
      <w:r w:rsidRPr="0086691A">
        <w:rPr>
          <w:rFonts w:ascii="Book Antiqua" w:hAnsi="Book Antiqua"/>
        </w:rPr>
        <w:t>: 18 [PMID: 20350309 DOI: 10.1186/1532-429X-12-18]</w:t>
      </w:r>
    </w:p>
    <w:p w14:paraId="06A1CF60"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5 </w:t>
      </w:r>
      <w:r w:rsidRPr="00345EC8">
        <w:rPr>
          <w:rFonts w:ascii="Book Antiqua" w:eastAsia="宋体" w:hAnsi="Book Antiqua" w:cs="宋体"/>
          <w:b/>
          <w:bCs/>
          <w:lang w:val="en-US" w:eastAsia="zh-CN"/>
        </w:rPr>
        <w:t>Kociemba A</w:t>
      </w:r>
      <w:r w:rsidRPr="00345EC8">
        <w:rPr>
          <w:rFonts w:ascii="Book Antiqua" w:eastAsia="宋体" w:hAnsi="Book Antiqua" w:cs="宋体"/>
          <w:lang w:val="en-US" w:eastAsia="zh-CN"/>
        </w:rPr>
        <w:t xml:space="preserve">, Pyda M, Katulska K, </w:t>
      </w:r>
      <w:r w:rsidRPr="00345EC8">
        <w:rPr>
          <w:rFonts w:ascii="Book Antiqua" w:eastAsia="MS Mincho" w:hAnsi="Book Antiqua" w:cs="MS Mincho"/>
          <w:lang w:val="en-US" w:eastAsia="zh-CN"/>
        </w:rPr>
        <w:t>Ł</w:t>
      </w:r>
      <w:r w:rsidRPr="00345EC8">
        <w:rPr>
          <w:rFonts w:ascii="Book Antiqua" w:eastAsia="宋体" w:hAnsi="Book Antiqua" w:cs="宋体"/>
          <w:lang w:val="en-US" w:eastAsia="zh-CN"/>
        </w:rPr>
        <w:t xml:space="preserve">anocha M, Siniawski A, Janus M, Grajek S. Comparison of diffusion-weighted with T2-weighted imaging for detection of edema in acute myocardial infarction.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15</w:t>
      </w:r>
      <w:r w:rsidRPr="00345EC8">
        <w:rPr>
          <w:rFonts w:ascii="Book Antiqua" w:eastAsia="宋体" w:hAnsi="Book Antiqua" w:cs="宋体"/>
          <w:lang w:val="en-US" w:eastAsia="zh-CN"/>
        </w:rPr>
        <w:t>: 90 [PMID: 24098944 DOI: 10.1186/1532-429x-15-90]</w:t>
      </w:r>
    </w:p>
    <w:p w14:paraId="089D48E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6 </w:t>
      </w:r>
      <w:r w:rsidRPr="00345EC8">
        <w:rPr>
          <w:rFonts w:ascii="Book Antiqua" w:eastAsia="宋体" w:hAnsi="Book Antiqua" w:cs="宋体"/>
          <w:b/>
          <w:bCs/>
          <w:lang w:val="en-US" w:eastAsia="zh-CN"/>
        </w:rPr>
        <w:t>O'Gara PT</w:t>
      </w:r>
      <w:r w:rsidRPr="00345EC8">
        <w:rPr>
          <w:rFonts w:ascii="Book Antiqua" w:eastAsia="宋体" w:hAnsi="Book Antiqua" w:cs="宋体"/>
          <w:lang w:val="en-US" w:eastAsia="zh-CN"/>
        </w:rPr>
        <w:t xml:space="preserve">, Kushner FG, Ascheim DD, Casey DE, Chung MK, de Lemos JA, Ettinger SM, Fang JC, Fesmire FM, Franklin BA, Granger CB, Krumholz HM, Linderbaum JA, Morrow DA, Newby LK, Ornato JP, Ou N, Radford MJ, Tamis-Holland JE, Tommaso CL, Tracy CM, Woo YJ, Zhao DX, Anderson JL, Jacobs AK, Halperin JL, Albert NM, Brindis RG, Creager MA, DeMets D, </w:t>
      </w:r>
      <w:r w:rsidRPr="00345EC8">
        <w:rPr>
          <w:rFonts w:ascii="Book Antiqua" w:eastAsia="宋体" w:hAnsi="Book Antiqua" w:cs="宋体"/>
          <w:lang w:val="en-US" w:eastAsia="zh-CN"/>
        </w:rPr>
        <w:lastRenderedPageBreak/>
        <w:t xml:space="preserve">Guyton RA, Hochman JS, Kovacs RJ, Kushner FG, Ohman EM, Stevenson WG, Yancy CW. 2013 ACCF/AHA guideline for the management of ST-elevation myocardial infarction: a report of the American College of Cardiology Foundation/American Heart Association Task Force on Practice Guidelines.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61</w:t>
      </w:r>
      <w:r w:rsidRPr="00345EC8">
        <w:rPr>
          <w:rFonts w:ascii="Book Antiqua" w:eastAsia="宋体" w:hAnsi="Book Antiqua" w:cs="宋体"/>
          <w:lang w:val="en-US" w:eastAsia="zh-CN"/>
        </w:rPr>
        <w:t>: e78-140 [PMID: 23256914 DOI: 10.1016/j.jacc.2012.11.019]</w:t>
      </w:r>
    </w:p>
    <w:p w14:paraId="15029425"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7 </w:t>
      </w:r>
      <w:r w:rsidRPr="00345EC8">
        <w:rPr>
          <w:rFonts w:ascii="Book Antiqua" w:eastAsia="宋体" w:hAnsi="Book Antiqua" w:cs="宋体"/>
          <w:b/>
          <w:bCs/>
          <w:lang w:val="en-US" w:eastAsia="zh-CN"/>
        </w:rPr>
        <w:t>Masci PG</w:t>
      </w:r>
      <w:r w:rsidRPr="00345EC8">
        <w:rPr>
          <w:rFonts w:ascii="Book Antiqua" w:eastAsia="宋体" w:hAnsi="Book Antiqua" w:cs="宋体"/>
          <w:lang w:val="en-US" w:eastAsia="zh-CN"/>
        </w:rPr>
        <w:t xml:space="preserve">, Andreini D, Francone M, Bertella E, De Luca L, Coceani M, Mushtaq S, Mariani M, Carbone I, Pontone G, Agati L, Bogaert J, Lombardi M. Prodromal angina is associated with myocardial salvage in acute ST-segment elevation myocardial infarction. </w:t>
      </w:r>
      <w:r w:rsidRPr="00345EC8">
        <w:rPr>
          <w:rFonts w:ascii="Book Antiqua" w:eastAsia="宋体" w:hAnsi="Book Antiqua" w:cs="宋体"/>
          <w:i/>
          <w:iCs/>
          <w:lang w:val="en-US" w:eastAsia="zh-CN"/>
        </w:rPr>
        <w:t>Eur Heart J Cardiovasc Imaging</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14</w:t>
      </w:r>
      <w:r w:rsidRPr="00345EC8">
        <w:rPr>
          <w:rFonts w:ascii="Book Antiqua" w:eastAsia="宋体" w:hAnsi="Book Antiqua" w:cs="宋体"/>
          <w:lang w:val="en-US" w:eastAsia="zh-CN"/>
        </w:rPr>
        <w:t>: 1041-1048 [PMID: 23793878 DOI: 10.1093/ehjci/jet063]</w:t>
      </w:r>
    </w:p>
    <w:p w14:paraId="1EFA1B3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58 </w:t>
      </w:r>
      <w:r w:rsidRPr="00345EC8">
        <w:rPr>
          <w:rFonts w:ascii="Book Antiqua" w:eastAsia="宋体" w:hAnsi="Book Antiqua" w:cs="宋体"/>
          <w:b/>
          <w:bCs/>
          <w:lang w:val="en-US" w:eastAsia="zh-CN"/>
        </w:rPr>
        <w:t>Desch S</w:t>
      </w:r>
      <w:r w:rsidRPr="00345EC8">
        <w:rPr>
          <w:rFonts w:ascii="Book Antiqua" w:eastAsia="宋体" w:hAnsi="Book Antiqua" w:cs="宋体"/>
          <w:lang w:val="en-US" w:eastAsia="zh-CN"/>
        </w:rPr>
        <w:t xml:space="preserve">, Engelhardt H, Meissner J, Eitel I, Sareban M, Fuernau G, de Waha S, Grothoff M, Gutberlet M, Schuler G, Thiele H. Reliability of myocardial salvage assessment by cardiac magnetic resonance imaging in acute reperfused myocardial infarction. </w:t>
      </w:r>
      <w:r w:rsidRPr="00345EC8">
        <w:rPr>
          <w:rFonts w:ascii="Book Antiqua" w:eastAsia="宋体" w:hAnsi="Book Antiqua" w:cs="宋体"/>
          <w:i/>
          <w:iCs/>
          <w:lang w:val="en-US" w:eastAsia="zh-CN"/>
        </w:rPr>
        <w:t>Int J Cardiovasc Imaging</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28</w:t>
      </w:r>
      <w:r w:rsidRPr="00345EC8">
        <w:rPr>
          <w:rFonts w:ascii="Book Antiqua" w:eastAsia="宋体" w:hAnsi="Book Antiqua" w:cs="宋体"/>
          <w:lang w:val="en-US" w:eastAsia="zh-CN"/>
        </w:rPr>
        <w:t>: 263-272 [PMID: 21279689 DOI: 10.1007/s10554-011-9802-9]</w:t>
      </w:r>
    </w:p>
    <w:p w14:paraId="7BF21923"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59 </w:t>
      </w:r>
      <w:r w:rsidRPr="00345EC8">
        <w:rPr>
          <w:rFonts w:ascii="Book Antiqua" w:eastAsia="宋体" w:hAnsi="Book Antiqua" w:cs="宋体"/>
          <w:b/>
          <w:bCs/>
          <w:lang w:val="en-US" w:eastAsia="zh-CN"/>
        </w:rPr>
        <w:t>Milavetz JJ</w:t>
      </w:r>
      <w:r w:rsidRPr="00345EC8">
        <w:rPr>
          <w:rFonts w:ascii="Book Antiqua" w:eastAsia="宋体" w:hAnsi="Book Antiqua" w:cs="宋体"/>
          <w:lang w:val="en-US" w:eastAsia="zh-CN"/>
        </w:rPr>
        <w:t>, Giebel DW, Christian TF, Schwartz RS, Holmes DR, Gibbons RJ.</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Time to therapy and salvage in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1998; </w:t>
      </w:r>
      <w:r w:rsidRPr="00345EC8">
        <w:rPr>
          <w:rFonts w:ascii="Book Antiqua" w:eastAsia="宋体" w:hAnsi="Book Antiqua" w:cs="宋体"/>
          <w:b/>
          <w:bCs/>
          <w:lang w:val="en-US" w:eastAsia="zh-CN"/>
        </w:rPr>
        <w:t>31</w:t>
      </w:r>
      <w:r w:rsidRPr="00345EC8">
        <w:rPr>
          <w:rFonts w:ascii="Book Antiqua" w:eastAsia="宋体" w:hAnsi="Book Antiqua" w:cs="宋体"/>
          <w:lang w:val="en-US" w:eastAsia="zh-CN"/>
        </w:rPr>
        <w:t>: 1246-1251 [PMID: 9581715 DOI: 10.1016/S0735-1097(98)00088-6]</w:t>
      </w:r>
    </w:p>
    <w:p w14:paraId="11BB5AF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0 </w:t>
      </w:r>
      <w:r w:rsidRPr="00345EC8">
        <w:rPr>
          <w:rFonts w:ascii="Book Antiqua" w:eastAsia="宋体" w:hAnsi="Book Antiqua" w:cs="宋体"/>
          <w:b/>
          <w:bCs/>
          <w:lang w:val="en-US" w:eastAsia="zh-CN"/>
        </w:rPr>
        <w:t>Newby LK</w:t>
      </w:r>
      <w:r w:rsidRPr="00345EC8">
        <w:rPr>
          <w:rFonts w:ascii="Book Antiqua" w:eastAsia="宋体" w:hAnsi="Book Antiqua" w:cs="宋体"/>
          <w:lang w:val="en-US" w:eastAsia="zh-CN"/>
        </w:rPr>
        <w:t xml:space="preserve">, Rutsch WR, Califf RM, Simoons ML, Aylward PE, Armstrong PW, Woodlief LH, Lee KL, Topol EJ, Van de Werf F. Time from symptom onset to treatment and outcomes after thrombolytic therapy. GUSTO-1 Investigators.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1996; </w:t>
      </w:r>
      <w:r w:rsidRPr="00345EC8">
        <w:rPr>
          <w:rFonts w:ascii="Book Antiqua" w:eastAsia="宋体" w:hAnsi="Book Antiqua" w:cs="宋体"/>
          <w:b/>
          <w:bCs/>
          <w:lang w:val="en-US" w:eastAsia="zh-CN"/>
        </w:rPr>
        <w:t>27</w:t>
      </w:r>
      <w:r w:rsidRPr="00345EC8">
        <w:rPr>
          <w:rFonts w:ascii="Book Antiqua" w:eastAsia="宋体" w:hAnsi="Book Antiqua" w:cs="宋体"/>
          <w:lang w:val="en-US" w:eastAsia="zh-CN"/>
        </w:rPr>
        <w:t>: 1646-1655 [PMID: 8636549 DOI: 10.1016/0735-1097(96)00053-8]</w:t>
      </w:r>
    </w:p>
    <w:p w14:paraId="5B9D63F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1 </w:t>
      </w:r>
      <w:r w:rsidRPr="00345EC8">
        <w:rPr>
          <w:rFonts w:ascii="Book Antiqua" w:eastAsia="宋体" w:hAnsi="Book Antiqua" w:cs="宋体"/>
          <w:b/>
          <w:bCs/>
          <w:lang w:val="en-US" w:eastAsia="zh-CN"/>
        </w:rPr>
        <w:t>Eitel I</w:t>
      </w:r>
      <w:r w:rsidRPr="00345EC8">
        <w:rPr>
          <w:rFonts w:ascii="Book Antiqua" w:eastAsia="宋体" w:hAnsi="Book Antiqua" w:cs="宋体"/>
          <w:lang w:val="en-US" w:eastAsia="zh-CN"/>
        </w:rPr>
        <w:t xml:space="preserve">, Desch S, Fuernau G, Hildebrand L, Gutberlet M, Schuler G, Thiele H. Prognostic significance and determinants of myocardial salvage assessed by cardiovascular magnetic resonance in acute reperfused myocardial infarction.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55</w:t>
      </w:r>
      <w:r w:rsidRPr="00345EC8">
        <w:rPr>
          <w:rFonts w:ascii="Book Antiqua" w:eastAsia="宋体" w:hAnsi="Book Antiqua" w:cs="宋体"/>
          <w:lang w:val="en-US" w:eastAsia="zh-CN"/>
        </w:rPr>
        <w:t>: 2470-2479 [PMID: 20510214 DOI: 10.1016/j.jacc.2010.01.049]</w:t>
      </w:r>
    </w:p>
    <w:p w14:paraId="4010B0FB"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62 </w:t>
      </w:r>
      <w:r w:rsidRPr="00345EC8">
        <w:rPr>
          <w:rFonts w:ascii="Book Antiqua" w:eastAsia="宋体" w:hAnsi="Book Antiqua" w:cs="宋体"/>
          <w:b/>
          <w:bCs/>
          <w:lang w:val="en-US" w:eastAsia="zh-CN"/>
        </w:rPr>
        <w:t>Friedrich MG</w:t>
      </w:r>
      <w:r w:rsidRPr="00345EC8">
        <w:rPr>
          <w:rFonts w:ascii="Book Antiqua" w:eastAsia="宋体" w:hAnsi="Book Antiqua" w:cs="宋体"/>
          <w:lang w:val="en-US" w:eastAsia="zh-CN"/>
        </w:rPr>
        <w:t>, Abdel-Aty H, Taylor A, Schulz-Menger J, Messroghli D, Dietz R.</w:t>
      </w:r>
      <w:proofErr w:type="gramEnd"/>
      <w:r w:rsidRPr="00345EC8">
        <w:rPr>
          <w:rFonts w:ascii="Book Antiqua" w:eastAsia="宋体" w:hAnsi="Book Antiqua" w:cs="宋体"/>
          <w:lang w:val="en-US" w:eastAsia="zh-CN"/>
        </w:rPr>
        <w:t xml:space="preserve"> The salvaged area at risk in reperfused acute myocardial infarction as </w:t>
      </w:r>
      <w:r w:rsidRPr="00345EC8">
        <w:rPr>
          <w:rFonts w:ascii="Book Antiqua" w:eastAsia="宋体" w:hAnsi="Book Antiqua" w:cs="宋体"/>
          <w:lang w:val="en-US" w:eastAsia="zh-CN"/>
        </w:rPr>
        <w:lastRenderedPageBreak/>
        <w:t xml:space="preserve">visualized by cardiovascular magnetic resonance.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8; </w:t>
      </w:r>
      <w:r w:rsidRPr="00345EC8">
        <w:rPr>
          <w:rFonts w:ascii="Book Antiqua" w:eastAsia="宋体" w:hAnsi="Book Antiqua" w:cs="宋体"/>
          <w:b/>
          <w:bCs/>
          <w:lang w:val="en-US" w:eastAsia="zh-CN"/>
        </w:rPr>
        <w:t>51</w:t>
      </w:r>
      <w:r w:rsidRPr="00345EC8">
        <w:rPr>
          <w:rFonts w:ascii="Book Antiqua" w:eastAsia="宋体" w:hAnsi="Book Antiqua" w:cs="宋体"/>
          <w:lang w:val="en-US" w:eastAsia="zh-CN"/>
        </w:rPr>
        <w:t>: 1581-1587 [PMID: 18420102 DOI: 10.1016/j.jacc.2008.01.019]</w:t>
      </w:r>
    </w:p>
    <w:p w14:paraId="5B625424"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3 </w:t>
      </w:r>
      <w:r w:rsidRPr="00345EC8">
        <w:rPr>
          <w:rFonts w:ascii="Book Antiqua" w:eastAsia="宋体" w:hAnsi="Book Antiqua" w:cs="宋体"/>
          <w:b/>
          <w:bCs/>
          <w:lang w:val="en-US" w:eastAsia="zh-CN"/>
        </w:rPr>
        <w:t>Desch S</w:t>
      </w:r>
      <w:r w:rsidRPr="00345EC8">
        <w:rPr>
          <w:rFonts w:ascii="Book Antiqua" w:eastAsia="宋体" w:hAnsi="Book Antiqua" w:cs="宋体"/>
          <w:lang w:val="en-US" w:eastAsia="zh-CN"/>
        </w:rPr>
        <w:t xml:space="preserve">, Eitel I, Schmitt J, Sareban M, Fuernau G, Schuler G, Thiele H. Effect of coronary collaterals on microvascular obstruction as assessed by magnetic resonance imaging in patients with acute ST-elevation myocardial infarction treated by primary coronary intervention.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104</w:t>
      </w:r>
      <w:r w:rsidRPr="00345EC8">
        <w:rPr>
          <w:rFonts w:ascii="Book Antiqua" w:eastAsia="宋体" w:hAnsi="Book Antiqua" w:cs="宋体"/>
          <w:lang w:val="en-US" w:eastAsia="zh-CN"/>
        </w:rPr>
        <w:t>: 1204-1209 [PMID: 19840563 DOI: 10.1016/j.amjcard.2009.06.031]</w:t>
      </w:r>
    </w:p>
    <w:p w14:paraId="6642C37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4 </w:t>
      </w:r>
      <w:r w:rsidRPr="00345EC8">
        <w:rPr>
          <w:rFonts w:ascii="Book Antiqua" w:eastAsia="宋体" w:hAnsi="Book Antiqua" w:cs="宋体"/>
          <w:b/>
          <w:bCs/>
          <w:lang w:val="en-US" w:eastAsia="zh-CN"/>
        </w:rPr>
        <w:t>Abdel-Aty H</w:t>
      </w:r>
      <w:r w:rsidRPr="00345EC8">
        <w:rPr>
          <w:rFonts w:ascii="Book Antiqua" w:eastAsia="宋体" w:hAnsi="Book Antiqua" w:cs="宋体"/>
          <w:lang w:val="en-US" w:eastAsia="zh-CN"/>
        </w:rPr>
        <w:t xml:space="preserve">, Cocker M, Meek C, Tyberg JV, Friedrich MG. Edema as a very early marker for acute myocardial ischemia: a cardiovascular magnetic resonance study.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53</w:t>
      </w:r>
      <w:r w:rsidRPr="00345EC8">
        <w:rPr>
          <w:rFonts w:ascii="Book Antiqua" w:eastAsia="宋体" w:hAnsi="Book Antiqua" w:cs="宋体"/>
          <w:lang w:val="en-US" w:eastAsia="zh-CN"/>
        </w:rPr>
        <w:t>: 1194-1201 [PMID: 19341860 DOI: 10.1016/j.jacc.2008.10.065]</w:t>
      </w:r>
    </w:p>
    <w:p w14:paraId="2A50A224"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5 </w:t>
      </w:r>
      <w:r w:rsidRPr="00345EC8">
        <w:rPr>
          <w:rFonts w:ascii="Book Antiqua" w:eastAsia="宋体" w:hAnsi="Book Antiqua" w:cs="宋体"/>
          <w:b/>
          <w:bCs/>
          <w:lang w:val="en-US" w:eastAsia="zh-CN"/>
        </w:rPr>
        <w:t>Fernández-Jiménez R</w:t>
      </w:r>
      <w:r w:rsidRPr="00345EC8">
        <w:rPr>
          <w:rFonts w:ascii="Book Antiqua" w:eastAsia="宋体" w:hAnsi="Book Antiqua" w:cs="宋体"/>
          <w:lang w:val="en-US" w:eastAsia="zh-CN"/>
        </w:rPr>
        <w:t xml:space="preserve">, Sánchez-González J, Agüero J, García-Prieto J, López-Martín GJ, García-Ruiz JM, Molina-Iracheta A, Rosselló X, Fernández-Friera L, Pizarro G, García-Álvarez A, Dall'Armellina E, Macaya C, Choudhury RP, Fuster V, Ibáñez B. Myocardial edema after ischemia/reperfusion is not stable and follows a bimodal pattern: imaging and histological tissue characterization.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5; </w:t>
      </w:r>
      <w:r w:rsidRPr="00345EC8">
        <w:rPr>
          <w:rFonts w:ascii="Book Antiqua" w:eastAsia="宋体" w:hAnsi="Book Antiqua" w:cs="宋体"/>
          <w:b/>
          <w:bCs/>
          <w:lang w:val="en-US" w:eastAsia="zh-CN"/>
        </w:rPr>
        <w:t>65</w:t>
      </w:r>
      <w:r w:rsidRPr="00345EC8">
        <w:rPr>
          <w:rFonts w:ascii="Book Antiqua" w:eastAsia="宋体" w:hAnsi="Book Antiqua" w:cs="宋体"/>
          <w:lang w:val="en-US" w:eastAsia="zh-CN"/>
        </w:rPr>
        <w:t>: 315-323 [PMID: 25460833 DOI: 10.1016/j.jacc.2014.11.004]</w:t>
      </w:r>
    </w:p>
    <w:p w14:paraId="7268FB9E"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66 </w:t>
      </w:r>
      <w:r w:rsidRPr="00345EC8">
        <w:rPr>
          <w:rFonts w:ascii="Book Antiqua" w:eastAsia="宋体" w:hAnsi="Book Antiqua" w:cs="宋体"/>
          <w:b/>
          <w:bCs/>
          <w:lang w:val="en-US" w:eastAsia="zh-CN"/>
        </w:rPr>
        <w:t>Phrommintikul A</w:t>
      </w:r>
      <w:r w:rsidRPr="00345EC8">
        <w:rPr>
          <w:rFonts w:ascii="Book Antiqua" w:eastAsia="宋体" w:hAnsi="Book Antiqua" w:cs="宋体"/>
          <w:lang w:val="en-US" w:eastAsia="zh-CN"/>
        </w:rPr>
        <w:t>, Abdel-Aty H, Schulz-Menger J, Friedrich MG, Taylor AJ.</w:t>
      </w:r>
      <w:proofErr w:type="gramEnd"/>
      <w:r w:rsidRPr="00345EC8">
        <w:rPr>
          <w:rFonts w:ascii="Book Antiqua" w:eastAsia="宋体" w:hAnsi="Book Antiqua" w:cs="宋体"/>
          <w:lang w:val="en-US" w:eastAsia="zh-CN"/>
        </w:rPr>
        <w:t xml:space="preserve"> Acute oedema in the evaluation of microvascular reperfusion and myocardial salvage in reperfused myocardial infarction with cardiac magnetic resonance imaging. </w:t>
      </w:r>
      <w:r w:rsidRPr="00345EC8">
        <w:rPr>
          <w:rFonts w:ascii="Book Antiqua" w:eastAsia="宋体" w:hAnsi="Book Antiqua" w:cs="宋体"/>
          <w:i/>
          <w:iCs/>
          <w:lang w:val="en-US" w:eastAsia="zh-CN"/>
        </w:rPr>
        <w:t>Eur J Radiol</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74</w:t>
      </w:r>
      <w:r w:rsidRPr="00345EC8">
        <w:rPr>
          <w:rFonts w:ascii="Book Antiqua" w:eastAsia="宋体" w:hAnsi="Book Antiqua" w:cs="宋体"/>
          <w:lang w:val="en-US" w:eastAsia="zh-CN"/>
        </w:rPr>
        <w:t>: e12-e17 [PMID: 19375879 DOI: 10.1016/j.ejrad.2009.03.010]</w:t>
      </w:r>
    </w:p>
    <w:p w14:paraId="4089D39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7 </w:t>
      </w:r>
      <w:r w:rsidRPr="00345EC8">
        <w:rPr>
          <w:rFonts w:ascii="Book Antiqua" w:eastAsia="宋体" w:hAnsi="Book Antiqua" w:cs="宋体"/>
          <w:b/>
          <w:bCs/>
          <w:lang w:val="en-US" w:eastAsia="zh-CN"/>
        </w:rPr>
        <w:t>Larose E</w:t>
      </w:r>
      <w:r w:rsidRPr="00345EC8">
        <w:rPr>
          <w:rFonts w:ascii="Book Antiqua" w:eastAsia="宋体" w:hAnsi="Book Antiqua" w:cs="宋体"/>
          <w:lang w:val="en-US" w:eastAsia="zh-CN"/>
        </w:rPr>
        <w:t xml:space="preserve">, Tizon-Marcos H, Rodés-Cabau J, Rinfret S, Déry JP, Nguyen CM, Gleeton O, Boudreault JR, Roy L, Noël B, Proulx G, Rouleau J, Barbeau G, De Larochellière R, Bertrand OF. Improving myocardial salvage in late presentation acute ST-elevation myocardial infarction with proximal embolic protection. </w:t>
      </w:r>
      <w:r w:rsidRPr="00345EC8">
        <w:rPr>
          <w:rFonts w:ascii="Book Antiqua" w:eastAsia="宋体" w:hAnsi="Book Antiqua" w:cs="宋体"/>
          <w:i/>
          <w:iCs/>
          <w:lang w:val="en-US" w:eastAsia="zh-CN"/>
        </w:rPr>
        <w:t>Catheter Cardiovasc Interv</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76</w:t>
      </w:r>
      <w:r w:rsidRPr="00345EC8">
        <w:rPr>
          <w:rFonts w:ascii="Book Antiqua" w:eastAsia="宋体" w:hAnsi="Book Antiqua" w:cs="宋体"/>
          <w:lang w:val="en-US" w:eastAsia="zh-CN"/>
        </w:rPr>
        <w:t>: 461-470 [PMID: 20506154 DOI: 10.1002/ccd.22588]</w:t>
      </w:r>
    </w:p>
    <w:p w14:paraId="0287E13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8 </w:t>
      </w:r>
      <w:r w:rsidRPr="00345EC8">
        <w:rPr>
          <w:rFonts w:ascii="Book Antiqua" w:eastAsia="宋体" w:hAnsi="Book Antiqua" w:cs="宋体"/>
          <w:b/>
          <w:bCs/>
          <w:lang w:val="en-US" w:eastAsia="zh-CN"/>
        </w:rPr>
        <w:t>Ndrepepa G</w:t>
      </w:r>
      <w:r w:rsidRPr="00345EC8">
        <w:rPr>
          <w:rFonts w:ascii="Book Antiqua" w:eastAsia="宋体" w:hAnsi="Book Antiqua" w:cs="宋体"/>
          <w:lang w:val="en-US" w:eastAsia="zh-CN"/>
        </w:rPr>
        <w:t xml:space="preserve">, Mehilli J, Schwaiger M, Schühlen H, Nekolla S, Martinoff S, Schmitt C, Dirschinger J, Schömig A, Kastrati A. Prognostic value of </w:t>
      </w:r>
      <w:r w:rsidRPr="00345EC8">
        <w:rPr>
          <w:rFonts w:ascii="Book Antiqua" w:eastAsia="宋体" w:hAnsi="Book Antiqua" w:cs="宋体"/>
          <w:lang w:val="en-US" w:eastAsia="zh-CN"/>
        </w:rPr>
        <w:lastRenderedPageBreak/>
        <w:t xml:space="preserve">myocardial salvage achieved by reperfusion therapy in patients with acute myocardial infarction. </w:t>
      </w:r>
      <w:r w:rsidRPr="00345EC8">
        <w:rPr>
          <w:rFonts w:ascii="Book Antiqua" w:eastAsia="宋体" w:hAnsi="Book Antiqua" w:cs="宋体"/>
          <w:i/>
          <w:iCs/>
          <w:lang w:val="en-US" w:eastAsia="zh-CN"/>
        </w:rPr>
        <w:t>J Nucl Med</w:t>
      </w:r>
      <w:r w:rsidRPr="00345EC8">
        <w:rPr>
          <w:rFonts w:ascii="Book Antiqua" w:eastAsia="宋体" w:hAnsi="Book Antiqua" w:cs="宋体"/>
          <w:lang w:val="en-US" w:eastAsia="zh-CN"/>
        </w:rPr>
        <w:t xml:space="preserve"> 2004; </w:t>
      </w:r>
      <w:r w:rsidRPr="00345EC8">
        <w:rPr>
          <w:rFonts w:ascii="Book Antiqua" w:eastAsia="宋体" w:hAnsi="Book Antiqua" w:cs="宋体"/>
          <w:b/>
          <w:bCs/>
          <w:lang w:val="en-US" w:eastAsia="zh-CN"/>
        </w:rPr>
        <w:t>45</w:t>
      </w:r>
      <w:r w:rsidRPr="00345EC8">
        <w:rPr>
          <w:rFonts w:ascii="Book Antiqua" w:eastAsia="宋体" w:hAnsi="Book Antiqua" w:cs="宋体"/>
          <w:lang w:val="en-US" w:eastAsia="zh-CN"/>
        </w:rPr>
        <w:t>: 725-729 [PMID: 15136618]</w:t>
      </w:r>
    </w:p>
    <w:p w14:paraId="31D7B0C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69 </w:t>
      </w:r>
      <w:r w:rsidRPr="00345EC8">
        <w:rPr>
          <w:rFonts w:ascii="Book Antiqua" w:eastAsia="宋体" w:hAnsi="Book Antiqua" w:cs="宋体"/>
          <w:b/>
          <w:bCs/>
          <w:lang w:val="en-US" w:eastAsia="zh-CN"/>
        </w:rPr>
        <w:t>Messroghli DR</w:t>
      </w:r>
      <w:r w:rsidRPr="00345EC8">
        <w:rPr>
          <w:rFonts w:ascii="Book Antiqua" w:eastAsia="宋体" w:hAnsi="Book Antiqua" w:cs="宋体"/>
          <w:lang w:val="en-US" w:eastAsia="zh-CN"/>
        </w:rPr>
        <w:t xml:space="preserve">, Niendorf T, Schulz-Menger J, Dietz R, Friedrich MG. T1 mapping in patients with acute myocardial infarction.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03; </w:t>
      </w:r>
      <w:r w:rsidRPr="00345EC8">
        <w:rPr>
          <w:rFonts w:ascii="Book Antiqua" w:eastAsia="宋体" w:hAnsi="Book Antiqua" w:cs="宋体"/>
          <w:b/>
          <w:bCs/>
          <w:lang w:val="en-US" w:eastAsia="zh-CN"/>
        </w:rPr>
        <w:t>5</w:t>
      </w:r>
      <w:r w:rsidRPr="00345EC8">
        <w:rPr>
          <w:rFonts w:ascii="Book Antiqua" w:eastAsia="宋体" w:hAnsi="Book Antiqua" w:cs="宋体"/>
          <w:lang w:val="en-US" w:eastAsia="zh-CN"/>
        </w:rPr>
        <w:t>: 353-359 [PMID: 12765114 DOI: 10.1081/jcmr-120019418]</w:t>
      </w:r>
    </w:p>
    <w:p w14:paraId="3AA5AC2B"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70 </w:t>
      </w:r>
      <w:r w:rsidRPr="00345EC8">
        <w:rPr>
          <w:rFonts w:ascii="Book Antiqua" w:eastAsia="宋体" w:hAnsi="Book Antiqua" w:cs="宋体"/>
          <w:b/>
          <w:bCs/>
          <w:lang w:val="en-US" w:eastAsia="zh-CN"/>
        </w:rPr>
        <w:t>Mewton N</w:t>
      </w:r>
      <w:r w:rsidRPr="00345EC8">
        <w:rPr>
          <w:rFonts w:ascii="Book Antiqua" w:eastAsia="宋体" w:hAnsi="Book Antiqua" w:cs="宋体"/>
          <w:lang w:val="en-US" w:eastAsia="zh-CN"/>
        </w:rPr>
        <w:t>, Liu CY, Croisille P, Bluemke D, Lima JA.</w:t>
      </w:r>
      <w:proofErr w:type="gramEnd"/>
      <w:r w:rsidRPr="00345EC8">
        <w:rPr>
          <w:rFonts w:ascii="Book Antiqua" w:eastAsia="宋体" w:hAnsi="Book Antiqua" w:cs="宋体"/>
          <w:lang w:val="en-US" w:eastAsia="zh-CN"/>
        </w:rPr>
        <w:t xml:space="preserve"> </w:t>
      </w:r>
      <w:proofErr w:type="gramStart"/>
      <w:r w:rsidRPr="00345EC8">
        <w:rPr>
          <w:rFonts w:ascii="Book Antiqua" w:eastAsia="宋体" w:hAnsi="Book Antiqua" w:cs="宋体"/>
          <w:lang w:val="en-US" w:eastAsia="zh-CN"/>
        </w:rPr>
        <w:t>Assessment of myocardial fibrosis with cardiovascular magnetic resonance.</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11; </w:t>
      </w:r>
      <w:r w:rsidRPr="00345EC8">
        <w:rPr>
          <w:rFonts w:ascii="Book Antiqua" w:eastAsia="宋体" w:hAnsi="Book Antiqua" w:cs="宋体"/>
          <w:b/>
          <w:bCs/>
          <w:lang w:val="en-US" w:eastAsia="zh-CN"/>
        </w:rPr>
        <w:t>57</w:t>
      </w:r>
      <w:r w:rsidRPr="00345EC8">
        <w:rPr>
          <w:rFonts w:ascii="Book Antiqua" w:eastAsia="宋体" w:hAnsi="Book Antiqua" w:cs="宋体"/>
          <w:lang w:val="en-US" w:eastAsia="zh-CN"/>
        </w:rPr>
        <w:t>: 891-903 [PMID: 21329834 DOI: 10.1016/j.jacc.2010.11.013]</w:t>
      </w:r>
    </w:p>
    <w:p w14:paraId="00CAD15B" w14:textId="77777777" w:rsidR="00345EC8" w:rsidRPr="00345EC8" w:rsidRDefault="00345EC8" w:rsidP="00345EC8">
      <w:pPr>
        <w:spacing w:line="360" w:lineRule="auto"/>
        <w:jc w:val="both"/>
        <w:rPr>
          <w:rFonts w:ascii="Book Antiqua" w:eastAsia="宋体" w:hAnsi="Book Antiqua" w:cs="宋体"/>
          <w:lang w:val="en-US" w:eastAsia="zh-CN"/>
        </w:rPr>
      </w:pPr>
      <w:proofErr w:type="gramStart"/>
      <w:r w:rsidRPr="00345EC8">
        <w:rPr>
          <w:rFonts w:ascii="Book Antiqua" w:eastAsia="宋体" w:hAnsi="Book Antiqua" w:cs="宋体"/>
          <w:lang w:val="en-US" w:eastAsia="zh-CN"/>
        </w:rPr>
        <w:t xml:space="preserve">171 </w:t>
      </w:r>
      <w:r w:rsidRPr="00345EC8">
        <w:rPr>
          <w:rFonts w:ascii="Book Antiqua" w:eastAsia="宋体" w:hAnsi="Book Antiqua" w:cs="宋体"/>
          <w:b/>
          <w:bCs/>
          <w:lang w:val="en-US" w:eastAsia="zh-CN"/>
        </w:rPr>
        <w:t>Salerno M</w:t>
      </w:r>
      <w:r w:rsidRPr="00345EC8">
        <w:rPr>
          <w:rFonts w:ascii="Book Antiqua" w:eastAsia="宋体" w:hAnsi="Book Antiqua" w:cs="宋体"/>
          <w:lang w:val="en-US" w:eastAsia="zh-CN"/>
        </w:rPr>
        <w:t>, Kramer CM. Advances in parametric mapping with CMR imaging.</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6</w:t>
      </w:r>
      <w:r w:rsidRPr="00345EC8">
        <w:rPr>
          <w:rFonts w:ascii="Book Antiqua" w:eastAsia="宋体" w:hAnsi="Book Antiqua" w:cs="宋体"/>
          <w:lang w:val="en-US" w:eastAsia="zh-CN"/>
        </w:rPr>
        <w:t>: 806-822 [PMID: 23845576 DOI: 10.1016/j.jcmg.2013.05.005]</w:t>
      </w:r>
    </w:p>
    <w:p w14:paraId="7FCE3A7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72 </w:t>
      </w:r>
      <w:r w:rsidRPr="00345EC8">
        <w:rPr>
          <w:rFonts w:ascii="Book Antiqua" w:eastAsia="宋体" w:hAnsi="Book Antiqua" w:cs="宋体"/>
          <w:b/>
          <w:bCs/>
          <w:lang w:val="en-US" w:eastAsia="zh-CN"/>
        </w:rPr>
        <w:t>Roujol S</w:t>
      </w:r>
      <w:r w:rsidRPr="00345EC8">
        <w:rPr>
          <w:rFonts w:ascii="Book Antiqua" w:eastAsia="宋体" w:hAnsi="Book Antiqua" w:cs="宋体"/>
          <w:lang w:val="en-US" w:eastAsia="zh-CN"/>
        </w:rPr>
        <w:t xml:space="preserve">, Weingärtner S, Foppa M, Chow K, Kawaji K, Ngo LH, Kellman P, Manning WJ, Thompson RB, Nezafat R. Accuracy, precision, and reproducibility of four T1 mapping sequences: a head-to-head comparison of MOLLI, ShMOLLI, SASHA, and SAPPHIRE.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272</w:t>
      </w:r>
      <w:r w:rsidRPr="00345EC8">
        <w:rPr>
          <w:rFonts w:ascii="Book Antiqua" w:eastAsia="宋体" w:hAnsi="Book Antiqua" w:cs="宋体"/>
          <w:lang w:val="en-US" w:eastAsia="zh-CN"/>
        </w:rPr>
        <w:t>: 683-689 [PMID: 24702727 DOI: 10.1148/radiol.14140296]</w:t>
      </w:r>
    </w:p>
    <w:p w14:paraId="25A5E01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73 </w:t>
      </w:r>
      <w:r w:rsidRPr="00345EC8">
        <w:rPr>
          <w:rFonts w:ascii="Book Antiqua" w:eastAsia="宋体" w:hAnsi="Book Antiqua" w:cs="宋体"/>
          <w:b/>
          <w:bCs/>
          <w:lang w:val="en-US" w:eastAsia="zh-CN"/>
        </w:rPr>
        <w:t>Messroghli DR</w:t>
      </w:r>
      <w:r w:rsidRPr="00345EC8">
        <w:rPr>
          <w:rFonts w:ascii="Book Antiqua" w:eastAsia="宋体" w:hAnsi="Book Antiqua" w:cs="宋体"/>
          <w:lang w:val="en-US" w:eastAsia="zh-CN"/>
        </w:rPr>
        <w:t xml:space="preserve">, Radjenovic A, Kozerke S, Higgins DM, Sivananthan MU, Ridgway JP. Modified Look-Locker inversion recovery (MOLLI) for high-resolution T1 mapping of the heart. </w:t>
      </w:r>
      <w:r w:rsidRPr="00345EC8">
        <w:rPr>
          <w:rFonts w:ascii="Book Antiqua" w:eastAsia="宋体" w:hAnsi="Book Antiqua" w:cs="宋体"/>
          <w:i/>
          <w:iCs/>
          <w:lang w:val="en-US" w:eastAsia="zh-CN"/>
        </w:rPr>
        <w:t>Magn Reson Med</w:t>
      </w:r>
      <w:r w:rsidRPr="00345EC8">
        <w:rPr>
          <w:rFonts w:ascii="Book Antiqua" w:eastAsia="宋体" w:hAnsi="Book Antiqua" w:cs="宋体"/>
          <w:lang w:val="en-US" w:eastAsia="zh-CN"/>
        </w:rPr>
        <w:t xml:space="preserve"> 2004; </w:t>
      </w:r>
      <w:r w:rsidRPr="00345EC8">
        <w:rPr>
          <w:rFonts w:ascii="Book Antiqua" w:eastAsia="宋体" w:hAnsi="Book Antiqua" w:cs="宋体"/>
          <w:b/>
          <w:bCs/>
          <w:lang w:val="en-US" w:eastAsia="zh-CN"/>
        </w:rPr>
        <w:t>52</w:t>
      </w:r>
      <w:r w:rsidRPr="00345EC8">
        <w:rPr>
          <w:rFonts w:ascii="Book Antiqua" w:eastAsia="宋体" w:hAnsi="Book Antiqua" w:cs="宋体"/>
          <w:lang w:val="en-US" w:eastAsia="zh-CN"/>
        </w:rPr>
        <w:t>: 141-146 [PMID: 15236377 DOI: 10.1002/mrm.20110]</w:t>
      </w:r>
    </w:p>
    <w:p w14:paraId="6792B748"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74 </w:t>
      </w:r>
      <w:r w:rsidRPr="00345EC8">
        <w:rPr>
          <w:rFonts w:ascii="Book Antiqua" w:eastAsia="宋体" w:hAnsi="Book Antiqua" w:cs="宋体"/>
          <w:b/>
          <w:bCs/>
          <w:lang w:val="en-US" w:eastAsia="zh-CN"/>
        </w:rPr>
        <w:t>h-Ici DO</w:t>
      </w:r>
      <w:r w:rsidRPr="00345EC8">
        <w:rPr>
          <w:rFonts w:ascii="Book Antiqua" w:eastAsia="宋体" w:hAnsi="Book Antiqua" w:cs="宋体"/>
          <w:lang w:val="en-US" w:eastAsia="zh-CN"/>
        </w:rPr>
        <w:t xml:space="preserve">, Jeuthe S, Al-Wakeel N, Berger F, Kuehne T, Kozerke S, Messroghli DR. T1 mapping in ischaemic heart disease. </w:t>
      </w:r>
      <w:r w:rsidRPr="00345EC8">
        <w:rPr>
          <w:rFonts w:ascii="Book Antiqua" w:eastAsia="宋体" w:hAnsi="Book Antiqua" w:cs="宋体"/>
          <w:i/>
          <w:iCs/>
          <w:lang w:val="en-US" w:eastAsia="zh-CN"/>
        </w:rPr>
        <w:t>Eur Heart J Cardiovasc Imaging</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15</w:t>
      </w:r>
      <w:r w:rsidRPr="00345EC8">
        <w:rPr>
          <w:rFonts w:ascii="Book Antiqua" w:eastAsia="宋体" w:hAnsi="Book Antiqua" w:cs="宋体"/>
          <w:lang w:val="en-US" w:eastAsia="zh-CN"/>
        </w:rPr>
        <w:t>: 597-602 [PMID: 24566951 DOI: 10.1093/ehjci/jeu024]</w:t>
      </w:r>
    </w:p>
    <w:p w14:paraId="028E38B3"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75 </w:t>
      </w:r>
      <w:r w:rsidRPr="00345EC8">
        <w:rPr>
          <w:rFonts w:ascii="Book Antiqua" w:eastAsia="宋体" w:hAnsi="Book Antiqua" w:cs="宋体"/>
          <w:b/>
          <w:bCs/>
          <w:lang w:val="en-US" w:eastAsia="zh-CN"/>
        </w:rPr>
        <w:t>Messroghli DR</w:t>
      </w:r>
      <w:r w:rsidRPr="00345EC8">
        <w:rPr>
          <w:rFonts w:ascii="Book Antiqua" w:eastAsia="宋体" w:hAnsi="Book Antiqua" w:cs="宋体"/>
          <w:lang w:val="en-US" w:eastAsia="zh-CN"/>
        </w:rPr>
        <w:t xml:space="preserve">, Plein S, Higgins DM, Walters K, Jones TR, Ridgway JP, Sivananthan MU. Human myocardium: single-breath-hold MR T1 mapping with high spatial resolution--reproducibility study. </w:t>
      </w:r>
      <w:r w:rsidRPr="00345EC8">
        <w:rPr>
          <w:rFonts w:ascii="Book Antiqua" w:eastAsia="宋体" w:hAnsi="Book Antiqua" w:cs="宋体"/>
          <w:i/>
          <w:iCs/>
          <w:lang w:val="en-US" w:eastAsia="zh-CN"/>
        </w:rPr>
        <w:t>Radiology</w:t>
      </w:r>
      <w:r w:rsidRPr="00345EC8">
        <w:rPr>
          <w:rFonts w:ascii="Book Antiqua" w:eastAsia="宋体" w:hAnsi="Book Antiqua" w:cs="宋体"/>
          <w:lang w:val="en-US" w:eastAsia="zh-CN"/>
        </w:rPr>
        <w:t xml:space="preserve"> 2006; </w:t>
      </w:r>
      <w:r w:rsidRPr="00345EC8">
        <w:rPr>
          <w:rFonts w:ascii="Book Antiqua" w:eastAsia="宋体" w:hAnsi="Book Antiqua" w:cs="宋体"/>
          <w:b/>
          <w:bCs/>
          <w:lang w:val="en-US" w:eastAsia="zh-CN"/>
        </w:rPr>
        <w:t>238</w:t>
      </w:r>
      <w:r w:rsidRPr="00345EC8">
        <w:rPr>
          <w:rFonts w:ascii="Book Antiqua" w:eastAsia="宋体" w:hAnsi="Book Antiqua" w:cs="宋体"/>
          <w:lang w:val="en-US" w:eastAsia="zh-CN"/>
        </w:rPr>
        <w:t>: 1004-1012 [PMID: 16424239 DOI: 10.1148/radiol.2382041903]</w:t>
      </w:r>
    </w:p>
    <w:p w14:paraId="2521E1F4"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76 </w:t>
      </w:r>
      <w:r w:rsidRPr="00345EC8">
        <w:rPr>
          <w:rFonts w:ascii="Book Antiqua" w:eastAsia="宋体" w:hAnsi="Book Antiqua" w:cs="宋体"/>
          <w:b/>
          <w:bCs/>
          <w:lang w:val="en-US" w:eastAsia="zh-CN"/>
        </w:rPr>
        <w:t>Messroghli DR</w:t>
      </w:r>
      <w:r w:rsidRPr="00345EC8">
        <w:rPr>
          <w:rFonts w:ascii="Book Antiqua" w:eastAsia="宋体" w:hAnsi="Book Antiqua" w:cs="宋体"/>
          <w:lang w:val="en-US" w:eastAsia="zh-CN"/>
        </w:rPr>
        <w:t xml:space="preserve">, Walters K, Plein S, Sparrow P, Friedrich MG, Ridgway JP, Sivananthan MU. Myocardial T1 mapping: application to patients with acute and chronic myocardial infarction. </w:t>
      </w:r>
      <w:r w:rsidRPr="00345EC8">
        <w:rPr>
          <w:rFonts w:ascii="Book Antiqua" w:eastAsia="宋体" w:hAnsi="Book Antiqua" w:cs="宋体"/>
          <w:i/>
          <w:iCs/>
          <w:lang w:val="en-US" w:eastAsia="zh-CN"/>
        </w:rPr>
        <w:t>Magn Reson Med</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58</w:t>
      </w:r>
      <w:r w:rsidRPr="00345EC8">
        <w:rPr>
          <w:rFonts w:ascii="Book Antiqua" w:eastAsia="宋体" w:hAnsi="Book Antiqua" w:cs="宋体"/>
          <w:lang w:val="en-US" w:eastAsia="zh-CN"/>
        </w:rPr>
        <w:t>: 34-40 [PMID: 17659622 DOI: 10.1002/mrm.21272]</w:t>
      </w:r>
    </w:p>
    <w:p w14:paraId="1FE6069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177 </w:t>
      </w:r>
      <w:r w:rsidRPr="00345EC8">
        <w:rPr>
          <w:rFonts w:ascii="Book Antiqua" w:eastAsia="宋体" w:hAnsi="Book Antiqua" w:cs="宋体"/>
          <w:b/>
          <w:bCs/>
          <w:lang w:val="en-US" w:eastAsia="zh-CN"/>
        </w:rPr>
        <w:t>Carrick D</w:t>
      </w:r>
      <w:r w:rsidRPr="00345EC8">
        <w:rPr>
          <w:rFonts w:ascii="Book Antiqua" w:eastAsia="宋体" w:hAnsi="Book Antiqua" w:cs="宋体"/>
          <w:lang w:val="en-US" w:eastAsia="zh-CN"/>
        </w:rPr>
        <w:t xml:space="preserve">, Haig C, Rauhalammi S, Ahmed N, Mordi I, McEntegart M, Petrie MC, Eteiba H, Hood S, Watkins S, Lindsay M, Mahrous A, Ford I, Tzemos N, Sattar N, Welsh P, Radjenovic A, Oldroyd KG, Berry C. Prognostic significance of infarct core pathology revealed by quantitative non-contrast in comparison with contrast cardiac magnetic resonance imaging in reperfused ST-elevation myocardial infarction survivors.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16; </w:t>
      </w:r>
      <w:r w:rsidRPr="00345EC8">
        <w:rPr>
          <w:rFonts w:ascii="Book Antiqua" w:eastAsia="宋体" w:hAnsi="Book Antiqua" w:cs="宋体"/>
          <w:b/>
          <w:bCs/>
          <w:lang w:val="en-US" w:eastAsia="zh-CN"/>
        </w:rPr>
        <w:t>37</w:t>
      </w:r>
      <w:r w:rsidRPr="00345EC8">
        <w:rPr>
          <w:rFonts w:ascii="Book Antiqua" w:eastAsia="宋体" w:hAnsi="Book Antiqua" w:cs="宋体"/>
          <w:lang w:val="en-US" w:eastAsia="zh-CN"/>
        </w:rPr>
        <w:t>: 1044-1059 [PMID: 26261290 DOI: 10.1093/eurheartj/ehv372]</w:t>
      </w:r>
    </w:p>
    <w:p w14:paraId="56979B22"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78 </w:t>
      </w:r>
      <w:r w:rsidRPr="00345EC8">
        <w:rPr>
          <w:rFonts w:ascii="Book Antiqua" w:eastAsia="宋体" w:hAnsi="Book Antiqua" w:cs="宋体"/>
          <w:b/>
          <w:bCs/>
          <w:lang w:val="en-US" w:eastAsia="zh-CN"/>
        </w:rPr>
        <w:t>Giri S</w:t>
      </w:r>
      <w:r w:rsidRPr="00345EC8">
        <w:rPr>
          <w:rFonts w:ascii="Book Antiqua" w:eastAsia="宋体" w:hAnsi="Book Antiqua" w:cs="宋体"/>
          <w:lang w:val="en-US" w:eastAsia="zh-CN"/>
        </w:rPr>
        <w:t xml:space="preserve">, Chung YC, Merchant A, Mihai G, Rajagopalan S, Raman SV, Simonetti OP. T2 quantification for improved detection of myocardial edema. </w:t>
      </w:r>
      <w:r w:rsidRPr="00345EC8">
        <w:rPr>
          <w:rFonts w:ascii="Book Antiqua" w:eastAsia="宋体" w:hAnsi="Book Antiqua" w:cs="宋体"/>
          <w:i/>
          <w:iCs/>
          <w:lang w:val="en-US" w:eastAsia="zh-CN"/>
        </w:rPr>
        <w:t>J Cardiovasc Magn Reson</w:t>
      </w:r>
      <w:r w:rsidRPr="00345EC8">
        <w:rPr>
          <w:rFonts w:ascii="Book Antiqua" w:eastAsia="宋体" w:hAnsi="Book Antiqua" w:cs="宋体"/>
          <w:lang w:val="en-US" w:eastAsia="zh-CN"/>
        </w:rPr>
        <w:t xml:space="preserve"> 2009; </w:t>
      </w:r>
      <w:r w:rsidRPr="00345EC8">
        <w:rPr>
          <w:rFonts w:ascii="Book Antiqua" w:eastAsia="宋体" w:hAnsi="Book Antiqua" w:cs="宋体"/>
          <w:b/>
          <w:bCs/>
          <w:lang w:val="en-US" w:eastAsia="zh-CN"/>
        </w:rPr>
        <w:t>11</w:t>
      </w:r>
      <w:r w:rsidRPr="00345EC8">
        <w:rPr>
          <w:rFonts w:ascii="Book Antiqua" w:eastAsia="宋体" w:hAnsi="Book Antiqua" w:cs="宋体"/>
          <w:lang w:val="en-US" w:eastAsia="zh-CN"/>
        </w:rPr>
        <w:t>: 56 [PMID: 20042111 DOI: 10.1186/1532-429x-11-56]</w:t>
      </w:r>
    </w:p>
    <w:p w14:paraId="11273DBF"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79 </w:t>
      </w:r>
      <w:r w:rsidRPr="00345EC8">
        <w:rPr>
          <w:rFonts w:ascii="Book Antiqua" w:eastAsia="宋体" w:hAnsi="Book Antiqua" w:cs="宋体"/>
          <w:b/>
          <w:bCs/>
          <w:lang w:val="en-US" w:eastAsia="zh-CN"/>
        </w:rPr>
        <w:t>Ugander M</w:t>
      </w:r>
      <w:r w:rsidRPr="00345EC8">
        <w:rPr>
          <w:rFonts w:ascii="Book Antiqua" w:eastAsia="宋体" w:hAnsi="Book Antiqua" w:cs="宋体"/>
          <w:lang w:val="en-US" w:eastAsia="zh-CN"/>
        </w:rPr>
        <w:t xml:space="preserve">, Bagi PS, Oki AJ, Chen B, Hsu LY, Aletras AH, Shah S, Greiser A, Kellman P, Arai AE. Myocardial edema as detected by pre-contrast T1 and T2 CMR delineates area at risk associated with acute myocardial infarction. </w:t>
      </w:r>
      <w:r w:rsidRPr="00345EC8">
        <w:rPr>
          <w:rFonts w:ascii="Book Antiqua" w:eastAsia="宋体" w:hAnsi="Book Antiqua" w:cs="宋体"/>
          <w:i/>
          <w:iCs/>
          <w:lang w:val="en-US" w:eastAsia="zh-CN"/>
        </w:rPr>
        <w:t>JACC Cardiovasc Imaging</w:t>
      </w:r>
      <w:r w:rsidRPr="00345EC8">
        <w:rPr>
          <w:rFonts w:ascii="Book Antiqua" w:eastAsia="宋体" w:hAnsi="Book Antiqua" w:cs="宋体"/>
          <w:lang w:val="en-US" w:eastAsia="zh-CN"/>
        </w:rPr>
        <w:t xml:space="preserve"> 2012; </w:t>
      </w:r>
      <w:r w:rsidRPr="00345EC8">
        <w:rPr>
          <w:rFonts w:ascii="Book Antiqua" w:eastAsia="宋体" w:hAnsi="Book Antiqua" w:cs="宋体"/>
          <w:b/>
          <w:bCs/>
          <w:lang w:val="en-US" w:eastAsia="zh-CN"/>
        </w:rPr>
        <w:t>5</w:t>
      </w:r>
      <w:r w:rsidRPr="00345EC8">
        <w:rPr>
          <w:rFonts w:ascii="Book Antiqua" w:eastAsia="宋体" w:hAnsi="Book Antiqua" w:cs="宋体"/>
          <w:lang w:val="en-US" w:eastAsia="zh-CN"/>
        </w:rPr>
        <w:t>: 596-603 [PMID: 22698528 DOI: 10.1016/j.jcmg.2012.01.016]</w:t>
      </w:r>
    </w:p>
    <w:p w14:paraId="29788C6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80 </w:t>
      </w:r>
      <w:r w:rsidRPr="00345EC8">
        <w:rPr>
          <w:rFonts w:ascii="Book Antiqua" w:eastAsia="宋体" w:hAnsi="Book Antiqua" w:cs="宋体"/>
          <w:b/>
          <w:bCs/>
          <w:lang w:val="en-US" w:eastAsia="zh-CN"/>
        </w:rPr>
        <w:t>Anderson LJ</w:t>
      </w:r>
      <w:r w:rsidRPr="00345EC8">
        <w:rPr>
          <w:rFonts w:ascii="Book Antiqua" w:eastAsia="宋体" w:hAnsi="Book Antiqua" w:cs="宋体"/>
          <w:lang w:val="en-US" w:eastAsia="zh-CN"/>
        </w:rPr>
        <w:t xml:space="preserve">, Holden S, Davis B, Prescott E, Charrier CC, Bunce NH, Firmin DN, Wonke B, Porter J, Walker JM, Pennell DJ. </w:t>
      </w:r>
      <w:proofErr w:type="gramStart"/>
      <w:r w:rsidRPr="00345EC8">
        <w:rPr>
          <w:rFonts w:ascii="Book Antiqua" w:eastAsia="宋体" w:hAnsi="Book Antiqua" w:cs="宋体"/>
          <w:lang w:val="en-US" w:eastAsia="zh-CN"/>
        </w:rPr>
        <w:t>Cardiovascular T2-star (T2*) magnetic resonance for the early diagnosis of myocardial iron overload.</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Eur Heart J</w:t>
      </w:r>
      <w:r w:rsidRPr="00345EC8">
        <w:rPr>
          <w:rFonts w:ascii="Book Antiqua" w:eastAsia="宋体" w:hAnsi="Book Antiqua" w:cs="宋体"/>
          <w:lang w:val="en-US" w:eastAsia="zh-CN"/>
        </w:rPr>
        <w:t xml:space="preserve"> 2001; </w:t>
      </w:r>
      <w:r w:rsidRPr="00345EC8">
        <w:rPr>
          <w:rFonts w:ascii="Book Antiqua" w:eastAsia="宋体" w:hAnsi="Book Antiqua" w:cs="宋体"/>
          <w:b/>
          <w:bCs/>
          <w:lang w:val="en-US" w:eastAsia="zh-CN"/>
        </w:rPr>
        <w:t>22</w:t>
      </w:r>
      <w:r w:rsidRPr="00345EC8">
        <w:rPr>
          <w:rFonts w:ascii="Book Antiqua" w:eastAsia="宋体" w:hAnsi="Book Antiqua" w:cs="宋体"/>
          <w:lang w:val="en-US" w:eastAsia="zh-CN"/>
        </w:rPr>
        <w:t>: 2171-2179 [PMID: 11913479 DOI: 10.1053/euhj.2001.2822]</w:t>
      </w:r>
    </w:p>
    <w:p w14:paraId="10AFE261"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81 </w:t>
      </w:r>
      <w:r w:rsidRPr="00345EC8">
        <w:rPr>
          <w:rFonts w:ascii="Book Antiqua" w:eastAsia="宋体" w:hAnsi="Book Antiqua" w:cs="宋体"/>
          <w:b/>
          <w:bCs/>
          <w:lang w:val="en-US" w:eastAsia="zh-CN"/>
        </w:rPr>
        <w:t>Masci PG</w:t>
      </w:r>
      <w:r w:rsidRPr="00345EC8">
        <w:rPr>
          <w:rFonts w:ascii="Book Antiqua" w:eastAsia="宋体" w:hAnsi="Book Antiqua" w:cs="宋体"/>
          <w:lang w:val="en-US" w:eastAsia="zh-CN"/>
        </w:rPr>
        <w:t xml:space="preserve">, Francone M, Desmet W, Ganame J, Todiere G, Donato R, Siciliano V, Carbone I, Mangia M, Strata E, Catalano C, Lombardi M, Agati L, Janssens S, Bogaert J. Right ventricular ischemic injury in patients with acute ST-segment elevation myocardial infarction: characterization with cardiovascular magnetic resonance. </w:t>
      </w:r>
      <w:r w:rsidRPr="00345EC8">
        <w:rPr>
          <w:rFonts w:ascii="Book Antiqua" w:eastAsia="宋体" w:hAnsi="Book Antiqua" w:cs="宋体"/>
          <w:i/>
          <w:iCs/>
          <w:lang w:val="en-US" w:eastAsia="zh-CN"/>
        </w:rPr>
        <w:t>Circulation</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122</w:t>
      </w:r>
      <w:r w:rsidRPr="00345EC8">
        <w:rPr>
          <w:rFonts w:ascii="Book Antiqua" w:eastAsia="宋体" w:hAnsi="Book Antiqua" w:cs="宋体"/>
          <w:lang w:val="en-US" w:eastAsia="zh-CN"/>
        </w:rPr>
        <w:t>: 1405-1412 [PMID: 20855663 DOI: 10.1161/CIRCULATIONAHA.110.940254]</w:t>
      </w:r>
    </w:p>
    <w:p w14:paraId="468C603B" w14:textId="5EDF2A0E"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82 </w:t>
      </w:r>
      <w:r w:rsidRPr="00345EC8">
        <w:rPr>
          <w:rFonts w:ascii="Book Antiqua" w:eastAsia="宋体" w:hAnsi="Book Antiqua" w:cs="宋体"/>
          <w:b/>
          <w:bCs/>
          <w:lang w:val="en-US" w:eastAsia="zh-CN"/>
        </w:rPr>
        <w:t>Puchalski MD</w:t>
      </w:r>
      <w:r w:rsidRPr="00345EC8">
        <w:rPr>
          <w:rFonts w:ascii="Book Antiqua" w:eastAsia="宋体" w:hAnsi="Book Antiqua" w:cs="宋体"/>
          <w:lang w:val="en-US" w:eastAsia="zh-CN"/>
        </w:rPr>
        <w:t xml:space="preserve">, Williams RV, Askovich B, Minich LL, Mart C, Tani LY. Assessment of right ventricular size and function: echo versus magnetic resonance imaging. </w:t>
      </w:r>
      <w:r w:rsidRPr="00345EC8">
        <w:rPr>
          <w:rFonts w:ascii="Book Antiqua" w:eastAsia="宋体" w:hAnsi="Book Antiqua" w:cs="宋体"/>
          <w:i/>
          <w:iCs/>
          <w:lang w:val="en-US" w:eastAsia="zh-CN"/>
        </w:rPr>
        <w:t>Congenit Heart Dis</w:t>
      </w:r>
      <w:r w:rsidRPr="00345EC8">
        <w:rPr>
          <w:rFonts w:ascii="Book Antiqua" w:eastAsia="宋体" w:hAnsi="Book Antiqua" w:cs="宋体"/>
          <w:lang w:val="en-US" w:eastAsia="zh-CN"/>
        </w:rPr>
        <w:t xml:space="preserve"> </w:t>
      </w:r>
      <w:r w:rsidR="007B32B1">
        <w:rPr>
          <w:rFonts w:ascii="Book Antiqua" w:eastAsia="宋体" w:hAnsi="Book Antiqua" w:cs="宋体" w:hint="eastAsia"/>
          <w:lang w:val="en-US" w:eastAsia="zh-CN"/>
        </w:rPr>
        <w:t>2007</w:t>
      </w:r>
      <w:r w:rsidRPr="00345EC8">
        <w:rPr>
          <w:rFonts w:ascii="Book Antiqua" w:eastAsia="宋体" w:hAnsi="Book Antiqua" w:cs="宋体"/>
          <w:lang w:val="en-US" w:eastAsia="zh-CN"/>
        </w:rPr>
        <w:t xml:space="preserve">; </w:t>
      </w:r>
      <w:r w:rsidRPr="00345EC8">
        <w:rPr>
          <w:rFonts w:ascii="Book Antiqua" w:eastAsia="宋体" w:hAnsi="Book Antiqua" w:cs="宋体"/>
          <w:b/>
          <w:bCs/>
          <w:lang w:val="en-US" w:eastAsia="zh-CN"/>
        </w:rPr>
        <w:t>2</w:t>
      </w:r>
      <w:r w:rsidRPr="00345EC8">
        <w:rPr>
          <w:rFonts w:ascii="Book Antiqua" w:eastAsia="宋体" w:hAnsi="Book Antiqua" w:cs="宋体"/>
          <w:lang w:val="en-US" w:eastAsia="zh-CN"/>
        </w:rPr>
        <w:t>: 27-31 [PMID: 18377513 DOI: 10.1111/j.1747-0803.2007.00068.x]</w:t>
      </w:r>
    </w:p>
    <w:p w14:paraId="12548BBB"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183 </w:t>
      </w:r>
      <w:r w:rsidRPr="00345EC8">
        <w:rPr>
          <w:rFonts w:ascii="Book Antiqua" w:eastAsia="宋体" w:hAnsi="Book Antiqua" w:cs="宋体"/>
          <w:b/>
          <w:bCs/>
          <w:lang w:val="en-US" w:eastAsia="zh-CN"/>
        </w:rPr>
        <w:t>Galea N</w:t>
      </w:r>
      <w:r w:rsidRPr="00345EC8">
        <w:rPr>
          <w:rFonts w:ascii="Book Antiqua" w:eastAsia="宋体" w:hAnsi="Book Antiqua" w:cs="宋体"/>
          <w:lang w:val="en-US" w:eastAsia="zh-CN"/>
        </w:rPr>
        <w:t xml:space="preserve">, Francone M, Carbone I, Cannata D, Vullo F, Galea R, Agati L, Fedele F, Catalano C. Utility of cardiac magnetic resonance (CMR) in the evaluation of right ventricular (RV) involvement in patients with myocardial infarction (MI). </w:t>
      </w:r>
      <w:r w:rsidRPr="00345EC8">
        <w:rPr>
          <w:rFonts w:ascii="Book Antiqua" w:eastAsia="宋体" w:hAnsi="Book Antiqua" w:cs="宋体"/>
          <w:i/>
          <w:iCs/>
          <w:lang w:val="en-US" w:eastAsia="zh-CN"/>
        </w:rPr>
        <w:t>Radiol Med</w:t>
      </w:r>
      <w:r w:rsidRPr="00345EC8">
        <w:rPr>
          <w:rFonts w:ascii="Book Antiqua" w:eastAsia="宋体" w:hAnsi="Book Antiqua" w:cs="宋体"/>
          <w:lang w:val="en-US" w:eastAsia="zh-CN"/>
        </w:rPr>
        <w:t xml:space="preserve"> 2014; </w:t>
      </w:r>
      <w:r w:rsidRPr="00345EC8">
        <w:rPr>
          <w:rFonts w:ascii="Book Antiqua" w:eastAsia="宋体" w:hAnsi="Book Antiqua" w:cs="宋体"/>
          <w:b/>
          <w:bCs/>
          <w:lang w:val="en-US" w:eastAsia="zh-CN"/>
        </w:rPr>
        <w:t>119</w:t>
      </w:r>
      <w:r w:rsidRPr="00345EC8">
        <w:rPr>
          <w:rFonts w:ascii="Book Antiqua" w:eastAsia="宋体" w:hAnsi="Book Antiqua" w:cs="宋体"/>
          <w:lang w:val="en-US" w:eastAsia="zh-CN"/>
        </w:rPr>
        <w:t>: 309-317 [PMID: 24337758 DOI: 10.1007/s11547-013-0341-4]</w:t>
      </w:r>
    </w:p>
    <w:p w14:paraId="508145AC"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84 </w:t>
      </w:r>
      <w:r w:rsidRPr="00345EC8">
        <w:rPr>
          <w:rFonts w:ascii="Book Antiqua" w:eastAsia="宋体" w:hAnsi="Book Antiqua" w:cs="宋体"/>
          <w:b/>
          <w:bCs/>
          <w:lang w:val="en-US" w:eastAsia="zh-CN"/>
        </w:rPr>
        <w:t>Jensen CJ</w:t>
      </w:r>
      <w:r w:rsidRPr="00345EC8">
        <w:rPr>
          <w:rFonts w:ascii="Book Antiqua" w:eastAsia="宋体" w:hAnsi="Book Antiqua" w:cs="宋体"/>
          <w:lang w:val="en-US" w:eastAsia="zh-CN"/>
        </w:rPr>
        <w:t xml:space="preserve">, Jochims M, Hunold P, Sabin GV, Schlosser T, Bruder O. Right ventricular involvement in acute left ventricular myocardial infarction: prognostic implications of MRI findings. </w:t>
      </w:r>
      <w:r w:rsidRPr="00345EC8">
        <w:rPr>
          <w:rFonts w:ascii="Book Antiqua" w:eastAsia="宋体" w:hAnsi="Book Antiqua" w:cs="宋体"/>
          <w:i/>
          <w:iCs/>
          <w:lang w:val="en-US" w:eastAsia="zh-CN"/>
        </w:rPr>
        <w:t>AJR Am J Roentgenol</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194</w:t>
      </w:r>
      <w:r w:rsidRPr="00345EC8">
        <w:rPr>
          <w:rFonts w:ascii="Book Antiqua" w:eastAsia="宋体" w:hAnsi="Book Antiqua" w:cs="宋体"/>
          <w:lang w:val="en-US" w:eastAsia="zh-CN"/>
        </w:rPr>
        <w:t>: 592-598 [PMID: 20173133 DOI: 10.2214/AJR.09.2829]</w:t>
      </w:r>
    </w:p>
    <w:p w14:paraId="0A5AAEEE"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85 </w:t>
      </w:r>
      <w:r w:rsidRPr="00345EC8">
        <w:rPr>
          <w:rFonts w:ascii="Book Antiqua" w:eastAsia="宋体" w:hAnsi="Book Antiqua" w:cs="宋体"/>
          <w:b/>
          <w:bCs/>
          <w:lang w:val="en-US" w:eastAsia="zh-CN"/>
        </w:rPr>
        <w:t>Bonanad C</w:t>
      </w:r>
      <w:r w:rsidRPr="00345EC8">
        <w:rPr>
          <w:rFonts w:ascii="Book Antiqua" w:eastAsia="宋体" w:hAnsi="Book Antiqua" w:cs="宋体"/>
          <w:lang w:val="en-US" w:eastAsia="zh-CN"/>
        </w:rPr>
        <w:t xml:space="preserve">, Ruiz-Sauri A, Forteza MJ, Chaustre F, Minana G, Gomez C, Diaz A, Noguera I, de Dios E, Nunez J, Mainar L, Sanchis J, Morales JM, Monleon D, Chorro FJ, Bodi V. Microvascular obstruction in the right ventricle in reperfused anterior myocardial infarction. </w:t>
      </w:r>
      <w:proofErr w:type="gramStart"/>
      <w:r w:rsidRPr="00345EC8">
        <w:rPr>
          <w:rFonts w:ascii="Book Antiqua" w:eastAsia="宋体" w:hAnsi="Book Antiqua" w:cs="宋体"/>
          <w:lang w:val="en-US" w:eastAsia="zh-CN"/>
        </w:rPr>
        <w:t>Macroscopic and pathologic evidence in a swine model.</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Thromb Res</w:t>
      </w:r>
      <w:r w:rsidRPr="00345EC8">
        <w:rPr>
          <w:rFonts w:ascii="Book Antiqua" w:eastAsia="宋体" w:hAnsi="Book Antiqua" w:cs="宋体"/>
          <w:lang w:val="en-US" w:eastAsia="zh-CN"/>
        </w:rPr>
        <w:t xml:space="preserve"> 2013; </w:t>
      </w:r>
      <w:r w:rsidRPr="00345EC8">
        <w:rPr>
          <w:rFonts w:ascii="Book Antiqua" w:eastAsia="宋体" w:hAnsi="Book Antiqua" w:cs="宋体"/>
          <w:b/>
          <w:bCs/>
          <w:lang w:val="en-US" w:eastAsia="zh-CN"/>
        </w:rPr>
        <w:t>132</w:t>
      </w:r>
      <w:r w:rsidRPr="00345EC8">
        <w:rPr>
          <w:rFonts w:ascii="Book Antiqua" w:eastAsia="宋体" w:hAnsi="Book Antiqua" w:cs="宋体"/>
          <w:lang w:val="en-US" w:eastAsia="zh-CN"/>
        </w:rPr>
        <w:t>: 592-598 [PMID: 24007796 DOI: 10.1016/j.thromres.2013.08.009]</w:t>
      </w:r>
    </w:p>
    <w:p w14:paraId="53F592F6"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86 </w:t>
      </w:r>
      <w:r w:rsidRPr="00345EC8">
        <w:rPr>
          <w:rFonts w:ascii="Book Antiqua" w:eastAsia="宋体" w:hAnsi="Book Antiqua" w:cs="宋体"/>
          <w:b/>
          <w:bCs/>
          <w:lang w:val="en-US" w:eastAsia="zh-CN"/>
        </w:rPr>
        <w:t>Andreini D</w:t>
      </w:r>
      <w:r w:rsidRPr="00345EC8">
        <w:rPr>
          <w:rFonts w:ascii="Book Antiqua" w:eastAsia="宋体" w:hAnsi="Book Antiqua" w:cs="宋体"/>
          <w:lang w:val="en-US" w:eastAsia="zh-CN"/>
        </w:rPr>
        <w:t xml:space="preserve">, Pontone G, Mushtaq S, Pepi M, Bogaert J, Masci PG. Microvascular obstruction complicating acute right ventricular myocardial infarction. </w:t>
      </w:r>
      <w:r w:rsidRPr="00345EC8">
        <w:rPr>
          <w:rFonts w:ascii="Book Antiqua" w:eastAsia="宋体" w:hAnsi="Book Antiqua" w:cs="宋体"/>
          <w:i/>
          <w:iCs/>
          <w:lang w:val="en-US" w:eastAsia="zh-CN"/>
        </w:rPr>
        <w:t xml:space="preserve">J Cardiovasc Med </w:t>
      </w:r>
      <w:r w:rsidRPr="00736D59">
        <w:rPr>
          <w:rFonts w:ascii="Book Antiqua" w:eastAsia="宋体" w:hAnsi="Book Antiqua" w:cs="宋体"/>
          <w:iCs/>
          <w:lang w:val="en-US" w:eastAsia="zh-CN"/>
        </w:rPr>
        <w:t>(Hagerstown)</w:t>
      </w:r>
      <w:r w:rsidRPr="00345EC8">
        <w:rPr>
          <w:rFonts w:ascii="Book Antiqua" w:eastAsia="宋体" w:hAnsi="Book Antiqua" w:cs="宋体"/>
          <w:lang w:val="en-US" w:eastAsia="zh-CN"/>
        </w:rPr>
        <w:t xml:space="preserve"> 2015; </w:t>
      </w:r>
      <w:r w:rsidRPr="00345EC8">
        <w:rPr>
          <w:rFonts w:ascii="Book Antiqua" w:eastAsia="宋体" w:hAnsi="Book Antiqua" w:cs="宋体"/>
          <w:b/>
          <w:bCs/>
          <w:lang w:val="en-US" w:eastAsia="zh-CN"/>
        </w:rPr>
        <w:t xml:space="preserve">16 </w:t>
      </w:r>
      <w:r w:rsidRPr="00736D59">
        <w:rPr>
          <w:rFonts w:ascii="Book Antiqua" w:eastAsia="宋体" w:hAnsi="Book Antiqua" w:cs="宋体"/>
          <w:bCs/>
          <w:lang w:val="en-US" w:eastAsia="zh-CN"/>
        </w:rPr>
        <w:t>Suppl 1</w:t>
      </w:r>
      <w:r w:rsidRPr="00736D59">
        <w:rPr>
          <w:rFonts w:ascii="Book Antiqua" w:eastAsia="宋体" w:hAnsi="Book Antiqua" w:cs="宋体"/>
          <w:lang w:val="en-US" w:eastAsia="zh-CN"/>
        </w:rPr>
        <w:t xml:space="preserve">: </w:t>
      </w:r>
      <w:r w:rsidRPr="00345EC8">
        <w:rPr>
          <w:rFonts w:ascii="Book Antiqua" w:eastAsia="宋体" w:hAnsi="Book Antiqua" w:cs="宋体"/>
          <w:lang w:val="en-US" w:eastAsia="zh-CN"/>
        </w:rPr>
        <w:t>S12-S14 [PMID: 23442814 DOI: 10.2459/JCM.0b013e32835fa815]</w:t>
      </w:r>
    </w:p>
    <w:p w14:paraId="0F13D18B" w14:textId="4D4CB63A" w:rsidR="00345EC8" w:rsidRPr="00345EC8" w:rsidRDefault="00A57725" w:rsidP="00345EC8">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87 </w:t>
      </w:r>
      <w:r w:rsidR="00345EC8" w:rsidRPr="00345EC8">
        <w:rPr>
          <w:rFonts w:ascii="Book Antiqua" w:eastAsia="宋体" w:hAnsi="Book Antiqua" w:cs="宋体"/>
          <w:b/>
          <w:lang w:val="en-US" w:eastAsia="zh-CN"/>
        </w:rPr>
        <w:t>Grothoff M</w:t>
      </w:r>
      <w:r w:rsidR="00345EC8" w:rsidRPr="00345EC8">
        <w:rPr>
          <w:rFonts w:ascii="Book Antiqua" w:eastAsia="宋体" w:hAnsi="Book Antiqua" w:cs="宋体"/>
          <w:lang w:val="en-US" w:eastAsia="zh-CN"/>
        </w:rPr>
        <w:t xml:space="preserve">, Elpert C, Hoffmann J, Zachrau J, Lehmkuhl L, de Waha S, Desch S, Eitel I, Mende M, Thiele H, Gutberlet M. Right ventricular injury in st-elevation myocardial infarction: Risk stratification by visualization of wall motion, edema, and delayed-enhancement cardiac magnetic resonance. </w:t>
      </w:r>
      <w:r w:rsidR="00345EC8" w:rsidRPr="00345EC8">
        <w:rPr>
          <w:rFonts w:ascii="Book Antiqua" w:eastAsia="宋体" w:hAnsi="Book Antiqua" w:cs="宋体"/>
          <w:i/>
          <w:lang w:val="en-US" w:eastAsia="zh-CN"/>
        </w:rPr>
        <w:t>Circ</w:t>
      </w:r>
      <w:r w:rsidRPr="00A57725">
        <w:rPr>
          <w:rFonts w:ascii="Book Antiqua" w:eastAsia="宋体" w:hAnsi="Book Antiqua" w:cs="宋体"/>
          <w:i/>
          <w:lang w:val="en-US" w:eastAsia="zh-CN"/>
        </w:rPr>
        <w:t>ulation: Cardiovascular Imaging</w:t>
      </w:r>
      <w:r w:rsidR="00345EC8" w:rsidRPr="00345EC8">
        <w:rPr>
          <w:rFonts w:ascii="Book Antiqua" w:eastAsia="宋体" w:hAnsi="Book Antiqua" w:cs="宋体"/>
          <w:lang w:val="en-US" w:eastAsia="zh-CN"/>
        </w:rPr>
        <w:t xml:space="preserve"> 2012; </w:t>
      </w:r>
      <w:r w:rsidR="00345EC8" w:rsidRPr="00345EC8">
        <w:rPr>
          <w:rFonts w:ascii="Book Antiqua" w:eastAsia="宋体" w:hAnsi="Book Antiqua" w:cs="宋体"/>
          <w:b/>
          <w:lang w:val="en-US" w:eastAsia="zh-CN"/>
        </w:rPr>
        <w:t>5</w:t>
      </w:r>
      <w:r w:rsidR="00345EC8" w:rsidRPr="00345EC8">
        <w:rPr>
          <w:rFonts w:ascii="Book Antiqua" w:eastAsia="宋体" w:hAnsi="Book Antiqua" w:cs="宋体"/>
          <w:lang w:val="en-US" w:eastAsia="zh-CN"/>
        </w:rPr>
        <w:t xml:space="preserve">: 60-68 </w:t>
      </w:r>
      <w:r>
        <w:rPr>
          <w:rFonts w:ascii="Book Antiqua" w:eastAsia="宋体" w:hAnsi="Book Antiqua" w:cs="宋体" w:hint="eastAsia"/>
          <w:lang w:val="en-US" w:eastAsia="zh-CN"/>
        </w:rPr>
        <w:t>[</w:t>
      </w:r>
      <w:r w:rsidRPr="00345EC8">
        <w:rPr>
          <w:rFonts w:ascii="Book Antiqua" w:eastAsia="宋体" w:hAnsi="Book Antiqua" w:cs="宋体"/>
          <w:lang w:val="en-US" w:eastAsia="zh-CN"/>
        </w:rPr>
        <w:t>DOI</w:t>
      </w:r>
      <w:r w:rsidR="00345EC8" w:rsidRPr="00345EC8">
        <w:rPr>
          <w:rFonts w:ascii="Book Antiqua" w:eastAsia="宋体" w:hAnsi="Book Antiqua" w:cs="宋体"/>
          <w:lang w:val="en-US" w:eastAsia="zh-CN"/>
        </w:rPr>
        <w:t>: 10.1161/circimaging.111.967810 22080332</w:t>
      </w:r>
      <w:r>
        <w:rPr>
          <w:rFonts w:ascii="Book Antiqua" w:eastAsia="宋体" w:hAnsi="Book Antiqua" w:cs="宋体" w:hint="eastAsia"/>
          <w:lang w:val="en-US" w:eastAsia="zh-CN"/>
        </w:rPr>
        <w:t>]</w:t>
      </w:r>
    </w:p>
    <w:p w14:paraId="065A83BD"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88 </w:t>
      </w:r>
      <w:r w:rsidRPr="00345EC8">
        <w:rPr>
          <w:rFonts w:ascii="Book Antiqua" w:eastAsia="宋体" w:hAnsi="Book Antiqua" w:cs="宋体"/>
          <w:b/>
          <w:bCs/>
          <w:lang w:val="en-US" w:eastAsia="zh-CN"/>
        </w:rPr>
        <w:t>Bodi V</w:t>
      </w:r>
      <w:r w:rsidRPr="00345EC8">
        <w:rPr>
          <w:rFonts w:ascii="Book Antiqua" w:eastAsia="宋体" w:hAnsi="Book Antiqua" w:cs="宋体"/>
          <w:lang w:val="en-US" w:eastAsia="zh-CN"/>
        </w:rPr>
        <w:t xml:space="preserve">, Sanchis J, Mainar L, Chorro FJ, Nunez J, Monmeneu JV, Chaustre F, Forteza MJ, Ruiz-Sauri A, Lopez-Lereu MP, Gomez C, Noguera I, Diaz A, Giner F, Llacer A. Right ventricular involvement in anterior myocardial infarction: a translational approach. </w:t>
      </w:r>
      <w:r w:rsidRPr="00345EC8">
        <w:rPr>
          <w:rFonts w:ascii="Book Antiqua" w:eastAsia="宋体" w:hAnsi="Book Antiqua" w:cs="宋体"/>
          <w:i/>
          <w:iCs/>
          <w:lang w:val="en-US" w:eastAsia="zh-CN"/>
        </w:rPr>
        <w:t>Cardiovasc Res</w:t>
      </w:r>
      <w:r w:rsidRPr="00345EC8">
        <w:rPr>
          <w:rFonts w:ascii="Book Antiqua" w:eastAsia="宋体" w:hAnsi="Book Antiqua" w:cs="宋体"/>
          <w:lang w:val="en-US" w:eastAsia="zh-CN"/>
        </w:rPr>
        <w:t xml:space="preserve"> 2010; </w:t>
      </w:r>
      <w:r w:rsidRPr="00345EC8">
        <w:rPr>
          <w:rFonts w:ascii="Book Antiqua" w:eastAsia="宋体" w:hAnsi="Book Antiqua" w:cs="宋体"/>
          <w:b/>
          <w:bCs/>
          <w:lang w:val="en-US" w:eastAsia="zh-CN"/>
        </w:rPr>
        <w:t>87</w:t>
      </w:r>
      <w:r w:rsidRPr="00345EC8">
        <w:rPr>
          <w:rFonts w:ascii="Book Antiqua" w:eastAsia="宋体" w:hAnsi="Book Antiqua" w:cs="宋体"/>
          <w:lang w:val="en-US" w:eastAsia="zh-CN"/>
        </w:rPr>
        <w:t>: 601-608 [PMID: 20304784 DOI: 10.1093/cvr/cvq091]</w:t>
      </w:r>
    </w:p>
    <w:p w14:paraId="597C8CA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lastRenderedPageBreak/>
        <w:t xml:space="preserve">189 </w:t>
      </w:r>
      <w:r w:rsidRPr="00345EC8">
        <w:rPr>
          <w:rFonts w:ascii="Book Antiqua" w:eastAsia="宋体" w:hAnsi="Book Antiqua" w:cs="宋体"/>
          <w:b/>
          <w:bCs/>
          <w:lang w:val="en-US" w:eastAsia="zh-CN"/>
        </w:rPr>
        <w:t>Larose E</w:t>
      </w:r>
      <w:r w:rsidRPr="00345EC8">
        <w:rPr>
          <w:rFonts w:ascii="Book Antiqua" w:eastAsia="宋体" w:hAnsi="Book Antiqua" w:cs="宋体"/>
          <w:lang w:val="en-US" w:eastAsia="zh-CN"/>
        </w:rPr>
        <w:t xml:space="preserve">, Ganz P, Reynolds HG, Dorbala S, Di Carli MF, Brown KA, Kwong RY. Right ventricular dysfunction assessed by cardiovascular magnetic resonance imaging predicts poor prognosis late after myocardial infarction. </w:t>
      </w:r>
      <w:r w:rsidRPr="00345EC8">
        <w:rPr>
          <w:rFonts w:ascii="Book Antiqua" w:eastAsia="宋体" w:hAnsi="Book Antiqua" w:cs="宋体"/>
          <w:i/>
          <w:iCs/>
          <w:lang w:val="en-US" w:eastAsia="zh-CN"/>
        </w:rPr>
        <w:t>J Am Coll Cardiol</w:t>
      </w:r>
      <w:r w:rsidRPr="00345EC8">
        <w:rPr>
          <w:rFonts w:ascii="Book Antiqua" w:eastAsia="宋体" w:hAnsi="Book Antiqua" w:cs="宋体"/>
          <w:lang w:val="en-US" w:eastAsia="zh-CN"/>
        </w:rPr>
        <w:t xml:space="preserve"> 2007; </w:t>
      </w:r>
      <w:r w:rsidRPr="00345EC8">
        <w:rPr>
          <w:rFonts w:ascii="Book Antiqua" w:eastAsia="宋体" w:hAnsi="Book Antiqua" w:cs="宋体"/>
          <w:b/>
          <w:bCs/>
          <w:lang w:val="en-US" w:eastAsia="zh-CN"/>
        </w:rPr>
        <w:t>49</w:t>
      </w:r>
      <w:r w:rsidRPr="00345EC8">
        <w:rPr>
          <w:rFonts w:ascii="Book Antiqua" w:eastAsia="宋体" w:hAnsi="Book Antiqua" w:cs="宋体"/>
          <w:lang w:val="en-US" w:eastAsia="zh-CN"/>
        </w:rPr>
        <w:t>: 855-862 [PMID: 17320743 DOI: 10.1016/j.jacc.2006.10.056]</w:t>
      </w:r>
    </w:p>
    <w:p w14:paraId="1A2CB5D7"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90 </w:t>
      </w:r>
      <w:r w:rsidRPr="00345EC8">
        <w:rPr>
          <w:rFonts w:ascii="Book Antiqua" w:eastAsia="宋体" w:hAnsi="Book Antiqua" w:cs="宋体"/>
          <w:b/>
          <w:bCs/>
          <w:lang w:val="en-US" w:eastAsia="zh-CN"/>
        </w:rPr>
        <w:t>Hamon M</w:t>
      </w:r>
      <w:r w:rsidRPr="00345EC8">
        <w:rPr>
          <w:rFonts w:ascii="Book Antiqua" w:eastAsia="宋体" w:hAnsi="Book Antiqua" w:cs="宋体"/>
          <w:lang w:val="en-US" w:eastAsia="zh-CN"/>
        </w:rPr>
        <w:t xml:space="preserve">, Agostini D, Le Page O, Riddell JW, Hamon M. Prognostic impact of right ventricular involvement in patients with acute myocardial infarction: meta-analysis. </w:t>
      </w:r>
      <w:r w:rsidRPr="00345EC8">
        <w:rPr>
          <w:rFonts w:ascii="Book Antiqua" w:eastAsia="宋体" w:hAnsi="Book Antiqua" w:cs="宋体"/>
          <w:i/>
          <w:iCs/>
          <w:lang w:val="en-US" w:eastAsia="zh-CN"/>
        </w:rPr>
        <w:t>Crit Care Med</w:t>
      </w:r>
      <w:r w:rsidRPr="00345EC8">
        <w:rPr>
          <w:rFonts w:ascii="Book Antiqua" w:eastAsia="宋体" w:hAnsi="Book Antiqua" w:cs="宋体"/>
          <w:lang w:val="en-US" w:eastAsia="zh-CN"/>
        </w:rPr>
        <w:t xml:space="preserve"> 2008; </w:t>
      </w:r>
      <w:r w:rsidRPr="00345EC8">
        <w:rPr>
          <w:rFonts w:ascii="Book Antiqua" w:eastAsia="宋体" w:hAnsi="Book Antiqua" w:cs="宋体"/>
          <w:b/>
          <w:bCs/>
          <w:lang w:val="en-US" w:eastAsia="zh-CN"/>
        </w:rPr>
        <w:t>36</w:t>
      </w:r>
      <w:r w:rsidRPr="00345EC8">
        <w:rPr>
          <w:rFonts w:ascii="Book Antiqua" w:eastAsia="宋体" w:hAnsi="Book Antiqua" w:cs="宋体"/>
          <w:lang w:val="en-US" w:eastAsia="zh-CN"/>
        </w:rPr>
        <w:t>: 2023-2033 [PMID: 18552681 DOI: 10.1097/CCM.0b013e31817d213d]</w:t>
      </w:r>
    </w:p>
    <w:p w14:paraId="4048C469" w14:textId="77777777" w:rsidR="00345EC8" w:rsidRPr="00345EC8" w:rsidRDefault="00345EC8" w:rsidP="00345EC8">
      <w:pPr>
        <w:spacing w:line="360" w:lineRule="auto"/>
        <w:jc w:val="both"/>
        <w:rPr>
          <w:rFonts w:ascii="Book Antiqua" w:eastAsia="宋体" w:hAnsi="Book Antiqua" w:cs="宋体"/>
          <w:lang w:val="en-US" w:eastAsia="zh-CN"/>
        </w:rPr>
      </w:pPr>
      <w:r w:rsidRPr="00345EC8">
        <w:rPr>
          <w:rFonts w:ascii="Book Antiqua" w:eastAsia="宋体" w:hAnsi="Book Antiqua" w:cs="宋体"/>
          <w:lang w:val="en-US" w:eastAsia="zh-CN"/>
        </w:rPr>
        <w:t xml:space="preserve">191 </w:t>
      </w:r>
      <w:r w:rsidRPr="00345EC8">
        <w:rPr>
          <w:rFonts w:ascii="Book Antiqua" w:eastAsia="宋体" w:hAnsi="Book Antiqua" w:cs="宋体"/>
          <w:b/>
          <w:bCs/>
          <w:lang w:val="en-US" w:eastAsia="zh-CN"/>
        </w:rPr>
        <w:t>Shah PK</w:t>
      </w:r>
      <w:r w:rsidRPr="00345EC8">
        <w:rPr>
          <w:rFonts w:ascii="Book Antiqua" w:eastAsia="宋体" w:hAnsi="Book Antiqua" w:cs="宋体"/>
          <w:lang w:val="en-US" w:eastAsia="zh-CN"/>
        </w:rPr>
        <w:t xml:space="preserve">, Maddahi J, Staniloff HM, Ellrodt AG, Pichler M, Swan HJ, Berman DS. </w:t>
      </w:r>
      <w:proofErr w:type="gramStart"/>
      <w:r w:rsidRPr="00345EC8">
        <w:rPr>
          <w:rFonts w:ascii="Book Antiqua" w:eastAsia="宋体" w:hAnsi="Book Antiqua" w:cs="宋体"/>
          <w:lang w:val="en-US" w:eastAsia="zh-CN"/>
        </w:rPr>
        <w:t>Variable spectrum and prognostic implications of left and right ventricular ejection fractions in patients with and without clinical heart failure after acute myocardial infarction.</w:t>
      </w:r>
      <w:proofErr w:type="gramEnd"/>
      <w:r w:rsidRPr="00345EC8">
        <w:rPr>
          <w:rFonts w:ascii="Book Antiqua" w:eastAsia="宋体" w:hAnsi="Book Antiqua" w:cs="宋体"/>
          <w:lang w:val="en-US" w:eastAsia="zh-CN"/>
        </w:rPr>
        <w:t xml:space="preserve"> </w:t>
      </w:r>
      <w:r w:rsidRPr="00345EC8">
        <w:rPr>
          <w:rFonts w:ascii="Book Antiqua" w:eastAsia="宋体" w:hAnsi="Book Antiqua" w:cs="宋体"/>
          <w:i/>
          <w:iCs/>
          <w:lang w:val="en-US" w:eastAsia="zh-CN"/>
        </w:rPr>
        <w:t>Am J Cardiol</w:t>
      </w:r>
      <w:r w:rsidRPr="00345EC8">
        <w:rPr>
          <w:rFonts w:ascii="Book Antiqua" w:eastAsia="宋体" w:hAnsi="Book Antiqua" w:cs="宋体"/>
          <w:lang w:val="en-US" w:eastAsia="zh-CN"/>
        </w:rPr>
        <w:t xml:space="preserve"> 1986; </w:t>
      </w:r>
      <w:r w:rsidRPr="00345EC8">
        <w:rPr>
          <w:rFonts w:ascii="Book Antiqua" w:eastAsia="宋体" w:hAnsi="Book Antiqua" w:cs="宋体"/>
          <w:b/>
          <w:bCs/>
          <w:lang w:val="en-US" w:eastAsia="zh-CN"/>
        </w:rPr>
        <w:t>58</w:t>
      </w:r>
      <w:r w:rsidRPr="00345EC8">
        <w:rPr>
          <w:rFonts w:ascii="Book Antiqua" w:eastAsia="宋体" w:hAnsi="Book Antiqua" w:cs="宋体"/>
          <w:lang w:val="en-US" w:eastAsia="zh-CN"/>
        </w:rPr>
        <w:t>: 387-393 [PMID: 3751905 DOI: 10.1016/0002-9149(86)90001-9]</w:t>
      </w:r>
    </w:p>
    <w:p w14:paraId="1FAEC4C5" w14:textId="38D7CF9E" w:rsidR="003065E4" w:rsidRPr="00345EC8" w:rsidRDefault="003065E4" w:rsidP="00345EC8">
      <w:pPr>
        <w:spacing w:line="360" w:lineRule="auto"/>
        <w:jc w:val="both"/>
        <w:rPr>
          <w:rFonts w:ascii="Book Antiqua" w:eastAsia="宋体" w:hAnsi="Book Antiqua"/>
          <w:lang w:eastAsia="zh-CN"/>
        </w:rPr>
      </w:pPr>
    </w:p>
    <w:p w14:paraId="52185609" w14:textId="34531A16" w:rsidR="005A41BE" w:rsidRPr="00407534" w:rsidRDefault="005A41BE" w:rsidP="00407534">
      <w:pPr>
        <w:spacing w:line="360" w:lineRule="auto"/>
        <w:jc w:val="right"/>
        <w:rPr>
          <w:rFonts w:ascii="Book Antiqua" w:eastAsia="宋体" w:hAnsi="Book Antiqua"/>
          <w:lang w:eastAsia="zh-CN"/>
        </w:rPr>
      </w:pPr>
      <w:r w:rsidRPr="00407534">
        <w:rPr>
          <w:rFonts w:ascii="Book Antiqua" w:hAnsi="Book Antiqua"/>
          <w:b/>
        </w:rPr>
        <w:t xml:space="preserve">P-Reviewer: </w:t>
      </w:r>
      <w:r w:rsidR="000E02BA" w:rsidRPr="00407534">
        <w:rPr>
          <w:rFonts w:ascii="Book Antiqua" w:hAnsi="Book Antiqua"/>
          <w:color w:val="000000"/>
        </w:rPr>
        <w:t>Barison</w:t>
      </w:r>
      <w:r w:rsidR="000E02BA" w:rsidRPr="00407534">
        <w:rPr>
          <w:rFonts w:ascii="Book Antiqua" w:eastAsia="宋体" w:hAnsi="Book Antiqua"/>
          <w:color w:val="000000"/>
          <w:lang w:eastAsia="zh-CN"/>
        </w:rPr>
        <w:t xml:space="preserve"> A, </w:t>
      </w:r>
      <w:r w:rsidR="000E02BA" w:rsidRPr="00407534">
        <w:rPr>
          <w:rFonts w:ascii="Book Antiqua" w:hAnsi="Book Antiqua"/>
          <w:color w:val="000000"/>
        </w:rPr>
        <w:t>Cosmi</w:t>
      </w:r>
      <w:r w:rsidR="000E02BA" w:rsidRPr="00407534">
        <w:rPr>
          <w:rFonts w:ascii="Book Antiqua" w:eastAsia="宋体" w:hAnsi="Book Antiqua"/>
          <w:color w:val="000000"/>
          <w:lang w:eastAsia="zh-CN"/>
        </w:rPr>
        <w:t xml:space="preserve"> E, </w:t>
      </w:r>
      <w:r w:rsidR="000E02BA" w:rsidRPr="00407534">
        <w:rPr>
          <w:rFonts w:ascii="Book Antiqua" w:hAnsi="Book Antiqua"/>
          <w:color w:val="000000"/>
        </w:rPr>
        <w:t>Cheng</w:t>
      </w:r>
      <w:r w:rsidR="000E02BA" w:rsidRPr="00407534">
        <w:rPr>
          <w:rFonts w:ascii="Book Antiqua" w:eastAsia="宋体" w:hAnsi="Book Antiqua"/>
          <w:color w:val="000000"/>
          <w:lang w:eastAsia="zh-CN"/>
        </w:rPr>
        <w:t xml:space="preserve"> TH, </w:t>
      </w:r>
      <w:r w:rsidR="000E02BA" w:rsidRPr="00407534">
        <w:rPr>
          <w:rFonts w:ascii="Book Antiqua" w:hAnsi="Book Antiqua"/>
          <w:color w:val="000000"/>
        </w:rPr>
        <w:t>Kato</w:t>
      </w:r>
      <w:r w:rsidR="000E02BA" w:rsidRPr="00407534">
        <w:rPr>
          <w:rFonts w:ascii="Book Antiqua" w:eastAsia="宋体" w:hAnsi="Book Antiqua"/>
          <w:color w:val="000000"/>
          <w:lang w:eastAsia="zh-CN"/>
        </w:rPr>
        <w:t xml:space="preserve"> M, </w:t>
      </w:r>
      <w:r w:rsidR="000E02BA" w:rsidRPr="00407534">
        <w:rPr>
          <w:rFonts w:ascii="Book Antiqua" w:hAnsi="Book Antiqua"/>
          <w:color w:val="000000"/>
        </w:rPr>
        <w:t>Sato</w:t>
      </w:r>
      <w:r w:rsidR="000E02BA" w:rsidRPr="00407534">
        <w:rPr>
          <w:rFonts w:ascii="Book Antiqua" w:eastAsia="宋体" w:hAnsi="Book Antiqua"/>
          <w:color w:val="000000"/>
          <w:lang w:eastAsia="zh-CN"/>
        </w:rPr>
        <w:t xml:space="preserve"> A </w:t>
      </w:r>
      <w:r w:rsidRPr="00407534">
        <w:rPr>
          <w:rFonts w:ascii="Book Antiqua" w:hAnsi="Book Antiqua"/>
          <w:b/>
        </w:rPr>
        <w:t xml:space="preserve">S-Editor: </w:t>
      </w:r>
      <w:r w:rsidRPr="00407534">
        <w:rPr>
          <w:rFonts w:ascii="Book Antiqua" w:hAnsi="Book Antiqua"/>
        </w:rPr>
        <w:t>Ji FF</w:t>
      </w:r>
      <w:r w:rsidRPr="00407534">
        <w:rPr>
          <w:rFonts w:ascii="Book Antiqua" w:hAnsi="Book Antiqua"/>
          <w:b/>
        </w:rPr>
        <w:t xml:space="preserve"> L-Editor: E-Editor:</w:t>
      </w:r>
    </w:p>
    <w:p w14:paraId="0BBD86F1" w14:textId="1F898932" w:rsidR="00E51036" w:rsidRPr="00345EC8" w:rsidRDefault="00E51036" w:rsidP="00345EC8">
      <w:pPr>
        <w:spacing w:line="360" w:lineRule="auto"/>
        <w:jc w:val="both"/>
        <w:rPr>
          <w:rFonts w:ascii="Book Antiqua" w:eastAsia="宋体" w:hAnsi="Book Antiqua"/>
          <w:lang w:eastAsia="zh-CN"/>
        </w:rPr>
      </w:pPr>
      <w:r w:rsidRPr="00345EC8">
        <w:rPr>
          <w:rFonts w:ascii="Book Antiqua" w:eastAsia="宋体" w:hAnsi="Book Antiqua"/>
          <w:lang w:eastAsia="zh-CN"/>
        </w:rPr>
        <w:br w:type="page"/>
      </w:r>
    </w:p>
    <w:p w14:paraId="76753124" w14:textId="77777777" w:rsidR="00E51036" w:rsidRPr="00C03543" w:rsidRDefault="00E51036" w:rsidP="00E51036">
      <w:pPr>
        <w:keepNext/>
        <w:spacing w:line="360" w:lineRule="auto"/>
        <w:jc w:val="both"/>
        <w:rPr>
          <w:rFonts w:ascii="Book Antiqua" w:hAnsi="Book Antiqua"/>
        </w:rPr>
      </w:pPr>
      <w:r w:rsidRPr="00C03543">
        <w:rPr>
          <w:rFonts w:ascii="Book Antiqua" w:hAnsi="Book Antiqua"/>
          <w:noProof/>
          <w:lang w:val="en-US" w:eastAsia="zh-CN"/>
        </w:rPr>
        <w:lastRenderedPageBreak/>
        <w:drawing>
          <wp:inline distT="0" distB="0" distL="0" distR="0" wp14:anchorId="47560503" wp14:editId="4A0B1EAE">
            <wp:extent cx="4618662" cy="3474720"/>
            <wp:effectExtent l="0" t="0" r="4445" b="508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8662" cy="3474720"/>
                    </a:xfrm>
                    <a:prstGeom prst="rect">
                      <a:avLst/>
                    </a:prstGeom>
                    <a:noFill/>
                    <a:ln>
                      <a:noFill/>
                    </a:ln>
                  </pic:spPr>
                </pic:pic>
              </a:graphicData>
            </a:graphic>
          </wp:inline>
        </w:drawing>
      </w:r>
    </w:p>
    <w:p w14:paraId="08EB307C" w14:textId="77777777" w:rsidR="00E51036" w:rsidRPr="00C03543" w:rsidRDefault="00E51036" w:rsidP="00E51036">
      <w:pPr>
        <w:spacing w:line="360" w:lineRule="auto"/>
        <w:jc w:val="both"/>
        <w:rPr>
          <w:rFonts w:ascii="Book Antiqua" w:hAnsi="Book Antiqua"/>
        </w:rPr>
      </w:pPr>
    </w:p>
    <w:p w14:paraId="41AFC902" w14:textId="77777777" w:rsidR="00E51036" w:rsidRPr="00C03543" w:rsidRDefault="00E51036" w:rsidP="00E51036">
      <w:pPr>
        <w:pStyle w:val="af0"/>
        <w:jc w:val="both"/>
        <w:rPr>
          <w:rFonts w:ascii="Book Antiqua" w:hAnsi="Book Antiqua"/>
          <w:b w:val="0"/>
          <w:szCs w:val="24"/>
          <w:lang w:eastAsia="zh-CN"/>
        </w:rPr>
      </w:pPr>
      <w:bookmarkStart w:id="260" w:name="F1"/>
      <w:bookmarkStart w:id="261" w:name="_Toc312206587"/>
      <w:bookmarkStart w:id="262" w:name="_Toc312267886"/>
      <w:bookmarkStart w:id="263" w:name="_Toc327610983"/>
      <w:bookmarkStart w:id="264" w:name="_Toc312062694"/>
      <w:r w:rsidRPr="00C03543">
        <w:rPr>
          <w:rFonts w:ascii="Book Antiqua" w:hAnsi="Book Antiqua"/>
          <w:szCs w:val="24"/>
        </w:rPr>
        <w:t xml:space="preserve">Figure </w:t>
      </w:r>
      <w:r w:rsidRPr="00C03543">
        <w:rPr>
          <w:rFonts w:ascii="Book Antiqua" w:hAnsi="Book Antiqua"/>
          <w:szCs w:val="24"/>
        </w:rPr>
        <w:fldChar w:fldCharType="begin"/>
      </w:r>
      <w:r w:rsidRPr="00C03543">
        <w:rPr>
          <w:rFonts w:ascii="Book Antiqua" w:hAnsi="Book Antiqua"/>
          <w:szCs w:val="24"/>
        </w:rPr>
        <w:instrText xml:space="preserve"> SEQ Figure \* ARABIC </w:instrText>
      </w:r>
      <w:r w:rsidRPr="00C03543">
        <w:rPr>
          <w:rFonts w:ascii="Book Antiqua" w:hAnsi="Book Antiqua"/>
          <w:szCs w:val="24"/>
        </w:rPr>
        <w:fldChar w:fldCharType="separate"/>
      </w:r>
      <w:r w:rsidRPr="00C03543">
        <w:rPr>
          <w:rFonts w:ascii="Book Antiqua" w:hAnsi="Book Antiqua"/>
          <w:noProof/>
          <w:szCs w:val="24"/>
        </w:rPr>
        <w:t>1</w:t>
      </w:r>
      <w:r w:rsidRPr="00C03543">
        <w:rPr>
          <w:rFonts w:ascii="Book Antiqua" w:hAnsi="Book Antiqua"/>
          <w:noProof/>
          <w:szCs w:val="24"/>
        </w:rPr>
        <w:fldChar w:fldCharType="end"/>
      </w:r>
      <w:bookmarkEnd w:id="260"/>
      <w:r w:rsidRPr="00C03543">
        <w:rPr>
          <w:rFonts w:ascii="Book Antiqua" w:hAnsi="Book Antiqua"/>
          <w:szCs w:val="24"/>
        </w:rPr>
        <w:tab/>
        <w:t xml:space="preserve">Cardiovascular magnetic resonance markers are ideal surrogate biomarkers for the assessment of revascularisation in </w:t>
      </w:r>
      <w:bookmarkEnd w:id="261"/>
      <w:bookmarkEnd w:id="262"/>
      <w:bookmarkEnd w:id="263"/>
      <w:r w:rsidRPr="00C03543">
        <w:rPr>
          <w:rFonts w:ascii="Book Antiqua" w:hAnsi="Book Antiqua"/>
          <w:szCs w:val="24"/>
        </w:rPr>
        <w:t xml:space="preserve">acute myocardial </w:t>
      </w:r>
      <w:proofErr w:type="gramStart"/>
      <w:r w:rsidRPr="00C03543">
        <w:rPr>
          <w:rFonts w:ascii="Book Antiqua" w:hAnsi="Book Antiqua"/>
          <w:szCs w:val="24"/>
        </w:rPr>
        <w:t>infarction</w:t>
      </w:r>
      <w:r w:rsidRPr="00C03543">
        <w:rPr>
          <w:rFonts w:ascii="Book Antiqua" w:eastAsia="宋体" w:hAnsi="Book Antiqua"/>
          <w:szCs w:val="24"/>
          <w:vertAlign w:val="superscript"/>
          <w:lang w:eastAsia="zh-CN"/>
        </w:rPr>
        <w:t>[</w:t>
      </w:r>
      <w:proofErr w:type="gramEnd"/>
      <w:r w:rsidRPr="00C03543">
        <w:rPr>
          <w:rFonts w:ascii="Book Antiqua" w:hAnsi="Book Antiqua"/>
          <w:szCs w:val="24"/>
        </w:rPr>
        <w:fldChar w:fldCharType="begin"/>
      </w:r>
      <w:r w:rsidRPr="00C03543">
        <w:rPr>
          <w:rFonts w:ascii="Book Antiqua" w:hAnsi="Book Antiqua"/>
          <w:szCs w:val="24"/>
        </w:rPr>
        <w:instrText xml:space="preserve"> HYPERLINK \l "_ENREF_2" \o "Desch, 2011 #414" </w:instrText>
      </w:r>
      <w:r w:rsidRPr="00C03543">
        <w:rPr>
          <w:rFonts w:ascii="Book Antiqua" w:hAnsi="Book Antiqua"/>
          <w:szCs w:val="24"/>
        </w:rPr>
        <w:fldChar w:fldCharType="separate"/>
      </w:r>
      <w:r w:rsidRPr="00C03543">
        <w:rPr>
          <w:rFonts w:ascii="Book Antiqua" w:hAnsi="Book Antiqua"/>
          <w:szCs w:val="24"/>
        </w:rPr>
        <w:fldChar w:fldCharType="begin">
          <w:fldData xml:space="preserve">PEVuZE5vdGU+PENpdGU+PEF1dGhvcj5EZXNjaDwvQXV0aG9yPjxZZWFyPjIwMTE8L1llYXI+PFJl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</w:fldData>
        </w:fldChar>
      </w:r>
      <w:r w:rsidRPr="00C03543">
        <w:rPr>
          <w:rFonts w:ascii="Book Antiqua" w:hAnsi="Book Antiqua"/>
          <w:szCs w:val="24"/>
        </w:rPr>
        <w:instrText xml:space="preserve"> ADDIN EN.CITE </w:instrText>
      </w:r>
      <w:r w:rsidRPr="00C03543">
        <w:rPr>
          <w:rFonts w:ascii="Book Antiqua" w:hAnsi="Book Antiqua"/>
          <w:szCs w:val="24"/>
        </w:rPr>
        <w:fldChar w:fldCharType="begin">
          <w:fldData xml:space="preserve">PEVuZE5vdGU+PENpdGU+PEF1dGhvcj5EZXNjaDwvQXV0aG9yPjxZZWFyPjIwMTE8L1llYXI+PFJl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</w:fldData>
        </w:fldChar>
      </w:r>
      <w:r w:rsidRPr="00C03543">
        <w:rPr>
          <w:rFonts w:ascii="Book Antiqua" w:hAnsi="Book Antiqua"/>
          <w:szCs w:val="24"/>
        </w:rPr>
        <w:instrText xml:space="preserve"> ADDIN EN.CITE.DATA </w:instrText>
      </w:r>
      <w:r w:rsidRPr="00C03543">
        <w:rPr>
          <w:rFonts w:ascii="Book Antiqua" w:hAnsi="Book Antiqua"/>
          <w:szCs w:val="24"/>
        </w:rPr>
      </w:r>
      <w:r w:rsidRPr="00C03543">
        <w:rPr>
          <w:rFonts w:ascii="Book Antiqua" w:hAnsi="Book Antiqua"/>
          <w:szCs w:val="24"/>
        </w:rPr>
        <w:fldChar w:fldCharType="end"/>
      </w:r>
      <w:r w:rsidRPr="00C03543">
        <w:rPr>
          <w:rFonts w:ascii="Book Antiqua" w:hAnsi="Book Antiqua"/>
          <w:szCs w:val="24"/>
        </w:rPr>
      </w:r>
      <w:r w:rsidRPr="00C03543">
        <w:rPr>
          <w:rFonts w:ascii="Book Antiqua" w:hAnsi="Book Antiqua"/>
          <w:szCs w:val="24"/>
        </w:rPr>
        <w:fldChar w:fldCharType="separate"/>
      </w:r>
      <w:r w:rsidRPr="00C03543">
        <w:rPr>
          <w:rFonts w:ascii="Book Antiqua" w:hAnsi="Book Antiqua"/>
          <w:noProof/>
          <w:szCs w:val="24"/>
          <w:vertAlign w:val="superscript"/>
        </w:rPr>
        <w:t>2-4</w:t>
      </w:r>
      <w:r w:rsidRPr="00C03543">
        <w:rPr>
          <w:rFonts w:ascii="Book Antiqua" w:hAnsi="Book Antiqua"/>
          <w:szCs w:val="24"/>
        </w:rPr>
        <w:fldChar w:fldCharType="end"/>
      </w:r>
      <w:r w:rsidRPr="00C03543">
        <w:rPr>
          <w:rFonts w:ascii="Book Antiqua" w:hAnsi="Book Antiqua"/>
          <w:szCs w:val="24"/>
        </w:rPr>
        <w:fldChar w:fldCharType="end"/>
      </w:r>
      <w:bookmarkEnd w:id="264"/>
      <w:r w:rsidRPr="00C03543">
        <w:rPr>
          <w:rFonts w:ascii="Book Antiqua" w:eastAsia="宋体" w:hAnsi="Book Antiqua"/>
          <w:szCs w:val="24"/>
          <w:vertAlign w:val="superscript"/>
          <w:lang w:eastAsia="zh-CN"/>
        </w:rPr>
        <w:t>]</w:t>
      </w:r>
      <w:r w:rsidRPr="00C03543">
        <w:rPr>
          <w:rFonts w:ascii="Book Antiqua" w:eastAsia="宋体" w:hAnsi="Book Antiqua"/>
          <w:szCs w:val="24"/>
          <w:lang w:eastAsia="zh-CN"/>
        </w:rPr>
        <w:t xml:space="preserve">. </w:t>
      </w:r>
      <w:r w:rsidRPr="00C03543">
        <w:rPr>
          <w:rFonts w:ascii="Book Antiqua" w:hAnsi="Book Antiqua"/>
          <w:b w:val="0"/>
          <w:szCs w:val="24"/>
        </w:rPr>
        <w:t>CMR</w:t>
      </w:r>
      <w:r w:rsidRPr="00C03543">
        <w:rPr>
          <w:rFonts w:ascii="Book Antiqua" w:hAnsi="Book Antiqua"/>
          <w:b w:val="0"/>
          <w:szCs w:val="24"/>
          <w:lang w:eastAsia="zh-CN"/>
        </w:rPr>
        <w:t xml:space="preserve">: </w:t>
      </w:r>
      <w:r w:rsidRPr="00C03543">
        <w:rPr>
          <w:rFonts w:ascii="Book Antiqua" w:hAnsi="Book Antiqua"/>
          <w:b w:val="0"/>
          <w:szCs w:val="24"/>
        </w:rPr>
        <w:t>Cardiovascular magnetic resonance</w:t>
      </w:r>
      <w:r w:rsidRPr="00C03543">
        <w:rPr>
          <w:rFonts w:ascii="Book Antiqua" w:hAnsi="Book Antiqua"/>
          <w:b w:val="0"/>
          <w:szCs w:val="24"/>
          <w:lang w:eastAsia="zh-CN"/>
        </w:rPr>
        <w:t xml:space="preserve">; AMI: </w:t>
      </w:r>
      <w:r w:rsidRPr="00C03543">
        <w:rPr>
          <w:rFonts w:ascii="Book Antiqua" w:hAnsi="Book Antiqua"/>
          <w:b w:val="0"/>
          <w:szCs w:val="24"/>
        </w:rPr>
        <w:t>Acute myocardial infarction</w:t>
      </w:r>
      <w:r w:rsidRPr="00C03543">
        <w:rPr>
          <w:rFonts w:ascii="Book Antiqua" w:hAnsi="Book Antiqua"/>
          <w:b w:val="0"/>
          <w:szCs w:val="24"/>
          <w:lang w:eastAsia="zh-CN"/>
        </w:rPr>
        <w:t>.</w:t>
      </w:r>
    </w:p>
    <w:p w14:paraId="0FBF21E7" w14:textId="77777777" w:rsidR="00E51036" w:rsidRPr="00C03543" w:rsidRDefault="00E51036" w:rsidP="00E51036">
      <w:pPr>
        <w:spacing w:line="360" w:lineRule="auto"/>
        <w:jc w:val="both"/>
        <w:rPr>
          <w:rFonts w:ascii="Book Antiqua" w:hAnsi="Book Antiqua"/>
          <w:bCs/>
          <w:lang w:eastAsia="zh-CN"/>
        </w:rPr>
      </w:pPr>
      <w:r w:rsidRPr="00C03543">
        <w:rPr>
          <w:rFonts w:ascii="Book Antiqua" w:hAnsi="Book Antiqua"/>
          <w:b/>
          <w:lang w:eastAsia="zh-CN"/>
        </w:rPr>
        <w:br w:type="page"/>
      </w:r>
    </w:p>
    <w:p w14:paraId="32845C08" w14:textId="77777777" w:rsidR="00E51036" w:rsidRPr="00C03543" w:rsidRDefault="00E51036" w:rsidP="00E51036">
      <w:pPr>
        <w:keepNext/>
        <w:tabs>
          <w:tab w:val="left" w:pos="1843"/>
        </w:tabs>
        <w:spacing w:line="360" w:lineRule="auto"/>
        <w:jc w:val="both"/>
        <w:rPr>
          <w:rFonts w:ascii="Book Antiqua" w:hAnsi="Book Antiqua"/>
        </w:rPr>
      </w:pPr>
      <w:r w:rsidRPr="00C03543">
        <w:rPr>
          <w:rFonts w:ascii="Book Antiqua" w:hAnsi="Book Antiqua"/>
          <w:noProof/>
          <w:lang w:val="en-US" w:eastAsia="zh-CN"/>
        </w:rPr>
        <w:lastRenderedPageBreak/>
        <w:drawing>
          <wp:inline distT="0" distB="0" distL="0" distR="0" wp14:anchorId="27A4C3D7" wp14:editId="76F9E5A5">
            <wp:extent cx="2781300" cy="2649246"/>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1985" cy="2649898"/>
                    </a:xfrm>
                    <a:prstGeom prst="rect">
                      <a:avLst/>
                    </a:prstGeom>
                    <a:noFill/>
                    <a:ln>
                      <a:noFill/>
                    </a:ln>
                  </pic:spPr>
                </pic:pic>
              </a:graphicData>
            </a:graphic>
          </wp:inline>
        </w:drawing>
      </w:r>
    </w:p>
    <w:p w14:paraId="1ACB72D4" w14:textId="77777777" w:rsidR="00E51036" w:rsidRPr="00C03543" w:rsidRDefault="00E51036" w:rsidP="00E51036">
      <w:pPr>
        <w:pStyle w:val="af0"/>
        <w:jc w:val="both"/>
        <w:rPr>
          <w:rFonts w:ascii="Book Antiqua" w:hAnsi="Book Antiqua"/>
          <w:szCs w:val="24"/>
        </w:rPr>
      </w:pPr>
      <w:bookmarkStart w:id="265" w:name="_Toc312062696"/>
    </w:p>
    <w:p w14:paraId="0A00F347" w14:textId="77777777" w:rsidR="00E51036" w:rsidRPr="00C03543" w:rsidRDefault="00E51036" w:rsidP="00E51036">
      <w:pPr>
        <w:pStyle w:val="af0"/>
        <w:jc w:val="both"/>
        <w:rPr>
          <w:rFonts w:ascii="Book Antiqua" w:hAnsi="Book Antiqua"/>
          <w:szCs w:val="24"/>
        </w:rPr>
      </w:pPr>
      <w:bookmarkStart w:id="266" w:name="F3"/>
      <w:bookmarkStart w:id="267" w:name="_Toc312206589"/>
      <w:bookmarkStart w:id="268" w:name="_Toc312267888"/>
      <w:bookmarkStart w:id="269" w:name="_Toc327610985"/>
      <w:r w:rsidRPr="00C03543">
        <w:rPr>
          <w:rFonts w:ascii="Book Antiqua" w:hAnsi="Book Antiqua"/>
          <w:szCs w:val="24"/>
        </w:rPr>
        <w:t xml:space="preserve">Figure </w:t>
      </w:r>
      <w:bookmarkEnd w:id="266"/>
      <w:r w:rsidRPr="00C03543">
        <w:rPr>
          <w:rFonts w:ascii="Book Antiqua" w:hAnsi="Book Antiqua"/>
          <w:szCs w:val="24"/>
        </w:rPr>
        <w:t>2 Cardiovascular magnetic resonance assessment of strain using tissue tagging</w:t>
      </w:r>
      <w:bookmarkEnd w:id="265"/>
      <w:bookmarkEnd w:id="267"/>
      <w:bookmarkEnd w:id="268"/>
      <w:bookmarkEnd w:id="269"/>
      <w:r w:rsidRPr="00C03543">
        <w:rPr>
          <w:rFonts w:ascii="Book Antiqua" w:eastAsia="宋体" w:hAnsi="Book Antiqua"/>
          <w:szCs w:val="24"/>
          <w:lang w:eastAsia="zh-CN"/>
        </w:rPr>
        <w:t xml:space="preserve">. </w:t>
      </w:r>
      <w:r w:rsidRPr="00C03543">
        <w:rPr>
          <w:rFonts w:ascii="Book Antiqua" w:hAnsi="Book Antiqua"/>
          <w:b w:val="0"/>
          <w:szCs w:val="24"/>
        </w:rPr>
        <w:t xml:space="preserve">Cine SSFP images in end-diastole (top left) and end-systole (bottom left), with corresponding Spatial Modulation of Motion (SPAMM) tagged images (right). Grid lines (tags) are visible and contours drawn at 3 myocardial levels </w:t>
      </w:r>
      <w:r w:rsidRPr="00C03543">
        <w:rPr>
          <w:rFonts w:ascii="Book Antiqua" w:eastAsia="宋体" w:hAnsi="Book Antiqua"/>
          <w:b w:val="0"/>
          <w:szCs w:val="24"/>
          <w:lang w:eastAsia="zh-CN"/>
        </w:rPr>
        <w:t>[</w:t>
      </w:r>
      <w:r w:rsidRPr="00C03543">
        <w:rPr>
          <w:rFonts w:ascii="Book Antiqua" w:hAnsi="Book Antiqua"/>
          <w:b w:val="0"/>
          <w:szCs w:val="24"/>
        </w:rPr>
        <w:t xml:space="preserve">green </w:t>
      </w:r>
      <w:r w:rsidRPr="00C03543">
        <w:rPr>
          <w:rFonts w:ascii="Book Antiqua" w:eastAsia="宋体" w:hAnsi="Book Antiqua"/>
          <w:b w:val="0"/>
          <w:szCs w:val="24"/>
          <w:lang w:eastAsia="zh-CN"/>
        </w:rPr>
        <w:t>(</w:t>
      </w:r>
      <w:r w:rsidRPr="00C03543">
        <w:rPr>
          <w:rFonts w:ascii="Book Antiqua" w:hAnsi="Book Antiqua"/>
          <w:b w:val="0"/>
          <w:szCs w:val="24"/>
        </w:rPr>
        <w:t>epicardial</w:t>
      </w:r>
      <w:r w:rsidRPr="00C03543">
        <w:rPr>
          <w:rFonts w:ascii="Book Antiqua" w:eastAsia="宋体" w:hAnsi="Book Antiqua"/>
          <w:b w:val="0"/>
          <w:szCs w:val="24"/>
          <w:lang w:eastAsia="zh-CN"/>
        </w:rPr>
        <w:t>)</w:t>
      </w:r>
      <w:r w:rsidRPr="00C03543">
        <w:rPr>
          <w:rFonts w:ascii="Book Antiqua" w:hAnsi="Book Antiqua"/>
          <w:b w:val="0"/>
          <w:szCs w:val="24"/>
        </w:rPr>
        <w:t xml:space="preserve">, red </w:t>
      </w:r>
      <w:r w:rsidRPr="00C03543">
        <w:rPr>
          <w:rFonts w:ascii="Book Antiqua" w:eastAsia="宋体" w:hAnsi="Book Antiqua"/>
          <w:b w:val="0"/>
          <w:szCs w:val="24"/>
          <w:lang w:eastAsia="zh-CN"/>
        </w:rPr>
        <w:t>(</w:t>
      </w:r>
      <w:r w:rsidRPr="00C03543">
        <w:rPr>
          <w:rFonts w:ascii="Book Antiqua" w:hAnsi="Book Antiqua"/>
          <w:b w:val="0"/>
          <w:szCs w:val="24"/>
        </w:rPr>
        <w:t>mid myocardial</w:t>
      </w:r>
      <w:r w:rsidRPr="00C03543">
        <w:rPr>
          <w:rFonts w:ascii="Book Antiqua" w:eastAsia="宋体" w:hAnsi="Book Antiqua"/>
          <w:b w:val="0"/>
          <w:szCs w:val="24"/>
          <w:lang w:eastAsia="zh-CN"/>
        </w:rPr>
        <w:t>)</w:t>
      </w:r>
      <w:r w:rsidRPr="00C03543">
        <w:rPr>
          <w:rFonts w:ascii="Book Antiqua" w:hAnsi="Book Antiqua"/>
          <w:b w:val="0"/>
          <w:szCs w:val="24"/>
        </w:rPr>
        <w:t xml:space="preserve">, yellow </w:t>
      </w:r>
      <w:r w:rsidRPr="00C03543">
        <w:rPr>
          <w:rFonts w:ascii="Book Antiqua" w:eastAsia="宋体" w:hAnsi="Book Antiqua"/>
          <w:b w:val="0"/>
          <w:szCs w:val="24"/>
          <w:lang w:eastAsia="zh-CN"/>
        </w:rPr>
        <w:t>(</w:t>
      </w:r>
      <w:r w:rsidRPr="00C03543">
        <w:rPr>
          <w:rFonts w:ascii="Book Antiqua" w:hAnsi="Book Antiqua"/>
          <w:b w:val="0"/>
          <w:szCs w:val="24"/>
        </w:rPr>
        <w:t>endocardial</w:t>
      </w:r>
      <w:r w:rsidRPr="00C03543">
        <w:rPr>
          <w:rFonts w:ascii="Book Antiqua" w:eastAsia="宋体" w:hAnsi="Book Antiqua"/>
          <w:b w:val="0"/>
          <w:szCs w:val="24"/>
          <w:lang w:eastAsia="zh-CN"/>
        </w:rPr>
        <w:t>)</w:t>
      </w:r>
      <w:r w:rsidRPr="00C03543">
        <w:rPr>
          <w:rFonts w:ascii="Book Antiqua" w:hAnsi="Book Antiqua"/>
          <w:b w:val="0"/>
          <w:szCs w:val="24"/>
        </w:rPr>
        <w:t>] allow tracking of myocardial motion and strain (circumferential), here using Harmonic Phase Analysis.</w:t>
      </w:r>
    </w:p>
    <w:p w14:paraId="6181B079" w14:textId="77777777" w:rsidR="00E51036" w:rsidRPr="00C03543" w:rsidRDefault="00E51036" w:rsidP="00E51036">
      <w:pPr>
        <w:spacing w:line="360" w:lineRule="auto"/>
        <w:jc w:val="both"/>
        <w:rPr>
          <w:rFonts w:ascii="Book Antiqua" w:eastAsia="宋体" w:hAnsi="Book Antiqua"/>
          <w:b/>
          <w:bCs/>
          <w:lang w:eastAsia="zh-CN"/>
        </w:rPr>
      </w:pPr>
      <w:r w:rsidRPr="00C03543">
        <w:rPr>
          <w:rFonts w:ascii="Book Antiqua" w:eastAsia="宋体" w:hAnsi="Book Antiqua"/>
          <w:lang w:eastAsia="zh-CN"/>
        </w:rPr>
        <w:br w:type="page"/>
      </w:r>
    </w:p>
    <w:p w14:paraId="475C0F50" w14:textId="77777777" w:rsidR="00E51036" w:rsidRPr="00C03543" w:rsidRDefault="00E51036" w:rsidP="00E51036">
      <w:pPr>
        <w:spacing w:line="360" w:lineRule="auto"/>
        <w:jc w:val="both"/>
        <w:rPr>
          <w:rFonts w:ascii="Book Antiqua" w:hAnsi="Book Antiqua"/>
        </w:rPr>
      </w:pPr>
      <w:r w:rsidRPr="00C03543">
        <w:rPr>
          <w:rFonts w:ascii="Book Antiqua" w:hAnsi="Book Antiqua"/>
          <w:noProof/>
          <w:lang w:val="en-US" w:eastAsia="zh-CN"/>
        </w:rPr>
        <w:lastRenderedPageBreak/>
        <w:drawing>
          <wp:inline distT="0" distB="0" distL="0" distR="0" wp14:anchorId="6BEBE346" wp14:editId="537AE9D7">
            <wp:extent cx="5372100" cy="2056130"/>
            <wp:effectExtent l="0" t="0" r="1270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5">
                      <a:extLst>
                        <a:ext uri="{28A0092B-C50C-407E-A947-70E740481C1C}">
                          <a14:useLocalDpi xmlns:a14="http://schemas.microsoft.com/office/drawing/2010/main" val="0"/>
                        </a:ext>
                      </a:extLst>
                    </a:blip>
                    <a:stretch>
                      <a:fillRect/>
                    </a:stretch>
                  </pic:blipFill>
                  <pic:spPr>
                    <a:xfrm>
                      <a:off x="0" y="0"/>
                      <a:ext cx="5374640" cy="2057102"/>
                    </a:xfrm>
                    <a:prstGeom prst="rect">
                      <a:avLst/>
                    </a:prstGeom>
                  </pic:spPr>
                </pic:pic>
              </a:graphicData>
            </a:graphic>
          </wp:inline>
        </w:drawing>
      </w:r>
    </w:p>
    <w:p w14:paraId="31C4457B" w14:textId="77777777" w:rsidR="00E51036" w:rsidRPr="00C03543" w:rsidRDefault="00E51036" w:rsidP="00E51036">
      <w:pPr>
        <w:spacing w:line="360" w:lineRule="auto"/>
        <w:jc w:val="both"/>
        <w:rPr>
          <w:rFonts w:ascii="Book Antiqua" w:hAnsi="Book Antiqua"/>
        </w:rPr>
      </w:pPr>
    </w:p>
    <w:p w14:paraId="51AA5C38" w14:textId="77777777" w:rsidR="00E51036" w:rsidRPr="00C03543" w:rsidRDefault="00E51036" w:rsidP="00E51036">
      <w:pPr>
        <w:pStyle w:val="af0"/>
        <w:jc w:val="both"/>
        <w:rPr>
          <w:rFonts w:ascii="Book Antiqua" w:hAnsi="Book Antiqua"/>
          <w:szCs w:val="24"/>
        </w:rPr>
      </w:pPr>
      <w:bookmarkStart w:id="270" w:name="F4"/>
      <w:bookmarkStart w:id="271" w:name="_Toc312062697"/>
      <w:bookmarkStart w:id="272" w:name="_Toc312206590"/>
      <w:bookmarkStart w:id="273" w:name="_Toc312267889"/>
      <w:bookmarkStart w:id="274" w:name="_Toc327610986"/>
      <w:r w:rsidRPr="00C03543">
        <w:rPr>
          <w:rFonts w:ascii="Book Antiqua" w:hAnsi="Book Antiqua"/>
          <w:szCs w:val="24"/>
        </w:rPr>
        <w:t xml:space="preserve">Figure </w:t>
      </w:r>
      <w:bookmarkEnd w:id="270"/>
      <w:r w:rsidRPr="00C03543">
        <w:rPr>
          <w:rFonts w:ascii="Book Antiqua" w:hAnsi="Book Antiqua"/>
          <w:szCs w:val="24"/>
        </w:rPr>
        <w:t>3</w:t>
      </w:r>
      <w:r w:rsidRPr="00C03543">
        <w:rPr>
          <w:rFonts w:ascii="Book Antiqua" w:eastAsia="宋体" w:hAnsi="Book Antiqua"/>
          <w:szCs w:val="24"/>
          <w:lang w:eastAsia="zh-CN"/>
        </w:rPr>
        <w:t xml:space="preserve"> </w:t>
      </w:r>
      <w:r w:rsidRPr="00C03543">
        <w:rPr>
          <w:rFonts w:ascii="Book Antiqua" w:hAnsi="Book Antiqua"/>
          <w:szCs w:val="24"/>
        </w:rPr>
        <w:t>Mechanism of late gadolinium enhancement</w:t>
      </w:r>
      <w:bookmarkEnd w:id="271"/>
      <w:bookmarkEnd w:id="272"/>
      <w:bookmarkEnd w:id="273"/>
      <w:bookmarkEnd w:id="274"/>
      <w:r w:rsidRPr="00C03543">
        <w:rPr>
          <w:rFonts w:ascii="Book Antiqua" w:eastAsia="宋体" w:hAnsi="Book Antiqua"/>
          <w:szCs w:val="24"/>
          <w:lang w:eastAsia="zh-CN"/>
        </w:rPr>
        <w:t xml:space="preserve">. </w:t>
      </w:r>
      <w:r w:rsidRPr="00C03543">
        <w:rPr>
          <w:rFonts w:ascii="Book Antiqua" w:hAnsi="Book Antiqua"/>
          <w:szCs w:val="24"/>
        </w:rPr>
        <w:t xml:space="preserve">Gadolinium is extracellular. </w:t>
      </w:r>
      <w:r w:rsidRPr="00C03543">
        <w:rPr>
          <w:rFonts w:ascii="Book Antiqua" w:eastAsia="宋体" w:hAnsi="Book Antiqua"/>
          <w:b w:val="0"/>
          <w:szCs w:val="24"/>
          <w:lang w:eastAsia="zh-CN"/>
        </w:rPr>
        <w:t>A</w:t>
      </w:r>
      <w:r w:rsidRPr="00C03543">
        <w:rPr>
          <w:rFonts w:ascii="Book Antiqua" w:hAnsi="Book Antiqua"/>
          <w:b w:val="0"/>
          <w:szCs w:val="24"/>
        </w:rPr>
        <w:t xml:space="preserve">: In normal myocardium, gadolinium washes out </w:t>
      </w:r>
      <w:r w:rsidRPr="00C03543">
        <w:rPr>
          <w:rFonts w:ascii="Book Antiqua" w:eastAsia="宋体" w:hAnsi="Book Antiqua"/>
          <w:b w:val="0"/>
          <w:szCs w:val="24"/>
          <w:lang w:eastAsia="zh-CN"/>
        </w:rPr>
        <w:t xml:space="preserve">approximately </w:t>
      </w:r>
      <w:r w:rsidRPr="00C03543">
        <w:rPr>
          <w:rFonts w:ascii="Book Antiqua" w:hAnsi="Book Antiqua"/>
          <w:b w:val="0"/>
          <w:szCs w:val="24"/>
        </w:rPr>
        <w:t>10 min post administration and there is no late gadolinium enhancement (LGE)</w:t>
      </w:r>
      <w:r w:rsidRPr="00C03543">
        <w:rPr>
          <w:rFonts w:ascii="Book Antiqua" w:eastAsia="宋体" w:hAnsi="Book Antiqua"/>
          <w:b w:val="0"/>
          <w:szCs w:val="24"/>
          <w:lang w:eastAsia="zh-CN"/>
        </w:rPr>
        <w:t>;</w:t>
      </w:r>
      <w:r w:rsidRPr="00C03543">
        <w:rPr>
          <w:rFonts w:ascii="Book Antiqua" w:hAnsi="Book Antiqua"/>
          <w:b w:val="0"/>
          <w:szCs w:val="24"/>
        </w:rPr>
        <w:t xml:space="preserve"> </w:t>
      </w:r>
      <w:r w:rsidRPr="00C03543">
        <w:rPr>
          <w:rFonts w:ascii="Book Antiqua" w:eastAsia="宋体" w:hAnsi="Book Antiqua"/>
          <w:b w:val="0"/>
          <w:szCs w:val="24"/>
          <w:lang w:eastAsia="zh-CN"/>
        </w:rPr>
        <w:t>B</w:t>
      </w:r>
      <w:r w:rsidRPr="00C03543">
        <w:rPr>
          <w:rFonts w:ascii="Book Antiqua" w:hAnsi="Book Antiqua"/>
          <w:b w:val="0"/>
          <w:szCs w:val="24"/>
        </w:rPr>
        <w:t>: In acute infarct, gadolinium (yellow stars) enters ruptured cell membranes and causes LGE</w:t>
      </w:r>
      <w:r w:rsidRPr="00C03543">
        <w:rPr>
          <w:rFonts w:ascii="Book Antiqua" w:eastAsia="宋体" w:hAnsi="Book Antiqua"/>
          <w:b w:val="0"/>
          <w:szCs w:val="24"/>
          <w:lang w:eastAsia="zh-CN"/>
        </w:rPr>
        <w:t>; C</w:t>
      </w:r>
      <w:r w:rsidRPr="00C03543">
        <w:rPr>
          <w:rFonts w:ascii="Book Antiqua" w:hAnsi="Book Antiqua"/>
          <w:b w:val="0"/>
          <w:szCs w:val="24"/>
        </w:rPr>
        <w:t xml:space="preserve">: In chronic infarct, LGE results from increased extracellular space due to fibrotic scar deposition. </w:t>
      </w:r>
    </w:p>
    <w:p w14:paraId="0FA0B6B3" w14:textId="77777777" w:rsidR="00E51036" w:rsidRPr="00C03543" w:rsidRDefault="00E51036" w:rsidP="00E51036">
      <w:pPr>
        <w:spacing w:line="360" w:lineRule="auto"/>
        <w:jc w:val="both"/>
        <w:rPr>
          <w:rFonts w:ascii="Book Antiqua" w:eastAsia="宋体" w:hAnsi="Book Antiqua"/>
          <w:b/>
          <w:bCs/>
          <w:lang w:eastAsia="zh-CN"/>
        </w:rPr>
      </w:pPr>
      <w:r w:rsidRPr="00C03543">
        <w:rPr>
          <w:rFonts w:ascii="Book Antiqua" w:eastAsia="宋体" w:hAnsi="Book Antiqua"/>
          <w:lang w:eastAsia="zh-CN"/>
        </w:rPr>
        <w:br w:type="page"/>
      </w:r>
    </w:p>
    <w:p w14:paraId="238DA927" w14:textId="77777777" w:rsidR="00E51036" w:rsidRPr="00C03543" w:rsidRDefault="00E51036" w:rsidP="00E51036">
      <w:pPr>
        <w:spacing w:line="360" w:lineRule="auto"/>
        <w:jc w:val="both"/>
        <w:rPr>
          <w:rFonts w:ascii="Book Antiqua" w:hAnsi="Book Antiqua"/>
        </w:rPr>
      </w:pPr>
      <w:r w:rsidRPr="00C03543">
        <w:rPr>
          <w:rFonts w:ascii="Book Antiqua" w:hAnsi="Book Antiqua"/>
          <w:noProof/>
          <w:lang w:val="en-US" w:eastAsia="zh-CN"/>
        </w:rPr>
        <w:lastRenderedPageBreak/>
        <w:drawing>
          <wp:inline distT="0" distB="0" distL="0" distR="0" wp14:anchorId="2D69CF39" wp14:editId="4F3F89AF">
            <wp:extent cx="4761865" cy="21690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LGE.jpg"/>
                    <pic:cNvPicPr/>
                  </pic:nvPicPr>
                  <pic:blipFill>
                    <a:blip r:embed="rId16">
                      <a:extLst>
                        <a:ext uri="{28A0092B-C50C-407E-A947-70E740481C1C}">
                          <a14:useLocalDpi xmlns:a14="http://schemas.microsoft.com/office/drawing/2010/main" val="0"/>
                        </a:ext>
                      </a:extLst>
                    </a:blip>
                    <a:stretch>
                      <a:fillRect/>
                    </a:stretch>
                  </pic:blipFill>
                  <pic:spPr>
                    <a:xfrm>
                      <a:off x="0" y="0"/>
                      <a:ext cx="4769673" cy="2172624"/>
                    </a:xfrm>
                    <a:prstGeom prst="rect">
                      <a:avLst/>
                    </a:prstGeom>
                  </pic:spPr>
                </pic:pic>
              </a:graphicData>
            </a:graphic>
          </wp:inline>
        </w:drawing>
      </w:r>
    </w:p>
    <w:p w14:paraId="0C9EF285" w14:textId="77777777" w:rsidR="00E51036" w:rsidRPr="00C03543" w:rsidRDefault="00E51036" w:rsidP="00E51036">
      <w:pPr>
        <w:pStyle w:val="af0"/>
        <w:jc w:val="both"/>
        <w:rPr>
          <w:rFonts w:ascii="Book Antiqua" w:hAnsi="Book Antiqua"/>
          <w:szCs w:val="24"/>
        </w:rPr>
      </w:pPr>
      <w:bookmarkStart w:id="275" w:name="F5"/>
      <w:bookmarkStart w:id="276" w:name="_Toc312206591"/>
      <w:bookmarkStart w:id="277" w:name="_Toc312267890"/>
      <w:bookmarkStart w:id="278" w:name="_Toc327610987"/>
    </w:p>
    <w:p w14:paraId="48CA9861" w14:textId="1014F88F" w:rsidR="00E51036" w:rsidRPr="00C03543" w:rsidRDefault="00E51036" w:rsidP="00E51036">
      <w:pPr>
        <w:pStyle w:val="af0"/>
        <w:jc w:val="both"/>
        <w:rPr>
          <w:rFonts w:ascii="Book Antiqua" w:eastAsia="宋体" w:hAnsi="Book Antiqua"/>
          <w:szCs w:val="24"/>
          <w:lang w:eastAsia="zh-CN"/>
        </w:rPr>
      </w:pPr>
      <w:r w:rsidRPr="00C03543">
        <w:rPr>
          <w:rFonts w:ascii="Book Antiqua" w:hAnsi="Book Antiqua"/>
          <w:szCs w:val="24"/>
        </w:rPr>
        <w:t xml:space="preserve">Figure </w:t>
      </w:r>
      <w:bookmarkEnd w:id="275"/>
      <w:r w:rsidRPr="00C03543">
        <w:rPr>
          <w:rFonts w:ascii="Book Antiqua" w:hAnsi="Book Antiqua"/>
          <w:szCs w:val="24"/>
        </w:rPr>
        <w:t>4</w:t>
      </w:r>
      <w:r w:rsidRPr="00C03543">
        <w:rPr>
          <w:rFonts w:ascii="Book Antiqua" w:eastAsia="宋体" w:hAnsi="Book Antiqua"/>
          <w:szCs w:val="24"/>
          <w:lang w:eastAsia="zh-CN"/>
        </w:rPr>
        <w:t xml:space="preserve"> </w:t>
      </w:r>
      <w:r w:rsidRPr="00C03543">
        <w:rPr>
          <w:rFonts w:ascii="Book Antiqua" w:hAnsi="Book Antiqua"/>
          <w:szCs w:val="24"/>
        </w:rPr>
        <w:t>Late gadolinium enhancement of acute infarct</w:t>
      </w:r>
      <w:bookmarkEnd w:id="276"/>
      <w:bookmarkEnd w:id="277"/>
      <w:bookmarkEnd w:id="278"/>
      <w:r w:rsidRPr="00C03543">
        <w:rPr>
          <w:rFonts w:ascii="Book Antiqua" w:eastAsia="宋体" w:hAnsi="Book Antiqua"/>
          <w:szCs w:val="24"/>
          <w:lang w:eastAsia="zh-CN"/>
        </w:rPr>
        <w:t xml:space="preserve">. </w:t>
      </w:r>
      <w:r w:rsidRPr="00C03543">
        <w:rPr>
          <w:rFonts w:ascii="Book Antiqua" w:hAnsi="Book Antiqua"/>
          <w:b w:val="0"/>
          <w:szCs w:val="24"/>
        </w:rPr>
        <w:t xml:space="preserve">Infarct appears white (enhanced) in the inferior wall, with unaffected myocardium black (nulled). </w:t>
      </w:r>
      <w:r w:rsidRPr="00C03543">
        <w:rPr>
          <w:rFonts w:ascii="Book Antiqua" w:eastAsia="宋体" w:hAnsi="Book Antiqua"/>
          <w:b w:val="0"/>
          <w:szCs w:val="24"/>
          <w:lang w:eastAsia="zh-CN"/>
        </w:rPr>
        <w:t>A</w:t>
      </w:r>
      <w:r w:rsidRPr="00C03543">
        <w:rPr>
          <w:rFonts w:ascii="Book Antiqua" w:hAnsi="Book Antiqua"/>
          <w:b w:val="0"/>
          <w:szCs w:val="24"/>
        </w:rPr>
        <w:t>: 2-chamber long-axis view</w:t>
      </w:r>
      <w:r w:rsidRPr="00C03543">
        <w:rPr>
          <w:rFonts w:ascii="Book Antiqua" w:eastAsia="宋体" w:hAnsi="Book Antiqua"/>
          <w:b w:val="0"/>
          <w:szCs w:val="24"/>
          <w:lang w:eastAsia="zh-CN"/>
        </w:rPr>
        <w:t>;</w:t>
      </w:r>
      <w:r w:rsidRPr="00C03543">
        <w:rPr>
          <w:rFonts w:ascii="Book Antiqua" w:hAnsi="Book Antiqua"/>
          <w:b w:val="0"/>
          <w:szCs w:val="24"/>
        </w:rPr>
        <w:t xml:space="preserve"> </w:t>
      </w:r>
      <w:r w:rsidRPr="00C03543">
        <w:rPr>
          <w:rFonts w:ascii="Book Antiqua" w:eastAsia="宋体" w:hAnsi="Book Antiqua"/>
          <w:b w:val="0"/>
          <w:szCs w:val="24"/>
          <w:lang w:eastAsia="zh-CN"/>
        </w:rPr>
        <w:t>B</w:t>
      </w:r>
      <w:r w:rsidRPr="00C03543">
        <w:rPr>
          <w:rFonts w:ascii="Book Antiqua" w:hAnsi="Book Antiqua"/>
          <w:b w:val="0"/>
          <w:szCs w:val="24"/>
        </w:rPr>
        <w:t xml:space="preserve">: </w:t>
      </w:r>
      <w:r w:rsidR="00A82319">
        <w:rPr>
          <w:rFonts w:ascii="Book Antiqua" w:hAnsi="Book Antiqua"/>
          <w:b w:val="0"/>
          <w:szCs w:val="24"/>
        </w:rPr>
        <w:t>S</w:t>
      </w:r>
      <w:r w:rsidRPr="00C03543">
        <w:rPr>
          <w:rFonts w:ascii="Book Antiqua" w:hAnsi="Book Antiqua"/>
          <w:b w:val="0"/>
          <w:szCs w:val="24"/>
        </w:rPr>
        <w:t>hort-axis view, mid ventricular level. The posteromedial papillary muscle is also infarcted in the short-axis view.</w:t>
      </w:r>
    </w:p>
    <w:p w14:paraId="1F44A6B2" w14:textId="77777777" w:rsidR="00E51036" w:rsidRPr="00C03543" w:rsidRDefault="00E51036" w:rsidP="00E51036">
      <w:pPr>
        <w:spacing w:line="360" w:lineRule="auto"/>
        <w:jc w:val="both"/>
        <w:rPr>
          <w:rFonts w:ascii="Book Antiqua" w:eastAsia="宋体" w:hAnsi="Book Antiqua"/>
          <w:b/>
          <w:bCs/>
          <w:lang w:eastAsia="zh-CN"/>
        </w:rPr>
      </w:pPr>
      <w:r w:rsidRPr="00C03543">
        <w:rPr>
          <w:rFonts w:ascii="Book Antiqua" w:eastAsia="宋体" w:hAnsi="Book Antiqua"/>
          <w:lang w:eastAsia="zh-CN"/>
        </w:rPr>
        <w:br w:type="page"/>
      </w:r>
    </w:p>
    <w:p w14:paraId="27BBABE5" w14:textId="77777777" w:rsidR="00E51036" w:rsidRPr="00C03543" w:rsidRDefault="00E51036" w:rsidP="00E51036">
      <w:pPr>
        <w:keepNext/>
        <w:tabs>
          <w:tab w:val="left" w:pos="-142"/>
        </w:tabs>
        <w:spacing w:line="360" w:lineRule="auto"/>
        <w:jc w:val="both"/>
        <w:rPr>
          <w:rFonts w:ascii="Book Antiqua" w:hAnsi="Book Antiqua"/>
        </w:rPr>
      </w:pPr>
      <w:r w:rsidRPr="00C03543">
        <w:rPr>
          <w:rFonts w:ascii="Book Antiqua" w:hAnsi="Book Antiqua"/>
          <w:noProof/>
          <w:lang w:val="en-US" w:eastAsia="zh-CN"/>
        </w:rPr>
        <w:lastRenderedPageBreak/>
        <w:drawing>
          <wp:inline distT="0" distB="0" distL="0" distR="0" wp14:anchorId="5391DF75" wp14:editId="1E366007">
            <wp:extent cx="3920756" cy="1516342"/>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vo and lmvo SN leeds mvo.jpg"/>
                    <pic:cNvPicPr/>
                  </pic:nvPicPr>
                  <pic:blipFill>
                    <a:blip r:embed="rId17">
                      <a:extLst>
                        <a:ext uri="{28A0092B-C50C-407E-A947-70E740481C1C}">
                          <a14:useLocalDpi xmlns:a14="http://schemas.microsoft.com/office/drawing/2010/main" val="0"/>
                        </a:ext>
                      </a:extLst>
                    </a:blip>
                    <a:stretch>
                      <a:fillRect/>
                    </a:stretch>
                  </pic:blipFill>
                  <pic:spPr>
                    <a:xfrm>
                      <a:off x="0" y="0"/>
                      <a:ext cx="3922902" cy="1517172"/>
                    </a:xfrm>
                    <a:prstGeom prst="rect">
                      <a:avLst/>
                    </a:prstGeom>
                  </pic:spPr>
                </pic:pic>
              </a:graphicData>
            </a:graphic>
          </wp:inline>
        </w:drawing>
      </w:r>
    </w:p>
    <w:p w14:paraId="65BE30A1" w14:textId="77777777" w:rsidR="00E51036" w:rsidRPr="00C03543" w:rsidRDefault="00E51036" w:rsidP="00E51036">
      <w:pPr>
        <w:pStyle w:val="af0"/>
        <w:jc w:val="both"/>
        <w:rPr>
          <w:rFonts w:ascii="Book Antiqua" w:hAnsi="Book Antiqua"/>
          <w:szCs w:val="24"/>
        </w:rPr>
      </w:pPr>
      <w:bookmarkStart w:id="279" w:name="_Toc312062700"/>
    </w:p>
    <w:p w14:paraId="4C5C726B" w14:textId="77777777" w:rsidR="00E51036" w:rsidRPr="00C03543" w:rsidRDefault="00E51036" w:rsidP="00E51036">
      <w:pPr>
        <w:pStyle w:val="af0"/>
        <w:jc w:val="both"/>
        <w:rPr>
          <w:rFonts w:ascii="Book Antiqua" w:eastAsia="宋体" w:hAnsi="Book Antiqua"/>
          <w:szCs w:val="24"/>
          <w:lang w:eastAsia="zh-CN"/>
        </w:rPr>
      </w:pPr>
      <w:bookmarkStart w:id="280" w:name="F9"/>
      <w:bookmarkStart w:id="281" w:name="_Toc312206595"/>
      <w:bookmarkStart w:id="282" w:name="_Toc312267894"/>
      <w:bookmarkStart w:id="283" w:name="_Toc327610991"/>
      <w:r w:rsidRPr="00C03543">
        <w:rPr>
          <w:rFonts w:ascii="Book Antiqua" w:hAnsi="Book Antiqua"/>
          <w:szCs w:val="24"/>
        </w:rPr>
        <w:t xml:space="preserve">Figure </w:t>
      </w:r>
      <w:bookmarkEnd w:id="280"/>
      <w:r w:rsidRPr="00C03543">
        <w:rPr>
          <w:rFonts w:ascii="Book Antiqua" w:hAnsi="Book Antiqua"/>
          <w:szCs w:val="24"/>
        </w:rPr>
        <w:t>5</w:t>
      </w:r>
      <w:r w:rsidRPr="00C03543">
        <w:rPr>
          <w:rFonts w:ascii="Book Antiqua" w:eastAsia="宋体" w:hAnsi="Book Antiqua"/>
          <w:szCs w:val="24"/>
          <w:lang w:eastAsia="zh-CN"/>
        </w:rPr>
        <w:t xml:space="preserve"> </w:t>
      </w:r>
      <w:r w:rsidRPr="00C03543">
        <w:rPr>
          <w:rFonts w:ascii="Book Antiqua" w:hAnsi="Book Antiqua"/>
          <w:szCs w:val="24"/>
        </w:rPr>
        <w:t xml:space="preserve">Early and late microvascular obstruction on </w:t>
      </w:r>
      <w:bookmarkEnd w:id="279"/>
      <w:bookmarkEnd w:id="281"/>
      <w:bookmarkEnd w:id="282"/>
      <w:bookmarkEnd w:id="283"/>
      <w:r w:rsidRPr="00C03543">
        <w:rPr>
          <w:rFonts w:ascii="Book Antiqua" w:hAnsi="Book Antiqua"/>
          <w:szCs w:val="24"/>
        </w:rPr>
        <w:t>cardiovascular magnetic resonance</w:t>
      </w:r>
      <w:r w:rsidRPr="00C03543">
        <w:rPr>
          <w:rFonts w:ascii="Book Antiqua" w:eastAsia="宋体" w:hAnsi="Book Antiqua"/>
          <w:szCs w:val="24"/>
          <w:lang w:eastAsia="zh-CN"/>
        </w:rPr>
        <w:t xml:space="preserve">. </w:t>
      </w:r>
      <w:r w:rsidRPr="00C03543">
        <w:rPr>
          <w:rFonts w:ascii="Book Antiqua" w:eastAsia="宋体" w:hAnsi="Book Antiqua"/>
          <w:b w:val="0"/>
          <w:szCs w:val="24"/>
          <w:lang w:eastAsia="zh-CN"/>
        </w:rPr>
        <w:t>A:</w:t>
      </w:r>
      <w:r w:rsidRPr="00C03543">
        <w:rPr>
          <w:rFonts w:ascii="Book Antiqua" w:hAnsi="Book Antiqua"/>
          <w:b w:val="0"/>
          <w:szCs w:val="24"/>
        </w:rPr>
        <w:t xml:space="preserve"> Early gadolinium imaging at 1-minute post contrast with hypoperfusion in anteroseptal, anterior and anterolateral segments, consistent with early MVO (E-MVO, *)</w:t>
      </w:r>
      <w:r w:rsidRPr="00C03543">
        <w:rPr>
          <w:rFonts w:ascii="Book Antiqua" w:eastAsia="宋体" w:hAnsi="Book Antiqua"/>
          <w:b w:val="0"/>
          <w:szCs w:val="24"/>
          <w:lang w:eastAsia="zh-CN"/>
        </w:rPr>
        <w:t>;</w:t>
      </w:r>
      <w:r w:rsidRPr="00C03543">
        <w:rPr>
          <w:rFonts w:ascii="Book Antiqua" w:hAnsi="Book Antiqua"/>
          <w:b w:val="0"/>
          <w:szCs w:val="24"/>
        </w:rPr>
        <w:t xml:space="preserve"> </w:t>
      </w:r>
      <w:r w:rsidRPr="00C03543">
        <w:rPr>
          <w:rFonts w:ascii="Book Antiqua" w:eastAsia="宋体" w:hAnsi="Book Antiqua"/>
          <w:b w:val="0"/>
          <w:szCs w:val="24"/>
          <w:lang w:eastAsia="zh-CN"/>
        </w:rPr>
        <w:t>B:</w:t>
      </w:r>
      <w:r w:rsidRPr="00C03543">
        <w:rPr>
          <w:rFonts w:ascii="Book Antiqua" w:hAnsi="Book Antiqua"/>
          <w:b w:val="0"/>
          <w:szCs w:val="24"/>
        </w:rPr>
        <w:t xml:space="preserve"> Corresponding late gadolinium image showing transmural infarction with a hypointense late MVO core (L-MVO, **) co-localising with E-MVO.</w:t>
      </w:r>
      <w:r w:rsidRPr="00C03543">
        <w:rPr>
          <w:rFonts w:ascii="Book Antiqua" w:hAnsi="Book Antiqua"/>
          <w:szCs w:val="24"/>
        </w:rPr>
        <w:t xml:space="preserve"> </w:t>
      </w:r>
      <w:r w:rsidRPr="00C03543">
        <w:rPr>
          <w:rFonts w:ascii="Book Antiqua" w:hAnsi="Book Antiqua"/>
          <w:b w:val="0"/>
          <w:szCs w:val="24"/>
        </w:rPr>
        <w:t>MVO</w:t>
      </w:r>
      <w:r w:rsidRPr="00C03543">
        <w:rPr>
          <w:rFonts w:ascii="Book Antiqua" w:eastAsia="宋体" w:hAnsi="Book Antiqua"/>
          <w:b w:val="0"/>
          <w:szCs w:val="24"/>
          <w:lang w:eastAsia="zh-CN"/>
        </w:rPr>
        <w:t>:</w:t>
      </w:r>
      <w:r w:rsidRPr="00C03543">
        <w:rPr>
          <w:rFonts w:ascii="Book Antiqua" w:hAnsi="Book Antiqua"/>
          <w:szCs w:val="24"/>
        </w:rPr>
        <w:t xml:space="preserve"> </w:t>
      </w:r>
      <w:r w:rsidRPr="00C03543">
        <w:rPr>
          <w:rFonts w:ascii="Book Antiqua" w:hAnsi="Book Antiqua"/>
          <w:b w:val="0"/>
          <w:szCs w:val="24"/>
        </w:rPr>
        <w:t>Microvascular obstruction</w:t>
      </w:r>
      <w:r w:rsidRPr="00C03543">
        <w:rPr>
          <w:rFonts w:ascii="Book Antiqua" w:eastAsia="宋体" w:hAnsi="Book Antiqua"/>
          <w:b w:val="0"/>
          <w:szCs w:val="24"/>
          <w:lang w:eastAsia="zh-CN"/>
        </w:rPr>
        <w:t>.</w:t>
      </w:r>
    </w:p>
    <w:p w14:paraId="119E5C39" w14:textId="77777777" w:rsidR="00E51036" w:rsidRPr="00C03543" w:rsidRDefault="00E51036" w:rsidP="00E51036">
      <w:pPr>
        <w:spacing w:line="360" w:lineRule="auto"/>
        <w:jc w:val="both"/>
        <w:rPr>
          <w:rFonts w:ascii="Book Antiqua" w:eastAsia="宋体" w:hAnsi="Book Antiqua"/>
          <w:b/>
          <w:bCs/>
          <w:lang w:eastAsia="zh-CN"/>
        </w:rPr>
      </w:pPr>
      <w:r w:rsidRPr="00C03543">
        <w:rPr>
          <w:rFonts w:ascii="Book Antiqua" w:eastAsia="宋体" w:hAnsi="Book Antiqua"/>
          <w:lang w:eastAsia="zh-CN"/>
        </w:rPr>
        <w:br w:type="page"/>
      </w:r>
    </w:p>
    <w:p w14:paraId="0344B906" w14:textId="77777777" w:rsidR="00E51036" w:rsidRPr="00C03543" w:rsidRDefault="00E51036" w:rsidP="00E51036">
      <w:pPr>
        <w:keepNext/>
        <w:spacing w:line="360" w:lineRule="auto"/>
        <w:jc w:val="both"/>
        <w:rPr>
          <w:rFonts w:ascii="Book Antiqua" w:hAnsi="Book Antiqua"/>
        </w:rPr>
      </w:pPr>
      <w:r w:rsidRPr="00C03543">
        <w:rPr>
          <w:rFonts w:ascii="Book Antiqua" w:hAnsi="Book Antiqua"/>
          <w:noProof/>
          <w:lang w:val="en-US" w:eastAsia="zh-CN"/>
        </w:rPr>
        <w:lastRenderedPageBreak/>
        <w:drawing>
          <wp:inline distT="0" distB="0" distL="0" distR="0" wp14:anchorId="270E9BD3" wp14:editId="767CB8BA">
            <wp:extent cx="3997425" cy="1600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h and mvo colocalise.jpg"/>
                    <pic:cNvPicPr/>
                  </pic:nvPicPr>
                  <pic:blipFill>
                    <a:blip r:embed="rId18">
                      <a:extLst>
                        <a:ext uri="{28A0092B-C50C-407E-A947-70E740481C1C}">
                          <a14:useLocalDpi xmlns:a14="http://schemas.microsoft.com/office/drawing/2010/main" val="0"/>
                        </a:ext>
                      </a:extLst>
                    </a:blip>
                    <a:stretch>
                      <a:fillRect/>
                    </a:stretch>
                  </pic:blipFill>
                  <pic:spPr>
                    <a:xfrm>
                      <a:off x="0" y="0"/>
                      <a:ext cx="3999833" cy="1601164"/>
                    </a:xfrm>
                    <a:prstGeom prst="rect">
                      <a:avLst/>
                    </a:prstGeom>
                  </pic:spPr>
                </pic:pic>
              </a:graphicData>
            </a:graphic>
          </wp:inline>
        </w:drawing>
      </w:r>
    </w:p>
    <w:p w14:paraId="7E7AC523" w14:textId="77777777" w:rsidR="00E51036" w:rsidRPr="00C03543" w:rsidRDefault="00E51036" w:rsidP="00E51036">
      <w:pPr>
        <w:pStyle w:val="af0"/>
        <w:jc w:val="both"/>
        <w:rPr>
          <w:rFonts w:ascii="Book Antiqua" w:hAnsi="Book Antiqua"/>
          <w:szCs w:val="24"/>
        </w:rPr>
      </w:pPr>
      <w:bookmarkStart w:id="284" w:name="_Toc312062701"/>
    </w:p>
    <w:p w14:paraId="46E9C521" w14:textId="77777777" w:rsidR="00E51036" w:rsidRPr="00C03543" w:rsidRDefault="00E51036" w:rsidP="00E51036">
      <w:pPr>
        <w:pStyle w:val="af0"/>
        <w:jc w:val="both"/>
        <w:rPr>
          <w:rFonts w:ascii="Book Antiqua" w:eastAsia="宋体" w:hAnsi="Book Antiqua"/>
          <w:szCs w:val="24"/>
          <w:lang w:eastAsia="zh-CN"/>
        </w:rPr>
      </w:pPr>
      <w:bookmarkStart w:id="285" w:name="F10"/>
      <w:bookmarkStart w:id="286" w:name="_Toc312206596"/>
      <w:bookmarkStart w:id="287" w:name="_Toc312267895"/>
      <w:bookmarkStart w:id="288" w:name="_Toc327610992"/>
      <w:r w:rsidRPr="00C03543">
        <w:rPr>
          <w:rFonts w:ascii="Book Antiqua" w:hAnsi="Book Antiqua"/>
          <w:szCs w:val="24"/>
        </w:rPr>
        <w:t xml:space="preserve">Figure </w:t>
      </w:r>
      <w:bookmarkEnd w:id="285"/>
      <w:r w:rsidRPr="00C03543">
        <w:rPr>
          <w:rFonts w:ascii="Book Antiqua" w:hAnsi="Book Antiqua"/>
          <w:szCs w:val="24"/>
        </w:rPr>
        <w:t>6</w:t>
      </w:r>
      <w:r w:rsidRPr="00C03543">
        <w:rPr>
          <w:rFonts w:ascii="Book Antiqua" w:eastAsia="宋体" w:hAnsi="Book Antiqua"/>
          <w:szCs w:val="24"/>
          <w:lang w:eastAsia="zh-CN"/>
        </w:rPr>
        <w:t xml:space="preserve"> </w:t>
      </w:r>
      <w:r w:rsidRPr="00C03543">
        <w:rPr>
          <w:rFonts w:ascii="Book Antiqua" w:hAnsi="Book Antiqua"/>
          <w:szCs w:val="24"/>
        </w:rPr>
        <w:t xml:space="preserve">Intramyocardial haemorrhage on </w:t>
      </w:r>
      <w:bookmarkEnd w:id="284"/>
      <w:bookmarkEnd w:id="286"/>
      <w:bookmarkEnd w:id="287"/>
      <w:bookmarkEnd w:id="288"/>
      <w:r w:rsidRPr="00C03543">
        <w:rPr>
          <w:rFonts w:ascii="Book Antiqua" w:hAnsi="Book Antiqua"/>
          <w:szCs w:val="24"/>
        </w:rPr>
        <w:t>cardiovascular magnetic resonance</w:t>
      </w:r>
      <w:r w:rsidRPr="00C03543">
        <w:rPr>
          <w:rFonts w:ascii="Book Antiqua" w:eastAsia="宋体" w:hAnsi="Book Antiqua"/>
          <w:szCs w:val="24"/>
          <w:lang w:eastAsia="zh-CN"/>
        </w:rPr>
        <w:t xml:space="preserve">. </w:t>
      </w:r>
      <w:r w:rsidRPr="00C03543">
        <w:rPr>
          <w:rFonts w:ascii="Book Antiqua" w:eastAsia="宋体" w:hAnsi="Book Antiqua"/>
          <w:b w:val="0"/>
          <w:szCs w:val="24"/>
          <w:lang w:eastAsia="zh-CN"/>
        </w:rPr>
        <w:t>A</w:t>
      </w:r>
      <w:r w:rsidRPr="00C03543">
        <w:rPr>
          <w:rFonts w:ascii="Book Antiqua" w:hAnsi="Book Antiqua"/>
          <w:b w:val="0"/>
          <w:szCs w:val="24"/>
        </w:rPr>
        <w:t>: T2-weighted spin-echo image with hypointensity corresponding with IMH within the hyperintense oedematous region in the inferior wall (red arrow)</w:t>
      </w:r>
      <w:r w:rsidRPr="00C03543">
        <w:rPr>
          <w:rFonts w:ascii="Book Antiqua" w:eastAsia="宋体" w:hAnsi="Book Antiqua"/>
          <w:b w:val="0"/>
          <w:szCs w:val="24"/>
          <w:lang w:eastAsia="zh-CN"/>
        </w:rPr>
        <w:t>;</w:t>
      </w:r>
      <w:r w:rsidRPr="00C03543">
        <w:rPr>
          <w:rFonts w:ascii="Book Antiqua" w:hAnsi="Book Antiqua"/>
          <w:b w:val="0"/>
          <w:szCs w:val="24"/>
        </w:rPr>
        <w:t xml:space="preserve"> </w:t>
      </w:r>
      <w:r w:rsidRPr="00C03543">
        <w:rPr>
          <w:rFonts w:ascii="Book Antiqua" w:eastAsia="宋体" w:hAnsi="Book Antiqua"/>
          <w:b w:val="0"/>
          <w:szCs w:val="24"/>
          <w:lang w:eastAsia="zh-CN"/>
        </w:rPr>
        <w:t>B</w:t>
      </w:r>
      <w:r w:rsidRPr="00C03543">
        <w:rPr>
          <w:rFonts w:ascii="Book Antiqua" w:hAnsi="Book Antiqua"/>
          <w:b w:val="0"/>
          <w:szCs w:val="24"/>
        </w:rPr>
        <w:t>: Corresponding LGE image showing co-localisation of IMH and L-MVO (yellow arrow). IMH</w:t>
      </w:r>
      <w:r w:rsidRPr="00C03543">
        <w:rPr>
          <w:rFonts w:ascii="Book Antiqua" w:eastAsia="宋体" w:hAnsi="Book Antiqua"/>
          <w:b w:val="0"/>
          <w:szCs w:val="24"/>
          <w:lang w:eastAsia="zh-CN"/>
        </w:rPr>
        <w:t>:</w:t>
      </w:r>
      <w:r w:rsidRPr="00C03543">
        <w:rPr>
          <w:rFonts w:ascii="Book Antiqua" w:hAnsi="Book Antiqua"/>
          <w:b w:val="0"/>
          <w:szCs w:val="24"/>
        </w:rPr>
        <w:t xml:space="preserve"> Intramyocardial haemorrhage</w:t>
      </w:r>
      <w:r w:rsidRPr="00C03543">
        <w:rPr>
          <w:rFonts w:ascii="Book Antiqua" w:eastAsia="宋体" w:hAnsi="Book Antiqua"/>
          <w:b w:val="0"/>
          <w:szCs w:val="24"/>
          <w:lang w:eastAsia="zh-CN"/>
        </w:rPr>
        <w:t>;</w:t>
      </w:r>
      <w:r w:rsidRPr="00C03543">
        <w:rPr>
          <w:rFonts w:ascii="Book Antiqua" w:hAnsi="Book Antiqua"/>
          <w:b w:val="0"/>
          <w:szCs w:val="24"/>
        </w:rPr>
        <w:t xml:space="preserve"> LGE</w:t>
      </w:r>
      <w:r w:rsidRPr="00C03543">
        <w:rPr>
          <w:rFonts w:ascii="Book Antiqua" w:eastAsia="宋体" w:hAnsi="Book Antiqua"/>
          <w:b w:val="0"/>
          <w:szCs w:val="24"/>
          <w:lang w:eastAsia="zh-CN"/>
        </w:rPr>
        <w:t>:</w:t>
      </w:r>
      <w:r w:rsidRPr="00C03543">
        <w:rPr>
          <w:rFonts w:ascii="Book Antiqua" w:hAnsi="Book Antiqua"/>
          <w:b w:val="0"/>
          <w:szCs w:val="24"/>
        </w:rPr>
        <w:t xml:space="preserve"> Late gadolinium enhancement</w:t>
      </w:r>
      <w:r w:rsidRPr="00C03543">
        <w:rPr>
          <w:rFonts w:ascii="Book Antiqua" w:eastAsia="宋体" w:hAnsi="Book Antiqua"/>
          <w:b w:val="0"/>
          <w:szCs w:val="24"/>
          <w:lang w:eastAsia="zh-CN"/>
        </w:rPr>
        <w:t>;</w:t>
      </w:r>
      <w:r w:rsidRPr="00C03543">
        <w:rPr>
          <w:rFonts w:ascii="Book Antiqua" w:hAnsi="Book Antiqua"/>
          <w:b w:val="0"/>
          <w:szCs w:val="24"/>
        </w:rPr>
        <w:t xml:space="preserve"> MVO</w:t>
      </w:r>
      <w:r w:rsidRPr="00C03543">
        <w:rPr>
          <w:rFonts w:ascii="Book Antiqua" w:eastAsia="宋体" w:hAnsi="Book Antiqua"/>
          <w:b w:val="0"/>
          <w:szCs w:val="24"/>
          <w:lang w:eastAsia="zh-CN"/>
        </w:rPr>
        <w:t>:</w:t>
      </w:r>
      <w:r w:rsidRPr="00C03543">
        <w:rPr>
          <w:rFonts w:ascii="Book Antiqua" w:hAnsi="Book Antiqua"/>
          <w:b w:val="0"/>
          <w:szCs w:val="24"/>
        </w:rPr>
        <w:t xml:space="preserve"> Microvascular obstruction</w:t>
      </w:r>
      <w:r w:rsidRPr="00C03543">
        <w:rPr>
          <w:rFonts w:ascii="Book Antiqua" w:eastAsia="宋体" w:hAnsi="Book Antiqua"/>
          <w:b w:val="0"/>
          <w:szCs w:val="24"/>
          <w:lang w:eastAsia="zh-CN"/>
        </w:rPr>
        <w:t>.</w:t>
      </w:r>
    </w:p>
    <w:p w14:paraId="113C65AC" w14:textId="77777777" w:rsidR="00E51036" w:rsidRPr="00C03543" w:rsidRDefault="00E51036" w:rsidP="00E51036">
      <w:pPr>
        <w:spacing w:line="360" w:lineRule="auto"/>
        <w:jc w:val="both"/>
        <w:rPr>
          <w:rFonts w:ascii="Book Antiqua" w:eastAsia="宋体" w:hAnsi="Book Antiqua"/>
          <w:b/>
          <w:bCs/>
          <w:lang w:eastAsia="zh-CN"/>
        </w:rPr>
      </w:pPr>
      <w:r w:rsidRPr="00C03543">
        <w:rPr>
          <w:rFonts w:ascii="Book Antiqua" w:eastAsia="宋体" w:hAnsi="Book Antiqua"/>
          <w:lang w:eastAsia="zh-CN"/>
        </w:rPr>
        <w:br w:type="page"/>
      </w:r>
    </w:p>
    <w:p w14:paraId="5515336D" w14:textId="77777777" w:rsidR="00E51036" w:rsidRPr="00C03543" w:rsidRDefault="00E51036" w:rsidP="00E51036">
      <w:pPr>
        <w:keepNext/>
        <w:spacing w:line="360" w:lineRule="auto"/>
        <w:jc w:val="both"/>
        <w:rPr>
          <w:rFonts w:ascii="Book Antiqua" w:hAnsi="Book Antiqua"/>
        </w:rPr>
      </w:pPr>
      <w:r w:rsidRPr="00C03543">
        <w:rPr>
          <w:rFonts w:ascii="Book Antiqua" w:hAnsi="Book Antiqua"/>
          <w:noProof/>
          <w:lang w:val="en-US" w:eastAsia="zh-CN"/>
        </w:rPr>
        <w:lastRenderedPageBreak/>
        <w:drawing>
          <wp:inline distT="0" distB="0" distL="0" distR="0" wp14:anchorId="29C7B7ED" wp14:editId="6DE7B86A">
            <wp:extent cx="5230469" cy="3815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R disadvantages.jpg"/>
                    <pic:cNvPicPr/>
                  </pic:nvPicPr>
                  <pic:blipFill>
                    <a:blip r:embed="rId19">
                      <a:extLst>
                        <a:ext uri="{28A0092B-C50C-407E-A947-70E740481C1C}">
                          <a14:useLocalDpi xmlns:a14="http://schemas.microsoft.com/office/drawing/2010/main" val="0"/>
                        </a:ext>
                      </a:extLst>
                    </a:blip>
                    <a:stretch>
                      <a:fillRect/>
                    </a:stretch>
                  </pic:blipFill>
                  <pic:spPr>
                    <a:xfrm>
                      <a:off x="0" y="0"/>
                      <a:ext cx="5230469" cy="3815520"/>
                    </a:xfrm>
                    <a:prstGeom prst="rect">
                      <a:avLst/>
                    </a:prstGeom>
                  </pic:spPr>
                </pic:pic>
              </a:graphicData>
            </a:graphic>
          </wp:inline>
        </w:drawing>
      </w:r>
    </w:p>
    <w:p w14:paraId="2962C26D" w14:textId="77777777" w:rsidR="00E51036" w:rsidRPr="00C03543" w:rsidRDefault="00E51036" w:rsidP="00E51036">
      <w:pPr>
        <w:spacing w:line="360" w:lineRule="auto"/>
        <w:jc w:val="both"/>
        <w:rPr>
          <w:rFonts w:ascii="Book Antiqua" w:hAnsi="Book Antiqua"/>
        </w:rPr>
      </w:pPr>
      <w:bookmarkStart w:id="289" w:name="_Toc312062702"/>
    </w:p>
    <w:p w14:paraId="4CC9A3AB" w14:textId="09F8B6D5" w:rsidR="00E51036" w:rsidRPr="00C03543" w:rsidRDefault="00E51036" w:rsidP="00E51036">
      <w:pPr>
        <w:pStyle w:val="af0"/>
        <w:jc w:val="both"/>
        <w:rPr>
          <w:rFonts w:ascii="Book Antiqua" w:eastAsia="宋体" w:hAnsi="Book Antiqua"/>
          <w:szCs w:val="24"/>
          <w:lang w:eastAsia="zh-CN"/>
        </w:rPr>
      </w:pPr>
      <w:bookmarkStart w:id="290" w:name="F11"/>
      <w:bookmarkStart w:id="291" w:name="_Toc312206597"/>
      <w:bookmarkStart w:id="292" w:name="_Toc312267896"/>
      <w:bookmarkStart w:id="293" w:name="_Toc327610993"/>
      <w:r w:rsidRPr="00C03543">
        <w:rPr>
          <w:rFonts w:ascii="Book Antiqua" w:hAnsi="Book Antiqua"/>
          <w:szCs w:val="24"/>
        </w:rPr>
        <w:t xml:space="preserve">Figure </w:t>
      </w:r>
      <w:bookmarkEnd w:id="290"/>
      <w:r w:rsidRPr="00C03543">
        <w:rPr>
          <w:rFonts w:ascii="Book Antiqua" w:hAnsi="Book Antiqua"/>
          <w:szCs w:val="24"/>
        </w:rPr>
        <w:t>7</w:t>
      </w:r>
      <w:r w:rsidRPr="00C03543">
        <w:rPr>
          <w:rFonts w:ascii="Book Antiqua" w:eastAsia="宋体" w:hAnsi="Book Antiqua"/>
          <w:szCs w:val="24"/>
          <w:lang w:eastAsia="zh-CN"/>
        </w:rPr>
        <w:t xml:space="preserve"> </w:t>
      </w:r>
      <w:r w:rsidRPr="00C03543">
        <w:rPr>
          <w:rFonts w:ascii="Book Antiqua" w:hAnsi="Book Antiqua"/>
          <w:szCs w:val="24"/>
        </w:rPr>
        <w:t>Alternative sequences to dark-blood T2w-TSE for visualising oedema</w:t>
      </w:r>
      <w:bookmarkEnd w:id="289"/>
      <w:bookmarkEnd w:id="291"/>
      <w:bookmarkEnd w:id="292"/>
      <w:bookmarkEnd w:id="293"/>
      <w:r w:rsidRPr="00C03543">
        <w:rPr>
          <w:rFonts w:ascii="Book Antiqua" w:eastAsia="宋体" w:hAnsi="Book Antiqua"/>
          <w:szCs w:val="24"/>
          <w:lang w:eastAsia="zh-CN"/>
        </w:rPr>
        <w:t xml:space="preserve">. </w:t>
      </w:r>
      <w:r w:rsidRPr="00C03543">
        <w:rPr>
          <w:rFonts w:ascii="Book Antiqua" w:hAnsi="Book Antiqua"/>
          <w:b w:val="0"/>
          <w:szCs w:val="24"/>
        </w:rPr>
        <w:t xml:space="preserve">Left: </w:t>
      </w:r>
      <w:r w:rsidR="00736D59" w:rsidRPr="00C03543">
        <w:rPr>
          <w:rFonts w:ascii="Book Antiqua" w:hAnsi="Book Antiqua"/>
          <w:b w:val="0"/>
          <w:szCs w:val="24"/>
        </w:rPr>
        <w:t>I</w:t>
      </w:r>
      <w:r w:rsidRPr="00C03543">
        <w:rPr>
          <w:rFonts w:ascii="Book Antiqua" w:hAnsi="Book Antiqua"/>
          <w:b w:val="0"/>
          <w:szCs w:val="24"/>
        </w:rPr>
        <w:t>nherent disadvantages of T2w-TSE</w:t>
      </w:r>
      <w:r w:rsidRPr="00C03543">
        <w:rPr>
          <w:rFonts w:ascii="Book Antiqua" w:eastAsia="宋体" w:hAnsi="Book Antiqua"/>
          <w:b w:val="0"/>
          <w:szCs w:val="24"/>
          <w:vertAlign w:val="superscript"/>
          <w:lang w:eastAsia="zh-CN"/>
        </w:rPr>
        <w:t>[</w:t>
      </w:r>
      <w:r w:rsidRPr="00C03543">
        <w:rPr>
          <w:rFonts w:ascii="Book Antiqua" w:hAnsi="Book Antiqua"/>
          <w:b w:val="0"/>
          <w:szCs w:val="24"/>
        </w:rPr>
        <w:fldChar w:fldCharType="begin">
          <w:fldData xml:space="preserve">PEVuZE5vdGU+PENpdGU+PEF1dGhvcj5Hb2xkZmFyYjwvQXV0aG9yPjxZZWFyPjIwMDc8L1llYXI+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MTItMjI8L3Bh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yMTUtMjM8L3BhZ2VzPjx2b2x1bWU+MjE4PC92b2x1bWU+PG51bWJlcj4xPC9udW1iZXI+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</w:fldData>
        </w:fldChar>
      </w:r>
      <w:r w:rsidRPr="00C03543">
        <w:rPr>
          <w:rFonts w:ascii="Book Antiqua" w:hAnsi="Book Antiqua"/>
          <w:b w:val="0"/>
          <w:szCs w:val="24"/>
        </w:rPr>
        <w:instrText xml:space="preserve"> ADDIN EN.CITE </w:instrText>
      </w:r>
      <w:r w:rsidRPr="00C03543">
        <w:rPr>
          <w:rFonts w:ascii="Book Antiqua" w:hAnsi="Book Antiqua"/>
          <w:b w:val="0"/>
          <w:szCs w:val="24"/>
        </w:rPr>
        <w:fldChar w:fldCharType="begin">
          <w:fldData xml:space="preserve">PEVuZE5vdGU+PENpdGU+PEF1dGhvcj5Hb2xkZmFyYjwvQXV0aG9yPjxZZWFyPjIwMDc8L1llYXI+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MTItMjI8L3Bh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yMTUtMjM8L3BhZ2VzPjx2b2x1bWU+MjE4PC92b2x1bWU+PG51bWJlcj4xPC9udW1iZXI+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</w:fldData>
        </w:fldChar>
      </w:r>
      <w:r w:rsidRPr="00C03543">
        <w:rPr>
          <w:rFonts w:ascii="Book Antiqua" w:hAnsi="Book Antiqua"/>
          <w:b w:val="0"/>
          <w:szCs w:val="24"/>
        </w:rPr>
        <w:instrText xml:space="preserve"> ADDIN EN.CITE.DATA </w:instrText>
      </w:r>
      <w:r w:rsidRPr="00C03543">
        <w:rPr>
          <w:rFonts w:ascii="Book Antiqua" w:hAnsi="Book Antiqua"/>
          <w:b w:val="0"/>
          <w:szCs w:val="24"/>
        </w:rPr>
      </w:r>
      <w:r w:rsidRPr="00C03543">
        <w:rPr>
          <w:rFonts w:ascii="Book Antiqua" w:hAnsi="Book Antiqua"/>
          <w:b w:val="0"/>
          <w:szCs w:val="24"/>
        </w:rPr>
        <w:fldChar w:fldCharType="end"/>
      </w:r>
      <w:r w:rsidRPr="00C03543">
        <w:rPr>
          <w:rFonts w:ascii="Book Antiqua" w:hAnsi="Book Antiqua"/>
          <w:b w:val="0"/>
          <w:szCs w:val="24"/>
        </w:rPr>
      </w:r>
      <w:r w:rsidRPr="00C03543">
        <w:rPr>
          <w:rFonts w:ascii="Book Antiqua" w:hAnsi="Book Antiqua"/>
          <w:b w:val="0"/>
          <w:szCs w:val="24"/>
        </w:rPr>
        <w:fldChar w:fldCharType="separate"/>
      </w:r>
      <w:hyperlink w:anchor="_ENREF_134" w:tooltip="Abdel-Aty, 2007 #1105" w:history="1">
        <w:r w:rsidRPr="00C03543">
          <w:rPr>
            <w:rFonts w:ascii="Book Antiqua" w:hAnsi="Book Antiqua"/>
            <w:b w:val="0"/>
            <w:noProof/>
            <w:szCs w:val="24"/>
            <w:vertAlign w:val="superscript"/>
          </w:rPr>
          <w:t>134</w:t>
        </w:r>
      </w:hyperlink>
      <w:r w:rsidRPr="00C03543">
        <w:rPr>
          <w:rFonts w:ascii="Book Antiqua" w:hAnsi="Book Antiqua"/>
          <w:b w:val="0"/>
          <w:noProof/>
          <w:szCs w:val="24"/>
          <w:vertAlign w:val="superscript"/>
        </w:rPr>
        <w:t>,</w:t>
      </w:r>
      <w:hyperlink w:anchor="_ENREF_144" w:tooltip="Kellman, 2007 #25" w:history="1">
        <w:r w:rsidRPr="00C03543">
          <w:rPr>
            <w:rFonts w:ascii="Book Antiqua" w:hAnsi="Book Antiqua"/>
            <w:b w:val="0"/>
            <w:noProof/>
            <w:szCs w:val="24"/>
            <w:vertAlign w:val="superscript"/>
          </w:rPr>
          <w:t>144-147</w:t>
        </w:r>
      </w:hyperlink>
      <w:r w:rsidRPr="00C03543">
        <w:rPr>
          <w:rFonts w:ascii="Book Antiqua" w:hAnsi="Book Antiqua"/>
          <w:b w:val="0"/>
          <w:szCs w:val="24"/>
        </w:rPr>
        <w:fldChar w:fldCharType="end"/>
      </w:r>
      <w:r w:rsidRPr="00C03543">
        <w:rPr>
          <w:rFonts w:ascii="Book Antiqua" w:eastAsia="宋体" w:hAnsi="Book Antiqua"/>
          <w:b w:val="0"/>
          <w:szCs w:val="24"/>
          <w:vertAlign w:val="superscript"/>
          <w:lang w:eastAsia="zh-CN"/>
        </w:rPr>
        <w:t>]</w:t>
      </w:r>
      <w:r w:rsidR="00736D59">
        <w:rPr>
          <w:rFonts w:ascii="Book Antiqua" w:eastAsia="宋体" w:hAnsi="Book Antiqua" w:hint="eastAsia"/>
          <w:b w:val="0"/>
          <w:szCs w:val="24"/>
          <w:lang w:eastAsia="zh-CN"/>
        </w:rPr>
        <w:t>;</w:t>
      </w:r>
      <w:r w:rsidRPr="00C03543">
        <w:rPr>
          <w:rFonts w:ascii="Book Antiqua" w:hAnsi="Book Antiqua"/>
          <w:b w:val="0"/>
          <w:szCs w:val="24"/>
        </w:rPr>
        <w:t xml:space="preserve"> Right: </w:t>
      </w:r>
      <w:r w:rsidR="00736D59" w:rsidRPr="00C03543">
        <w:rPr>
          <w:rFonts w:ascii="Book Antiqua" w:hAnsi="Book Antiqua"/>
          <w:b w:val="0"/>
          <w:szCs w:val="24"/>
        </w:rPr>
        <w:t>S</w:t>
      </w:r>
      <w:r w:rsidRPr="00C03543">
        <w:rPr>
          <w:rFonts w:ascii="Book Antiqua" w:hAnsi="Book Antiqua"/>
          <w:b w:val="0"/>
          <w:szCs w:val="24"/>
        </w:rPr>
        <w:t>equences compared with T2w-TSE: (a)</w:t>
      </w:r>
      <w:r w:rsidRPr="00C03543">
        <w:rPr>
          <w:rFonts w:ascii="Book Antiqua" w:eastAsia="宋体" w:hAnsi="Book Antiqua"/>
          <w:b w:val="0"/>
          <w:szCs w:val="24"/>
          <w:vertAlign w:val="superscript"/>
          <w:lang w:eastAsia="zh-CN"/>
        </w:rPr>
        <w:t>[</w:t>
      </w:r>
      <w:hyperlink w:anchor="_ENREF_145" w:tooltip="Goldfarb, 2007 #30" w:history="1">
        <w:r w:rsidRPr="00C03543">
          <w:rPr>
            <w:rFonts w:ascii="Book Antiqua" w:hAnsi="Book Antiqua"/>
            <w:b w:val="0"/>
            <w:szCs w:val="24"/>
          </w:rPr>
          <w:fldChar w:fldCharType="begin"/>
        </w:r>
        <w:r w:rsidRPr="00C03543">
          <w:rPr>
            <w:rFonts w:ascii="Book Antiqua" w:hAnsi="Book Antiqua"/>
            <w:b w:val="0"/>
            <w:szCs w:val="24"/>
          </w:rPr>
          <w:instrText xml:space="preserve"> ADDIN EN.CITE &lt;EndNote&gt;&lt;Cite&gt;&lt;Author&gt;Goldfarb&lt;/Author&gt;&lt;Year&gt;2007&lt;/Year&gt;&lt;RecNum&gt;30&lt;/RecNum&gt;&lt;DisplayText&gt;&lt;style face="superscript"&gt;145&lt;/style&gt;&lt;/DisplayText&gt;&lt;record&gt;&lt;rec-number&gt;30&lt;/rec-number&gt;&lt;foreign-keys&gt;&lt;key app="EN" db-id="zzst0pe9v92wx6eaxf6pwstvvxxs0tzd5rfr"&gt;30&lt;/key&gt;&lt;/foreign-keys&gt;&lt;ref-type name="Journal Article"&gt;17&lt;/ref-type&gt;&lt;contributors&gt;&lt;authors&gt;&lt;author&gt;Goldfarb, James W&lt;/author&gt;&lt;author&gt;Arnold, Sheeba&lt;/author&gt;&lt;/authors&gt;&lt;/contributors&gt;&lt;titles&gt;&lt;title&gt;Recent Myocardial Infarction : Assessment with Unenhanced T1-weighted MR Imaging&lt;/title&gt;&lt;secondary-title&gt;Radiology&lt;/secondary-title&gt;&lt;/titles&gt;&lt;periodical&gt;&lt;full-title&gt;Radiology&lt;/full-title&gt;&lt;/periodical&gt;&lt;pages&gt;245-250&lt;/pages&gt;&lt;volume&gt;245&lt;/volume&gt;&lt;dates&gt;&lt;year&gt;2007&lt;/year&gt;&lt;/dates&gt;&lt;label&gt;READ&lt;/label&gt;&lt;urls&gt;&lt;/urls&gt;&lt;/record&gt;&lt;/Cite&gt;&lt;/EndNote&gt;</w:instrText>
        </w:r>
        <w:r w:rsidRPr="00C03543">
          <w:rPr>
            <w:rFonts w:ascii="Book Antiqua" w:hAnsi="Book Antiqua"/>
            <w:b w:val="0"/>
            <w:szCs w:val="24"/>
          </w:rPr>
          <w:fldChar w:fldCharType="separate"/>
        </w:r>
        <w:r w:rsidRPr="00C03543">
          <w:rPr>
            <w:rFonts w:ascii="Book Antiqua" w:hAnsi="Book Antiqua"/>
            <w:b w:val="0"/>
            <w:noProof/>
            <w:szCs w:val="24"/>
            <w:vertAlign w:val="superscript"/>
          </w:rPr>
          <w:t>145</w:t>
        </w:r>
        <w:r w:rsidRPr="00C03543">
          <w:rPr>
            <w:rFonts w:ascii="Book Antiqua" w:hAnsi="Book Antiqua"/>
            <w:b w:val="0"/>
            <w:szCs w:val="24"/>
          </w:rPr>
          <w:fldChar w:fldCharType="end"/>
        </w:r>
      </w:hyperlink>
      <w:r w:rsidRPr="00C03543">
        <w:rPr>
          <w:rFonts w:ascii="Book Antiqua" w:eastAsia="宋体" w:hAnsi="Book Antiqua"/>
          <w:b w:val="0"/>
          <w:szCs w:val="24"/>
          <w:vertAlign w:val="superscript"/>
          <w:lang w:eastAsia="zh-CN"/>
        </w:rPr>
        <w:t>]</w:t>
      </w:r>
      <w:r w:rsidRPr="00C03543">
        <w:rPr>
          <w:rFonts w:ascii="Book Antiqua" w:hAnsi="Book Antiqua"/>
          <w:b w:val="0"/>
          <w:szCs w:val="24"/>
        </w:rPr>
        <w:t>, (b)</w:t>
      </w:r>
      <w:r w:rsidRPr="00C03543">
        <w:rPr>
          <w:rFonts w:ascii="Book Antiqua" w:eastAsia="宋体" w:hAnsi="Book Antiqua"/>
          <w:b w:val="0"/>
          <w:szCs w:val="24"/>
          <w:vertAlign w:val="superscript"/>
          <w:lang w:eastAsia="zh-CN"/>
        </w:rPr>
        <w:t>[</w:t>
      </w:r>
      <w:r w:rsidRPr="00C03543">
        <w:rPr>
          <w:rFonts w:ascii="Book Antiqua" w:hAnsi="Book Antiqua"/>
          <w:b w:val="0"/>
          <w:szCs w:val="24"/>
        </w:rPr>
        <w:fldChar w:fldCharType="begin">
          <w:fldData xml:space="preserve">PEVuZE5vdGU+PENpdGU+PEF1dGhvcj5LZWxsbWFuPC9BdXRob3I+PFllYXI+MjAwNzwvWWVhcj48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</w:fldData>
        </w:fldChar>
      </w:r>
      <w:r w:rsidRPr="00C03543">
        <w:rPr>
          <w:rFonts w:ascii="Book Antiqua" w:hAnsi="Book Antiqua"/>
          <w:b w:val="0"/>
          <w:szCs w:val="24"/>
        </w:rPr>
        <w:instrText xml:space="preserve"> ADDIN EN.CITE </w:instrText>
      </w:r>
      <w:r w:rsidRPr="00C03543">
        <w:rPr>
          <w:rFonts w:ascii="Book Antiqua" w:hAnsi="Book Antiqua"/>
          <w:b w:val="0"/>
          <w:szCs w:val="24"/>
        </w:rPr>
        <w:fldChar w:fldCharType="begin">
          <w:fldData xml:space="preserve">PEVuZE5vdGU+PENpdGU+PEF1dGhvcj5LZWxsbWFuPC9BdXRob3I+PFllYXI+MjAwNzwvWWVhcj48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</w:fldData>
        </w:fldChar>
      </w:r>
      <w:r w:rsidRPr="00C03543">
        <w:rPr>
          <w:rFonts w:ascii="Book Antiqua" w:hAnsi="Book Antiqua"/>
          <w:b w:val="0"/>
          <w:szCs w:val="24"/>
        </w:rPr>
        <w:instrText xml:space="preserve"> ADDIN EN.CITE.DATA </w:instrText>
      </w:r>
      <w:r w:rsidRPr="00C03543">
        <w:rPr>
          <w:rFonts w:ascii="Book Antiqua" w:hAnsi="Book Antiqua"/>
          <w:b w:val="0"/>
          <w:szCs w:val="24"/>
        </w:rPr>
      </w:r>
      <w:r w:rsidRPr="00C03543">
        <w:rPr>
          <w:rFonts w:ascii="Book Antiqua" w:hAnsi="Book Antiqua"/>
          <w:b w:val="0"/>
          <w:szCs w:val="24"/>
        </w:rPr>
        <w:fldChar w:fldCharType="end"/>
      </w:r>
      <w:r w:rsidRPr="00C03543">
        <w:rPr>
          <w:rFonts w:ascii="Book Antiqua" w:hAnsi="Book Antiqua"/>
          <w:b w:val="0"/>
          <w:szCs w:val="24"/>
        </w:rPr>
      </w:r>
      <w:r w:rsidRPr="00C03543">
        <w:rPr>
          <w:rFonts w:ascii="Book Antiqua" w:hAnsi="Book Antiqua"/>
          <w:b w:val="0"/>
          <w:szCs w:val="24"/>
        </w:rPr>
        <w:fldChar w:fldCharType="separate"/>
      </w:r>
      <w:hyperlink w:anchor="_ENREF_141" w:tooltip="Viallon, 2012 #24" w:history="1">
        <w:r w:rsidRPr="00C03543">
          <w:rPr>
            <w:rFonts w:ascii="Book Antiqua" w:hAnsi="Book Antiqua"/>
            <w:b w:val="0"/>
            <w:noProof/>
            <w:szCs w:val="24"/>
            <w:vertAlign w:val="superscript"/>
          </w:rPr>
          <w:t>141</w:t>
        </w:r>
      </w:hyperlink>
      <w:r w:rsidRPr="00C03543">
        <w:rPr>
          <w:rFonts w:ascii="Book Antiqua" w:hAnsi="Book Antiqua"/>
          <w:b w:val="0"/>
          <w:noProof/>
          <w:szCs w:val="24"/>
          <w:vertAlign w:val="superscript"/>
        </w:rPr>
        <w:t>,</w:t>
      </w:r>
      <w:hyperlink w:anchor="_ENREF_142" w:tooltip="Berry, 2010 #42" w:history="1">
        <w:r w:rsidRPr="00C03543">
          <w:rPr>
            <w:rFonts w:ascii="Book Antiqua" w:hAnsi="Book Antiqua"/>
            <w:b w:val="0"/>
            <w:noProof/>
            <w:szCs w:val="24"/>
            <w:vertAlign w:val="superscript"/>
          </w:rPr>
          <w:t>142</w:t>
        </w:r>
      </w:hyperlink>
      <w:r w:rsidRPr="00C03543">
        <w:rPr>
          <w:rFonts w:ascii="Book Antiqua" w:hAnsi="Book Antiqua"/>
          <w:b w:val="0"/>
          <w:noProof/>
          <w:szCs w:val="24"/>
          <w:vertAlign w:val="superscript"/>
        </w:rPr>
        <w:t>,</w:t>
      </w:r>
      <w:hyperlink w:anchor="_ENREF_144" w:tooltip="Kellman, 2007 #25" w:history="1">
        <w:r w:rsidRPr="00C03543">
          <w:rPr>
            <w:rFonts w:ascii="Book Antiqua" w:hAnsi="Book Antiqua"/>
            <w:b w:val="0"/>
            <w:noProof/>
            <w:szCs w:val="24"/>
            <w:vertAlign w:val="superscript"/>
          </w:rPr>
          <w:t>144</w:t>
        </w:r>
      </w:hyperlink>
      <w:r w:rsidRPr="00C03543">
        <w:rPr>
          <w:rFonts w:ascii="Book Antiqua" w:hAnsi="Book Antiqua"/>
          <w:b w:val="0"/>
          <w:noProof/>
          <w:szCs w:val="24"/>
          <w:vertAlign w:val="superscript"/>
        </w:rPr>
        <w:t>,</w:t>
      </w:r>
      <w:hyperlink w:anchor="_ENREF_148" w:tooltip="Payne, 2011 #58" w:history="1">
        <w:r w:rsidRPr="00C03543">
          <w:rPr>
            <w:rFonts w:ascii="Book Antiqua" w:hAnsi="Book Antiqua"/>
            <w:b w:val="0"/>
            <w:noProof/>
            <w:szCs w:val="24"/>
            <w:vertAlign w:val="superscript"/>
          </w:rPr>
          <w:t>148</w:t>
        </w:r>
      </w:hyperlink>
      <w:r w:rsidRPr="00C03543">
        <w:rPr>
          <w:rFonts w:ascii="Book Antiqua" w:hAnsi="Book Antiqua"/>
          <w:b w:val="0"/>
          <w:szCs w:val="24"/>
        </w:rPr>
        <w:fldChar w:fldCharType="end"/>
      </w:r>
      <w:r w:rsidRPr="00C03543">
        <w:rPr>
          <w:rFonts w:ascii="Book Antiqua" w:eastAsia="宋体" w:hAnsi="Book Antiqua"/>
          <w:b w:val="0"/>
          <w:szCs w:val="24"/>
          <w:vertAlign w:val="superscript"/>
          <w:lang w:eastAsia="zh-CN"/>
        </w:rPr>
        <w:t>]</w:t>
      </w:r>
      <w:r w:rsidRPr="00C03543">
        <w:rPr>
          <w:rFonts w:ascii="Book Antiqua" w:hAnsi="Book Antiqua"/>
          <w:b w:val="0"/>
          <w:szCs w:val="24"/>
        </w:rPr>
        <w:t>, (c)</w:t>
      </w:r>
      <w:r w:rsidRPr="00C03543">
        <w:rPr>
          <w:rFonts w:ascii="Book Antiqua" w:eastAsia="宋体" w:hAnsi="Book Antiqua"/>
          <w:b w:val="0"/>
          <w:szCs w:val="24"/>
          <w:vertAlign w:val="superscript"/>
          <w:lang w:eastAsia="zh-CN"/>
        </w:rPr>
        <w:t>[</w:t>
      </w:r>
      <w:r w:rsidRPr="00C03543">
        <w:rPr>
          <w:rFonts w:ascii="Book Antiqua" w:hAnsi="Book Antiqua"/>
          <w:b w:val="0"/>
          <w:szCs w:val="24"/>
        </w:rPr>
        <w:fldChar w:fldCharType="begin">
          <w:fldData xml:space="preserve">PEVuZE5vdGU+PENpdGU+PEF1dGhvcj5Tw7ZyZW5zc29uPC9BdXRob3I+PFllYXI+MjAxMDwvWWVh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</w:fldData>
        </w:fldChar>
      </w:r>
      <w:r w:rsidRPr="00C03543">
        <w:rPr>
          <w:rFonts w:ascii="Book Antiqua" w:hAnsi="Book Antiqua"/>
          <w:b w:val="0"/>
          <w:szCs w:val="24"/>
        </w:rPr>
        <w:instrText xml:space="preserve"> ADDIN EN.CITE </w:instrText>
      </w:r>
      <w:r w:rsidRPr="00C03543">
        <w:rPr>
          <w:rFonts w:ascii="Book Antiqua" w:hAnsi="Book Antiqua"/>
          <w:b w:val="0"/>
          <w:szCs w:val="24"/>
        </w:rPr>
        <w:fldChar w:fldCharType="begin">
          <w:fldData xml:space="preserve">PEVuZE5vdGU+PENpdGU+PEF1dGhvcj5Tw7ZyZW5zc29uPC9BdXRob3I+PFllYXI+MjAxMDwvWWVh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</w:fldData>
        </w:fldChar>
      </w:r>
      <w:r w:rsidRPr="00C03543">
        <w:rPr>
          <w:rFonts w:ascii="Book Antiqua" w:hAnsi="Book Antiqua"/>
          <w:b w:val="0"/>
          <w:szCs w:val="24"/>
        </w:rPr>
        <w:instrText xml:space="preserve"> ADDIN EN.CITE.DATA </w:instrText>
      </w:r>
      <w:r w:rsidRPr="00C03543">
        <w:rPr>
          <w:rFonts w:ascii="Book Antiqua" w:hAnsi="Book Antiqua"/>
          <w:b w:val="0"/>
          <w:szCs w:val="24"/>
        </w:rPr>
      </w:r>
      <w:r w:rsidRPr="00C03543">
        <w:rPr>
          <w:rFonts w:ascii="Book Antiqua" w:hAnsi="Book Antiqua"/>
          <w:b w:val="0"/>
          <w:szCs w:val="24"/>
        </w:rPr>
        <w:fldChar w:fldCharType="end"/>
      </w:r>
      <w:r w:rsidRPr="00C03543">
        <w:rPr>
          <w:rFonts w:ascii="Book Antiqua" w:hAnsi="Book Antiqua"/>
          <w:b w:val="0"/>
          <w:szCs w:val="24"/>
        </w:rPr>
      </w:r>
      <w:r w:rsidRPr="00C03543">
        <w:rPr>
          <w:rFonts w:ascii="Book Antiqua" w:hAnsi="Book Antiqua"/>
          <w:b w:val="0"/>
          <w:szCs w:val="24"/>
        </w:rPr>
        <w:fldChar w:fldCharType="separate"/>
      </w:r>
      <w:hyperlink w:anchor="_ENREF_149" w:tooltip="Sörensson, 2010 #59" w:history="1">
        <w:r w:rsidRPr="00C03543">
          <w:rPr>
            <w:rFonts w:ascii="Book Antiqua" w:hAnsi="Book Antiqua"/>
            <w:b w:val="0"/>
            <w:noProof/>
            <w:szCs w:val="24"/>
            <w:vertAlign w:val="superscript"/>
          </w:rPr>
          <w:t>149</w:t>
        </w:r>
      </w:hyperlink>
      <w:r w:rsidRPr="00C03543">
        <w:rPr>
          <w:rFonts w:ascii="Book Antiqua" w:hAnsi="Book Antiqua"/>
          <w:b w:val="0"/>
          <w:noProof/>
          <w:szCs w:val="24"/>
          <w:vertAlign w:val="superscript"/>
        </w:rPr>
        <w:t>,</w:t>
      </w:r>
      <w:hyperlink w:anchor="_ENREF_150" w:tooltip="Ubachs, 2012 #35" w:history="1">
        <w:r w:rsidRPr="00C03543">
          <w:rPr>
            <w:rFonts w:ascii="Book Antiqua" w:hAnsi="Book Antiqua"/>
            <w:b w:val="0"/>
            <w:noProof/>
            <w:szCs w:val="24"/>
            <w:vertAlign w:val="superscript"/>
          </w:rPr>
          <w:t>150</w:t>
        </w:r>
      </w:hyperlink>
      <w:r w:rsidRPr="00C03543">
        <w:rPr>
          <w:rFonts w:ascii="Book Antiqua" w:hAnsi="Book Antiqua"/>
          <w:b w:val="0"/>
          <w:szCs w:val="24"/>
        </w:rPr>
        <w:fldChar w:fldCharType="end"/>
      </w:r>
      <w:r w:rsidRPr="00C03543">
        <w:rPr>
          <w:rFonts w:ascii="Book Antiqua" w:eastAsia="宋体" w:hAnsi="Book Antiqua"/>
          <w:b w:val="0"/>
          <w:szCs w:val="24"/>
          <w:vertAlign w:val="superscript"/>
          <w:lang w:eastAsia="zh-CN"/>
        </w:rPr>
        <w:t>]</w:t>
      </w:r>
      <w:r w:rsidRPr="00C03543">
        <w:rPr>
          <w:rFonts w:ascii="Book Antiqua" w:hAnsi="Book Antiqua"/>
          <w:b w:val="0"/>
          <w:szCs w:val="24"/>
        </w:rPr>
        <w:t>, (d)</w:t>
      </w:r>
      <w:r w:rsidRPr="00C03543">
        <w:rPr>
          <w:rFonts w:ascii="Book Antiqua" w:eastAsia="宋体" w:hAnsi="Book Antiqua"/>
          <w:b w:val="0"/>
          <w:szCs w:val="24"/>
          <w:vertAlign w:val="superscript"/>
          <w:lang w:eastAsia="zh-CN"/>
        </w:rPr>
        <w:t>[</w:t>
      </w:r>
      <w:hyperlink w:anchor="_ENREF_144" w:tooltip="Kellman, 2007 #25" w:history="1">
        <w:r w:rsidRPr="00C03543">
          <w:rPr>
            <w:rFonts w:ascii="Book Antiqua" w:hAnsi="Book Antiqua"/>
            <w:b w:val="0"/>
            <w:szCs w:val="24"/>
          </w:rPr>
          <w:fldChar w:fldCharType="begin"/>
        </w:r>
        <w:r w:rsidRPr="00C03543">
          <w:rPr>
            <w:rFonts w:ascii="Book Antiqua" w:hAnsi="Book Antiqua"/>
            <w:b w:val="0"/>
            <w:szCs w:val="24"/>
          </w:rPr>
          <w:instrText xml:space="preserve"> ADDIN EN.CITE &lt;EndNote&gt;&lt;Cite&gt;&lt;Author&gt;Kellman&lt;/Author&gt;&lt;Year&gt;2007&lt;/Year&gt;&lt;RecNum&gt;25&lt;/RecNum&gt;&lt;DisplayText&gt;&lt;style face="superscript"&gt;144&lt;/style&gt;&lt;/DisplayText&gt;&lt;record&gt;&lt;rec-number&gt;25&lt;/rec-number&gt;&lt;foreign-keys&gt;&lt;key app="EN" db-id="zzst0pe9v92wx6eaxf6pwstvvxxs0tzd5rfr"&gt;25&lt;/key&gt;&lt;/foreign-keys&gt;&lt;ref-type name="Journal Article"&gt;17&lt;/ref-type&gt;&lt;contributors&gt;&lt;authors&gt;&lt;author&gt;Kellman, Peter&lt;/author&gt;&lt;author&gt;Aletras, Anthony H&lt;/author&gt;&lt;author&gt;Mancini, Christine&lt;/author&gt;&lt;author&gt;McVeigh, Elliot R&lt;/author&gt;&lt;author&gt;Arai, Andrew E&lt;/author&gt;&lt;/authors&gt;&lt;/contributors&gt;&lt;titles&gt;&lt;title&gt;T2-prepared SSFP improves diagnostic confidence in edema imaging in acute myocardial infarction compared to turbo spin echo.&lt;/title&gt;&lt;secondary-title&gt;Magn Reson Med&lt;/secondary-title&gt;&lt;/titles&gt;&lt;periodical&gt;&lt;full-title&gt;Magn Reson Med&lt;/full-title&gt;&lt;/periodical&gt;&lt;pages&gt;891-7&lt;/pages&gt;&lt;volume&gt;57&lt;/volume&gt;&lt;keywords&gt;&lt;keyword&gt;Acute Disease&lt;/keyword&gt;&lt;keyword&gt;Artifacts&lt;/keyword&gt;&lt;keyword&gt;Chronic Disease&lt;/keyword&gt;&lt;keyword&gt;Diagnosis, Differential&lt;/keyword&gt;&lt;keyword&gt;Edema&lt;/keyword&gt;&lt;keyword&gt;Edema: diagnosis&lt;/keyword&gt;&lt;keyword&gt;Humans&lt;/keyword&gt;&lt;keyword&gt;Image Processing, Computer-Assisted&lt;/keyword&gt;&lt;keyword&gt;Magnetic Resonance Imaging&lt;/keyword&gt;&lt;keyword&gt;Magnetic Resonance Imaging: methods&lt;/keyword&gt;&lt;keyword&gt;Myocardial Infarction&lt;/keyword&gt;&lt;keyword&gt;Myocardial Infarction: diagnosis&lt;/keyword&gt;&lt;/keywords&gt;&lt;dates&gt;&lt;year&gt;2007&lt;/year&gt;&lt;/dates&gt;&lt;accession-num&gt;17457880&lt;/accession-num&gt;&lt;label&gt;READ**&lt;/label&gt;&lt;urls&gt;&lt;/urls&gt;&lt;electronic-resource-num&gt;10.1002/mrm.21215&lt;/electronic-resource-num&gt;&lt;/record&gt;&lt;/Cite&gt;&lt;/EndNote&gt;</w:instrText>
        </w:r>
        <w:r w:rsidRPr="00C03543">
          <w:rPr>
            <w:rFonts w:ascii="Book Antiqua" w:hAnsi="Book Antiqua"/>
            <w:b w:val="0"/>
            <w:szCs w:val="24"/>
          </w:rPr>
          <w:fldChar w:fldCharType="separate"/>
        </w:r>
        <w:r w:rsidRPr="00C03543">
          <w:rPr>
            <w:rFonts w:ascii="Book Antiqua" w:hAnsi="Book Antiqua"/>
            <w:b w:val="0"/>
            <w:noProof/>
            <w:szCs w:val="24"/>
            <w:vertAlign w:val="superscript"/>
          </w:rPr>
          <w:t>144</w:t>
        </w:r>
        <w:r w:rsidRPr="00C03543">
          <w:rPr>
            <w:rFonts w:ascii="Book Antiqua" w:hAnsi="Book Antiqua"/>
            <w:b w:val="0"/>
            <w:szCs w:val="24"/>
          </w:rPr>
          <w:fldChar w:fldCharType="end"/>
        </w:r>
      </w:hyperlink>
      <w:r w:rsidRPr="00C03543">
        <w:rPr>
          <w:rFonts w:ascii="Book Antiqua" w:eastAsia="宋体" w:hAnsi="Book Antiqua"/>
          <w:b w:val="0"/>
          <w:szCs w:val="24"/>
          <w:vertAlign w:val="superscript"/>
          <w:lang w:eastAsia="zh-CN"/>
        </w:rPr>
        <w:t>]</w:t>
      </w:r>
      <w:r w:rsidRPr="00C03543">
        <w:rPr>
          <w:rFonts w:ascii="Book Antiqua" w:hAnsi="Book Antiqua"/>
          <w:b w:val="0"/>
          <w:szCs w:val="24"/>
        </w:rPr>
        <w:t>, (e)</w:t>
      </w:r>
      <w:r w:rsidRPr="00C03543">
        <w:rPr>
          <w:rFonts w:ascii="Book Antiqua" w:eastAsia="宋体" w:hAnsi="Book Antiqua"/>
          <w:b w:val="0"/>
          <w:szCs w:val="24"/>
          <w:vertAlign w:val="superscript"/>
          <w:lang w:eastAsia="zh-CN"/>
        </w:rPr>
        <w:t>[</w:t>
      </w:r>
      <w:r w:rsidRPr="00C03543">
        <w:rPr>
          <w:rFonts w:ascii="Book Antiqua" w:hAnsi="Book Antiqua"/>
          <w:b w:val="0"/>
          <w:szCs w:val="24"/>
        </w:rPr>
        <w:fldChar w:fldCharType="begin">
          <w:fldData xml:space="preserve">PEVuZE5vdGU+PENpdGU+PEF1dGhvcj5WZXJoYWVydDwvQXV0aG9yPjxZZWFyPjIwMTE8L1llYXI+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</w:fldData>
        </w:fldChar>
      </w:r>
      <w:r w:rsidRPr="00C03543">
        <w:rPr>
          <w:rFonts w:ascii="Book Antiqua" w:hAnsi="Book Antiqua"/>
          <w:b w:val="0"/>
          <w:szCs w:val="24"/>
        </w:rPr>
        <w:instrText xml:space="preserve"> ADDIN EN.CITE </w:instrText>
      </w:r>
      <w:r w:rsidRPr="00C03543">
        <w:rPr>
          <w:rFonts w:ascii="Book Antiqua" w:hAnsi="Book Antiqua"/>
          <w:b w:val="0"/>
          <w:szCs w:val="24"/>
        </w:rPr>
        <w:fldChar w:fldCharType="begin">
          <w:fldData xml:space="preserve">PEVuZE5vdGU+PENpdGU+PEF1dGhvcj5WZXJoYWVydDwvQXV0aG9yPjxZZWFyPjIwMTE8L1llYXI+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</w:fldData>
        </w:fldChar>
      </w:r>
      <w:r w:rsidRPr="00C03543">
        <w:rPr>
          <w:rFonts w:ascii="Book Antiqua" w:hAnsi="Book Antiqua"/>
          <w:b w:val="0"/>
          <w:szCs w:val="24"/>
        </w:rPr>
        <w:instrText xml:space="preserve"> ADDIN EN.CITE.DATA </w:instrText>
      </w:r>
      <w:r w:rsidRPr="00C03543">
        <w:rPr>
          <w:rFonts w:ascii="Book Antiqua" w:hAnsi="Book Antiqua"/>
          <w:b w:val="0"/>
          <w:szCs w:val="24"/>
        </w:rPr>
      </w:r>
      <w:r w:rsidRPr="00C03543">
        <w:rPr>
          <w:rFonts w:ascii="Book Antiqua" w:hAnsi="Book Antiqua"/>
          <w:b w:val="0"/>
          <w:szCs w:val="24"/>
        </w:rPr>
        <w:fldChar w:fldCharType="end"/>
      </w:r>
      <w:r w:rsidRPr="00C03543">
        <w:rPr>
          <w:rFonts w:ascii="Book Antiqua" w:hAnsi="Book Antiqua"/>
          <w:b w:val="0"/>
          <w:szCs w:val="24"/>
        </w:rPr>
      </w:r>
      <w:r w:rsidRPr="00C03543">
        <w:rPr>
          <w:rFonts w:ascii="Book Antiqua" w:hAnsi="Book Antiqua"/>
          <w:b w:val="0"/>
          <w:szCs w:val="24"/>
        </w:rPr>
        <w:fldChar w:fldCharType="separate"/>
      </w:r>
      <w:hyperlink w:anchor="_ENREF_151" w:tooltip="Verhaert, 2011 #47" w:history="1">
        <w:r w:rsidRPr="00C03543">
          <w:rPr>
            <w:rFonts w:ascii="Book Antiqua" w:hAnsi="Book Antiqua"/>
            <w:b w:val="0"/>
            <w:noProof/>
            <w:szCs w:val="24"/>
            <w:vertAlign w:val="superscript"/>
          </w:rPr>
          <w:t>151</w:t>
        </w:r>
      </w:hyperlink>
      <w:r>
        <w:rPr>
          <w:rFonts w:ascii="Book Antiqua" w:hAnsi="Book Antiqua"/>
          <w:b w:val="0"/>
          <w:noProof/>
          <w:szCs w:val="24"/>
          <w:vertAlign w:val="superscript"/>
        </w:rPr>
        <w:t>,</w:t>
      </w:r>
      <w:hyperlink w:anchor="_ENREF_152" w:tooltip="Nassenstein, 2014 #1730" w:history="1">
        <w:r w:rsidRPr="00C03543">
          <w:rPr>
            <w:rFonts w:ascii="Book Antiqua" w:hAnsi="Book Antiqua"/>
            <w:b w:val="0"/>
            <w:noProof/>
            <w:szCs w:val="24"/>
            <w:vertAlign w:val="superscript"/>
          </w:rPr>
          <w:t>152</w:t>
        </w:r>
      </w:hyperlink>
      <w:r w:rsidRPr="00C03543">
        <w:rPr>
          <w:rFonts w:ascii="Book Antiqua" w:hAnsi="Book Antiqua"/>
          <w:b w:val="0"/>
          <w:szCs w:val="24"/>
        </w:rPr>
        <w:fldChar w:fldCharType="end"/>
      </w:r>
      <w:r w:rsidRPr="00C03543">
        <w:rPr>
          <w:rFonts w:ascii="Book Antiqua" w:eastAsia="宋体" w:hAnsi="Book Antiqua"/>
          <w:b w:val="0"/>
          <w:szCs w:val="24"/>
          <w:vertAlign w:val="superscript"/>
          <w:lang w:eastAsia="zh-CN"/>
        </w:rPr>
        <w:t>]</w:t>
      </w:r>
      <w:r w:rsidRPr="00C03543">
        <w:rPr>
          <w:rFonts w:ascii="Book Antiqua" w:hAnsi="Book Antiqua"/>
          <w:b w:val="0"/>
          <w:szCs w:val="24"/>
        </w:rPr>
        <w:t>, (f)</w:t>
      </w:r>
      <w:r w:rsidRPr="00C03543">
        <w:rPr>
          <w:rFonts w:ascii="Book Antiqua" w:eastAsia="宋体" w:hAnsi="Book Antiqua"/>
          <w:b w:val="0"/>
          <w:szCs w:val="24"/>
          <w:vertAlign w:val="superscript"/>
          <w:lang w:eastAsia="zh-CN"/>
        </w:rPr>
        <w:t>[</w:t>
      </w:r>
      <w:r w:rsidRPr="00C03543">
        <w:rPr>
          <w:rFonts w:ascii="Book Antiqua" w:hAnsi="Book Antiqua"/>
          <w:b w:val="0"/>
          <w:szCs w:val="24"/>
        </w:rPr>
        <w:fldChar w:fldCharType="begin">
          <w:fldData xml:space="preserve">PEVuZE5vdGU+PENpdGU+PEF1dGhvcj5Mw7huYm9yZzwvQXV0aG9yPjxZZWFyPjIwMTE8L1llYXI+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</w:fldData>
        </w:fldChar>
      </w:r>
      <w:r w:rsidRPr="00C03543">
        <w:rPr>
          <w:rFonts w:ascii="Book Antiqua" w:hAnsi="Book Antiqua"/>
          <w:b w:val="0"/>
          <w:szCs w:val="24"/>
        </w:rPr>
        <w:instrText xml:space="preserve"> ADDIN EN.CITE </w:instrText>
      </w:r>
      <w:r w:rsidRPr="00C03543">
        <w:rPr>
          <w:rFonts w:ascii="Book Antiqua" w:hAnsi="Book Antiqua"/>
          <w:b w:val="0"/>
          <w:szCs w:val="24"/>
        </w:rPr>
        <w:fldChar w:fldCharType="begin">
          <w:fldData xml:space="preserve">PEVuZE5vdGU+PENpdGU+PEF1dGhvcj5Mw7huYm9yZzwvQXV0aG9yPjxZZWFyPjIwMTE8L1llYXI+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</w:fldData>
        </w:fldChar>
      </w:r>
      <w:r w:rsidRPr="00C03543">
        <w:rPr>
          <w:rFonts w:ascii="Book Antiqua" w:hAnsi="Book Antiqua"/>
          <w:b w:val="0"/>
          <w:szCs w:val="24"/>
        </w:rPr>
        <w:instrText xml:space="preserve"> ADDIN EN.CITE.DATA </w:instrText>
      </w:r>
      <w:r w:rsidRPr="00C03543">
        <w:rPr>
          <w:rFonts w:ascii="Book Antiqua" w:hAnsi="Book Antiqua"/>
          <w:b w:val="0"/>
          <w:szCs w:val="24"/>
        </w:rPr>
      </w:r>
      <w:r w:rsidRPr="00C03543">
        <w:rPr>
          <w:rFonts w:ascii="Book Antiqua" w:hAnsi="Book Antiqua"/>
          <w:b w:val="0"/>
          <w:szCs w:val="24"/>
        </w:rPr>
        <w:fldChar w:fldCharType="end"/>
      </w:r>
      <w:r w:rsidRPr="00C03543">
        <w:rPr>
          <w:rFonts w:ascii="Book Antiqua" w:hAnsi="Book Antiqua"/>
          <w:b w:val="0"/>
          <w:szCs w:val="24"/>
        </w:rPr>
      </w:r>
      <w:r w:rsidRPr="00C03543">
        <w:rPr>
          <w:rFonts w:ascii="Book Antiqua" w:hAnsi="Book Antiqua"/>
          <w:b w:val="0"/>
          <w:szCs w:val="24"/>
        </w:rPr>
        <w:fldChar w:fldCharType="separate"/>
      </w:r>
      <w:hyperlink w:anchor="_ENREF_153" w:tooltip="Lønborg, 2011 #39" w:history="1">
        <w:r w:rsidRPr="00C03543">
          <w:rPr>
            <w:rFonts w:ascii="Book Antiqua" w:hAnsi="Book Antiqua"/>
            <w:b w:val="0"/>
            <w:noProof/>
            <w:szCs w:val="24"/>
            <w:vertAlign w:val="superscript"/>
          </w:rPr>
          <w:t>153</w:t>
        </w:r>
      </w:hyperlink>
      <w:r w:rsidRPr="00C03543">
        <w:rPr>
          <w:rFonts w:ascii="Book Antiqua" w:hAnsi="Book Antiqua"/>
          <w:b w:val="0"/>
          <w:noProof/>
          <w:szCs w:val="24"/>
          <w:vertAlign w:val="superscript"/>
        </w:rPr>
        <w:t>,</w:t>
      </w:r>
      <w:hyperlink w:anchor="_ENREF_154" w:tooltip="Ubachs, 2010 #54" w:history="1">
        <w:r w:rsidRPr="00C03543">
          <w:rPr>
            <w:rFonts w:ascii="Book Antiqua" w:hAnsi="Book Antiqua"/>
            <w:b w:val="0"/>
            <w:noProof/>
            <w:szCs w:val="24"/>
            <w:vertAlign w:val="superscript"/>
          </w:rPr>
          <w:t>154</w:t>
        </w:r>
      </w:hyperlink>
      <w:r w:rsidRPr="00C03543">
        <w:rPr>
          <w:rFonts w:ascii="Book Antiqua" w:hAnsi="Book Antiqua"/>
          <w:b w:val="0"/>
          <w:szCs w:val="24"/>
        </w:rPr>
        <w:fldChar w:fldCharType="end"/>
      </w:r>
      <w:r w:rsidRPr="00C03543">
        <w:rPr>
          <w:rFonts w:ascii="Book Antiqua" w:eastAsia="宋体" w:hAnsi="Book Antiqua"/>
          <w:b w:val="0"/>
          <w:szCs w:val="24"/>
          <w:vertAlign w:val="superscript"/>
          <w:lang w:eastAsia="zh-CN"/>
        </w:rPr>
        <w:t>]</w:t>
      </w:r>
      <w:r w:rsidRPr="00C03543">
        <w:rPr>
          <w:rFonts w:ascii="Book Antiqua" w:hAnsi="Book Antiqua"/>
          <w:b w:val="0"/>
          <w:szCs w:val="24"/>
        </w:rPr>
        <w:t>, (g)</w:t>
      </w:r>
      <w:r w:rsidRPr="00C03543">
        <w:rPr>
          <w:rFonts w:ascii="Book Antiqua" w:eastAsia="宋体" w:hAnsi="Book Antiqua"/>
          <w:b w:val="0"/>
          <w:szCs w:val="24"/>
          <w:vertAlign w:val="superscript"/>
          <w:lang w:eastAsia="zh-CN"/>
        </w:rPr>
        <w:t>[</w:t>
      </w:r>
      <w:hyperlink w:anchor="_ENREF_155" w:tooltip="Kociemba, 2013 #1729" w:history="1">
        <w:r w:rsidRPr="00C03543">
          <w:rPr>
            <w:rFonts w:ascii="Book Antiqua" w:hAnsi="Book Antiqua"/>
            <w:b w:val="0"/>
            <w:szCs w:val="24"/>
          </w:rPr>
          <w:fldChar w:fldCharType="begin"/>
        </w:r>
        <w:r w:rsidRPr="00C03543">
          <w:rPr>
            <w:rFonts w:ascii="Book Antiqua" w:hAnsi="Book Antiqua"/>
            <w:b w:val="0"/>
            <w:szCs w:val="24"/>
          </w:rPr>
          <w:instrText xml:space="preserve"> ADDIN EN.CITE &lt;EndNote&gt;&lt;Cite&gt;&lt;Author&gt;Kociemba&lt;/Author&gt;&lt;Year&gt;2013&lt;/Year&gt;&lt;RecNum&gt;1729&lt;/RecNum&gt;&lt;DisplayText&gt;&lt;style face="superscript"&gt;155&lt;/style&gt;&lt;/DisplayText&gt;&lt;record&gt;&lt;rec-number&gt;1729&lt;/rec-number&gt;&lt;foreign-keys&gt;&lt;key app="EN" db-id="zzst0pe9v92wx6eaxf6pwstvvxxs0tzd5rfr"&gt;1729&lt;/key&gt;&lt;/foreign-keys&gt;&lt;ref-type name="Journal Article"&gt;17&lt;/ref-type&gt;&lt;contributors&gt;&lt;authors&gt;&lt;author&gt;Kociemba, A.&lt;/author&gt;&lt;author&gt;Pyda, M.&lt;/author&gt;&lt;author&gt;Katulska, K.&lt;/author&gt;&lt;author&gt;Lanocha, M.&lt;/author&gt;&lt;author&gt;Siniawski, A.&lt;/author&gt;&lt;author&gt;Janus, M.&lt;/author&gt;&lt;author&gt;Grajek, S.&lt;/author&gt;&lt;/authors&gt;&lt;/contributors&gt;&lt;auth-address&gt;Magnetic Resonance Unit, I&amp;apos;st Department of Cardiology, University of Medical Sciences, Poznan, Poland. kociemba.anna@gmail.com.&lt;/auth-address&gt;&lt;titles&gt;&lt;title&gt;Comparison of diffusion-weighted with T2-weighted imaging for detection of edema in acute myocardial infarction&lt;/title&gt;&lt;secondary-title&gt;JCMR&lt;/secondary-title&gt;&lt;alt-title&gt;Journal of cardiovascular magnetic resonance : official journal of the Society for Cardiovascular Magnetic Resonance&lt;/alt-title&gt;&lt;/titles&gt;&lt;periodical&gt;&lt;full-title&gt;JCMR&lt;/full-title&gt;&lt;/periodical&gt;&lt;alt-periodical&gt;&lt;full-title&gt;Journal of cardiovascular magnetic resonance : official journal of the Society for Cardiovascular Magnetic Resonance&lt;/full-title&gt;&lt;/alt-periodical&gt;&lt;pages&gt;90&lt;/pages&gt;&lt;volume&gt;15&lt;/volume&gt;&lt;edition&gt;2013/10/09&lt;/edition&gt;&lt;dates&gt;&lt;year&gt;2013&lt;/year&gt;&lt;/dates&gt;&lt;isbn&gt;1532-429X (Electronic)&amp;#xD;1097-6647 (Linking)&lt;/isbn&gt;&lt;accession-num&gt;24098944&lt;/accession-num&gt;&lt;label&gt;READ&lt;/label&gt;&lt;urls&gt;&lt;related-urls&gt;&lt;url&gt;http://www.ncbi.nlm.nih.gov/pubmed/24098944&lt;/url&gt;&lt;/related-urls&gt;&lt;/urls&gt;&lt;custom2&gt;3852828&lt;/custom2&gt;&lt;electronic-resource-num&gt;10.1186/1532-429X-15-90&lt;/electronic-resource-num&gt;&lt;language&gt;eng&lt;/language&gt;&lt;/record&gt;&lt;/Cite&gt;&lt;/EndNote&gt;</w:instrText>
        </w:r>
        <w:r w:rsidRPr="00C03543">
          <w:rPr>
            <w:rFonts w:ascii="Book Antiqua" w:hAnsi="Book Antiqua"/>
            <w:b w:val="0"/>
            <w:szCs w:val="24"/>
          </w:rPr>
          <w:fldChar w:fldCharType="separate"/>
        </w:r>
        <w:r w:rsidRPr="00C03543">
          <w:rPr>
            <w:rFonts w:ascii="Book Antiqua" w:hAnsi="Book Antiqua"/>
            <w:b w:val="0"/>
            <w:noProof/>
            <w:szCs w:val="24"/>
            <w:vertAlign w:val="superscript"/>
          </w:rPr>
          <w:t>155</w:t>
        </w:r>
        <w:r w:rsidRPr="00C03543">
          <w:rPr>
            <w:rFonts w:ascii="Book Antiqua" w:hAnsi="Book Antiqua"/>
            <w:b w:val="0"/>
            <w:szCs w:val="24"/>
          </w:rPr>
          <w:fldChar w:fldCharType="end"/>
        </w:r>
      </w:hyperlink>
      <w:r w:rsidRPr="00C03543">
        <w:rPr>
          <w:rFonts w:ascii="Book Antiqua" w:hAnsi="Book Antiqua"/>
          <w:b w:val="0"/>
          <w:szCs w:val="24"/>
          <w:vertAlign w:val="superscript"/>
        </w:rPr>
        <w:t>]</w:t>
      </w:r>
      <w:r w:rsidRPr="00C03543">
        <w:rPr>
          <w:rFonts w:ascii="Book Antiqua" w:eastAsia="宋体" w:hAnsi="Book Antiqua"/>
          <w:b w:val="0"/>
          <w:szCs w:val="24"/>
          <w:lang w:eastAsia="zh-CN"/>
        </w:rPr>
        <w:t>.</w:t>
      </w:r>
    </w:p>
    <w:p w14:paraId="6E98A951" w14:textId="77777777" w:rsidR="00E51036" w:rsidRPr="00C03543" w:rsidRDefault="00E51036" w:rsidP="00E51036">
      <w:pPr>
        <w:spacing w:line="360" w:lineRule="auto"/>
        <w:jc w:val="both"/>
        <w:rPr>
          <w:rFonts w:ascii="Book Antiqua" w:eastAsia="宋体" w:hAnsi="Book Antiqua"/>
          <w:b/>
          <w:bCs/>
          <w:lang w:eastAsia="zh-CN"/>
        </w:rPr>
      </w:pPr>
      <w:r w:rsidRPr="00C03543">
        <w:rPr>
          <w:rFonts w:ascii="Book Antiqua" w:eastAsia="宋体" w:hAnsi="Book Antiqua"/>
          <w:lang w:eastAsia="zh-CN"/>
        </w:rPr>
        <w:br w:type="page"/>
      </w:r>
    </w:p>
    <w:p w14:paraId="71A46C3A" w14:textId="77777777" w:rsidR="00E51036" w:rsidRPr="00C03543" w:rsidRDefault="00E51036" w:rsidP="00E51036">
      <w:pPr>
        <w:keepNext/>
        <w:spacing w:line="360" w:lineRule="auto"/>
        <w:jc w:val="both"/>
        <w:rPr>
          <w:rFonts w:ascii="Book Antiqua" w:hAnsi="Book Antiqua"/>
        </w:rPr>
      </w:pPr>
      <w:r w:rsidRPr="00C03543">
        <w:rPr>
          <w:rFonts w:ascii="Book Antiqua" w:hAnsi="Book Antiqua"/>
          <w:noProof/>
          <w:lang w:val="en-US" w:eastAsia="zh-CN"/>
        </w:rPr>
        <w:lastRenderedPageBreak/>
        <w:drawing>
          <wp:inline distT="0" distB="0" distL="0" distR="0" wp14:anchorId="6D9AB8FC" wp14:editId="63B78CC3">
            <wp:extent cx="5261317" cy="1359759"/>
            <wp:effectExtent l="0" t="0" r="0" b="1206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jpg"/>
                    <pic:cNvPicPr/>
                  </pic:nvPicPr>
                  <pic:blipFill>
                    <a:blip r:embed="rId20">
                      <a:extLst>
                        <a:ext uri="{28A0092B-C50C-407E-A947-70E740481C1C}">
                          <a14:useLocalDpi xmlns:a14="http://schemas.microsoft.com/office/drawing/2010/main" val="0"/>
                        </a:ext>
                      </a:extLst>
                    </a:blip>
                    <a:stretch>
                      <a:fillRect/>
                    </a:stretch>
                  </pic:blipFill>
                  <pic:spPr>
                    <a:xfrm>
                      <a:off x="0" y="0"/>
                      <a:ext cx="5263732" cy="1360383"/>
                    </a:xfrm>
                    <a:prstGeom prst="rect">
                      <a:avLst/>
                    </a:prstGeom>
                  </pic:spPr>
                </pic:pic>
              </a:graphicData>
            </a:graphic>
          </wp:inline>
        </w:drawing>
      </w:r>
    </w:p>
    <w:p w14:paraId="4BD8EB2D" w14:textId="77777777" w:rsidR="00E51036" w:rsidRPr="00C03543" w:rsidRDefault="00E51036" w:rsidP="00E51036">
      <w:pPr>
        <w:pStyle w:val="af0"/>
        <w:jc w:val="both"/>
        <w:rPr>
          <w:rFonts w:ascii="Book Antiqua" w:hAnsi="Book Antiqua"/>
          <w:szCs w:val="24"/>
        </w:rPr>
      </w:pPr>
      <w:bookmarkStart w:id="294" w:name="_Toc312062703"/>
    </w:p>
    <w:p w14:paraId="5BC2EBCC" w14:textId="77777777" w:rsidR="00E51036" w:rsidRPr="00C03543" w:rsidRDefault="00E51036" w:rsidP="00E51036">
      <w:pPr>
        <w:pStyle w:val="af0"/>
        <w:tabs>
          <w:tab w:val="clear" w:pos="1134"/>
          <w:tab w:val="left" w:pos="1020"/>
        </w:tabs>
        <w:jc w:val="both"/>
        <w:rPr>
          <w:rFonts w:ascii="Book Antiqua" w:eastAsia="宋体" w:hAnsi="Book Antiqua"/>
          <w:szCs w:val="24"/>
          <w:lang w:eastAsia="zh-CN"/>
        </w:rPr>
      </w:pPr>
      <w:bookmarkStart w:id="295" w:name="F12"/>
      <w:bookmarkStart w:id="296" w:name="_Toc312206598"/>
      <w:bookmarkStart w:id="297" w:name="_Toc312267897"/>
      <w:r w:rsidRPr="00C03543">
        <w:rPr>
          <w:rFonts w:ascii="Book Antiqua" w:hAnsi="Book Antiqua"/>
          <w:szCs w:val="24"/>
        </w:rPr>
        <w:t xml:space="preserve">Figure </w:t>
      </w:r>
      <w:bookmarkEnd w:id="295"/>
      <w:r w:rsidRPr="00C03543">
        <w:rPr>
          <w:rFonts w:ascii="Book Antiqua" w:hAnsi="Book Antiqua"/>
          <w:szCs w:val="24"/>
        </w:rPr>
        <w:t>8</w:t>
      </w:r>
      <w:r w:rsidRPr="00C03543">
        <w:rPr>
          <w:rFonts w:ascii="Book Antiqua" w:hAnsi="Book Antiqua"/>
          <w:szCs w:val="24"/>
        </w:rPr>
        <w:tab/>
        <w:t>Calculation of salvaged myocardium</w:t>
      </w:r>
      <w:bookmarkEnd w:id="294"/>
      <w:bookmarkEnd w:id="296"/>
      <w:bookmarkEnd w:id="297"/>
      <w:r w:rsidRPr="00C03543">
        <w:rPr>
          <w:rFonts w:ascii="Book Antiqua" w:eastAsia="宋体" w:hAnsi="Book Antiqua"/>
          <w:szCs w:val="24"/>
          <w:lang w:eastAsia="zh-CN"/>
        </w:rPr>
        <w:t>.</w:t>
      </w:r>
      <w:r w:rsidRPr="00C03543">
        <w:rPr>
          <w:rFonts w:ascii="Book Antiqua" w:hAnsi="Book Antiqua"/>
          <w:szCs w:val="24"/>
        </w:rPr>
        <w:t xml:space="preserve"> </w:t>
      </w:r>
      <w:r w:rsidRPr="00C03543">
        <w:rPr>
          <w:rFonts w:ascii="Book Antiqua" w:eastAsia="宋体" w:hAnsi="Book Antiqua"/>
          <w:b w:val="0"/>
          <w:szCs w:val="24"/>
          <w:lang w:eastAsia="zh-CN"/>
        </w:rPr>
        <w:t>A</w:t>
      </w:r>
      <w:r w:rsidRPr="00C03543">
        <w:rPr>
          <w:rFonts w:ascii="Book Antiqua" w:hAnsi="Book Antiqua"/>
          <w:b w:val="0"/>
          <w:szCs w:val="24"/>
        </w:rPr>
        <w:t>: SSFP end-diastolic cine image</w:t>
      </w:r>
      <w:r w:rsidRPr="00C03543">
        <w:rPr>
          <w:rFonts w:ascii="Book Antiqua" w:eastAsia="宋体" w:hAnsi="Book Antiqua"/>
          <w:b w:val="0"/>
          <w:szCs w:val="24"/>
          <w:lang w:eastAsia="zh-CN"/>
        </w:rPr>
        <w:t>;</w:t>
      </w:r>
      <w:r w:rsidRPr="00C03543">
        <w:rPr>
          <w:rFonts w:ascii="Book Antiqua" w:hAnsi="Book Antiqua"/>
          <w:b w:val="0"/>
          <w:szCs w:val="24"/>
        </w:rPr>
        <w:t xml:space="preserve"> </w:t>
      </w:r>
      <w:r w:rsidRPr="00C03543">
        <w:rPr>
          <w:rFonts w:ascii="Book Antiqua" w:eastAsia="宋体" w:hAnsi="Book Antiqua"/>
          <w:b w:val="0"/>
          <w:szCs w:val="24"/>
          <w:lang w:eastAsia="zh-CN"/>
        </w:rPr>
        <w:t>B</w:t>
      </w:r>
      <w:r w:rsidRPr="00C03543">
        <w:rPr>
          <w:rFonts w:ascii="Book Antiqua" w:hAnsi="Book Antiqua"/>
          <w:b w:val="0"/>
          <w:szCs w:val="24"/>
        </w:rPr>
        <w:t>: SSFP end-systolic cine image showing hypokinetic basal anterolateral segment (*)</w:t>
      </w:r>
      <w:r w:rsidRPr="00C03543">
        <w:rPr>
          <w:rFonts w:ascii="Book Antiqua" w:eastAsia="宋体" w:hAnsi="Book Antiqua"/>
          <w:b w:val="0"/>
          <w:szCs w:val="24"/>
          <w:lang w:eastAsia="zh-CN"/>
        </w:rPr>
        <w:t>;</w:t>
      </w:r>
      <w:r w:rsidRPr="00C03543">
        <w:rPr>
          <w:rFonts w:ascii="Book Antiqua" w:hAnsi="Book Antiqua"/>
          <w:b w:val="0"/>
          <w:szCs w:val="24"/>
        </w:rPr>
        <w:t xml:space="preserve"> </w:t>
      </w:r>
      <w:r w:rsidRPr="00C03543">
        <w:rPr>
          <w:rFonts w:ascii="Book Antiqua" w:eastAsia="宋体" w:hAnsi="Book Antiqua"/>
          <w:b w:val="0"/>
          <w:szCs w:val="24"/>
          <w:lang w:eastAsia="zh-CN"/>
        </w:rPr>
        <w:t>C:</w:t>
      </w:r>
      <w:r w:rsidRPr="00C03543">
        <w:rPr>
          <w:rFonts w:ascii="Book Antiqua" w:hAnsi="Book Antiqua"/>
          <w:b w:val="0"/>
          <w:szCs w:val="24"/>
        </w:rPr>
        <w:t xml:space="preserve"> T2w-STIR image showing oedema (AAR) in anterolateral wall consistent with circumflex artery occlusion</w:t>
      </w:r>
      <w:r w:rsidRPr="00C03543">
        <w:rPr>
          <w:rFonts w:ascii="Book Antiqua" w:eastAsia="宋体" w:hAnsi="Book Antiqua"/>
          <w:b w:val="0"/>
          <w:szCs w:val="24"/>
          <w:lang w:eastAsia="zh-CN"/>
        </w:rPr>
        <w:t>;</w:t>
      </w:r>
      <w:r w:rsidRPr="00C03543">
        <w:rPr>
          <w:rFonts w:ascii="Book Antiqua" w:hAnsi="Book Antiqua"/>
          <w:b w:val="0"/>
          <w:szCs w:val="24"/>
        </w:rPr>
        <w:t xml:space="preserve"> </w:t>
      </w:r>
      <w:r w:rsidRPr="00C03543">
        <w:rPr>
          <w:rFonts w:ascii="Book Antiqua" w:eastAsia="宋体" w:hAnsi="Book Antiqua"/>
          <w:b w:val="0"/>
          <w:szCs w:val="24"/>
          <w:lang w:eastAsia="zh-CN"/>
        </w:rPr>
        <w:t>D</w:t>
      </w:r>
      <w:r w:rsidRPr="00C03543">
        <w:rPr>
          <w:rFonts w:ascii="Book Antiqua" w:hAnsi="Book Antiqua"/>
          <w:b w:val="0"/>
          <w:szCs w:val="24"/>
        </w:rPr>
        <w:t>: Corresponding LGE image with near-transmural infarction</w:t>
      </w:r>
      <w:r w:rsidRPr="00C03543">
        <w:rPr>
          <w:rFonts w:ascii="Book Antiqua" w:eastAsia="宋体" w:hAnsi="Book Antiqua"/>
          <w:b w:val="0"/>
          <w:szCs w:val="24"/>
          <w:lang w:eastAsia="zh-CN"/>
        </w:rPr>
        <w:t>;</w:t>
      </w:r>
      <w:r w:rsidRPr="00C03543">
        <w:rPr>
          <w:rFonts w:ascii="Book Antiqua" w:hAnsi="Book Antiqua"/>
          <w:b w:val="0"/>
          <w:szCs w:val="24"/>
        </w:rPr>
        <w:t xml:space="preserve"> </w:t>
      </w:r>
      <w:r w:rsidRPr="00C03543">
        <w:rPr>
          <w:rFonts w:ascii="Book Antiqua" w:eastAsia="宋体" w:hAnsi="Book Antiqua"/>
          <w:b w:val="0"/>
          <w:szCs w:val="24"/>
          <w:lang w:eastAsia="zh-CN"/>
        </w:rPr>
        <w:t>E</w:t>
      </w:r>
      <w:r w:rsidRPr="00C03543">
        <w:rPr>
          <w:rFonts w:ascii="Book Antiqua" w:hAnsi="Book Antiqua"/>
          <w:b w:val="0"/>
          <w:szCs w:val="24"/>
        </w:rPr>
        <w:t>: calculation of salvaged myocardium in blue</w:t>
      </w:r>
      <w:r w:rsidRPr="00C03543">
        <w:rPr>
          <w:rFonts w:ascii="Book Antiqua" w:eastAsia="宋体" w:hAnsi="Book Antiqua"/>
          <w:b w:val="0"/>
          <w:szCs w:val="24"/>
          <w:lang w:eastAsia="zh-CN"/>
        </w:rPr>
        <w:t>.</w:t>
      </w:r>
      <w:r w:rsidRPr="00C03543">
        <w:rPr>
          <w:rFonts w:ascii="Book Antiqua" w:hAnsi="Book Antiqua"/>
          <w:szCs w:val="24"/>
        </w:rPr>
        <w:t xml:space="preserve"> </w:t>
      </w:r>
      <w:r w:rsidRPr="00C03543">
        <w:rPr>
          <w:rFonts w:ascii="Book Antiqua" w:hAnsi="Book Antiqua"/>
          <w:b w:val="0"/>
          <w:szCs w:val="24"/>
        </w:rPr>
        <w:t>SSFP</w:t>
      </w:r>
      <w:r w:rsidRPr="00C03543">
        <w:rPr>
          <w:rFonts w:ascii="Book Antiqua" w:eastAsia="宋体" w:hAnsi="Book Antiqua"/>
          <w:b w:val="0"/>
          <w:szCs w:val="24"/>
          <w:lang w:eastAsia="zh-CN"/>
        </w:rPr>
        <w:t>:</w:t>
      </w:r>
      <w:r w:rsidRPr="00C03543">
        <w:rPr>
          <w:rFonts w:ascii="Book Antiqua" w:hAnsi="Book Antiqua"/>
          <w:b w:val="0"/>
          <w:szCs w:val="24"/>
        </w:rPr>
        <w:t xml:space="preserve"> Steady-state free precession</w:t>
      </w:r>
      <w:r w:rsidRPr="00C03543">
        <w:rPr>
          <w:rFonts w:ascii="Book Antiqua" w:eastAsia="宋体" w:hAnsi="Book Antiqua"/>
          <w:b w:val="0"/>
          <w:szCs w:val="24"/>
          <w:lang w:eastAsia="zh-CN"/>
        </w:rPr>
        <w:t>;</w:t>
      </w:r>
      <w:r w:rsidRPr="00C03543">
        <w:rPr>
          <w:rFonts w:ascii="Book Antiqua" w:hAnsi="Book Antiqua"/>
          <w:b w:val="0"/>
          <w:szCs w:val="24"/>
        </w:rPr>
        <w:t xml:space="preserve"> T2w-STIR</w:t>
      </w:r>
      <w:r w:rsidRPr="00C03543">
        <w:rPr>
          <w:rFonts w:ascii="Book Antiqua" w:eastAsia="宋体" w:hAnsi="Book Antiqua"/>
          <w:b w:val="0"/>
          <w:szCs w:val="24"/>
          <w:lang w:eastAsia="zh-CN"/>
        </w:rPr>
        <w:t>:</w:t>
      </w:r>
      <w:r w:rsidRPr="00C03543">
        <w:rPr>
          <w:rFonts w:ascii="Book Antiqua" w:hAnsi="Book Antiqua"/>
          <w:b w:val="0"/>
          <w:szCs w:val="24"/>
        </w:rPr>
        <w:t xml:space="preserve"> T2-weighted short-tau inversion-recovery sequence</w:t>
      </w:r>
      <w:r w:rsidRPr="00C03543">
        <w:rPr>
          <w:rFonts w:ascii="Book Antiqua" w:eastAsia="宋体" w:hAnsi="Book Antiqua"/>
          <w:b w:val="0"/>
          <w:szCs w:val="24"/>
          <w:lang w:eastAsia="zh-CN"/>
        </w:rPr>
        <w:t xml:space="preserve">; </w:t>
      </w:r>
      <w:r w:rsidRPr="00C03543">
        <w:rPr>
          <w:rFonts w:ascii="Book Antiqua" w:hAnsi="Book Antiqua"/>
          <w:b w:val="0"/>
          <w:szCs w:val="24"/>
        </w:rPr>
        <w:t>LGE</w:t>
      </w:r>
      <w:r w:rsidRPr="00C03543">
        <w:rPr>
          <w:rFonts w:ascii="Book Antiqua" w:hAnsi="Book Antiqua"/>
          <w:b w:val="0"/>
          <w:szCs w:val="24"/>
          <w:lang w:eastAsia="zh-CN"/>
        </w:rPr>
        <w:t xml:space="preserve">: </w:t>
      </w:r>
      <w:r w:rsidRPr="00C03543">
        <w:rPr>
          <w:rFonts w:ascii="Book Antiqua" w:hAnsi="Book Antiqua"/>
          <w:b w:val="0"/>
          <w:szCs w:val="24"/>
        </w:rPr>
        <w:t>Late gadolinium enhancement</w:t>
      </w:r>
      <w:r w:rsidRPr="00C03543">
        <w:rPr>
          <w:rFonts w:ascii="Book Antiqua" w:eastAsia="宋体" w:hAnsi="Book Antiqua"/>
          <w:b w:val="0"/>
          <w:szCs w:val="24"/>
          <w:lang w:eastAsia="zh-CN"/>
        </w:rPr>
        <w:t>.</w:t>
      </w:r>
    </w:p>
    <w:p w14:paraId="5FDCD1C4" w14:textId="77777777" w:rsidR="00E51036" w:rsidRPr="00C03543" w:rsidRDefault="00E51036" w:rsidP="00E51036">
      <w:pPr>
        <w:pStyle w:val="af0"/>
        <w:jc w:val="both"/>
        <w:rPr>
          <w:rFonts w:ascii="Book Antiqua" w:eastAsia="宋体" w:hAnsi="Book Antiqua"/>
          <w:szCs w:val="24"/>
          <w:lang w:eastAsia="zh-CN"/>
        </w:rPr>
      </w:pPr>
    </w:p>
    <w:p w14:paraId="3568322E"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7959F0B7" w14:textId="77777777" w:rsidR="00E51036" w:rsidRPr="00C03543" w:rsidRDefault="00E51036" w:rsidP="00E51036">
      <w:pPr>
        <w:pStyle w:val="af0"/>
        <w:jc w:val="both"/>
        <w:rPr>
          <w:rFonts w:ascii="Book Antiqua" w:hAnsi="Book Antiqua"/>
          <w:szCs w:val="24"/>
        </w:rPr>
      </w:pPr>
      <w:bookmarkStart w:id="298" w:name="T5"/>
      <w:bookmarkStart w:id="299" w:name="_Toc312062683"/>
      <w:bookmarkStart w:id="300" w:name="_Toc327610930"/>
      <w:r w:rsidRPr="00C03543">
        <w:rPr>
          <w:rFonts w:ascii="Book Antiqua" w:hAnsi="Book Antiqua"/>
          <w:szCs w:val="24"/>
        </w:rPr>
        <w:lastRenderedPageBreak/>
        <w:t xml:space="preserve">Table </w:t>
      </w:r>
      <w:bookmarkEnd w:id="298"/>
      <w:r w:rsidRPr="00C03543">
        <w:rPr>
          <w:rFonts w:ascii="Book Antiqua" w:hAnsi="Book Antiqua"/>
          <w:szCs w:val="24"/>
        </w:rPr>
        <w:t>1</w:t>
      </w:r>
      <w:r w:rsidRPr="00C03543">
        <w:rPr>
          <w:rFonts w:ascii="Book Antiqua" w:hAnsi="Book Antiqua"/>
          <w:szCs w:val="24"/>
          <w:lang w:eastAsia="zh-CN"/>
        </w:rPr>
        <w:t xml:space="preserve"> </w:t>
      </w:r>
      <w:r w:rsidRPr="00C03543">
        <w:rPr>
          <w:rFonts w:ascii="Book Antiqua" w:hAnsi="Book Antiqua"/>
          <w:szCs w:val="24"/>
        </w:rPr>
        <w:t xml:space="preserve">Cardiovascular magnetic resonance studies illustrating the prognostic importance of left ventricular ejection fraction in </w:t>
      </w:r>
      <w:bookmarkEnd w:id="299"/>
      <w:bookmarkEnd w:id="300"/>
      <w:r w:rsidRPr="00C03543">
        <w:rPr>
          <w:rFonts w:ascii="Book Antiqua" w:hAnsi="Book Antiqua"/>
          <w:szCs w:val="24"/>
        </w:rPr>
        <w:t>acute myocardial infarction</w:t>
      </w:r>
    </w:p>
    <w:tbl>
      <w:tblPr>
        <w:tblStyle w:val="a5"/>
        <w:tblW w:w="8693" w:type="dxa"/>
        <w:tblLook w:val="04A0" w:firstRow="1" w:lastRow="0" w:firstColumn="1" w:lastColumn="0" w:noHBand="0" w:noVBand="1"/>
      </w:tblPr>
      <w:tblGrid>
        <w:gridCol w:w="1258"/>
        <w:gridCol w:w="710"/>
        <w:gridCol w:w="816"/>
        <w:gridCol w:w="803"/>
        <w:gridCol w:w="4038"/>
        <w:gridCol w:w="1068"/>
      </w:tblGrid>
      <w:tr w:rsidR="00E51036" w:rsidRPr="00C03543" w14:paraId="26A6A793" w14:textId="77777777" w:rsidTr="00F67D15">
        <w:trPr>
          <w:trHeight w:val="401"/>
        </w:trPr>
        <w:tc>
          <w:tcPr>
            <w:tcW w:w="959" w:type="dxa"/>
            <w:shd w:val="clear" w:color="auto" w:fill="auto"/>
          </w:tcPr>
          <w:p w14:paraId="0A748CCD"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92" w:type="dxa"/>
            <w:shd w:val="clear" w:color="auto" w:fill="auto"/>
          </w:tcPr>
          <w:p w14:paraId="344A52B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606" w:type="dxa"/>
            <w:shd w:val="clear" w:color="auto" w:fill="auto"/>
          </w:tcPr>
          <w:p w14:paraId="2254F45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603" w:type="dxa"/>
            <w:shd w:val="clear" w:color="auto" w:fill="auto"/>
          </w:tcPr>
          <w:p w14:paraId="302E01E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time</w:t>
            </w:r>
          </w:p>
        </w:tc>
        <w:tc>
          <w:tcPr>
            <w:tcW w:w="4861" w:type="dxa"/>
            <w:shd w:val="clear" w:color="auto" w:fill="auto"/>
          </w:tcPr>
          <w:p w14:paraId="700C988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1072" w:type="dxa"/>
            <w:shd w:val="clear" w:color="auto" w:fill="auto"/>
          </w:tcPr>
          <w:p w14:paraId="2E44F63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Follow-up </w:t>
            </w:r>
          </w:p>
        </w:tc>
      </w:tr>
      <w:tr w:rsidR="00E51036" w:rsidRPr="00C03543" w14:paraId="1F9C2A93" w14:textId="77777777" w:rsidTr="00F67D15">
        <w:trPr>
          <w:trHeight w:val="401"/>
        </w:trPr>
        <w:tc>
          <w:tcPr>
            <w:tcW w:w="959" w:type="dxa"/>
          </w:tcPr>
          <w:p w14:paraId="62777516" w14:textId="77777777" w:rsidR="00E51036" w:rsidRPr="00C03543" w:rsidRDefault="00E51036" w:rsidP="00F67D15">
            <w:pPr>
              <w:spacing w:line="360" w:lineRule="auto"/>
              <w:jc w:val="both"/>
              <w:rPr>
                <w:rFonts w:ascii="Book Antiqua" w:eastAsia="宋体" w:hAnsi="Book Antiqua" w:cstheme="majorBidi"/>
                <w:b/>
                <w:bCs/>
                <w:i/>
                <w:iCs/>
                <w:vertAlign w:val="superscript"/>
                <w:lang w:val="en-US" w:eastAsia="zh-CN"/>
              </w:rPr>
            </w:pPr>
            <w:r w:rsidRPr="00C03543">
              <w:rPr>
                <w:rFonts w:ascii="Book Antiqua" w:hAnsi="Book Antiqua"/>
              </w:rPr>
              <w:t>El Aidi</w:t>
            </w:r>
            <w:r w:rsidRPr="00C03543">
              <w:rPr>
                <w:rFonts w:ascii="Book Antiqua" w:eastAsia="宋体" w:hAnsi="Book Antiqua"/>
                <w:lang w:eastAsia="zh-CN"/>
              </w:rPr>
              <w:t xml:space="preserve"> </w:t>
            </w:r>
            <w:r w:rsidRPr="00C03543">
              <w:rPr>
                <w:rFonts w:ascii="Book Antiqua" w:eastAsia="宋体" w:hAnsi="Book Antiqua"/>
                <w:i/>
                <w:lang w:eastAsia="zh-CN"/>
              </w:rPr>
              <w:t>et al</w:t>
            </w:r>
            <w:r w:rsidRPr="00C03543">
              <w:rPr>
                <w:rFonts w:ascii="Book Antiqua" w:eastAsia="宋体" w:hAnsi="Book Antiqua"/>
                <w:vertAlign w:val="superscript"/>
                <w:lang w:eastAsia="zh-CN"/>
              </w:rPr>
              <w:t>[</w:t>
            </w:r>
            <w:hyperlink w:anchor="_ENREF_32" w:tooltip="El Aidi, 2014 #1699" w:history="1">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32</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92" w:type="dxa"/>
          </w:tcPr>
          <w:p w14:paraId="1BD3C02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4</w:t>
            </w:r>
          </w:p>
        </w:tc>
        <w:tc>
          <w:tcPr>
            <w:tcW w:w="606" w:type="dxa"/>
          </w:tcPr>
          <w:p w14:paraId="257F9F5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5497</w:t>
            </w:r>
          </w:p>
        </w:tc>
        <w:tc>
          <w:tcPr>
            <w:tcW w:w="603" w:type="dxa"/>
          </w:tcPr>
          <w:p w14:paraId="2C109A2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N/A</w:t>
            </w:r>
          </w:p>
        </w:tc>
        <w:tc>
          <w:tcPr>
            <w:tcW w:w="4861" w:type="dxa"/>
          </w:tcPr>
          <w:p w14:paraId="13F6CA4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eta analysis of prognostic value of CMR surrogate markers. LVEF was only IP for MACE (HR 1.05 per -5%)</w:t>
            </w:r>
          </w:p>
        </w:tc>
        <w:tc>
          <w:tcPr>
            <w:tcW w:w="1072" w:type="dxa"/>
          </w:tcPr>
          <w:p w14:paraId="7DBB904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N/A</w:t>
            </w:r>
          </w:p>
        </w:tc>
      </w:tr>
      <w:tr w:rsidR="00E51036" w:rsidRPr="00C03543" w14:paraId="7243A074" w14:textId="77777777" w:rsidTr="00F67D15">
        <w:trPr>
          <w:trHeight w:val="401"/>
        </w:trPr>
        <w:tc>
          <w:tcPr>
            <w:tcW w:w="959" w:type="dxa"/>
          </w:tcPr>
          <w:p w14:paraId="451A174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uss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3</w:t>
              </w:r>
              <w:r w:rsidRPr="00C03543">
                <w:rPr>
                  <w:rFonts w:ascii="Book Antiqua" w:eastAsia="宋体" w:hAnsi="Book Antiqua"/>
                  <w:noProof/>
                  <w:vertAlign w:val="superscript"/>
                  <w:lang w:eastAsia="zh-CN"/>
                </w:rPr>
                <w:t>3</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92" w:type="dxa"/>
          </w:tcPr>
          <w:p w14:paraId="14FAE7E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2</w:t>
            </w:r>
          </w:p>
        </w:tc>
        <w:tc>
          <w:tcPr>
            <w:tcW w:w="606" w:type="dxa"/>
          </w:tcPr>
          <w:p w14:paraId="789ED00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04</w:t>
            </w:r>
          </w:p>
        </w:tc>
        <w:tc>
          <w:tcPr>
            <w:tcW w:w="603" w:type="dxa"/>
          </w:tcPr>
          <w:p w14:paraId="7FA03B5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4861" w:type="dxa"/>
          </w:tcPr>
          <w:p w14:paraId="41126B4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VEF was IP for MACE (HR 0.95 for each +1% LVEF)</w:t>
            </w:r>
          </w:p>
        </w:tc>
        <w:tc>
          <w:tcPr>
            <w:tcW w:w="1072" w:type="dxa"/>
          </w:tcPr>
          <w:p w14:paraId="7AAA4C72"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40</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5A75F557" w14:textId="77777777" w:rsidTr="00F67D15">
        <w:trPr>
          <w:trHeight w:val="401"/>
        </w:trPr>
        <w:tc>
          <w:tcPr>
            <w:tcW w:w="959" w:type="dxa"/>
          </w:tcPr>
          <w:p w14:paraId="276F89D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3</w:t>
              </w:r>
              <w:r w:rsidRPr="00C03543">
                <w:rPr>
                  <w:rFonts w:ascii="Book Antiqua" w:eastAsia="宋体" w:hAnsi="Book Antiqua"/>
                  <w:noProof/>
                  <w:vertAlign w:val="superscript"/>
                  <w:lang w:eastAsia="zh-CN"/>
                </w:rPr>
                <w:t>4</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92" w:type="dxa"/>
          </w:tcPr>
          <w:p w14:paraId="7D07AEC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606" w:type="dxa"/>
          </w:tcPr>
          <w:p w14:paraId="2AC918E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8</w:t>
            </w:r>
          </w:p>
        </w:tc>
        <w:tc>
          <w:tcPr>
            <w:tcW w:w="603" w:type="dxa"/>
          </w:tcPr>
          <w:p w14:paraId="7FCD45A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4861" w:type="dxa"/>
          </w:tcPr>
          <w:p w14:paraId="00F5516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VEF was IP for MACE (HR 0.95 for each +1% LVEF)</w:t>
            </w:r>
          </w:p>
        </w:tc>
        <w:tc>
          <w:tcPr>
            <w:tcW w:w="1072" w:type="dxa"/>
          </w:tcPr>
          <w:p w14:paraId="5E400E6B"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8.5</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12A407CD" w14:textId="77777777" w:rsidTr="00F67D15">
        <w:trPr>
          <w:trHeight w:val="401"/>
        </w:trPr>
        <w:tc>
          <w:tcPr>
            <w:tcW w:w="959" w:type="dxa"/>
          </w:tcPr>
          <w:p w14:paraId="7A51E11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Amabil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3</w:t>
              </w:r>
              <w:r w:rsidRPr="00C03543">
                <w:rPr>
                  <w:rFonts w:ascii="Book Antiqua" w:eastAsia="宋体" w:hAnsi="Book Antiqua"/>
                  <w:noProof/>
                  <w:vertAlign w:val="superscript"/>
                  <w:lang w:eastAsia="zh-CN"/>
                </w:rPr>
                <w:t>5</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92" w:type="dxa"/>
          </w:tcPr>
          <w:p w14:paraId="323460E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606" w:type="dxa"/>
          </w:tcPr>
          <w:p w14:paraId="1E76776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4</w:t>
            </w:r>
          </w:p>
        </w:tc>
        <w:tc>
          <w:tcPr>
            <w:tcW w:w="603" w:type="dxa"/>
          </w:tcPr>
          <w:p w14:paraId="41CE889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4861" w:type="dxa"/>
          </w:tcPr>
          <w:p w14:paraId="2B5A3C0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VEF was IP for MACE (HR 0.96 for each +1% LVEF)</w:t>
            </w:r>
          </w:p>
        </w:tc>
        <w:tc>
          <w:tcPr>
            <w:tcW w:w="1072" w:type="dxa"/>
          </w:tcPr>
          <w:p w14:paraId="3FBEB7F5"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2</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2FBE5447" w14:textId="77777777" w:rsidTr="00F67D15">
        <w:trPr>
          <w:trHeight w:val="213"/>
        </w:trPr>
        <w:tc>
          <w:tcPr>
            <w:tcW w:w="959" w:type="dxa"/>
          </w:tcPr>
          <w:p w14:paraId="39CBF62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DeWah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3</w:t>
              </w:r>
              <w:r w:rsidRPr="00C03543">
                <w:rPr>
                  <w:rFonts w:ascii="Book Antiqua" w:eastAsia="宋体" w:hAnsi="Book Antiqua"/>
                  <w:noProof/>
                  <w:vertAlign w:val="superscript"/>
                  <w:lang w:eastAsia="zh-CN"/>
                </w:rPr>
                <w:t>6</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92" w:type="dxa"/>
          </w:tcPr>
          <w:p w14:paraId="60ADFB5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606" w:type="dxa"/>
          </w:tcPr>
          <w:p w14:paraId="0D914BD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38</w:t>
            </w:r>
          </w:p>
        </w:tc>
        <w:tc>
          <w:tcPr>
            <w:tcW w:w="603" w:type="dxa"/>
          </w:tcPr>
          <w:p w14:paraId="1A18741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4861" w:type="dxa"/>
          </w:tcPr>
          <w:p w14:paraId="372B6F0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VEF was IP for MACE (OR 1.63) and all-cause mortality (OR 2.51)</w:t>
            </w:r>
          </w:p>
        </w:tc>
        <w:tc>
          <w:tcPr>
            <w:tcW w:w="1072" w:type="dxa"/>
          </w:tcPr>
          <w:p w14:paraId="184F2800"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9</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4D2A49F6" w14:textId="77777777" w:rsidTr="00F67D15">
        <w:trPr>
          <w:trHeight w:val="401"/>
        </w:trPr>
        <w:tc>
          <w:tcPr>
            <w:tcW w:w="959" w:type="dxa"/>
          </w:tcPr>
          <w:p w14:paraId="33B3FE3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Cochet</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FbCBBaWRpPC9BdXRob3I+PFllYXI+MjAxNDwvWWVhcj48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3</w:t>
              </w:r>
              <w:r w:rsidRPr="00C03543">
                <w:rPr>
                  <w:rFonts w:ascii="Book Antiqua" w:eastAsia="宋体" w:hAnsi="Book Antiqua"/>
                  <w:noProof/>
                  <w:vertAlign w:val="superscript"/>
                  <w:lang w:eastAsia="zh-CN"/>
                </w:rPr>
                <w:t>7</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92" w:type="dxa"/>
          </w:tcPr>
          <w:p w14:paraId="1B2B3B7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9</w:t>
            </w:r>
          </w:p>
        </w:tc>
        <w:tc>
          <w:tcPr>
            <w:tcW w:w="606" w:type="dxa"/>
          </w:tcPr>
          <w:p w14:paraId="6495681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27</w:t>
            </w:r>
          </w:p>
        </w:tc>
        <w:tc>
          <w:tcPr>
            <w:tcW w:w="603" w:type="dxa"/>
          </w:tcPr>
          <w:p w14:paraId="52C76A7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7</w:t>
            </w:r>
            <w:r w:rsidRPr="00C03543">
              <w:rPr>
                <w:rFonts w:ascii="Book Antiqua" w:eastAsia="宋体" w:hAnsi="Book Antiqua"/>
                <w:lang w:eastAsia="zh-CN"/>
              </w:rPr>
              <w:t xml:space="preserve"> </w:t>
            </w:r>
            <w:r w:rsidRPr="00C03543">
              <w:rPr>
                <w:rFonts w:ascii="Book Antiqua" w:hAnsi="Book Antiqua"/>
              </w:rPr>
              <w:t>d</w:t>
            </w:r>
          </w:p>
        </w:tc>
        <w:tc>
          <w:tcPr>
            <w:tcW w:w="4861" w:type="dxa"/>
          </w:tcPr>
          <w:p w14:paraId="474B1EF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VEF of &lt;</w:t>
            </w:r>
            <w:r w:rsidRPr="00C03543">
              <w:rPr>
                <w:rFonts w:ascii="Book Antiqua" w:eastAsia="宋体" w:hAnsi="Book Antiqua"/>
                <w:lang w:eastAsia="zh-CN"/>
              </w:rPr>
              <w:t xml:space="preserve"> </w:t>
            </w:r>
            <w:r w:rsidRPr="00C03543">
              <w:rPr>
                <w:rFonts w:ascii="Book Antiqua" w:hAnsi="Book Antiqua"/>
              </w:rPr>
              <w:t>40% was IP for MACE (OR 1.20)</w:t>
            </w:r>
          </w:p>
        </w:tc>
        <w:tc>
          <w:tcPr>
            <w:tcW w:w="1072" w:type="dxa"/>
          </w:tcPr>
          <w:p w14:paraId="27F06A49"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2</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4403376A" w14:textId="77777777" w:rsidTr="00F67D15">
        <w:trPr>
          <w:trHeight w:val="401"/>
        </w:trPr>
        <w:tc>
          <w:tcPr>
            <w:tcW w:w="959" w:type="dxa"/>
          </w:tcPr>
          <w:p w14:paraId="6A643B3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92" w:type="dxa"/>
          </w:tcPr>
          <w:p w14:paraId="2241309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5</w:t>
            </w:r>
          </w:p>
        </w:tc>
        <w:tc>
          <w:tcPr>
            <w:tcW w:w="606" w:type="dxa"/>
          </w:tcPr>
          <w:p w14:paraId="39F292E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0</w:t>
            </w:r>
          </w:p>
        </w:tc>
        <w:tc>
          <w:tcPr>
            <w:tcW w:w="603" w:type="dxa"/>
          </w:tcPr>
          <w:p w14:paraId="29FABE0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4861" w:type="dxa"/>
          </w:tcPr>
          <w:p w14:paraId="1357D92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VEF was IP for 9</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r w:rsidRPr="00C03543">
              <w:rPr>
                <w:rFonts w:ascii="Book Antiqua" w:hAnsi="Book Antiqua"/>
              </w:rPr>
              <w:t xml:space="preserve"> MACE (</w:t>
            </w:r>
            <w:r w:rsidRPr="00C03543">
              <w:rPr>
                <w:rFonts w:ascii="Book Antiqua" w:hAnsi="Book Antiqua"/>
                <w:i/>
              </w:rPr>
              <w:t>p</w:t>
            </w:r>
            <w:r w:rsidRPr="00C03543">
              <w:rPr>
                <w:rFonts w:ascii="Book Antiqua" w:eastAsia="宋体" w:hAnsi="Book Antiqua"/>
                <w:i/>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0.006)</w:t>
            </w:r>
          </w:p>
        </w:tc>
        <w:tc>
          <w:tcPr>
            <w:tcW w:w="1072" w:type="dxa"/>
          </w:tcPr>
          <w:p w14:paraId="2C33384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25</w:t>
            </w:r>
            <w:r w:rsidRPr="00C03543">
              <w:rPr>
                <w:rFonts w:ascii="Book Antiqua" w:eastAsia="宋体" w:hAnsi="Book Antiqua"/>
                <w:lang w:eastAsia="zh-CN"/>
              </w:rPr>
              <w:t xml:space="preserve"> </w:t>
            </w:r>
            <w:r w:rsidRPr="00C03543">
              <w:rPr>
                <w:rFonts w:ascii="Book Antiqua" w:hAnsi="Book Antiqua"/>
              </w:rPr>
              <w:t>d</w:t>
            </w:r>
          </w:p>
        </w:tc>
      </w:tr>
    </w:tbl>
    <w:p w14:paraId="4A71B0C1" w14:textId="77777777" w:rsidR="00E51036" w:rsidRPr="00C03543" w:rsidRDefault="00E51036" w:rsidP="00E51036">
      <w:pPr>
        <w:spacing w:line="360" w:lineRule="auto"/>
        <w:jc w:val="both"/>
        <w:rPr>
          <w:rFonts w:ascii="Book Antiqua" w:hAnsi="Book Antiqua"/>
        </w:rPr>
      </w:pPr>
    </w:p>
    <w:p w14:paraId="0696AE63" w14:textId="5889F790" w:rsidR="00E51036" w:rsidRPr="00C03543" w:rsidRDefault="00E51036" w:rsidP="00E51036">
      <w:pPr>
        <w:spacing w:line="360" w:lineRule="auto"/>
        <w:jc w:val="both"/>
        <w:rPr>
          <w:rFonts w:ascii="Book Antiqua" w:eastAsia="宋体" w:hAnsi="Book Antiqua"/>
          <w:lang w:eastAsia="zh-CN"/>
        </w:rPr>
      </w:pPr>
      <w:r w:rsidRPr="00C03543">
        <w:rPr>
          <w:rFonts w:ascii="Book Antiqua" w:hAnsi="Book Antiqua"/>
        </w:rPr>
        <w:t>CMR time: Mean/median time of CMR post acute STEMI</w:t>
      </w:r>
      <w:r w:rsidRPr="00C03543">
        <w:rPr>
          <w:rFonts w:ascii="Book Antiqua" w:eastAsia="宋体" w:hAnsi="Book Antiqua"/>
          <w:lang w:eastAsia="zh-CN"/>
        </w:rPr>
        <w:t xml:space="preserve">; </w:t>
      </w:r>
      <w:r w:rsidRPr="00C03543">
        <w:rPr>
          <w:rFonts w:ascii="Book Antiqua" w:hAnsi="Book Antiqua"/>
        </w:rPr>
        <w:t>MACE</w:t>
      </w:r>
      <w:r w:rsidRPr="00C03543">
        <w:rPr>
          <w:rFonts w:ascii="Book Antiqua" w:eastAsia="宋体" w:hAnsi="Book Antiqua"/>
          <w:lang w:eastAsia="zh-CN"/>
        </w:rPr>
        <w:t>:</w:t>
      </w:r>
      <w:r w:rsidRPr="00C03543">
        <w:rPr>
          <w:rFonts w:ascii="Book Antiqua" w:hAnsi="Book Antiqua"/>
        </w:rPr>
        <w:t xml:space="preserve"> Major adverse cardiovascular events</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00736D59">
        <w:rPr>
          <w:rFonts w:ascii="Book Antiqua" w:eastAsia="宋体" w:hAnsi="Book Antiqua" w:hint="eastAsi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r w:rsidRPr="00C03543">
        <w:rPr>
          <w:rFonts w:ascii="Book Antiqua" w:hAnsi="Book Antiqua"/>
        </w:rPr>
        <w:t xml:space="preserve"> CMR</w:t>
      </w:r>
      <w:r w:rsidRPr="00C03543">
        <w:rPr>
          <w:rFonts w:ascii="Book Antiqua" w:hAnsi="Book Antiqua"/>
          <w:lang w:eastAsia="zh-CN"/>
        </w:rPr>
        <w:t xml:space="preserve">: </w:t>
      </w:r>
      <w:r w:rsidRPr="00C03543">
        <w:rPr>
          <w:rFonts w:ascii="Book Antiqua" w:hAnsi="Book Antiqua"/>
        </w:rPr>
        <w:t>Cardiovascular magnetic resonance</w:t>
      </w:r>
      <w:r w:rsidRPr="00C03543">
        <w:rPr>
          <w:rFonts w:ascii="Book Antiqua" w:hAnsi="Book Antiqua"/>
          <w:lang w:eastAsia="zh-CN"/>
        </w:rPr>
        <w:t xml:space="preserve">; </w:t>
      </w:r>
      <w:r w:rsidRPr="00C03543">
        <w:rPr>
          <w:rFonts w:ascii="Book Antiqua" w:hAnsi="Book Antiqua"/>
        </w:rPr>
        <w:t>N/A</w:t>
      </w:r>
      <w:r w:rsidRPr="00C03543">
        <w:rPr>
          <w:rFonts w:ascii="Book Antiqua" w:eastAsia="宋体" w:hAnsi="Book Antiqua"/>
          <w:lang w:eastAsia="zh-CN"/>
        </w:rPr>
        <w:t>: Not available.</w:t>
      </w:r>
    </w:p>
    <w:p w14:paraId="5DACD05F"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bookmarkStart w:id="301" w:name="_Toc327610931"/>
    <w:p w14:paraId="49C2C67F" w14:textId="77777777" w:rsidR="00E51036" w:rsidRPr="00C03543" w:rsidRDefault="00E51036" w:rsidP="00E51036">
      <w:pPr>
        <w:pStyle w:val="af0"/>
        <w:tabs>
          <w:tab w:val="clear" w:pos="1134"/>
        </w:tabs>
        <w:jc w:val="both"/>
        <w:rPr>
          <w:rFonts w:ascii="Book Antiqua" w:hAnsi="Book Antiqua"/>
          <w:szCs w:val="24"/>
        </w:rPr>
      </w:pPr>
      <w:r w:rsidRPr="00C03543">
        <w:rPr>
          <w:rFonts w:ascii="Book Antiqua" w:hAnsi="Book Antiqua"/>
          <w:szCs w:val="24"/>
        </w:rPr>
        <w:lastRenderedPageBreak/>
        <w:fldChar w:fldCharType="begin"/>
      </w:r>
      <w:r w:rsidRPr="00C03543">
        <w:rPr>
          <w:rFonts w:ascii="Book Antiqua" w:hAnsi="Book Antiqua"/>
          <w:szCs w:val="24"/>
        </w:rPr>
        <w:instrText xml:space="preserve"> HYPERLINK  \l "T6" </w:instrText>
      </w:r>
      <w:r w:rsidRPr="00C03543">
        <w:rPr>
          <w:rFonts w:ascii="Book Antiqua" w:hAnsi="Book Antiqua"/>
          <w:szCs w:val="24"/>
        </w:rPr>
        <w:fldChar w:fldCharType="separate"/>
      </w:r>
      <w:r w:rsidRPr="00C03543">
        <w:rPr>
          <w:rStyle w:val="a4"/>
          <w:rFonts w:ascii="Book Antiqua" w:hAnsi="Book Antiqua"/>
          <w:color w:val="auto"/>
          <w:szCs w:val="24"/>
          <w:u w:val="none"/>
        </w:rPr>
        <w:t>Table 2</w:t>
      </w:r>
      <w:r w:rsidRPr="00C03543">
        <w:rPr>
          <w:rFonts w:ascii="Book Antiqua" w:hAnsi="Book Antiqua"/>
          <w:szCs w:val="24"/>
        </w:rPr>
        <w:fldChar w:fldCharType="end"/>
      </w:r>
      <w:r w:rsidRPr="00C03543">
        <w:rPr>
          <w:rFonts w:ascii="Book Antiqua" w:hAnsi="Book Antiqua"/>
          <w:szCs w:val="24"/>
          <w:lang w:eastAsia="zh-CN"/>
        </w:rPr>
        <w:t xml:space="preserve"> </w:t>
      </w:r>
      <w:r w:rsidRPr="00C03543">
        <w:rPr>
          <w:rFonts w:ascii="Book Antiqua" w:hAnsi="Book Antiqua"/>
          <w:szCs w:val="24"/>
        </w:rPr>
        <w:t xml:space="preserve">Studies illustrating the prognostic importance of left ventricular volumes and adverse left ventricular remodelling in </w:t>
      </w:r>
      <w:bookmarkEnd w:id="301"/>
      <w:r w:rsidRPr="00C03543">
        <w:rPr>
          <w:rFonts w:ascii="Book Antiqua" w:hAnsi="Book Antiqua"/>
          <w:szCs w:val="24"/>
        </w:rPr>
        <w:t>acute myocardial infarction</w:t>
      </w:r>
    </w:p>
    <w:p w14:paraId="5045C4E3" w14:textId="77777777" w:rsidR="00E51036" w:rsidRPr="00C03543" w:rsidRDefault="00E51036" w:rsidP="00E51036">
      <w:pPr>
        <w:spacing w:line="360" w:lineRule="auto"/>
        <w:jc w:val="both"/>
        <w:rPr>
          <w:rFonts w:ascii="Book Antiqua" w:hAnsi="Book Antiqua"/>
        </w:rPr>
      </w:pPr>
    </w:p>
    <w:tbl>
      <w:tblPr>
        <w:tblStyle w:val="a5"/>
        <w:tblW w:w="8693" w:type="dxa"/>
        <w:tblLook w:val="04A0" w:firstRow="1" w:lastRow="0" w:firstColumn="1" w:lastColumn="0" w:noHBand="0" w:noVBand="1"/>
      </w:tblPr>
      <w:tblGrid>
        <w:gridCol w:w="1300"/>
        <w:gridCol w:w="710"/>
        <w:gridCol w:w="576"/>
        <w:gridCol w:w="1230"/>
        <w:gridCol w:w="3624"/>
        <w:gridCol w:w="1253"/>
      </w:tblGrid>
      <w:tr w:rsidR="00E51036" w:rsidRPr="00C03543" w14:paraId="1CC86A5F" w14:textId="77777777" w:rsidTr="00F67D15">
        <w:trPr>
          <w:trHeight w:val="401"/>
        </w:trPr>
        <w:tc>
          <w:tcPr>
            <w:tcW w:w="1227" w:type="dxa"/>
            <w:shd w:val="clear" w:color="auto" w:fill="auto"/>
          </w:tcPr>
          <w:p w14:paraId="1F9F0EA2"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64" w:type="dxa"/>
            <w:shd w:val="clear" w:color="auto" w:fill="auto"/>
          </w:tcPr>
          <w:p w14:paraId="3401325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552" w:type="dxa"/>
            <w:shd w:val="clear" w:color="auto" w:fill="auto"/>
          </w:tcPr>
          <w:p w14:paraId="2CF53D7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868" w:type="dxa"/>
            <w:shd w:val="clear" w:color="auto" w:fill="auto"/>
          </w:tcPr>
          <w:p w14:paraId="57442D3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odality</w:t>
            </w:r>
          </w:p>
        </w:tc>
        <w:tc>
          <w:tcPr>
            <w:tcW w:w="4171" w:type="dxa"/>
            <w:shd w:val="clear" w:color="auto" w:fill="auto"/>
          </w:tcPr>
          <w:p w14:paraId="6D86694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1311" w:type="dxa"/>
            <w:shd w:val="clear" w:color="auto" w:fill="auto"/>
          </w:tcPr>
          <w:p w14:paraId="588260C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Follow-up </w:t>
            </w:r>
          </w:p>
        </w:tc>
      </w:tr>
      <w:tr w:rsidR="00E51036" w:rsidRPr="00C03543" w14:paraId="752AA41E" w14:textId="77777777" w:rsidTr="00F67D15">
        <w:trPr>
          <w:trHeight w:val="401"/>
        </w:trPr>
        <w:tc>
          <w:tcPr>
            <w:tcW w:w="1227" w:type="dxa"/>
          </w:tcPr>
          <w:p w14:paraId="4FA5867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Ahn</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eastAsia="宋体" w:hAnsi="Book Antiqua"/>
                  <w:vertAlign w:val="superscript"/>
                  <w:lang w:eastAsia="zh-CN"/>
                </w:rPr>
                <w:t>13</w:t>
              </w:r>
            </w:hyperlink>
            <w:r w:rsidRPr="00C03543">
              <w:rPr>
                <w:rFonts w:ascii="Book Antiqua" w:eastAsia="宋体" w:hAnsi="Book Antiqua"/>
                <w:vertAlign w:val="superscript"/>
                <w:lang w:eastAsia="zh-CN"/>
              </w:rPr>
              <w:t>]</w:t>
            </w:r>
          </w:p>
        </w:tc>
        <w:tc>
          <w:tcPr>
            <w:tcW w:w="564" w:type="dxa"/>
          </w:tcPr>
          <w:p w14:paraId="1C23854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3</w:t>
            </w:r>
          </w:p>
        </w:tc>
        <w:tc>
          <w:tcPr>
            <w:tcW w:w="552" w:type="dxa"/>
          </w:tcPr>
          <w:p w14:paraId="19BCC1A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35</w:t>
            </w:r>
          </w:p>
        </w:tc>
        <w:tc>
          <w:tcPr>
            <w:tcW w:w="868" w:type="dxa"/>
          </w:tcPr>
          <w:p w14:paraId="795EA4E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cho</w:t>
            </w:r>
          </w:p>
        </w:tc>
        <w:tc>
          <w:tcPr>
            <w:tcW w:w="4171" w:type="dxa"/>
          </w:tcPr>
          <w:p w14:paraId="3EE8D4FC" w14:textId="77777777" w:rsidR="00E51036" w:rsidRPr="00C03543" w:rsidRDefault="00E51036" w:rsidP="00F67D15">
            <w:pPr>
              <w:pStyle w:val="a9"/>
              <w:tabs>
                <w:tab w:val="left" w:pos="176"/>
              </w:tabs>
              <w:spacing w:line="360" w:lineRule="auto"/>
              <w:ind w:left="0"/>
              <w:jc w:val="both"/>
              <w:rPr>
                <w:rFonts w:ascii="Book Antiqua" w:eastAsiaTheme="majorEastAsia" w:hAnsi="Book Antiqua" w:cstheme="majorBidi"/>
                <w:b/>
                <w:bCs/>
                <w:i/>
                <w:iCs/>
                <w:sz w:val="24"/>
                <w:szCs w:val="24"/>
                <w:lang w:val="en-US"/>
              </w:rPr>
            </w:pPr>
            <w:r w:rsidRPr="00C03543">
              <w:rPr>
                <w:rFonts w:ascii="Book Antiqua" w:hAnsi="Book Antiqua" w:cs="Arial"/>
                <w:sz w:val="24"/>
                <w:szCs w:val="24"/>
              </w:rPr>
              <w:t>Adverse LV remodelling (&gt;</w:t>
            </w:r>
            <w:r w:rsidRPr="00C03543">
              <w:rPr>
                <w:rFonts w:ascii="Book Antiqua" w:eastAsia="宋体" w:hAnsi="Book Antiqua" w:cs="Arial"/>
                <w:sz w:val="24"/>
                <w:szCs w:val="24"/>
                <w:lang w:eastAsia="zh-CN"/>
              </w:rPr>
              <w:t xml:space="preserve"> </w:t>
            </w:r>
            <w:r w:rsidRPr="00C03543">
              <w:rPr>
                <w:rFonts w:ascii="Book Antiqua" w:hAnsi="Book Antiqua" w:cs="Arial"/>
                <w:sz w:val="24"/>
                <w:szCs w:val="24"/>
              </w:rPr>
              <w:t>20% inc. LVEDV) at 6</w:t>
            </w:r>
            <w:r w:rsidRPr="00C03543">
              <w:rPr>
                <w:rFonts w:ascii="Book Antiqua" w:eastAsia="宋体" w:hAnsi="Book Antiqua" w:cs="Arial"/>
                <w:sz w:val="24"/>
                <w:szCs w:val="24"/>
                <w:lang w:eastAsia="zh-CN"/>
              </w:rPr>
              <w:t xml:space="preserve"> </w:t>
            </w:r>
            <w:proofErr w:type="gramStart"/>
            <w:r w:rsidRPr="00C03543">
              <w:rPr>
                <w:rFonts w:ascii="Book Antiqua" w:hAnsi="Book Antiqua" w:cs="Arial"/>
                <w:sz w:val="24"/>
                <w:szCs w:val="24"/>
              </w:rPr>
              <w:t>m</w:t>
            </w:r>
            <w:r w:rsidRPr="00C03543">
              <w:rPr>
                <w:rFonts w:ascii="Book Antiqua" w:eastAsia="宋体" w:hAnsi="Book Antiqua" w:cs="Arial"/>
                <w:sz w:val="24"/>
                <w:szCs w:val="24"/>
                <w:lang w:eastAsia="zh-CN"/>
              </w:rPr>
              <w:t>o</w:t>
            </w:r>
            <w:proofErr w:type="gramEnd"/>
            <w:r w:rsidRPr="00C03543">
              <w:rPr>
                <w:rFonts w:ascii="Book Antiqua" w:hAnsi="Book Antiqua" w:cs="Arial"/>
                <w:sz w:val="24"/>
                <w:szCs w:val="24"/>
              </w:rPr>
              <w:t xml:space="preserve"> was IP 3</w:t>
            </w:r>
            <w:r w:rsidRPr="00C03543">
              <w:rPr>
                <w:rFonts w:ascii="Book Antiqua" w:eastAsia="宋体" w:hAnsi="Book Antiqua" w:cs="Arial"/>
                <w:sz w:val="24"/>
                <w:szCs w:val="24"/>
                <w:lang w:eastAsia="zh-CN"/>
              </w:rPr>
              <w:t xml:space="preserve"> </w:t>
            </w:r>
            <w:r w:rsidRPr="00C03543">
              <w:rPr>
                <w:rFonts w:ascii="Book Antiqua" w:hAnsi="Book Antiqua" w:cs="Arial"/>
                <w:sz w:val="24"/>
                <w:szCs w:val="24"/>
              </w:rPr>
              <w:t>y</w:t>
            </w:r>
            <w:r w:rsidRPr="00C03543">
              <w:rPr>
                <w:rFonts w:ascii="Book Antiqua" w:eastAsia="宋体" w:hAnsi="Book Antiqua" w:cs="Arial"/>
                <w:sz w:val="24"/>
                <w:szCs w:val="24"/>
                <w:lang w:eastAsia="zh-CN"/>
              </w:rPr>
              <w:t>r</w:t>
            </w:r>
            <w:r w:rsidRPr="00C03543">
              <w:rPr>
                <w:rFonts w:ascii="Book Antiqua" w:hAnsi="Book Antiqua" w:cs="Arial"/>
                <w:sz w:val="24"/>
                <w:szCs w:val="24"/>
              </w:rPr>
              <w:t xml:space="preserve"> MACE. MACE rate </w:t>
            </w:r>
            <w:r w:rsidRPr="00C03543">
              <w:rPr>
                <w:rFonts w:ascii="Book Antiqua" w:eastAsia="宋体" w:hAnsi="Book Antiqua" w:cs="Arial"/>
                <w:sz w:val="24"/>
                <w:szCs w:val="24"/>
                <w:lang w:eastAsia="zh-CN"/>
              </w:rPr>
              <w:t>approximately</w:t>
            </w:r>
            <w:r w:rsidRPr="00C03543">
              <w:rPr>
                <w:rFonts w:ascii="Book Antiqua" w:hAnsi="Book Antiqua" w:cs="Arial"/>
                <w:sz w:val="24"/>
                <w:szCs w:val="24"/>
              </w:rPr>
              <w:t xml:space="preserve"> 25% in patients with adverse LV remodelling </w:t>
            </w:r>
            <w:r w:rsidRPr="00C03543">
              <w:rPr>
                <w:rFonts w:ascii="Book Antiqua" w:hAnsi="Book Antiqua" w:cs="Arial"/>
                <w:i/>
                <w:sz w:val="24"/>
                <w:szCs w:val="24"/>
              </w:rPr>
              <w:t>vs</w:t>
            </w:r>
            <w:r w:rsidRPr="00C03543">
              <w:rPr>
                <w:rFonts w:ascii="Book Antiqua" w:hAnsi="Book Antiqua" w:cs="Arial"/>
                <w:sz w:val="24"/>
                <w:szCs w:val="24"/>
              </w:rPr>
              <w:t xml:space="preserve"> </w:t>
            </w:r>
            <w:r w:rsidRPr="00C03543">
              <w:rPr>
                <w:rFonts w:ascii="Book Antiqua" w:eastAsia="宋体" w:hAnsi="Book Antiqua" w:cs="Arial"/>
                <w:sz w:val="24"/>
                <w:szCs w:val="24"/>
                <w:lang w:eastAsia="zh-CN"/>
              </w:rPr>
              <w:t xml:space="preserve">approximately </w:t>
            </w:r>
            <w:r w:rsidRPr="00C03543">
              <w:rPr>
                <w:rFonts w:ascii="Book Antiqua" w:hAnsi="Book Antiqua" w:cs="Arial"/>
                <w:sz w:val="24"/>
                <w:szCs w:val="24"/>
              </w:rPr>
              <w:t>6% in non-remodelled patients</w:t>
            </w:r>
          </w:p>
        </w:tc>
        <w:tc>
          <w:tcPr>
            <w:tcW w:w="1311" w:type="dxa"/>
          </w:tcPr>
          <w:p w14:paraId="053FA1B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981</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34207D4E" w14:textId="77777777" w:rsidTr="00F67D15">
        <w:trPr>
          <w:trHeight w:val="401"/>
        </w:trPr>
        <w:tc>
          <w:tcPr>
            <w:tcW w:w="1227" w:type="dxa"/>
          </w:tcPr>
          <w:p w14:paraId="7FE7022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64" w:type="dxa"/>
          </w:tcPr>
          <w:p w14:paraId="5C4AFB6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5</w:t>
            </w:r>
          </w:p>
        </w:tc>
        <w:tc>
          <w:tcPr>
            <w:tcW w:w="552" w:type="dxa"/>
          </w:tcPr>
          <w:p w14:paraId="439C22F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0</w:t>
            </w:r>
          </w:p>
        </w:tc>
        <w:tc>
          <w:tcPr>
            <w:tcW w:w="868" w:type="dxa"/>
          </w:tcPr>
          <w:p w14:paraId="57F5670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CMR</w:t>
            </w:r>
          </w:p>
        </w:tc>
        <w:tc>
          <w:tcPr>
            <w:tcW w:w="4171" w:type="dxa"/>
          </w:tcPr>
          <w:p w14:paraId="7C7EF59F" w14:textId="77777777" w:rsidR="00E51036" w:rsidRPr="00C03543" w:rsidRDefault="00E51036" w:rsidP="00F67D15">
            <w:pPr>
              <w:pStyle w:val="a9"/>
              <w:tabs>
                <w:tab w:val="left" w:pos="176"/>
              </w:tabs>
              <w:spacing w:line="360" w:lineRule="auto"/>
              <w:ind w:left="0"/>
              <w:jc w:val="both"/>
              <w:rPr>
                <w:rFonts w:ascii="Book Antiqua" w:eastAsiaTheme="majorEastAsia" w:hAnsi="Book Antiqua" w:cstheme="majorBidi"/>
                <w:b/>
                <w:bCs/>
                <w:i/>
                <w:iCs/>
                <w:sz w:val="24"/>
                <w:szCs w:val="24"/>
                <w:lang w:val="en-US"/>
              </w:rPr>
            </w:pPr>
            <w:r w:rsidRPr="00C03543">
              <w:rPr>
                <w:rFonts w:ascii="Book Antiqua" w:hAnsi="Book Antiqua"/>
                <w:sz w:val="24"/>
                <w:szCs w:val="24"/>
              </w:rPr>
              <w:t>Baseline LVEDV was IP for MACE (</w:t>
            </w:r>
            <w:r w:rsidRPr="00C03543">
              <w:rPr>
                <w:rFonts w:ascii="Book Antiqua" w:hAnsi="Book Antiqua"/>
                <w:i/>
                <w:sz w:val="24"/>
                <w:szCs w:val="24"/>
              </w:rPr>
              <w:t>P</w:t>
            </w:r>
            <w:r w:rsidRPr="00C03543">
              <w:rPr>
                <w:rFonts w:ascii="Book Antiqua" w:eastAsia="宋体" w:hAnsi="Book Antiqua"/>
                <w:sz w:val="24"/>
                <w:szCs w:val="24"/>
                <w:lang w:eastAsia="zh-CN"/>
              </w:rPr>
              <w:t xml:space="preserve"> </w:t>
            </w:r>
            <w:r w:rsidRPr="00C03543">
              <w:rPr>
                <w:rFonts w:ascii="Book Antiqua" w:hAnsi="Book Antiqua"/>
                <w:sz w:val="24"/>
                <w:szCs w:val="24"/>
              </w:rPr>
              <w:t>=</w:t>
            </w:r>
            <w:r w:rsidRPr="00C03543">
              <w:rPr>
                <w:rFonts w:ascii="Book Antiqua" w:eastAsia="宋体" w:hAnsi="Book Antiqua"/>
                <w:sz w:val="24"/>
                <w:szCs w:val="24"/>
                <w:lang w:eastAsia="zh-CN"/>
              </w:rPr>
              <w:t xml:space="preserve"> </w:t>
            </w:r>
            <w:r w:rsidRPr="00C03543">
              <w:rPr>
                <w:rFonts w:ascii="Book Antiqua" w:hAnsi="Book Antiqua"/>
                <w:sz w:val="24"/>
                <w:szCs w:val="24"/>
              </w:rPr>
              <w:t>0.038)</w:t>
            </w:r>
          </w:p>
        </w:tc>
        <w:tc>
          <w:tcPr>
            <w:tcW w:w="1311" w:type="dxa"/>
          </w:tcPr>
          <w:p w14:paraId="2DA1D2C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25</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72FA6D78" w14:textId="77777777" w:rsidTr="00F67D15">
        <w:trPr>
          <w:trHeight w:val="401"/>
        </w:trPr>
        <w:tc>
          <w:tcPr>
            <w:tcW w:w="1227" w:type="dxa"/>
          </w:tcPr>
          <w:p w14:paraId="5D73DEB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St John Sutton</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eastAsia="宋体" w:hAnsi="Book Antiqua"/>
                  <w:vertAlign w:val="superscript"/>
                  <w:lang w:eastAsia="zh-CN"/>
                </w:rPr>
                <w:t>39</w:t>
              </w:r>
            </w:hyperlink>
            <w:r w:rsidRPr="00C03543">
              <w:rPr>
                <w:rFonts w:ascii="Book Antiqua" w:eastAsia="宋体" w:hAnsi="Book Antiqua"/>
                <w:vertAlign w:val="superscript"/>
                <w:lang w:eastAsia="zh-CN"/>
              </w:rPr>
              <w:t>]</w:t>
            </w:r>
          </w:p>
        </w:tc>
        <w:tc>
          <w:tcPr>
            <w:tcW w:w="564" w:type="dxa"/>
          </w:tcPr>
          <w:p w14:paraId="41341A5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3</w:t>
            </w:r>
          </w:p>
        </w:tc>
        <w:tc>
          <w:tcPr>
            <w:tcW w:w="552" w:type="dxa"/>
          </w:tcPr>
          <w:p w14:paraId="06E2C80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12</w:t>
            </w:r>
          </w:p>
        </w:tc>
        <w:tc>
          <w:tcPr>
            <w:tcW w:w="868" w:type="dxa"/>
          </w:tcPr>
          <w:p w14:paraId="45219C2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cho</w:t>
            </w:r>
          </w:p>
        </w:tc>
        <w:tc>
          <w:tcPr>
            <w:tcW w:w="4171" w:type="dxa"/>
          </w:tcPr>
          <w:p w14:paraId="356F45B4" w14:textId="77777777" w:rsidR="00E51036" w:rsidRPr="00C03543" w:rsidRDefault="00E51036" w:rsidP="00F67D15">
            <w:pPr>
              <w:pStyle w:val="a9"/>
              <w:tabs>
                <w:tab w:val="left" w:pos="176"/>
              </w:tabs>
              <w:spacing w:line="360" w:lineRule="auto"/>
              <w:ind w:left="0"/>
              <w:jc w:val="both"/>
              <w:rPr>
                <w:rFonts w:ascii="Book Antiqua" w:eastAsiaTheme="majorEastAsia" w:hAnsi="Book Antiqua" w:cstheme="majorBidi"/>
                <w:b/>
                <w:bCs/>
                <w:i/>
                <w:iCs/>
                <w:sz w:val="24"/>
                <w:szCs w:val="24"/>
                <w:lang w:val="en-US"/>
              </w:rPr>
            </w:pPr>
            <w:r w:rsidRPr="00C03543">
              <w:rPr>
                <w:rFonts w:ascii="Book Antiqua" w:hAnsi="Book Antiqua"/>
                <w:sz w:val="24"/>
                <w:szCs w:val="24"/>
              </w:rPr>
              <w:t>Percentage change in LV area (surrogate for LV volume) between baseline echo and follow-up at 12 m</w:t>
            </w:r>
            <w:r w:rsidRPr="00C03543">
              <w:rPr>
                <w:rFonts w:ascii="Book Antiqua" w:eastAsia="宋体" w:hAnsi="Book Antiqua"/>
                <w:sz w:val="24"/>
                <w:szCs w:val="24"/>
                <w:lang w:eastAsia="zh-CN"/>
              </w:rPr>
              <w:t>o</w:t>
            </w:r>
            <w:r w:rsidRPr="00C03543">
              <w:rPr>
                <w:rFonts w:ascii="Book Antiqua" w:hAnsi="Book Antiqua"/>
                <w:sz w:val="24"/>
                <w:szCs w:val="24"/>
              </w:rPr>
              <w:t xml:space="preserve"> was IP for ventricular ectopy and VT</w:t>
            </w:r>
          </w:p>
        </w:tc>
        <w:tc>
          <w:tcPr>
            <w:tcW w:w="1311" w:type="dxa"/>
          </w:tcPr>
          <w:p w14:paraId="08D1C83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4 m</w:t>
            </w:r>
            <w:r w:rsidRPr="00C03543">
              <w:rPr>
                <w:rFonts w:ascii="Book Antiqua" w:eastAsia="宋体" w:hAnsi="Book Antiqua"/>
                <w:lang w:eastAsia="zh-CN"/>
              </w:rPr>
              <w:t>o</w:t>
            </w:r>
          </w:p>
        </w:tc>
      </w:tr>
      <w:tr w:rsidR="00E51036" w:rsidRPr="00C03543" w14:paraId="40CEA00C" w14:textId="77777777" w:rsidTr="00F67D15">
        <w:trPr>
          <w:trHeight w:val="401"/>
        </w:trPr>
        <w:tc>
          <w:tcPr>
            <w:tcW w:w="1227" w:type="dxa"/>
          </w:tcPr>
          <w:p w14:paraId="0C469B1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Bolognes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eastAsia="宋体" w:hAnsi="Book Antiqua"/>
                  <w:vertAlign w:val="superscript"/>
                  <w:lang w:eastAsia="zh-CN"/>
                </w:rPr>
                <w:t>12</w:t>
              </w:r>
            </w:hyperlink>
            <w:r w:rsidRPr="00C03543">
              <w:rPr>
                <w:rFonts w:ascii="Book Antiqua" w:eastAsia="宋体" w:hAnsi="Book Antiqua"/>
                <w:vertAlign w:val="superscript"/>
                <w:lang w:eastAsia="zh-CN"/>
              </w:rPr>
              <w:t>]</w:t>
            </w:r>
          </w:p>
        </w:tc>
        <w:tc>
          <w:tcPr>
            <w:tcW w:w="564" w:type="dxa"/>
          </w:tcPr>
          <w:p w14:paraId="0BB89CF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2</w:t>
            </w:r>
          </w:p>
        </w:tc>
        <w:tc>
          <w:tcPr>
            <w:tcW w:w="552" w:type="dxa"/>
          </w:tcPr>
          <w:p w14:paraId="446B9BB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84</w:t>
            </w:r>
          </w:p>
        </w:tc>
        <w:tc>
          <w:tcPr>
            <w:tcW w:w="868" w:type="dxa"/>
          </w:tcPr>
          <w:p w14:paraId="6F423E8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cho</w:t>
            </w:r>
          </w:p>
        </w:tc>
        <w:tc>
          <w:tcPr>
            <w:tcW w:w="4171" w:type="dxa"/>
          </w:tcPr>
          <w:p w14:paraId="5B64D871" w14:textId="77777777" w:rsidR="00E51036" w:rsidRPr="00C03543" w:rsidRDefault="00E51036" w:rsidP="00F67D15">
            <w:pPr>
              <w:tabs>
                <w:tab w:val="left" w:pos="176"/>
              </w:tabs>
              <w:spacing w:line="360" w:lineRule="auto"/>
              <w:jc w:val="both"/>
              <w:rPr>
                <w:rFonts w:ascii="Book Antiqua" w:eastAsiaTheme="majorEastAsia" w:hAnsi="Book Antiqua" w:cs="Arial"/>
                <w:b/>
                <w:bCs/>
                <w:i/>
                <w:iCs/>
                <w:lang w:val="en-US"/>
              </w:rPr>
            </w:pPr>
            <w:r w:rsidRPr="00C03543">
              <w:rPr>
                <w:rFonts w:ascii="Book Antiqua" w:hAnsi="Book Antiqua" w:cs="Arial"/>
              </w:rPr>
              <w:t>Baseline LVESV was IP for cardiac death and MACE. Components of MACE higher in patients with adverse remodelling (&gt;</w:t>
            </w:r>
            <w:r w:rsidRPr="00C03543">
              <w:rPr>
                <w:rFonts w:ascii="Book Antiqua" w:eastAsia="宋体" w:hAnsi="Book Antiqua" w:cs="Arial"/>
                <w:lang w:eastAsia="zh-CN"/>
              </w:rPr>
              <w:t xml:space="preserve"> </w:t>
            </w:r>
            <w:r w:rsidRPr="00C03543">
              <w:rPr>
                <w:rFonts w:ascii="Book Antiqua" w:hAnsi="Book Antiqua" w:cs="Arial"/>
              </w:rPr>
              <w:t xml:space="preserve">20% inc. LVEDV: Mortality 14% </w:t>
            </w:r>
            <w:r w:rsidRPr="00C03543">
              <w:rPr>
                <w:rFonts w:ascii="Book Antiqua" w:hAnsi="Book Antiqua" w:cs="Arial"/>
                <w:i/>
              </w:rPr>
              <w:t>vs</w:t>
            </w:r>
            <w:r w:rsidRPr="00C03543">
              <w:rPr>
                <w:rFonts w:ascii="Book Antiqua" w:eastAsia="宋体" w:hAnsi="Book Antiqua" w:cs="Arial"/>
                <w:lang w:eastAsia="zh-CN"/>
              </w:rPr>
              <w:t xml:space="preserve"> </w:t>
            </w:r>
            <w:r w:rsidRPr="00C03543">
              <w:rPr>
                <w:rFonts w:ascii="Book Antiqua" w:hAnsi="Book Antiqua" w:cs="Arial"/>
              </w:rPr>
              <w:t xml:space="preserve">5%, MACE 18% </w:t>
            </w:r>
            <w:r w:rsidRPr="00C03543">
              <w:rPr>
                <w:rFonts w:ascii="Book Antiqua" w:hAnsi="Book Antiqua" w:cs="Arial"/>
                <w:i/>
              </w:rPr>
              <w:t>vs</w:t>
            </w:r>
            <w:r w:rsidRPr="00C03543">
              <w:rPr>
                <w:rFonts w:ascii="Book Antiqua" w:hAnsi="Book Antiqua" w:cs="Arial"/>
              </w:rPr>
              <w:t xml:space="preserve"> 10%)</w:t>
            </w:r>
          </w:p>
        </w:tc>
        <w:tc>
          <w:tcPr>
            <w:tcW w:w="1311" w:type="dxa"/>
          </w:tcPr>
          <w:p w14:paraId="46D05160"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5</w:t>
            </w:r>
            <w:r w:rsidRPr="00C03543">
              <w:rPr>
                <w:rFonts w:ascii="Book Antiqua" w:eastAsia="宋体" w:hAnsi="Book Antiqua"/>
                <w:lang w:eastAsia="zh-CN"/>
              </w:rPr>
              <w:t xml:space="preserve"> </w:t>
            </w:r>
            <w:r w:rsidRPr="00C03543">
              <w:rPr>
                <w:rFonts w:ascii="Book Antiqua" w:hAnsi="Book Antiqua"/>
              </w:rPr>
              <w:t>y</w:t>
            </w:r>
            <w:r w:rsidRPr="00C03543">
              <w:rPr>
                <w:rFonts w:ascii="Book Antiqua" w:eastAsia="宋体" w:hAnsi="Book Antiqua"/>
                <w:lang w:eastAsia="zh-CN"/>
              </w:rPr>
              <w:t>r</w:t>
            </w:r>
          </w:p>
        </w:tc>
      </w:tr>
      <w:tr w:rsidR="00E51036" w:rsidRPr="00C03543" w14:paraId="4C29BF9D" w14:textId="77777777" w:rsidTr="00F67D15">
        <w:trPr>
          <w:trHeight w:val="401"/>
        </w:trPr>
        <w:tc>
          <w:tcPr>
            <w:tcW w:w="1227" w:type="dxa"/>
          </w:tcPr>
          <w:p w14:paraId="51DED3D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Otterstad</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eastAsia="宋体" w:hAnsi="Book Antiqua"/>
                  <w:vertAlign w:val="superscript"/>
                  <w:lang w:eastAsia="zh-CN"/>
                </w:rPr>
                <w:t>40</w:t>
              </w:r>
            </w:hyperlink>
            <w:r w:rsidRPr="00C03543">
              <w:rPr>
                <w:rFonts w:ascii="Book Antiqua" w:eastAsia="宋体" w:hAnsi="Book Antiqua"/>
                <w:vertAlign w:val="superscript"/>
                <w:lang w:eastAsia="zh-CN"/>
              </w:rPr>
              <w:t>]</w:t>
            </w:r>
          </w:p>
        </w:tc>
        <w:tc>
          <w:tcPr>
            <w:tcW w:w="564" w:type="dxa"/>
          </w:tcPr>
          <w:p w14:paraId="6C718CA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1</w:t>
            </w:r>
          </w:p>
        </w:tc>
        <w:tc>
          <w:tcPr>
            <w:tcW w:w="552" w:type="dxa"/>
          </w:tcPr>
          <w:p w14:paraId="5B2E1A0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12</w:t>
            </w:r>
          </w:p>
        </w:tc>
        <w:tc>
          <w:tcPr>
            <w:tcW w:w="868" w:type="dxa"/>
          </w:tcPr>
          <w:p w14:paraId="12A8F79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cho</w:t>
            </w:r>
          </w:p>
        </w:tc>
        <w:tc>
          <w:tcPr>
            <w:tcW w:w="4171" w:type="dxa"/>
          </w:tcPr>
          <w:p w14:paraId="772EA05C" w14:textId="77777777" w:rsidR="00E51036" w:rsidRPr="00C03543" w:rsidRDefault="00E51036" w:rsidP="00F67D15">
            <w:pPr>
              <w:pStyle w:val="a9"/>
              <w:tabs>
                <w:tab w:val="left" w:pos="176"/>
              </w:tabs>
              <w:spacing w:line="360" w:lineRule="auto"/>
              <w:ind w:left="0"/>
              <w:jc w:val="both"/>
              <w:rPr>
                <w:rFonts w:ascii="Book Antiqua" w:eastAsiaTheme="majorEastAsia" w:hAnsi="Book Antiqua" w:cstheme="majorBidi"/>
                <w:b/>
                <w:bCs/>
                <w:i/>
                <w:iCs/>
                <w:sz w:val="24"/>
                <w:szCs w:val="24"/>
                <w:lang w:val="en-US"/>
              </w:rPr>
            </w:pPr>
            <w:r w:rsidRPr="00C03543">
              <w:rPr>
                <w:rFonts w:ascii="Book Antiqua" w:hAnsi="Book Antiqua"/>
                <w:sz w:val="24"/>
                <w:szCs w:val="24"/>
              </w:rPr>
              <w:t>Increase in LVESV between acute scan at 7</w:t>
            </w:r>
            <w:r w:rsidRPr="00C03543">
              <w:rPr>
                <w:rFonts w:ascii="Book Antiqua" w:eastAsia="宋体" w:hAnsi="Book Antiqua"/>
                <w:sz w:val="24"/>
                <w:szCs w:val="24"/>
                <w:lang w:eastAsia="zh-CN"/>
              </w:rPr>
              <w:t xml:space="preserve"> </w:t>
            </w:r>
            <w:r w:rsidRPr="00C03543">
              <w:rPr>
                <w:rFonts w:ascii="Book Antiqua" w:hAnsi="Book Antiqua"/>
                <w:sz w:val="24"/>
                <w:szCs w:val="24"/>
              </w:rPr>
              <w:t>d and echo at 3 m</w:t>
            </w:r>
            <w:r w:rsidRPr="00C03543">
              <w:rPr>
                <w:rFonts w:ascii="Book Antiqua" w:eastAsia="宋体" w:hAnsi="Book Antiqua"/>
                <w:sz w:val="24"/>
                <w:szCs w:val="24"/>
                <w:lang w:eastAsia="zh-CN"/>
              </w:rPr>
              <w:t>o</w:t>
            </w:r>
            <w:r w:rsidRPr="00C03543">
              <w:rPr>
                <w:rFonts w:ascii="Book Antiqua" w:hAnsi="Book Antiqua"/>
                <w:sz w:val="24"/>
                <w:szCs w:val="24"/>
              </w:rPr>
              <w:t xml:space="preserve"> strongest IP for MACE</w:t>
            </w:r>
          </w:p>
        </w:tc>
        <w:tc>
          <w:tcPr>
            <w:tcW w:w="1311" w:type="dxa"/>
          </w:tcPr>
          <w:p w14:paraId="52CAE11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4 m</w:t>
            </w:r>
            <w:r w:rsidRPr="00C03543">
              <w:rPr>
                <w:rFonts w:ascii="Book Antiqua" w:eastAsia="宋体" w:hAnsi="Book Antiqua"/>
                <w:lang w:eastAsia="zh-CN"/>
              </w:rPr>
              <w:t>o</w:t>
            </w:r>
          </w:p>
        </w:tc>
      </w:tr>
      <w:tr w:rsidR="00E51036" w:rsidRPr="00C03543" w14:paraId="374B9B7C" w14:textId="77777777" w:rsidTr="00F67D15">
        <w:trPr>
          <w:trHeight w:val="401"/>
        </w:trPr>
        <w:tc>
          <w:tcPr>
            <w:tcW w:w="1227" w:type="dxa"/>
          </w:tcPr>
          <w:p w14:paraId="78A8D3D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 xml:space="preserve">St John </w:t>
            </w:r>
            <w:r w:rsidRPr="00C03543">
              <w:rPr>
                <w:rFonts w:ascii="Book Antiqua" w:hAnsi="Book Antiqua"/>
              </w:rPr>
              <w:lastRenderedPageBreak/>
              <w:t>Sutton</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eastAsia="宋体" w:hAnsi="Book Antiqua"/>
                  <w:vertAlign w:val="superscript"/>
                  <w:lang w:eastAsia="zh-CN"/>
                </w:rPr>
                <w:t>41</w:t>
              </w:r>
            </w:hyperlink>
            <w:r w:rsidRPr="00C03543">
              <w:rPr>
                <w:rFonts w:ascii="Book Antiqua" w:eastAsia="宋体" w:hAnsi="Book Antiqua"/>
                <w:vertAlign w:val="superscript"/>
                <w:lang w:eastAsia="zh-CN"/>
              </w:rPr>
              <w:t>]</w:t>
            </w:r>
          </w:p>
        </w:tc>
        <w:tc>
          <w:tcPr>
            <w:tcW w:w="564" w:type="dxa"/>
          </w:tcPr>
          <w:p w14:paraId="7FD37E7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1994</w:t>
            </w:r>
          </w:p>
        </w:tc>
        <w:tc>
          <w:tcPr>
            <w:tcW w:w="552" w:type="dxa"/>
          </w:tcPr>
          <w:p w14:paraId="6FA8D28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12</w:t>
            </w:r>
          </w:p>
        </w:tc>
        <w:tc>
          <w:tcPr>
            <w:tcW w:w="868" w:type="dxa"/>
          </w:tcPr>
          <w:p w14:paraId="3AA1AA1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cho</w:t>
            </w:r>
          </w:p>
        </w:tc>
        <w:tc>
          <w:tcPr>
            <w:tcW w:w="4171" w:type="dxa"/>
          </w:tcPr>
          <w:p w14:paraId="6707D401" w14:textId="77777777" w:rsidR="00E51036" w:rsidRPr="00C03543" w:rsidRDefault="00E51036" w:rsidP="00F67D15">
            <w:pPr>
              <w:pStyle w:val="a9"/>
              <w:tabs>
                <w:tab w:val="left" w:pos="176"/>
              </w:tabs>
              <w:spacing w:line="360" w:lineRule="auto"/>
              <w:ind w:left="0"/>
              <w:jc w:val="both"/>
              <w:rPr>
                <w:rFonts w:ascii="Book Antiqua" w:eastAsiaTheme="majorEastAsia" w:hAnsi="Book Antiqua" w:cstheme="majorBidi"/>
                <w:b/>
                <w:bCs/>
                <w:i/>
                <w:iCs/>
                <w:sz w:val="24"/>
                <w:szCs w:val="24"/>
                <w:lang w:val="en-US"/>
              </w:rPr>
            </w:pPr>
            <w:r w:rsidRPr="00C03543">
              <w:rPr>
                <w:rFonts w:ascii="Book Antiqua" w:hAnsi="Book Antiqua"/>
                <w:sz w:val="24"/>
                <w:szCs w:val="24"/>
              </w:rPr>
              <w:t xml:space="preserve">LV end-diastolic area (RR 1.1) </w:t>
            </w:r>
            <w:r w:rsidRPr="00C03543">
              <w:rPr>
                <w:rFonts w:ascii="Book Antiqua" w:hAnsi="Book Antiqua"/>
                <w:sz w:val="24"/>
                <w:szCs w:val="24"/>
              </w:rPr>
              <w:lastRenderedPageBreak/>
              <w:t>and LV end-systolic area (RR 1.1) on baseline echo, and %-change in LV area at 12</w:t>
            </w:r>
            <w:r w:rsidRPr="00C03543">
              <w:rPr>
                <w:rFonts w:ascii="Book Antiqua" w:eastAsia="宋体" w:hAnsi="Book Antiqua"/>
                <w:sz w:val="24"/>
                <w:szCs w:val="24"/>
                <w:lang w:eastAsia="zh-CN"/>
              </w:rPr>
              <w:t xml:space="preserve"> </w:t>
            </w:r>
            <w:r w:rsidRPr="00C03543">
              <w:rPr>
                <w:rFonts w:ascii="Book Antiqua" w:hAnsi="Book Antiqua"/>
                <w:sz w:val="24"/>
                <w:szCs w:val="24"/>
              </w:rPr>
              <w:t>m</w:t>
            </w:r>
            <w:r w:rsidRPr="00C03543">
              <w:rPr>
                <w:rFonts w:ascii="Book Antiqua" w:eastAsia="宋体" w:hAnsi="Book Antiqua"/>
                <w:sz w:val="24"/>
                <w:szCs w:val="24"/>
                <w:lang w:eastAsia="zh-CN"/>
              </w:rPr>
              <w:t>o</w:t>
            </w:r>
            <w:r w:rsidRPr="00C03543">
              <w:rPr>
                <w:rFonts w:ascii="Book Antiqua" w:hAnsi="Book Antiqua"/>
                <w:sz w:val="24"/>
                <w:szCs w:val="24"/>
              </w:rPr>
              <w:t xml:space="preserve"> echo (RR 1.55) were strongest IPs for MACE</w:t>
            </w:r>
          </w:p>
        </w:tc>
        <w:tc>
          <w:tcPr>
            <w:tcW w:w="1311" w:type="dxa"/>
          </w:tcPr>
          <w:p w14:paraId="325D106B"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lastRenderedPageBreak/>
              <w:t>12</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61EEFA52" w14:textId="77777777" w:rsidTr="00F67D15">
        <w:trPr>
          <w:trHeight w:val="401"/>
        </w:trPr>
        <w:tc>
          <w:tcPr>
            <w:tcW w:w="1227" w:type="dxa"/>
          </w:tcPr>
          <w:p w14:paraId="6A98A9E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Whit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32" w:tooltip="El Aidi, 2014 #1699" w:history="1">
              <w:r w:rsidRPr="00C03543">
                <w:rPr>
                  <w:rFonts w:ascii="Book Antiqua" w:eastAsia="宋体" w:hAnsi="Book Antiqua"/>
                  <w:vertAlign w:val="superscript"/>
                  <w:lang w:eastAsia="zh-CN"/>
                </w:rPr>
                <w:t>30</w:t>
              </w:r>
            </w:hyperlink>
            <w:r w:rsidRPr="00C03543">
              <w:rPr>
                <w:rFonts w:ascii="Book Antiqua" w:eastAsia="宋体" w:hAnsi="Book Antiqua"/>
                <w:vertAlign w:val="superscript"/>
                <w:lang w:eastAsia="zh-CN"/>
              </w:rPr>
              <w:t>]</w:t>
            </w:r>
          </w:p>
        </w:tc>
        <w:tc>
          <w:tcPr>
            <w:tcW w:w="564" w:type="dxa"/>
          </w:tcPr>
          <w:p w14:paraId="7DBA01A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987</w:t>
            </w:r>
          </w:p>
        </w:tc>
        <w:tc>
          <w:tcPr>
            <w:tcW w:w="552" w:type="dxa"/>
          </w:tcPr>
          <w:p w14:paraId="63DECA4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05</w:t>
            </w:r>
          </w:p>
        </w:tc>
        <w:tc>
          <w:tcPr>
            <w:tcW w:w="868" w:type="dxa"/>
          </w:tcPr>
          <w:p w14:paraId="7503A30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V gram</w:t>
            </w:r>
          </w:p>
        </w:tc>
        <w:tc>
          <w:tcPr>
            <w:tcW w:w="4171" w:type="dxa"/>
          </w:tcPr>
          <w:p w14:paraId="2792CA3E" w14:textId="77777777" w:rsidR="00E51036" w:rsidRPr="00C03543" w:rsidRDefault="00E51036" w:rsidP="00F67D15">
            <w:pPr>
              <w:pStyle w:val="a9"/>
              <w:tabs>
                <w:tab w:val="left" w:pos="176"/>
              </w:tabs>
              <w:spacing w:line="360" w:lineRule="auto"/>
              <w:ind w:left="0"/>
              <w:jc w:val="both"/>
              <w:rPr>
                <w:rFonts w:ascii="Book Antiqua" w:eastAsia="宋体" w:hAnsi="Book Antiqua" w:cstheme="majorBidi"/>
                <w:b/>
                <w:bCs/>
                <w:i/>
                <w:iCs/>
                <w:sz w:val="24"/>
                <w:szCs w:val="24"/>
                <w:lang w:val="en-US" w:eastAsia="zh-CN"/>
              </w:rPr>
            </w:pPr>
            <w:r w:rsidRPr="00C03543">
              <w:rPr>
                <w:rFonts w:ascii="Book Antiqua" w:hAnsi="Book Antiqua"/>
                <w:sz w:val="24"/>
                <w:szCs w:val="24"/>
              </w:rPr>
              <w:t>LV</w:t>
            </w:r>
            <w:r w:rsidRPr="00C03543">
              <w:rPr>
                <w:rFonts w:ascii="Book Antiqua" w:hAnsi="Book Antiqua" w:cs="Arial"/>
                <w:sz w:val="24"/>
                <w:szCs w:val="24"/>
              </w:rPr>
              <w:t>ESV of LV gram at 4</w:t>
            </w:r>
            <w:r w:rsidRPr="00C03543">
              <w:rPr>
                <w:rFonts w:ascii="Book Antiqua" w:eastAsia="宋体" w:hAnsi="Book Antiqua" w:cs="Arial"/>
                <w:sz w:val="24"/>
                <w:szCs w:val="24"/>
                <w:lang w:eastAsia="zh-CN"/>
              </w:rPr>
              <w:t xml:space="preserve"> </w:t>
            </w:r>
            <w:r w:rsidRPr="00C03543">
              <w:rPr>
                <w:rFonts w:ascii="Book Antiqua" w:hAnsi="Book Antiqua" w:cs="Arial"/>
                <w:sz w:val="24"/>
                <w:szCs w:val="24"/>
              </w:rPr>
              <w:t>w</w:t>
            </w:r>
            <w:r w:rsidRPr="00C03543">
              <w:rPr>
                <w:rFonts w:ascii="Book Antiqua" w:eastAsia="宋体" w:hAnsi="Book Antiqua" w:cs="Arial"/>
                <w:sz w:val="24"/>
                <w:szCs w:val="24"/>
                <w:lang w:eastAsia="zh-CN"/>
              </w:rPr>
              <w:t>k</w:t>
            </w:r>
            <w:r w:rsidRPr="00C03543">
              <w:rPr>
                <w:rFonts w:ascii="Book Antiqua" w:hAnsi="Book Antiqua" w:cs="Arial"/>
                <w:sz w:val="24"/>
                <w:szCs w:val="24"/>
              </w:rPr>
              <w:t xml:space="preserve"> was strongest IP of long-term mortality (</w:t>
            </w:r>
            <w:r w:rsidRPr="00C03543">
              <w:rPr>
                <w:rFonts w:ascii="Book Antiqua" w:hAnsi="Book Antiqua" w:cs="Arial"/>
                <w:i/>
                <w:sz w:val="24"/>
                <w:szCs w:val="24"/>
              </w:rPr>
              <w:t>P</w:t>
            </w:r>
            <w:r w:rsidRPr="00C03543">
              <w:rPr>
                <w:rFonts w:ascii="Book Antiqua" w:eastAsia="宋体" w:hAnsi="Book Antiqua" w:cs="Arial"/>
                <w:sz w:val="24"/>
                <w:szCs w:val="24"/>
                <w:lang w:eastAsia="zh-CN"/>
              </w:rPr>
              <w:t xml:space="preserve"> </w:t>
            </w:r>
            <w:r w:rsidRPr="00C03543">
              <w:rPr>
                <w:rFonts w:ascii="Book Antiqua" w:hAnsi="Book Antiqua" w:cs="Arial"/>
                <w:sz w:val="24"/>
                <w:szCs w:val="24"/>
              </w:rPr>
              <w:t>&lt;</w:t>
            </w:r>
            <w:r w:rsidRPr="00C03543">
              <w:rPr>
                <w:rFonts w:ascii="Book Antiqua" w:eastAsia="宋体" w:hAnsi="Book Antiqua" w:cs="Arial"/>
                <w:sz w:val="24"/>
                <w:szCs w:val="24"/>
                <w:lang w:eastAsia="zh-CN"/>
              </w:rPr>
              <w:t xml:space="preserve"> </w:t>
            </w:r>
            <w:r w:rsidRPr="00C03543">
              <w:rPr>
                <w:rFonts w:ascii="Book Antiqua" w:hAnsi="Book Antiqua" w:cs="Arial"/>
                <w:sz w:val="24"/>
                <w:szCs w:val="24"/>
              </w:rPr>
              <w:t>0.0001)</w:t>
            </w:r>
          </w:p>
        </w:tc>
        <w:tc>
          <w:tcPr>
            <w:tcW w:w="1311" w:type="dxa"/>
          </w:tcPr>
          <w:p w14:paraId="45658012"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78</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bl>
    <w:p w14:paraId="2805F614" w14:textId="77777777" w:rsidR="00E51036" w:rsidRPr="00C03543" w:rsidRDefault="00E51036" w:rsidP="00E51036">
      <w:pPr>
        <w:spacing w:line="360" w:lineRule="auto"/>
        <w:jc w:val="both"/>
        <w:rPr>
          <w:rFonts w:ascii="Book Antiqua" w:hAnsi="Book Antiqua"/>
        </w:rPr>
      </w:pPr>
    </w:p>
    <w:p w14:paraId="07BE3263" w14:textId="77777777" w:rsidR="00E51036" w:rsidRPr="00C03543" w:rsidRDefault="00E51036" w:rsidP="00E51036">
      <w:pPr>
        <w:spacing w:line="360" w:lineRule="auto"/>
        <w:jc w:val="both"/>
        <w:rPr>
          <w:rFonts w:ascii="Book Antiqua" w:eastAsia="宋体" w:hAnsi="Book Antiqua"/>
          <w:lang w:eastAsia="zh-CN"/>
        </w:rPr>
      </w:pPr>
      <w:r w:rsidRPr="00C03543">
        <w:rPr>
          <w:rFonts w:ascii="Book Antiqua" w:hAnsi="Book Antiqua"/>
        </w:rPr>
        <w:t>MACE</w:t>
      </w:r>
      <w:r w:rsidRPr="00C03543">
        <w:rPr>
          <w:rFonts w:ascii="Book Antiqua" w:eastAsia="宋体" w:hAnsi="Book Antiqua"/>
          <w:lang w:eastAsia="zh-CN"/>
        </w:rPr>
        <w:t>:</w:t>
      </w:r>
      <w:r w:rsidRPr="00C03543">
        <w:rPr>
          <w:rFonts w:ascii="Book Antiqua" w:hAnsi="Book Antiqua"/>
        </w:rPr>
        <w:t xml:space="preserve"> Major adverse cardiovascular events</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LVEDV</w:t>
      </w:r>
      <w:r w:rsidRPr="00C03543">
        <w:rPr>
          <w:rFonts w:ascii="Book Antiqua" w:eastAsia="宋体" w:hAnsi="Book Antiqua"/>
          <w:lang w:eastAsia="zh-CN"/>
        </w:rPr>
        <w:t>:</w:t>
      </w:r>
      <w:r w:rsidRPr="00C03543">
        <w:rPr>
          <w:rFonts w:ascii="Book Antiqua" w:hAnsi="Book Antiqua"/>
        </w:rPr>
        <w:t xml:space="preserve"> Left ventricular end-diastolic volume</w:t>
      </w:r>
      <w:r w:rsidRPr="00C03543">
        <w:rPr>
          <w:rFonts w:ascii="Book Antiqua" w:eastAsia="宋体" w:hAnsi="Book Antiqua"/>
          <w:lang w:eastAsia="zh-CN"/>
        </w:rPr>
        <w:t>;</w:t>
      </w:r>
      <w:r w:rsidRPr="00C03543">
        <w:rPr>
          <w:rFonts w:ascii="Book Antiqua" w:hAnsi="Book Antiqua"/>
        </w:rPr>
        <w:t xml:space="preserve"> LVESV</w:t>
      </w:r>
      <w:r w:rsidRPr="00C03543">
        <w:rPr>
          <w:rFonts w:ascii="Book Antiqua" w:eastAsia="宋体" w:hAnsi="Book Antiqua"/>
          <w:lang w:eastAsia="zh-CN"/>
        </w:rPr>
        <w:t>:</w:t>
      </w:r>
      <w:r w:rsidRPr="00C03543">
        <w:rPr>
          <w:rFonts w:ascii="Book Antiqua" w:hAnsi="Book Antiqua"/>
        </w:rPr>
        <w:t xml:space="preserve"> Left ventricular end-systolic volume</w:t>
      </w:r>
      <w:r w:rsidRPr="00C03543">
        <w:rPr>
          <w:rFonts w:ascii="Book Antiqua" w:eastAsia="宋体" w:hAnsi="Book Antiqua"/>
          <w:lang w:eastAsia="zh-CN"/>
        </w:rPr>
        <w:t>;</w:t>
      </w:r>
      <w:r w:rsidRPr="00C03543">
        <w:rPr>
          <w:rFonts w:ascii="Book Antiqua" w:hAnsi="Book Antiqua"/>
        </w:rPr>
        <w:t xml:space="preserve"> Modality: Modality of LV volume assessment (CMR</w:t>
      </w:r>
      <w:r w:rsidRPr="00C03543">
        <w:rPr>
          <w:rFonts w:ascii="Book Antiqua" w:eastAsia="宋体" w:hAnsi="Book Antiqua"/>
          <w:lang w:eastAsia="zh-CN"/>
        </w:rPr>
        <w:t>:</w:t>
      </w:r>
      <w:r w:rsidRPr="00C03543">
        <w:rPr>
          <w:rFonts w:ascii="Book Antiqua" w:hAnsi="Book Antiqua"/>
        </w:rPr>
        <w:t xml:space="preserve"> Cardiovascular MRI</w:t>
      </w:r>
      <w:r w:rsidRPr="00C03543">
        <w:rPr>
          <w:rFonts w:ascii="Book Antiqua" w:eastAsia="宋体" w:hAnsi="Book Antiqua"/>
          <w:lang w:eastAsia="zh-CN"/>
        </w:rPr>
        <w:t>;</w:t>
      </w:r>
      <w:r w:rsidRPr="00C03543">
        <w:rPr>
          <w:rFonts w:ascii="Book Antiqua" w:hAnsi="Book Antiqua"/>
        </w:rPr>
        <w:t xml:space="preserve"> Echo</w:t>
      </w:r>
      <w:r w:rsidRPr="00C03543">
        <w:rPr>
          <w:rFonts w:ascii="Book Antiqua" w:eastAsia="宋体" w:hAnsi="Book Antiqua"/>
          <w:lang w:eastAsia="zh-CN"/>
        </w:rPr>
        <w:t>:</w:t>
      </w:r>
      <w:r w:rsidRPr="00C03543">
        <w:rPr>
          <w:rFonts w:ascii="Book Antiqua" w:hAnsi="Book Antiqua"/>
        </w:rPr>
        <w:t xml:space="preserve"> Echocardiography</w:t>
      </w:r>
      <w:r w:rsidRPr="00C03543">
        <w:rPr>
          <w:rFonts w:ascii="Book Antiqua" w:eastAsia="宋体" w:hAnsi="Book Antiqua"/>
          <w:lang w:eastAsia="zh-CN"/>
        </w:rPr>
        <w:t>;</w:t>
      </w:r>
      <w:r w:rsidRPr="00C03543">
        <w:rPr>
          <w:rFonts w:ascii="Book Antiqua" w:hAnsi="Book Antiqua"/>
        </w:rPr>
        <w:t xml:space="preserve"> LV gram</w:t>
      </w:r>
      <w:r w:rsidRPr="00C03543">
        <w:rPr>
          <w:rFonts w:ascii="Book Antiqua" w:eastAsia="宋体" w:hAnsi="Book Antiqua"/>
          <w:lang w:eastAsia="zh-CN"/>
        </w:rPr>
        <w:t>:</w:t>
      </w:r>
      <w:r w:rsidRPr="00C03543">
        <w:rPr>
          <w:rFonts w:ascii="Book Antiqua" w:hAnsi="Book Antiqua"/>
        </w:rPr>
        <w:t xml:space="preserve"> LV contrast angiography)</w:t>
      </w:r>
      <w:r w:rsidRPr="00C03543">
        <w:rPr>
          <w:rFonts w:ascii="Book Antiqua" w:eastAsia="宋体" w:hAnsi="Book Antiqua"/>
          <w:lang w:eastAsia="zh-CN"/>
        </w:rPr>
        <w:t>.</w:t>
      </w:r>
    </w:p>
    <w:p w14:paraId="269FC0A1"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59ADB0F6" w14:textId="77777777" w:rsidR="00E51036" w:rsidRPr="00C03543" w:rsidRDefault="00E51036" w:rsidP="00E51036">
      <w:pPr>
        <w:pStyle w:val="af0"/>
        <w:tabs>
          <w:tab w:val="clear" w:pos="1134"/>
          <w:tab w:val="left" w:pos="900"/>
        </w:tabs>
        <w:jc w:val="both"/>
        <w:rPr>
          <w:rFonts w:ascii="Book Antiqua" w:hAnsi="Book Antiqua"/>
          <w:szCs w:val="24"/>
        </w:rPr>
      </w:pPr>
      <w:bookmarkStart w:id="302" w:name="T7"/>
      <w:bookmarkStart w:id="303" w:name="_Toc327610932"/>
      <w:r w:rsidRPr="00C03543">
        <w:rPr>
          <w:rFonts w:ascii="Book Antiqua" w:hAnsi="Book Antiqua"/>
          <w:szCs w:val="24"/>
        </w:rPr>
        <w:lastRenderedPageBreak/>
        <w:t xml:space="preserve">Table </w:t>
      </w:r>
      <w:bookmarkEnd w:id="302"/>
      <w:r w:rsidRPr="00C03543">
        <w:rPr>
          <w:rFonts w:ascii="Book Antiqua" w:hAnsi="Book Antiqua"/>
          <w:szCs w:val="24"/>
        </w:rPr>
        <w:t>3</w:t>
      </w:r>
      <w:r w:rsidRPr="00C03543">
        <w:rPr>
          <w:rFonts w:ascii="Book Antiqua" w:hAnsi="Book Antiqua"/>
          <w:szCs w:val="24"/>
        </w:rPr>
        <w:tab/>
        <w:t xml:space="preserve">Studies illustrating the prognostic importance of left ventricular strain in </w:t>
      </w:r>
      <w:bookmarkEnd w:id="303"/>
      <w:r w:rsidRPr="00C03543">
        <w:rPr>
          <w:rFonts w:ascii="Book Antiqua" w:hAnsi="Book Antiqua"/>
          <w:szCs w:val="24"/>
        </w:rPr>
        <w:t>acute myocardial infarction</w:t>
      </w:r>
    </w:p>
    <w:tbl>
      <w:tblPr>
        <w:tblStyle w:val="a5"/>
        <w:tblW w:w="8755" w:type="dxa"/>
        <w:tblLayout w:type="fixed"/>
        <w:tblLook w:val="04A0" w:firstRow="1" w:lastRow="0" w:firstColumn="1" w:lastColumn="0" w:noHBand="0" w:noVBand="1"/>
      </w:tblPr>
      <w:tblGrid>
        <w:gridCol w:w="959"/>
        <w:gridCol w:w="567"/>
        <w:gridCol w:w="567"/>
        <w:gridCol w:w="992"/>
        <w:gridCol w:w="4678"/>
        <w:gridCol w:w="992"/>
      </w:tblGrid>
      <w:tr w:rsidR="00E51036" w:rsidRPr="00C03543" w14:paraId="4908F2E9" w14:textId="77777777" w:rsidTr="00F67D15">
        <w:trPr>
          <w:trHeight w:val="401"/>
        </w:trPr>
        <w:tc>
          <w:tcPr>
            <w:tcW w:w="959" w:type="dxa"/>
            <w:shd w:val="clear" w:color="auto" w:fill="auto"/>
          </w:tcPr>
          <w:p w14:paraId="776AAA5A"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67" w:type="dxa"/>
            <w:shd w:val="clear" w:color="auto" w:fill="auto"/>
          </w:tcPr>
          <w:p w14:paraId="5216287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567" w:type="dxa"/>
            <w:shd w:val="clear" w:color="auto" w:fill="auto"/>
          </w:tcPr>
          <w:p w14:paraId="371C55E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992" w:type="dxa"/>
            <w:shd w:val="clear" w:color="auto" w:fill="auto"/>
          </w:tcPr>
          <w:p w14:paraId="5518102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odality</w:t>
            </w:r>
          </w:p>
        </w:tc>
        <w:tc>
          <w:tcPr>
            <w:tcW w:w="4678" w:type="dxa"/>
            <w:shd w:val="clear" w:color="auto" w:fill="auto"/>
          </w:tcPr>
          <w:p w14:paraId="1730797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992" w:type="dxa"/>
            <w:shd w:val="clear" w:color="auto" w:fill="auto"/>
          </w:tcPr>
          <w:p w14:paraId="39B0A72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Follow-up </w:t>
            </w:r>
          </w:p>
        </w:tc>
      </w:tr>
      <w:tr w:rsidR="00E51036" w:rsidRPr="00C03543" w14:paraId="6654C8D3" w14:textId="77777777" w:rsidTr="00F67D15">
        <w:trPr>
          <w:trHeight w:val="401"/>
        </w:trPr>
        <w:tc>
          <w:tcPr>
            <w:tcW w:w="959" w:type="dxa"/>
          </w:tcPr>
          <w:p w14:paraId="775B9E85" w14:textId="77777777" w:rsidR="00E51036" w:rsidRPr="00C03543" w:rsidRDefault="00E51036" w:rsidP="00F67D15">
            <w:pPr>
              <w:spacing w:line="360" w:lineRule="auto"/>
              <w:jc w:val="both"/>
              <w:rPr>
                <w:rFonts w:ascii="Book Antiqua" w:eastAsia="宋体" w:hAnsi="Book Antiqua" w:cstheme="majorBidi"/>
                <w:b/>
                <w:bCs/>
                <w:i/>
                <w:iCs/>
                <w:vertAlign w:val="superscript"/>
                <w:lang w:val="en-US" w:eastAsia="zh-CN"/>
              </w:rPr>
            </w:pPr>
            <w:r w:rsidRPr="00C03543">
              <w:rPr>
                <w:rFonts w:ascii="Book Antiqua" w:hAnsi="Book Antiqua"/>
              </w:rPr>
              <w:t>Ersboll</w:t>
            </w:r>
            <w:r w:rsidRPr="00C03543">
              <w:rPr>
                <w:rFonts w:ascii="Book Antiqua" w:eastAsia="宋体" w:hAnsi="Book Antiqua"/>
                <w:lang w:eastAsia="zh-CN"/>
              </w:rPr>
              <w:t xml:space="preserve"> </w:t>
            </w:r>
            <w:r w:rsidRPr="00C03543">
              <w:rPr>
                <w:rFonts w:ascii="Book Antiqua" w:eastAsia="宋体" w:hAnsi="Book Antiqua"/>
                <w:i/>
                <w:lang w:eastAsia="zh-CN"/>
              </w:rPr>
              <w:t>et al</w:t>
            </w:r>
            <w:r w:rsidRPr="00C03543">
              <w:rPr>
                <w:rFonts w:ascii="Book Antiqua" w:eastAsia="宋体" w:hAnsi="Book Antiqua"/>
                <w:vertAlign w:val="superscript"/>
                <w:lang w:eastAsia="zh-CN"/>
              </w:rPr>
              <w:t>[</w:t>
            </w:r>
            <w:hyperlink w:anchor="_ENREF_56" w:tooltip="Ersboll, 2014 #1687" w:history="1">
              <w:r w:rsidRPr="00C03543">
                <w:rPr>
                  <w:rFonts w:ascii="Book Antiqua" w:hAnsi="Book Antiqua"/>
                </w:rPr>
                <w:fldChar w:fldCharType="begin"/>
              </w:r>
              <w:r w:rsidRPr="00C03543">
                <w:rPr>
                  <w:rFonts w:ascii="Book Antiqua" w:hAnsi="Book Antiqua"/>
                </w:rPr>
                <w:instrText xml:space="preserve"> ADDIN EN.CITE &lt;EndNote&gt;&lt;Cite&gt;&lt;Author&gt;Ersboll&lt;/Author&gt;&lt;Year&gt;2014&lt;/Year&gt;&lt;RecNum&gt;1687&lt;/RecNum&gt;&lt;DisplayText&gt;&lt;style face="superscript"&gt;56&lt;/style&gt;&lt;/DisplayText&gt;&lt;record&gt;&lt;rec-number&gt;1687&lt;/rec-number&gt;&lt;foreign-keys&gt;&lt;key app="EN" db-id="zzst0pe9v92wx6eaxf6pwstvvxxs0tzd5rfr"&gt;1687&lt;/key&gt;&lt;/foreign-keys&gt;&lt;ref-type name="Journal Article"&gt;17&lt;/ref-type&gt;&lt;contributors&gt;&lt;authors&gt;&lt;author&gt;Ersboll, M.&lt;/author&gt;&lt;author&gt;Andersen, M. J.&lt;/author&gt;&lt;author&gt;Valeur, N.&lt;/author&gt;&lt;author&gt;Mogensen, U. M.&lt;/author&gt;&lt;author&gt;Fahkri, Y.&lt;/author&gt;&lt;author&gt;Thune, J. J.&lt;/author&gt;&lt;author&gt;Moller, J. E.&lt;/author&gt;&lt;author&gt;Hassager, C.&lt;/author&gt;&lt;author&gt;Sogaard, P.&lt;/author&gt;&lt;author&gt;Kober, L.&lt;/author&gt;&lt;/authors&gt;&lt;/contributors&gt;&lt;auth-address&gt;The Heart Centre, Department of Cardiology, University Hospital Rigshospitalet, Copenhagen, Denmark.&lt;/auth-address&gt;&lt;titles&gt;&lt;title&gt;Early diastolic strain rate in relation to systolic and diastolic function and prognosis in acute myocardial infarction: a two-dimensional speckle-tracking study&lt;/title&gt;&lt;secondary-title&gt;Eur Heart J&lt;/secondary-title&gt;&lt;alt-title&gt;European heart journal&lt;/alt-title&gt;&lt;/titles&gt;&lt;periodical&gt;&lt;full-title&gt;Eur Heart J&lt;/full-title&gt;&lt;/periodical&gt;&lt;alt-periodical&gt;&lt;full-title&gt;European heart journal&lt;/full-title&gt;&lt;/alt-periodical&gt;&lt;pages&gt;648-56&lt;/pages&gt;&lt;volume&gt;35&lt;/volume&gt;&lt;number&gt;10&lt;/number&gt;&lt;edition&gt;2013/05/29&lt;/edition&gt;&lt;dates&gt;&lt;year&gt;2014&lt;/year&gt;&lt;pub-dates&gt;&lt;date&gt;Mar&lt;/date&gt;&lt;/pub-dates&gt;&lt;/dates&gt;&lt;isbn&gt;1522-9645 (Electronic)&amp;#xD;0195-668X (Linking)&lt;/isbn&gt;&lt;accession-num&gt;23713080&lt;/accession-num&gt;&lt;urls&gt;&lt;related-urls&gt;&lt;url&gt;http://www.ncbi.nlm.nih.gov/pubmed/23713080&lt;/url&gt;&lt;/related-urls&gt;&lt;/urls&gt;&lt;electronic-resource-num&gt;10.1093/eurheartj/eht179&lt;/electronic-resource-num&gt;&lt;language&gt;eng&lt;/language&gt;&lt;/record&gt;&lt;/Cite&gt;&lt;/EndNote&gt;</w:instrText>
              </w:r>
              <w:r w:rsidRPr="00C03543">
                <w:rPr>
                  <w:rFonts w:ascii="Book Antiqua" w:hAnsi="Book Antiqua"/>
                </w:rPr>
                <w:fldChar w:fldCharType="separate"/>
              </w:r>
              <w:r w:rsidRPr="00C03543">
                <w:rPr>
                  <w:rFonts w:ascii="Book Antiqua" w:hAnsi="Book Antiqua"/>
                  <w:noProof/>
                  <w:vertAlign w:val="superscript"/>
                </w:rPr>
                <w:t>56</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67" w:type="dxa"/>
          </w:tcPr>
          <w:p w14:paraId="10DD584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4</w:t>
            </w:r>
          </w:p>
        </w:tc>
        <w:tc>
          <w:tcPr>
            <w:tcW w:w="567" w:type="dxa"/>
          </w:tcPr>
          <w:p w14:paraId="168FFD9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048</w:t>
            </w:r>
          </w:p>
        </w:tc>
        <w:tc>
          <w:tcPr>
            <w:tcW w:w="992" w:type="dxa"/>
          </w:tcPr>
          <w:p w14:paraId="2D00A8B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TTE</w:t>
            </w:r>
          </w:p>
        </w:tc>
        <w:tc>
          <w:tcPr>
            <w:tcW w:w="4678" w:type="dxa"/>
          </w:tcPr>
          <w:p w14:paraId="0D54DE3B" w14:textId="77777777" w:rsidR="00E51036" w:rsidRPr="00C03543" w:rsidRDefault="00E51036" w:rsidP="00F67D15">
            <w:pPr>
              <w:pStyle w:val="a9"/>
              <w:tabs>
                <w:tab w:val="left" w:pos="176"/>
              </w:tabs>
              <w:spacing w:line="360" w:lineRule="auto"/>
              <w:ind w:left="0"/>
              <w:jc w:val="both"/>
              <w:rPr>
                <w:rFonts w:ascii="Book Antiqua" w:eastAsiaTheme="majorEastAsia" w:hAnsi="Book Antiqua" w:cstheme="majorBidi"/>
                <w:b/>
                <w:bCs/>
                <w:i/>
                <w:iCs/>
                <w:sz w:val="24"/>
                <w:szCs w:val="24"/>
                <w:lang w:val="en-US"/>
              </w:rPr>
            </w:pPr>
            <w:r w:rsidRPr="00C03543">
              <w:rPr>
                <w:rFonts w:ascii="Book Antiqua" w:hAnsi="Book Antiqua"/>
                <w:sz w:val="24"/>
                <w:szCs w:val="24"/>
              </w:rPr>
              <w:t>(E-prime divided by peak early diastolic strain rate) strongest IP of MACE and death</w:t>
            </w:r>
          </w:p>
        </w:tc>
        <w:tc>
          <w:tcPr>
            <w:tcW w:w="992" w:type="dxa"/>
          </w:tcPr>
          <w:p w14:paraId="0BDE32F0"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9</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27D95B94" w14:textId="77777777" w:rsidTr="00F67D15">
        <w:trPr>
          <w:trHeight w:val="401"/>
        </w:trPr>
        <w:tc>
          <w:tcPr>
            <w:tcW w:w="959" w:type="dxa"/>
          </w:tcPr>
          <w:p w14:paraId="5DA923D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rsbol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56" w:tooltip="Ersboll, 2014 #1687" w:history="1">
              <w:r w:rsidRPr="00C03543">
                <w:rPr>
                  <w:rFonts w:ascii="Book Antiqua" w:hAnsi="Book Antiqua"/>
                </w:rPr>
                <w:fldChar w:fldCharType="begin"/>
              </w:r>
              <w:r w:rsidRPr="00C03543">
                <w:rPr>
                  <w:rFonts w:ascii="Book Antiqua" w:hAnsi="Book Antiqua"/>
                </w:rPr>
                <w:instrText xml:space="preserve"> ADDIN EN.CITE &lt;EndNote&gt;&lt;Cite&gt;&lt;Author&gt;Ersboll&lt;/Author&gt;&lt;Year&gt;2014&lt;/Year&gt;&lt;RecNum&gt;1687&lt;/RecNum&gt;&lt;DisplayText&gt;&lt;style face="superscript"&gt;56&lt;/style&gt;&lt;/DisplayText&gt;&lt;record&gt;&lt;rec-number&gt;1687&lt;/rec-number&gt;&lt;foreign-keys&gt;&lt;key app="EN" db-id="zzst0pe9v92wx6eaxf6pwstvvxxs0tzd5rfr"&gt;1687&lt;/key&gt;&lt;/foreign-keys&gt;&lt;ref-type name="Journal Article"&gt;17&lt;/ref-type&gt;&lt;contributors&gt;&lt;authors&gt;&lt;author&gt;Ersboll, M.&lt;/author&gt;&lt;author&gt;Andersen, M. J.&lt;/author&gt;&lt;author&gt;Valeur, N.&lt;/author&gt;&lt;author&gt;Mogensen, U. M.&lt;/author&gt;&lt;author&gt;Fahkri, Y.&lt;/author&gt;&lt;author&gt;Thune, J. J.&lt;/author&gt;&lt;author&gt;Moller, J. E.&lt;/author&gt;&lt;author&gt;Hassager, C.&lt;/author&gt;&lt;author&gt;Sogaard, P.&lt;/author&gt;&lt;author&gt;Kober, L.&lt;/author&gt;&lt;/authors&gt;&lt;/contributors&gt;&lt;auth-address&gt;The Heart Centre, Department of Cardiology, University Hospital Rigshospitalet, Copenhagen, Denmark.&lt;/auth-address&gt;&lt;titles&gt;&lt;title&gt;Early diastolic strain rate in relation to systolic and diastolic function and prognosis in acute myocardial infarction: a two-dimensional speckle-tracking study&lt;/title&gt;&lt;secondary-title&gt;Eur Heart J&lt;/secondary-title&gt;&lt;alt-title&gt;European heart journal&lt;/alt-title&gt;&lt;/titles&gt;&lt;periodical&gt;&lt;full-title&gt;Eur Heart J&lt;/full-title&gt;&lt;/periodical&gt;&lt;alt-periodical&gt;&lt;full-title&gt;European heart journal&lt;/full-title&gt;&lt;/alt-periodical&gt;&lt;pages&gt;648-56&lt;/pages&gt;&lt;volume&gt;35&lt;/volume&gt;&lt;number&gt;10&lt;/number&gt;&lt;edition&gt;2013/05/29&lt;/edition&gt;&lt;dates&gt;&lt;year&gt;2014&lt;/year&gt;&lt;pub-dates&gt;&lt;date&gt;Mar&lt;/date&gt;&lt;/pub-dates&gt;&lt;/dates&gt;&lt;isbn&gt;1522-9645 (Electronic)&amp;#xD;0195-668X (Linking)&lt;/isbn&gt;&lt;accession-num&gt;23713080&lt;/accession-num&gt;&lt;urls&gt;&lt;related-urls&gt;&lt;url&gt;http://www.ncbi.nlm.nih.gov/pubmed/23713080&lt;/url&gt;&lt;/related-urls&gt;&lt;/urls&gt;&lt;electronic-resource-num&gt;10.1093/eurheartj/eht179&lt;/electronic-resource-num&gt;&lt;language&gt;eng&lt;/language&gt;&lt;/record&gt;&lt;/Cite&gt;&lt;/EndNote&gt;</w:instrText>
              </w:r>
              <w:r w:rsidRPr="00C03543">
                <w:rPr>
                  <w:rFonts w:ascii="Book Antiqua" w:hAnsi="Book Antiqua"/>
                </w:rPr>
                <w:fldChar w:fldCharType="separate"/>
              </w:r>
              <w:r w:rsidRPr="00C03543">
                <w:rPr>
                  <w:rFonts w:ascii="Book Antiqua" w:hAnsi="Book Antiqua"/>
                  <w:noProof/>
                  <w:vertAlign w:val="superscript"/>
                </w:rPr>
                <w:t>5</w:t>
              </w:r>
              <w:r w:rsidRPr="00C03543">
                <w:rPr>
                  <w:rFonts w:ascii="Book Antiqua" w:eastAsia="宋体" w:hAnsi="Book Antiqua"/>
                  <w:noProof/>
                  <w:vertAlign w:val="superscript"/>
                  <w:lang w:eastAsia="zh-CN"/>
                </w:rPr>
                <w:t>7</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67" w:type="dxa"/>
          </w:tcPr>
          <w:p w14:paraId="3CD1ADA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3</w:t>
            </w:r>
          </w:p>
        </w:tc>
        <w:tc>
          <w:tcPr>
            <w:tcW w:w="567" w:type="dxa"/>
          </w:tcPr>
          <w:p w14:paraId="52FEB2E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849</w:t>
            </w:r>
          </w:p>
        </w:tc>
        <w:tc>
          <w:tcPr>
            <w:tcW w:w="992" w:type="dxa"/>
          </w:tcPr>
          <w:p w14:paraId="1021673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TTE</w:t>
            </w:r>
          </w:p>
        </w:tc>
        <w:tc>
          <w:tcPr>
            <w:tcW w:w="4678" w:type="dxa"/>
          </w:tcPr>
          <w:p w14:paraId="6C80632B" w14:textId="77777777" w:rsidR="00E51036" w:rsidRPr="00C03543" w:rsidRDefault="00E51036" w:rsidP="00F67D15">
            <w:pPr>
              <w:pStyle w:val="a9"/>
              <w:tabs>
                <w:tab w:val="left" w:pos="176"/>
              </w:tabs>
              <w:spacing w:line="360" w:lineRule="auto"/>
              <w:ind w:left="0"/>
              <w:jc w:val="both"/>
              <w:rPr>
                <w:rFonts w:ascii="Book Antiqua" w:hAnsi="Book Antiqua"/>
                <w:sz w:val="24"/>
                <w:szCs w:val="24"/>
              </w:rPr>
            </w:pPr>
            <w:r w:rsidRPr="00C03543">
              <w:rPr>
                <w:rFonts w:ascii="Book Antiqua" w:hAnsi="Book Antiqua"/>
                <w:sz w:val="24"/>
                <w:szCs w:val="24"/>
              </w:rPr>
              <w:t>GLS was IP of MACE</w:t>
            </w:r>
          </w:p>
        </w:tc>
        <w:tc>
          <w:tcPr>
            <w:tcW w:w="992" w:type="dxa"/>
          </w:tcPr>
          <w:p w14:paraId="14695472"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30</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09C4A715" w14:textId="77777777" w:rsidTr="00F67D15">
        <w:trPr>
          <w:trHeight w:val="401"/>
        </w:trPr>
        <w:tc>
          <w:tcPr>
            <w:tcW w:w="959" w:type="dxa"/>
          </w:tcPr>
          <w:p w14:paraId="589AFF2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ung</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56" w:tooltip="Ersboll, 2014 #1687" w:history="1">
              <w:r w:rsidRPr="00C03543">
                <w:rPr>
                  <w:rFonts w:ascii="Book Antiqua" w:hAnsi="Book Antiqua"/>
                </w:rPr>
                <w:fldChar w:fldCharType="begin"/>
              </w:r>
              <w:r w:rsidRPr="00C03543">
                <w:rPr>
                  <w:rFonts w:ascii="Book Antiqua" w:hAnsi="Book Antiqua"/>
                </w:rPr>
                <w:instrText xml:space="preserve"> ADDIN EN.CITE &lt;EndNote&gt;&lt;Cite&gt;&lt;Author&gt;Ersboll&lt;/Author&gt;&lt;Year&gt;2014&lt;/Year&gt;&lt;RecNum&gt;1687&lt;/RecNum&gt;&lt;DisplayText&gt;&lt;style face="superscript"&gt;56&lt;/style&gt;&lt;/DisplayText&gt;&lt;record&gt;&lt;rec-number&gt;1687&lt;/rec-number&gt;&lt;foreign-keys&gt;&lt;key app="EN" db-id="zzst0pe9v92wx6eaxf6pwstvvxxs0tzd5rfr"&gt;1687&lt;/key&gt;&lt;/foreign-keys&gt;&lt;ref-type name="Journal Article"&gt;17&lt;/ref-type&gt;&lt;contributors&gt;&lt;authors&gt;&lt;author&gt;Ersboll, M.&lt;/author&gt;&lt;author&gt;Andersen, M. J.&lt;/author&gt;&lt;author&gt;Valeur, N.&lt;/author&gt;&lt;author&gt;Mogensen, U. M.&lt;/author&gt;&lt;author&gt;Fahkri, Y.&lt;/author&gt;&lt;author&gt;Thune, J. J.&lt;/author&gt;&lt;author&gt;Moller, J. E.&lt;/author&gt;&lt;author&gt;Hassager, C.&lt;/author&gt;&lt;author&gt;Sogaard, P.&lt;/author&gt;&lt;author&gt;Kober, L.&lt;/author&gt;&lt;/authors&gt;&lt;/contributors&gt;&lt;auth-address&gt;The Heart Centre, Department of Cardiology, University Hospital Rigshospitalet, Copenhagen, Denmark.&lt;/auth-address&gt;&lt;titles&gt;&lt;title&gt;Early diastolic strain rate in relation to systolic and diastolic function and prognosis in acute myocardial infarction: a two-dimensional speckle-tracking study&lt;/title&gt;&lt;secondary-title&gt;Eur Heart J&lt;/secondary-title&gt;&lt;alt-title&gt;European heart journal&lt;/alt-title&gt;&lt;/titles&gt;&lt;periodical&gt;&lt;full-title&gt;Eur Heart J&lt;/full-title&gt;&lt;/periodical&gt;&lt;alt-periodical&gt;&lt;full-title&gt;European heart journal&lt;/full-title&gt;&lt;/alt-periodical&gt;&lt;pages&gt;648-56&lt;/pages&gt;&lt;volume&gt;35&lt;/volume&gt;&lt;number&gt;10&lt;/number&gt;&lt;edition&gt;2013/05/29&lt;/edition&gt;&lt;dates&gt;&lt;year&gt;2014&lt;/year&gt;&lt;pub-dates&gt;&lt;date&gt;Mar&lt;/date&gt;&lt;/pub-dates&gt;&lt;/dates&gt;&lt;isbn&gt;1522-9645 (Electronic)&amp;#xD;0195-668X (Linking)&lt;/isbn&gt;&lt;accession-num&gt;23713080&lt;/accession-num&gt;&lt;urls&gt;&lt;related-urls&gt;&lt;url&gt;http://www.ncbi.nlm.nih.gov/pubmed/23713080&lt;/url&gt;&lt;/related-urls&gt;&lt;/urls&gt;&lt;electronic-resource-num&gt;10.1093/eurheartj/eht179&lt;/electronic-resource-num&gt;&lt;language&gt;eng&lt;/language&gt;&lt;/record&gt;&lt;/Cite&gt;&lt;/EndNote&gt;</w:instrText>
              </w:r>
              <w:r w:rsidRPr="00C03543">
                <w:rPr>
                  <w:rFonts w:ascii="Book Antiqua" w:hAnsi="Book Antiqua"/>
                </w:rPr>
                <w:fldChar w:fldCharType="separate"/>
              </w:r>
              <w:r w:rsidRPr="00C03543">
                <w:rPr>
                  <w:rFonts w:ascii="Book Antiqua" w:hAnsi="Book Antiqua"/>
                  <w:noProof/>
                  <w:vertAlign w:val="superscript"/>
                </w:rPr>
                <w:t>5</w:t>
              </w:r>
              <w:r w:rsidRPr="00C03543">
                <w:rPr>
                  <w:rFonts w:ascii="Book Antiqua" w:eastAsia="宋体" w:hAnsi="Book Antiqua"/>
                  <w:noProof/>
                  <w:vertAlign w:val="superscript"/>
                  <w:lang w:eastAsia="zh-CN"/>
                </w:rPr>
                <w:t>8</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67" w:type="dxa"/>
          </w:tcPr>
          <w:p w14:paraId="4D3B527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567" w:type="dxa"/>
          </w:tcPr>
          <w:p w14:paraId="77D743C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10</w:t>
            </w:r>
          </w:p>
        </w:tc>
        <w:tc>
          <w:tcPr>
            <w:tcW w:w="992" w:type="dxa"/>
          </w:tcPr>
          <w:p w14:paraId="1850B52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TTE</w:t>
            </w:r>
          </w:p>
        </w:tc>
        <w:tc>
          <w:tcPr>
            <w:tcW w:w="4678" w:type="dxa"/>
          </w:tcPr>
          <w:p w14:paraId="6B42CDD1" w14:textId="77777777" w:rsidR="00E51036" w:rsidRPr="00C03543" w:rsidRDefault="00E51036" w:rsidP="00F67D15">
            <w:pPr>
              <w:pStyle w:val="a9"/>
              <w:tabs>
                <w:tab w:val="left" w:pos="176"/>
              </w:tabs>
              <w:spacing w:line="360" w:lineRule="auto"/>
              <w:ind w:left="0"/>
              <w:jc w:val="both"/>
              <w:rPr>
                <w:rFonts w:ascii="Book Antiqua" w:hAnsi="Book Antiqua"/>
                <w:sz w:val="24"/>
                <w:szCs w:val="24"/>
              </w:rPr>
            </w:pPr>
            <w:r w:rsidRPr="00C03543">
              <w:rPr>
                <w:rFonts w:ascii="Book Antiqua" w:hAnsi="Book Antiqua"/>
                <w:sz w:val="24"/>
                <w:szCs w:val="24"/>
              </w:rPr>
              <w:t>GLS and strain-rate, and GCS and strain-rate IPs for MACE in model with WMS, LVEF</w:t>
            </w:r>
          </w:p>
        </w:tc>
        <w:tc>
          <w:tcPr>
            <w:tcW w:w="992" w:type="dxa"/>
          </w:tcPr>
          <w:p w14:paraId="7CDEC8A7"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5</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7C3FD6FF" w14:textId="77777777" w:rsidTr="00F67D15">
        <w:trPr>
          <w:trHeight w:val="401"/>
        </w:trPr>
        <w:tc>
          <w:tcPr>
            <w:tcW w:w="959" w:type="dxa"/>
          </w:tcPr>
          <w:p w14:paraId="584A803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Anton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56" w:tooltip="Ersboll, 2014 #1687" w:history="1">
              <w:r w:rsidRPr="00C03543">
                <w:rPr>
                  <w:rFonts w:ascii="Book Antiqua" w:hAnsi="Book Antiqua"/>
                </w:rPr>
                <w:fldChar w:fldCharType="begin"/>
              </w:r>
              <w:r w:rsidRPr="00C03543">
                <w:rPr>
                  <w:rFonts w:ascii="Book Antiqua" w:hAnsi="Book Antiqua"/>
                </w:rPr>
                <w:instrText xml:space="preserve"> ADDIN EN.CITE &lt;EndNote&gt;&lt;Cite&gt;&lt;Author&gt;Ersboll&lt;/Author&gt;&lt;Year&gt;2014&lt;/Year&gt;&lt;RecNum&gt;1687&lt;/RecNum&gt;&lt;DisplayText&gt;&lt;style face="superscript"&gt;56&lt;/style&gt;&lt;/DisplayText&gt;&lt;record&gt;&lt;rec-number&gt;1687&lt;/rec-number&gt;&lt;foreign-keys&gt;&lt;key app="EN" db-id="zzst0pe9v92wx6eaxf6pwstvvxxs0tzd5rfr"&gt;1687&lt;/key&gt;&lt;/foreign-keys&gt;&lt;ref-type name="Journal Article"&gt;17&lt;/ref-type&gt;&lt;contributors&gt;&lt;authors&gt;&lt;author&gt;Ersboll, M.&lt;/author&gt;&lt;author&gt;Andersen, M. J.&lt;/author&gt;&lt;author&gt;Valeur, N.&lt;/author&gt;&lt;author&gt;Mogensen, U. M.&lt;/author&gt;&lt;author&gt;Fahkri, Y.&lt;/author&gt;&lt;author&gt;Thune, J. J.&lt;/author&gt;&lt;author&gt;Moller, J. E.&lt;/author&gt;&lt;author&gt;Hassager, C.&lt;/author&gt;&lt;author&gt;Sogaard, P.&lt;/author&gt;&lt;author&gt;Kober, L.&lt;/author&gt;&lt;/authors&gt;&lt;/contributors&gt;&lt;auth-address&gt;The Heart Centre, Department of Cardiology, University Hospital Rigshospitalet, Copenhagen, Denmark.&lt;/auth-address&gt;&lt;titles&gt;&lt;title&gt;Early diastolic strain rate in relation to systolic and diastolic function and prognosis in acute myocardial infarction: a two-dimensional speckle-tracking study&lt;/title&gt;&lt;secondary-title&gt;Eur Heart J&lt;/secondary-title&gt;&lt;alt-title&gt;European heart journal&lt;/alt-title&gt;&lt;/titles&gt;&lt;periodical&gt;&lt;full-title&gt;Eur Heart J&lt;/full-title&gt;&lt;/periodical&gt;&lt;alt-periodical&gt;&lt;full-title&gt;European heart journal&lt;/full-title&gt;&lt;/alt-periodical&gt;&lt;pages&gt;648-56&lt;/pages&gt;&lt;volume&gt;35&lt;/volume&gt;&lt;number&gt;10&lt;/number&gt;&lt;edition&gt;2013/05/29&lt;/edition&gt;&lt;dates&gt;&lt;year&gt;2014&lt;/year&gt;&lt;pub-dates&gt;&lt;date&gt;Mar&lt;/date&gt;&lt;/pub-dates&gt;&lt;/dates&gt;&lt;isbn&gt;1522-9645 (Electronic)&amp;#xD;0195-668X (Linking)&lt;/isbn&gt;&lt;accession-num&gt;23713080&lt;/accession-num&gt;&lt;urls&gt;&lt;related-urls&gt;&lt;url&gt;http://www.ncbi.nlm.nih.gov/pubmed/23713080&lt;/url&gt;&lt;/related-urls&gt;&lt;/urls&gt;&lt;electronic-resource-num&gt;10.1093/eurheartj/eht179&lt;/electronic-resource-num&gt;&lt;language&gt;eng&lt;/language&gt;&lt;/record&gt;&lt;/Cite&gt;&lt;/EndNote&gt;</w:instrText>
              </w:r>
              <w:r w:rsidRPr="00C03543">
                <w:rPr>
                  <w:rFonts w:ascii="Book Antiqua" w:hAnsi="Book Antiqua"/>
                </w:rPr>
                <w:fldChar w:fldCharType="separate"/>
              </w:r>
              <w:r w:rsidRPr="00C03543">
                <w:rPr>
                  <w:rFonts w:ascii="Book Antiqua" w:hAnsi="Book Antiqua"/>
                  <w:noProof/>
                  <w:vertAlign w:val="superscript"/>
                </w:rPr>
                <w:t>5</w:t>
              </w:r>
              <w:r w:rsidRPr="00C03543">
                <w:rPr>
                  <w:rFonts w:ascii="Book Antiqua" w:eastAsia="宋体" w:hAnsi="Book Antiqua"/>
                  <w:noProof/>
                  <w:vertAlign w:val="superscript"/>
                  <w:lang w:eastAsia="zh-CN"/>
                </w:rPr>
                <w:t>9</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67" w:type="dxa"/>
          </w:tcPr>
          <w:p w14:paraId="3D25583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567" w:type="dxa"/>
          </w:tcPr>
          <w:p w14:paraId="5CB5B2C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59</w:t>
            </w:r>
          </w:p>
        </w:tc>
        <w:tc>
          <w:tcPr>
            <w:tcW w:w="992" w:type="dxa"/>
          </w:tcPr>
          <w:p w14:paraId="41979D9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TTE</w:t>
            </w:r>
          </w:p>
        </w:tc>
        <w:tc>
          <w:tcPr>
            <w:tcW w:w="4678" w:type="dxa"/>
          </w:tcPr>
          <w:p w14:paraId="7085468D" w14:textId="77777777" w:rsidR="00E51036" w:rsidRPr="00C03543" w:rsidRDefault="00E51036" w:rsidP="00F67D15">
            <w:pPr>
              <w:pStyle w:val="a9"/>
              <w:tabs>
                <w:tab w:val="left" w:pos="176"/>
              </w:tabs>
              <w:spacing w:line="360" w:lineRule="auto"/>
              <w:ind w:left="0"/>
              <w:jc w:val="both"/>
              <w:rPr>
                <w:rFonts w:ascii="Book Antiqua" w:hAnsi="Book Antiqua"/>
                <w:sz w:val="24"/>
                <w:szCs w:val="24"/>
              </w:rPr>
            </w:pPr>
            <w:r w:rsidRPr="00C03543">
              <w:rPr>
                <w:rFonts w:ascii="Book Antiqua" w:hAnsi="Book Antiqua"/>
                <w:sz w:val="24"/>
                <w:szCs w:val="24"/>
              </w:rPr>
              <w:t>GLS (HR 1.2) was IP of mortality. LVEF, wall-motion score and Tissue Doppler mitral valve inflow not</w:t>
            </w:r>
          </w:p>
        </w:tc>
        <w:tc>
          <w:tcPr>
            <w:tcW w:w="992" w:type="dxa"/>
          </w:tcPr>
          <w:p w14:paraId="43F07EDE"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1</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bl>
    <w:p w14:paraId="3827F85D" w14:textId="77777777" w:rsidR="00E51036" w:rsidRPr="00C03543" w:rsidRDefault="00E51036" w:rsidP="00E51036">
      <w:pPr>
        <w:spacing w:line="360" w:lineRule="auto"/>
        <w:jc w:val="both"/>
        <w:rPr>
          <w:rFonts w:ascii="Book Antiqua" w:hAnsi="Book Antiqua"/>
        </w:rPr>
      </w:pPr>
    </w:p>
    <w:p w14:paraId="706FC7D9" w14:textId="77777777" w:rsidR="00E51036" w:rsidRPr="00C03543" w:rsidRDefault="00E51036" w:rsidP="00E51036">
      <w:pPr>
        <w:spacing w:line="360" w:lineRule="auto"/>
        <w:jc w:val="both"/>
        <w:rPr>
          <w:rFonts w:ascii="Book Antiqua" w:eastAsia="宋体" w:hAnsi="Book Antiqua"/>
          <w:lang w:eastAsia="zh-CN"/>
        </w:rPr>
      </w:pPr>
      <w:r w:rsidRPr="00C03543">
        <w:rPr>
          <w:rFonts w:ascii="Book Antiqua" w:hAnsi="Book Antiqua"/>
        </w:rPr>
        <w:t>TTE</w:t>
      </w:r>
      <w:r w:rsidRPr="00C03543">
        <w:rPr>
          <w:rFonts w:ascii="Book Antiqua" w:eastAsia="宋体" w:hAnsi="Book Antiqua"/>
          <w:lang w:eastAsia="zh-CN"/>
        </w:rPr>
        <w:t>:</w:t>
      </w:r>
      <w:r w:rsidRPr="00C03543">
        <w:rPr>
          <w:rFonts w:ascii="Book Antiqua" w:hAnsi="Book Antiqua"/>
        </w:rPr>
        <w:t xml:space="preserve"> Transthoracic echocardiography</w:t>
      </w:r>
      <w:r w:rsidRPr="00C03543">
        <w:rPr>
          <w:rFonts w:ascii="Book Antiqua" w:eastAsia="宋体" w:hAnsi="Book Antiqua"/>
          <w:lang w:eastAsia="zh-CN"/>
        </w:rPr>
        <w:t>;</w:t>
      </w:r>
      <w:r w:rsidRPr="00C03543">
        <w:rPr>
          <w:rFonts w:ascii="Book Antiqua" w:hAnsi="Book Antiqua"/>
        </w:rPr>
        <w:t xml:space="preserve"> GLS</w:t>
      </w:r>
      <w:r w:rsidRPr="00C03543">
        <w:rPr>
          <w:rFonts w:ascii="Book Antiqua" w:eastAsia="宋体" w:hAnsi="Book Antiqua"/>
          <w:lang w:eastAsia="zh-CN"/>
        </w:rPr>
        <w:t>:</w:t>
      </w:r>
      <w:r w:rsidRPr="00C03543">
        <w:rPr>
          <w:rFonts w:ascii="Book Antiqua" w:hAnsi="Book Antiqua"/>
        </w:rPr>
        <w:t xml:space="preserve"> Global longitudinal strain</w:t>
      </w:r>
      <w:r w:rsidRPr="00C03543">
        <w:rPr>
          <w:rFonts w:ascii="Book Antiqua" w:eastAsia="宋体" w:hAnsi="Book Antiqua"/>
          <w:lang w:eastAsia="zh-CN"/>
        </w:rPr>
        <w:t>;</w:t>
      </w:r>
      <w:r w:rsidRPr="00C03543">
        <w:rPr>
          <w:rFonts w:ascii="Book Antiqua" w:hAnsi="Book Antiqua"/>
        </w:rPr>
        <w:t xml:space="preserve"> MACE</w:t>
      </w:r>
      <w:r w:rsidRPr="00C03543">
        <w:rPr>
          <w:rFonts w:ascii="Book Antiqua" w:eastAsia="宋体" w:hAnsi="Book Antiqua"/>
          <w:lang w:eastAsia="zh-CN"/>
        </w:rPr>
        <w:t>:</w:t>
      </w:r>
      <w:r w:rsidRPr="00C03543">
        <w:rPr>
          <w:rFonts w:ascii="Book Antiqua" w:hAnsi="Book Antiqua"/>
        </w:rPr>
        <w:t xml:space="preserve"> Major adverse cardiovascular events</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HR</w:t>
      </w:r>
      <w:r w:rsidRPr="00C03543">
        <w:rPr>
          <w:rFonts w:ascii="Book Antiqua" w:eastAsia="宋体" w:hAnsi="Book Antiqua"/>
          <w:lang w:eastAsia="zh-CN"/>
        </w:rPr>
        <w:t>:</w:t>
      </w:r>
      <w:r w:rsidRPr="00C03543">
        <w:rPr>
          <w:rFonts w:ascii="Book Antiqua" w:hAnsi="Book Antiqua"/>
        </w:rPr>
        <w:t xml:space="preserve"> Hazard ratio</w:t>
      </w:r>
      <w:r w:rsidRPr="00C03543">
        <w:rPr>
          <w:rFonts w:ascii="Book Antiqua" w:eastAsia="宋体" w:hAnsi="Book Antiqua"/>
          <w:lang w:eastAsia="zh-CN"/>
        </w:rPr>
        <w:t>.</w:t>
      </w:r>
    </w:p>
    <w:p w14:paraId="0B52B54A"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7F018942" w14:textId="77777777" w:rsidR="00E51036" w:rsidRPr="00C03543" w:rsidRDefault="00E51036" w:rsidP="00E51036">
      <w:pPr>
        <w:pStyle w:val="af0"/>
        <w:jc w:val="both"/>
        <w:rPr>
          <w:rFonts w:ascii="Book Antiqua" w:hAnsi="Book Antiqua"/>
          <w:szCs w:val="24"/>
        </w:rPr>
      </w:pPr>
      <w:bookmarkStart w:id="304" w:name="T8"/>
      <w:bookmarkStart w:id="305" w:name="_Toc327610933"/>
      <w:r w:rsidRPr="00C03543">
        <w:rPr>
          <w:rFonts w:ascii="Book Antiqua" w:hAnsi="Book Antiqua"/>
          <w:szCs w:val="24"/>
        </w:rPr>
        <w:lastRenderedPageBreak/>
        <w:t xml:space="preserve">Table </w:t>
      </w:r>
      <w:bookmarkStart w:id="306" w:name="_Toc312062686"/>
      <w:r w:rsidRPr="00C03543">
        <w:rPr>
          <w:rFonts w:ascii="Book Antiqua" w:hAnsi="Book Antiqua"/>
          <w:szCs w:val="24"/>
        </w:rPr>
        <w:t>4</w:t>
      </w:r>
      <w:bookmarkEnd w:id="304"/>
      <w:r w:rsidRPr="00C03543">
        <w:rPr>
          <w:rFonts w:ascii="Book Antiqua" w:eastAsia="宋体" w:hAnsi="Book Antiqua"/>
          <w:szCs w:val="24"/>
          <w:lang w:eastAsia="zh-CN"/>
        </w:rPr>
        <w:t xml:space="preserve"> </w:t>
      </w:r>
      <w:r w:rsidRPr="00C03543">
        <w:rPr>
          <w:rFonts w:ascii="Book Antiqua" w:hAnsi="Book Antiqua"/>
          <w:szCs w:val="24"/>
        </w:rPr>
        <w:t xml:space="preserve">Temporal changes in cardiovascular magnetic resonance-derived infarct size in </w:t>
      </w:r>
      <w:bookmarkEnd w:id="305"/>
      <w:bookmarkEnd w:id="306"/>
      <w:r w:rsidRPr="00C03543">
        <w:rPr>
          <w:rFonts w:ascii="Book Antiqua" w:hAnsi="Book Antiqua"/>
          <w:szCs w:val="24"/>
        </w:rPr>
        <w:t>acute myocardial infarction</w:t>
      </w:r>
    </w:p>
    <w:tbl>
      <w:tblPr>
        <w:tblStyle w:val="a5"/>
        <w:tblW w:w="8172" w:type="dxa"/>
        <w:jc w:val="center"/>
        <w:tblInd w:w="-676" w:type="dxa"/>
        <w:tblLook w:val="04A0" w:firstRow="1" w:lastRow="0" w:firstColumn="1" w:lastColumn="0" w:noHBand="0" w:noVBand="1"/>
      </w:tblPr>
      <w:tblGrid>
        <w:gridCol w:w="1736"/>
        <w:gridCol w:w="710"/>
        <w:gridCol w:w="576"/>
        <w:gridCol w:w="1011"/>
        <w:gridCol w:w="1270"/>
        <w:gridCol w:w="1429"/>
        <w:gridCol w:w="1440"/>
      </w:tblGrid>
      <w:tr w:rsidR="00E51036" w:rsidRPr="00C03543" w14:paraId="3FBBBD4A" w14:textId="77777777" w:rsidTr="00F67D15">
        <w:trPr>
          <w:trHeight w:val="586"/>
          <w:jc w:val="center"/>
        </w:trPr>
        <w:tc>
          <w:tcPr>
            <w:tcW w:w="1464" w:type="dxa"/>
            <w:shd w:val="clear" w:color="auto" w:fill="auto"/>
          </w:tcPr>
          <w:p w14:paraId="78FB9DB6"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61" w:type="dxa"/>
            <w:shd w:val="clear" w:color="auto" w:fill="auto"/>
          </w:tcPr>
          <w:p w14:paraId="67DE4F5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445" w:type="dxa"/>
            <w:shd w:val="clear" w:color="auto" w:fill="auto"/>
          </w:tcPr>
          <w:p w14:paraId="5695CE8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1085" w:type="dxa"/>
            <w:shd w:val="clear" w:color="auto" w:fill="auto"/>
          </w:tcPr>
          <w:p w14:paraId="4C213E2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times post STEMI</w:t>
            </w:r>
          </w:p>
        </w:tc>
        <w:tc>
          <w:tcPr>
            <w:tcW w:w="1032" w:type="dxa"/>
            <w:shd w:val="clear" w:color="auto" w:fill="auto"/>
          </w:tcPr>
          <w:p w14:paraId="32594218"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Relative</w:t>
            </w:r>
          </w:p>
          <w:p w14:paraId="25495ED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LGE IS reduction</w:t>
            </w:r>
          </w:p>
        </w:tc>
        <w:tc>
          <w:tcPr>
            <w:tcW w:w="1287" w:type="dxa"/>
            <w:shd w:val="clear" w:color="auto" w:fill="auto"/>
          </w:tcPr>
          <w:p w14:paraId="0AC8734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LGE method </w:t>
            </w:r>
          </w:p>
        </w:tc>
        <w:tc>
          <w:tcPr>
            <w:tcW w:w="2298" w:type="dxa"/>
            <w:shd w:val="clear" w:color="auto" w:fill="auto"/>
          </w:tcPr>
          <w:p w14:paraId="46FBAA2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r>
      <w:tr w:rsidR="00E51036" w:rsidRPr="00C03543" w14:paraId="526B2FD4" w14:textId="77777777" w:rsidTr="00F67D15">
        <w:trPr>
          <w:trHeight w:val="401"/>
          <w:jc w:val="center"/>
        </w:trPr>
        <w:tc>
          <w:tcPr>
            <w:tcW w:w="1464" w:type="dxa"/>
          </w:tcPr>
          <w:p w14:paraId="205983EC" w14:textId="77777777" w:rsidR="00E51036" w:rsidRPr="00C03543" w:rsidRDefault="00E51036" w:rsidP="00F67D15">
            <w:pPr>
              <w:spacing w:line="360" w:lineRule="auto"/>
              <w:jc w:val="both"/>
              <w:rPr>
                <w:rFonts w:ascii="Book Antiqua" w:eastAsia="宋体" w:hAnsi="Book Antiqua"/>
                <w:vertAlign w:val="superscript"/>
                <w:lang w:eastAsia="zh-CN"/>
              </w:rPr>
            </w:pPr>
            <w:r w:rsidRPr="00C03543">
              <w:rPr>
                <w:rFonts w:ascii="Book Antiqua" w:hAnsi="Book Antiqua"/>
              </w:rPr>
              <w:t>Carrick</w:t>
            </w:r>
            <w:r w:rsidRPr="00C03543">
              <w:rPr>
                <w:rFonts w:ascii="Book Antiqua" w:eastAsia="宋体" w:hAnsi="Book Antiqua"/>
                <w:lang w:eastAsia="zh-CN"/>
              </w:rPr>
              <w:t xml:space="preserve"> </w:t>
            </w:r>
            <w:r w:rsidRPr="00C03543">
              <w:rPr>
                <w:rFonts w:ascii="Book Antiqua" w:eastAsia="宋体" w:hAnsi="Book Antiqua"/>
                <w:i/>
                <w:lang w:eastAsia="zh-CN"/>
              </w:rPr>
              <w:t>et al</w:t>
            </w:r>
            <w:r w:rsidRPr="00C03543">
              <w:rPr>
                <w:rFonts w:ascii="Book Antiqua" w:eastAsia="宋体" w:hAnsi="Book Antiqua"/>
                <w:vertAlign w:val="superscript"/>
                <w:lang w:eastAsia="zh-CN"/>
              </w:rPr>
              <w:t>[</w:t>
            </w:r>
            <w:hyperlink w:anchor="_ENREF_74" w:tooltip="Carrick, 2016 #2120" w:history="1">
              <w:r w:rsidRPr="00C03543">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74</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61" w:type="dxa"/>
          </w:tcPr>
          <w:p w14:paraId="2526A584"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6</w:t>
            </w:r>
          </w:p>
        </w:tc>
        <w:tc>
          <w:tcPr>
            <w:tcW w:w="445" w:type="dxa"/>
          </w:tcPr>
          <w:p w14:paraId="56A875F2" w14:textId="77777777" w:rsidR="00E51036" w:rsidRPr="00C03543" w:rsidRDefault="00E51036" w:rsidP="00F67D15">
            <w:pPr>
              <w:spacing w:line="360" w:lineRule="auto"/>
              <w:jc w:val="both"/>
              <w:rPr>
                <w:rFonts w:ascii="Book Antiqua" w:hAnsi="Book Antiqua"/>
              </w:rPr>
            </w:pPr>
            <w:r w:rsidRPr="00C03543">
              <w:rPr>
                <w:rFonts w:ascii="Book Antiqua" w:hAnsi="Book Antiqua"/>
              </w:rPr>
              <w:t>30</w:t>
            </w:r>
          </w:p>
        </w:tc>
        <w:tc>
          <w:tcPr>
            <w:tcW w:w="1085" w:type="dxa"/>
          </w:tcPr>
          <w:p w14:paraId="17C19936" w14:textId="77777777" w:rsidR="00E51036" w:rsidRPr="00C03543" w:rsidRDefault="00E51036" w:rsidP="00F67D15">
            <w:pPr>
              <w:spacing w:line="360" w:lineRule="auto"/>
              <w:jc w:val="both"/>
              <w:rPr>
                <w:rFonts w:ascii="Book Antiqua" w:hAnsi="Book Antiqua"/>
              </w:rPr>
            </w:pPr>
            <w:r w:rsidRPr="00C03543">
              <w:rPr>
                <w:rFonts w:ascii="Book Antiqua" w:hAnsi="Book Antiqua"/>
              </w:rPr>
              <w:t>8</w:t>
            </w:r>
            <w:r w:rsidRPr="00C03543">
              <w:rPr>
                <w:rFonts w:ascii="Book Antiqua" w:eastAsia="宋体" w:hAnsi="Book Antiqua"/>
                <w:lang w:eastAsia="zh-CN"/>
              </w:rPr>
              <w:t xml:space="preserve"> </w:t>
            </w:r>
            <w:r w:rsidRPr="00C03543">
              <w:rPr>
                <w:rFonts w:ascii="Book Antiqua" w:hAnsi="Book Antiqua"/>
              </w:rPr>
              <w:t xml:space="preserve">h </w:t>
            </w:r>
            <w:r w:rsidRPr="00C03543">
              <w:rPr>
                <w:rFonts w:ascii="Book Antiqua" w:hAnsi="Book Antiqua"/>
              </w:rPr>
              <w:sym w:font="Wingdings" w:char="F0E0"/>
            </w:r>
            <w:r w:rsidRPr="00C03543">
              <w:rPr>
                <w:rFonts w:ascii="Book Antiqua" w:hAnsi="Book Antiqua"/>
              </w:rPr>
              <w:t xml:space="preserve"> 3</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0</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7 m</w:t>
            </w:r>
            <w:r w:rsidRPr="00C03543">
              <w:rPr>
                <w:rFonts w:ascii="Book Antiqua" w:eastAsia="宋体" w:hAnsi="Book Antiqua"/>
                <w:lang w:eastAsia="zh-CN"/>
              </w:rPr>
              <w:t>o</w:t>
            </w:r>
          </w:p>
        </w:tc>
        <w:tc>
          <w:tcPr>
            <w:tcW w:w="1032" w:type="dxa"/>
          </w:tcPr>
          <w:p w14:paraId="791F6D5A" w14:textId="77777777" w:rsidR="00E51036" w:rsidRPr="00C03543" w:rsidRDefault="00E51036" w:rsidP="00F67D15">
            <w:pPr>
              <w:spacing w:line="360" w:lineRule="auto"/>
              <w:jc w:val="both"/>
              <w:rPr>
                <w:rFonts w:ascii="Book Antiqua" w:hAnsi="Book Antiqua"/>
              </w:rPr>
            </w:pPr>
            <w:r w:rsidRPr="00C03543">
              <w:rPr>
                <w:rFonts w:ascii="Book Antiqua" w:hAnsi="Book Antiqua"/>
              </w:rPr>
              <w:t>26%</w:t>
            </w:r>
          </w:p>
        </w:tc>
        <w:tc>
          <w:tcPr>
            <w:tcW w:w="1287" w:type="dxa"/>
          </w:tcPr>
          <w:p w14:paraId="45B31380" w14:textId="77777777" w:rsidR="00E51036" w:rsidRPr="00C03543" w:rsidRDefault="00E51036" w:rsidP="00F67D15">
            <w:pPr>
              <w:spacing w:line="360" w:lineRule="auto"/>
              <w:jc w:val="both"/>
              <w:rPr>
                <w:rFonts w:ascii="Book Antiqua" w:hAnsi="Book Antiqua"/>
              </w:rPr>
            </w:pPr>
            <w:r w:rsidRPr="00C03543">
              <w:rPr>
                <w:rFonts w:ascii="Book Antiqua" w:hAnsi="Book Antiqua"/>
              </w:rPr>
              <w:t>Automated</w:t>
            </w:r>
          </w:p>
        </w:tc>
        <w:tc>
          <w:tcPr>
            <w:tcW w:w="2298" w:type="dxa"/>
          </w:tcPr>
          <w:p w14:paraId="01FFEE72" w14:textId="77777777" w:rsidR="00E51036" w:rsidRPr="00C03543" w:rsidRDefault="00E51036" w:rsidP="00F67D15">
            <w:pPr>
              <w:spacing w:line="360" w:lineRule="auto"/>
              <w:jc w:val="both"/>
              <w:rPr>
                <w:rFonts w:ascii="Book Antiqua" w:hAnsi="Book Antiqua"/>
              </w:rPr>
            </w:pPr>
            <w:r w:rsidRPr="00C03543">
              <w:rPr>
                <w:rFonts w:ascii="Book Antiqua" w:hAnsi="Book Antiqua"/>
              </w:rPr>
              <w:t>Significant decrease d3 to d10 (20</w:t>
            </w:r>
            <w:r w:rsidRPr="00C03543">
              <w:rPr>
                <w:rFonts w:ascii="Book Antiqua" w:eastAsia="宋体" w:hAnsi="Book Antiqua"/>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13% to 14</w:t>
            </w:r>
            <w:r w:rsidRPr="00C03543">
              <w:rPr>
                <w:rFonts w:ascii="Book Antiqua" w:eastAsia="宋体" w:hAnsi="Book Antiqua"/>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10</w:t>
            </w:r>
            <w:r w:rsidRPr="00C03543">
              <w:rPr>
                <w:rFonts w:ascii="Book Antiqua" w:eastAsia="宋体" w:hAnsi="Book Antiqua"/>
                <w:lang w:eastAsia="zh-CN"/>
              </w:rPr>
              <w:t>%</w:t>
            </w:r>
            <w:r w:rsidRPr="00C03543">
              <w:rPr>
                <w:rFonts w:ascii="Book Antiqua" w:hAnsi="Book Antiqua"/>
              </w:rPr>
              <w:t xml:space="preserve"> LV mass). No change at 7 m</w:t>
            </w:r>
            <w:r w:rsidRPr="00C03543">
              <w:rPr>
                <w:rFonts w:ascii="Book Antiqua" w:eastAsia="宋体" w:hAnsi="Book Antiqua"/>
                <w:lang w:eastAsia="zh-CN"/>
              </w:rPr>
              <w:t>o</w:t>
            </w:r>
          </w:p>
        </w:tc>
      </w:tr>
      <w:tr w:rsidR="00E51036" w:rsidRPr="00C03543" w14:paraId="7B29F6C6" w14:textId="77777777" w:rsidTr="00F67D15">
        <w:trPr>
          <w:trHeight w:val="401"/>
          <w:jc w:val="center"/>
        </w:trPr>
        <w:tc>
          <w:tcPr>
            <w:tcW w:w="1464" w:type="dxa"/>
          </w:tcPr>
          <w:p w14:paraId="7516BC7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Dall’Armelin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1</w:t>
              </w:r>
            </w:hyperlink>
            <w:r w:rsidRPr="00C03543">
              <w:rPr>
                <w:rFonts w:ascii="Book Antiqua" w:eastAsia="宋体" w:hAnsi="Book Antiqua"/>
                <w:vertAlign w:val="superscript"/>
                <w:lang w:eastAsia="zh-CN"/>
              </w:rPr>
              <w:t>]</w:t>
            </w:r>
          </w:p>
        </w:tc>
        <w:tc>
          <w:tcPr>
            <w:tcW w:w="561" w:type="dxa"/>
          </w:tcPr>
          <w:p w14:paraId="044A34E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45" w:type="dxa"/>
          </w:tcPr>
          <w:p w14:paraId="2DDB15A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0</w:t>
            </w:r>
          </w:p>
        </w:tc>
        <w:tc>
          <w:tcPr>
            <w:tcW w:w="1085" w:type="dxa"/>
          </w:tcPr>
          <w:p w14:paraId="48DB25F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6 m</w:t>
            </w:r>
            <w:r w:rsidRPr="00C03543">
              <w:rPr>
                <w:rFonts w:ascii="Book Antiqua" w:eastAsia="宋体" w:hAnsi="Book Antiqua"/>
                <w:lang w:eastAsia="zh-CN"/>
              </w:rPr>
              <w:t>o</w:t>
            </w:r>
          </w:p>
        </w:tc>
        <w:tc>
          <w:tcPr>
            <w:tcW w:w="1032" w:type="dxa"/>
          </w:tcPr>
          <w:p w14:paraId="1A4CAE0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2%</w:t>
            </w:r>
          </w:p>
        </w:tc>
        <w:tc>
          <w:tcPr>
            <w:tcW w:w="1287" w:type="dxa"/>
          </w:tcPr>
          <w:p w14:paraId="0ABD23F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2298" w:type="dxa"/>
          </w:tcPr>
          <w:p w14:paraId="1519003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IS reduced at times from 27</w:t>
            </w:r>
            <w:r w:rsidRPr="00C03543">
              <w:rPr>
                <w:rFonts w:ascii="Book Antiqua" w:eastAsia="宋体" w:hAnsi="Book Antiqua"/>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15% LV mass 24</w:t>
            </w:r>
            <w:r w:rsidRPr="00C03543">
              <w:rPr>
                <w:rFonts w:ascii="Book Antiqua" w:eastAsia="宋体" w:hAnsi="Book Antiqua"/>
                <w:lang w:eastAsia="zh-CN"/>
              </w:rPr>
              <w:t xml:space="preserve"> </w:t>
            </w:r>
            <w:r w:rsidRPr="00C03543">
              <w:rPr>
                <w:rFonts w:ascii="Book Antiqua" w:hAnsi="Book Antiqua"/>
              </w:rPr>
              <w:t>h post PPCI, to 21</w:t>
            </w:r>
            <w:r w:rsidRPr="00C03543">
              <w:rPr>
                <w:rFonts w:ascii="Book Antiqua" w:eastAsia="宋体" w:hAnsi="Book Antiqua"/>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11</w:t>
            </w:r>
            <w:r w:rsidRPr="00C03543">
              <w:rPr>
                <w:rFonts w:ascii="Book Antiqua" w:eastAsia="宋体" w:hAnsi="Book Antiqua"/>
                <w:lang w:eastAsia="zh-CN"/>
              </w:rPr>
              <w:t>%</w:t>
            </w:r>
            <w:r w:rsidRPr="00C03543">
              <w:rPr>
                <w:rFonts w:ascii="Book Antiqua" w:hAnsi="Book Antiqua"/>
              </w:rPr>
              <w:t xml:space="preserve"> at 6 m</w:t>
            </w:r>
            <w:r w:rsidRPr="00C03543">
              <w:rPr>
                <w:rFonts w:ascii="Book Antiqua" w:eastAsia="宋体" w:hAnsi="Book Antiqua"/>
                <w:lang w:eastAsia="zh-CN"/>
              </w:rPr>
              <w:t>o</w:t>
            </w:r>
          </w:p>
        </w:tc>
      </w:tr>
      <w:tr w:rsidR="00E51036" w:rsidRPr="00C03543" w14:paraId="23F82303" w14:textId="77777777" w:rsidTr="00F67D15">
        <w:trPr>
          <w:trHeight w:val="401"/>
          <w:jc w:val="center"/>
        </w:trPr>
        <w:tc>
          <w:tcPr>
            <w:tcW w:w="1464" w:type="dxa"/>
          </w:tcPr>
          <w:p w14:paraId="13ECFDF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th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8</w:t>
              </w:r>
            </w:hyperlink>
            <w:r w:rsidRPr="00C03543">
              <w:rPr>
                <w:rFonts w:ascii="Book Antiqua" w:eastAsia="宋体" w:hAnsi="Book Antiqua"/>
                <w:vertAlign w:val="superscript"/>
                <w:lang w:eastAsia="zh-CN"/>
              </w:rPr>
              <w:t>]</w:t>
            </w:r>
          </w:p>
        </w:tc>
        <w:tc>
          <w:tcPr>
            <w:tcW w:w="561" w:type="dxa"/>
          </w:tcPr>
          <w:p w14:paraId="05D8E10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45" w:type="dxa"/>
          </w:tcPr>
          <w:p w14:paraId="6C3E792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8</w:t>
            </w:r>
          </w:p>
        </w:tc>
        <w:tc>
          <w:tcPr>
            <w:tcW w:w="1085" w:type="dxa"/>
          </w:tcPr>
          <w:p w14:paraId="33BAA74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30</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3 m</w:t>
            </w:r>
            <w:r w:rsidRPr="00C03543">
              <w:rPr>
                <w:rFonts w:ascii="Book Antiqua" w:eastAsia="宋体" w:hAnsi="Book Antiqua"/>
                <w:lang w:eastAsia="zh-CN"/>
              </w:rPr>
              <w:t>o</w:t>
            </w:r>
          </w:p>
        </w:tc>
        <w:tc>
          <w:tcPr>
            <w:tcW w:w="1032" w:type="dxa"/>
          </w:tcPr>
          <w:p w14:paraId="1AB148F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7%</w:t>
            </w:r>
          </w:p>
        </w:tc>
        <w:tc>
          <w:tcPr>
            <w:tcW w:w="1287" w:type="dxa"/>
          </w:tcPr>
          <w:p w14:paraId="1E48AEE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2298" w:type="dxa"/>
          </w:tcPr>
          <w:p w14:paraId="6569B95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7% IS drop between d2 and d7 post PPCI, no change at 3 m</w:t>
            </w:r>
            <w:r w:rsidRPr="00C03543">
              <w:rPr>
                <w:rFonts w:ascii="Book Antiqua" w:eastAsia="宋体" w:hAnsi="Book Antiqua"/>
                <w:lang w:eastAsia="zh-CN"/>
              </w:rPr>
              <w:t>o</w:t>
            </w:r>
          </w:p>
        </w:tc>
      </w:tr>
      <w:tr w:rsidR="00E51036" w:rsidRPr="00C03543" w14:paraId="7A6E1F96" w14:textId="77777777" w:rsidTr="00F67D15">
        <w:trPr>
          <w:trHeight w:val="401"/>
          <w:jc w:val="center"/>
        </w:trPr>
        <w:tc>
          <w:tcPr>
            <w:tcW w:w="1464" w:type="dxa"/>
          </w:tcPr>
          <w:p w14:paraId="0163ECD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Ganam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0</w:t>
              </w:r>
            </w:hyperlink>
            <w:r w:rsidRPr="00C03543">
              <w:rPr>
                <w:rFonts w:ascii="Book Antiqua" w:eastAsia="宋体" w:hAnsi="Book Antiqua"/>
                <w:vertAlign w:val="superscript"/>
                <w:lang w:eastAsia="zh-CN"/>
              </w:rPr>
              <w:t>]</w:t>
            </w:r>
          </w:p>
        </w:tc>
        <w:tc>
          <w:tcPr>
            <w:tcW w:w="561" w:type="dxa"/>
          </w:tcPr>
          <w:p w14:paraId="71823AF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45" w:type="dxa"/>
          </w:tcPr>
          <w:p w14:paraId="2C1CF26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8</w:t>
            </w:r>
          </w:p>
        </w:tc>
        <w:tc>
          <w:tcPr>
            <w:tcW w:w="1085" w:type="dxa"/>
          </w:tcPr>
          <w:p w14:paraId="6D8CCC6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4 m</w:t>
            </w:r>
            <w:r w:rsidRPr="00C03543">
              <w:rPr>
                <w:rFonts w:ascii="Book Antiqua" w:eastAsia="宋体" w:hAnsi="Book Antiqua"/>
                <w:lang w:eastAsia="zh-CN"/>
              </w:rPr>
              <w:t>o</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12 m</w:t>
            </w:r>
            <w:r w:rsidRPr="00C03543">
              <w:rPr>
                <w:rFonts w:ascii="Book Antiqua" w:eastAsia="宋体" w:hAnsi="Book Antiqua"/>
                <w:lang w:eastAsia="zh-CN"/>
              </w:rPr>
              <w:t>o</w:t>
            </w:r>
          </w:p>
        </w:tc>
        <w:tc>
          <w:tcPr>
            <w:tcW w:w="1032" w:type="dxa"/>
          </w:tcPr>
          <w:p w14:paraId="4D8AB44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5%</w:t>
            </w:r>
          </w:p>
        </w:tc>
        <w:tc>
          <w:tcPr>
            <w:tcW w:w="1287" w:type="dxa"/>
          </w:tcPr>
          <w:p w14:paraId="5D33FE5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298" w:type="dxa"/>
          </w:tcPr>
          <w:p w14:paraId="2EB1EA1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3% decrease IS d3 and 4 m</w:t>
            </w:r>
            <w:r w:rsidRPr="00C03543">
              <w:rPr>
                <w:rFonts w:ascii="Book Antiqua" w:eastAsia="宋体" w:hAnsi="Book Antiqua"/>
                <w:lang w:eastAsia="zh-CN"/>
              </w:rPr>
              <w:t>o</w:t>
            </w:r>
            <w:r w:rsidRPr="00C03543">
              <w:rPr>
                <w:rFonts w:ascii="Book Antiqua" w:hAnsi="Book Antiqua"/>
              </w:rPr>
              <w:t xml:space="preserve"> then no further decrease at 12 m</w:t>
            </w:r>
            <w:r w:rsidRPr="00C03543">
              <w:rPr>
                <w:rFonts w:ascii="Book Antiqua" w:eastAsia="宋体" w:hAnsi="Book Antiqua"/>
                <w:lang w:eastAsia="zh-CN"/>
              </w:rPr>
              <w:t>o</w:t>
            </w:r>
          </w:p>
        </w:tc>
      </w:tr>
      <w:tr w:rsidR="00E51036" w:rsidRPr="00C03543" w14:paraId="53760E87" w14:textId="77777777" w:rsidTr="00F67D15">
        <w:trPr>
          <w:trHeight w:val="401"/>
          <w:jc w:val="center"/>
        </w:trPr>
        <w:tc>
          <w:tcPr>
            <w:tcW w:w="1464" w:type="dxa"/>
          </w:tcPr>
          <w:p w14:paraId="6DBEB64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Ibrahim</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w:t>
              </w:r>
            </w:hyperlink>
            <w:r w:rsidRPr="00C03543">
              <w:rPr>
                <w:rFonts w:ascii="Book Antiqua" w:eastAsia="宋体" w:hAnsi="Book Antiqua"/>
                <w:vertAlign w:val="superscript"/>
                <w:lang w:eastAsia="zh-CN"/>
              </w:rPr>
              <w:t>]</w:t>
            </w:r>
          </w:p>
        </w:tc>
        <w:tc>
          <w:tcPr>
            <w:tcW w:w="561" w:type="dxa"/>
          </w:tcPr>
          <w:p w14:paraId="4863942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445" w:type="dxa"/>
          </w:tcPr>
          <w:p w14:paraId="2F36F48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7</w:t>
            </w:r>
          </w:p>
        </w:tc>
        <w:tc>
          <w:tcPr>
            <w:tcW w:w="1085" w:type="dxa"/>
          </w:tcPr>
          <w:p w14:paraId="6A4FDBD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1 m</w:t>
            </w:r>
            <w:r w:rsidRPr="00C03543">
              <w:rPr>
                <w:rFonts w:ascii="Book Antiqua" w:eastAsia="宋体" w:hAnsi="Book Antiqua"/>
                <w:lang w:eastAsia="zh-CN"/>
              </w:rPr>
              <w:t>o</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c>
          <w:tcPr>
            <w:tcW w:w="1032" w:type="dxa"/>
          </w:tcPr>
          <w:p w14:paraId="14B2EB6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7%</w:t>
            </w:r>
          </w:p>
        </w:tc>
        <w:tc>
          <w:tcPr>
            <w:tcW w:w="1287" w:type="dxa"/>
          </w:tcPr>
          <w:p w14:paraId="2EFCBB4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298" w:type="dxa"/>
          </w:tcPr>
          <w:p w14:paraId="30A8B6B5" w14:textId="77777777" w:rsidR="00E51036" w:rsidRPr="00C03543" w:rsidRDefault="00E51036" w:rsidP="00F67D15">
            <w:pPr>
              <w:spacing w:line="360" w:lineRule="auto"/>
              <w:jc w:val="both"/>
              <w:rPr>
                <w:rFonts w:ascii="Book Antiqua" w:eastAsiaTheme="majorEastAsia" w:hAnsi="Book Antiqua" w:cs="Times New Roman"/>
                <w:b/>
                <w:bCs/>
                <w:i/>
                <w:iCs/>
                <w:lang w:val="en-US"/>
              </w:rPr>
            </w:pPr>
            <w:r w:rsidRPr="00C03543">
              <w:rPr>
                <w:rFonts w:ascii="Book Antiqua" w:hAnsi="Book Antiqua"/>
              </w:rPr>
              <w:t>34% reduction in IS from d2 to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then no further change at 1 and 6 m</w:t>
            </w:r>
            <w:r w:rsidRPr="00C03543">
              <w:rPr>
                <w:rFonts w:ascii="Book Antiqua" w:eastAsia="宋体" w:hAnsi="Book Antiqua"/>
                <w:lang w:eastAsia="zh-CN"/>
              </w:rPr>
              <w:t>o</w:t>
            </w:r>
            <w:r w:rsidRPr="00C03543">
              <w:rPr>
                <w:rFonts w:ascii="Book Antiqua" w:hAnsi="Book Antiqua"/>
              </w:rPr>
              <w:t xml:space="preserve"> </w:t>
            </w:r>
          </w:p>
        </w:tc>
      </w:tr>
      <w:tr w:rsidR="00E51036" w:rsidRPr="00C03543" w14:paraId="7F684275" w14:textId="77777777" w:rsidTr="00F67D15">
        <w:trPr>
          <w:trHeight w:val="401"/>
          <w:jc w:val="center"/>
        </w:trPr>
        <w:tc>
          <w:tcPr>
            <w:tcW w:w="1464" w:type="dxa"/>
          </w:tcPr>
          <w:p w14:paraId="7318238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ngblom</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7</w:t>
              </w:r>
            </w:hyperlink>
            <w:r w:rsidRPr="00C03543">
              <w:rPr>
                <w:rFonts w:ascii="Book Antiqua" w:eastAsia="宋体" w:hAnsi="Book Antiqua"/>
                <w:vertAlign w:val="superscript"/>
                <w:lang w:eastAsia="zh-CN"/>
              </w:rPr>
              <w:t>]</w:t>
            </w:r>
          </w:p>
        </w:tc>
        <w:tc>
          <w:tcPr>
            <w:tcW w:w="561" w:type="dxa"/>
          </w:tcPr>
          <w:p w14:paraId="00183E7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9</w:t>
            </w:r>
          </w:p>
        </w:tc>
        <w:tc>
          <w:tcPr>
            <w:tcW w:w="445" w:type="dxa"/>
          </w:tcPr>
          <w:p w14:paraId="3D20890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2</w:t>
            </w:r>
          </w:p>
        </w:tc>
        <w:tc>
          <w:tcPr>
            <w:tcW w:w="1085" w:type="dxa"/>
          </w:tcPr>
          <w:p w14:paraId="2435EE2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12 m</w:t>
            </w:r>
            <w:r w:rsidRPr="00C03543">
              <w:rPr>
                <w:rFonts w:ascii="Book Antiqua" w:eastAsia="宋体" w:hAnsi="Book Antiqua"/>
                <w:lang w:eastAsia="zh-CN"/>
              </w:rPr>
              <w:t>o</w:t>
            </w:r>
          </w:p>
        </w:tc>
        <w:tc>
          <w:tcPr>
            <w:tcW w:w="1032" w:type="dxa"/>
          </w:tcPr>
          <w:p w14:paraId="43FDDAA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0%</w:t>
            </w:r>
          </w:p>
        </w:tc>
        <w:tc>
          <w:tcPr>
            <w:tcW w:w="1287" w:type="dxa"/>
          </w:tcPr>
          <w:p w14:paraId="7CBB2BD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Automated</w:t>
            </w:r>
          </w:p>
        </w:tc>
        <w:tc>
          <w:tcPr>
            <w:tcW w:w="2298" w:type="dxa"/>
          </w:tcPr>
          <w:p w14:paraId="338E9148"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28% reduction in IS between d1 and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p>
        </w:tc>
      </w:tr>
      <w:tr w:rsidR="00E51036" w:rsidRPr="00C03543" w14:paraId="263DB805" w14:textId="77777777" w:rsidTr="00F67D15">
        <w:trPr>
          <w:trHeight w:val="401"/>
          <w:jc w:val="center"/>
        </w:trPr>
        <w:tc>
          <w:tcPr>
            <w:tcW w:w="1464" w:type="dxa"/>
          </w:tcPr>
          <w:p w14:paraId="5DCA716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Rip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5</w:t>
              </w:r>
            </w:hyperlink>
            <w:r w:rsidRPr="00C03543">
              <w:rPr>
                <w:rFonts w:ascii="Book Antiqua" w:eastAsia="宋体" w:hAnsi="Book Antiqua"/>
                <w:vertAlign w:val="superscript"/>
                <w:lang w:eastAsia="zh-CN"/>
              </w:rPr>
              <w:t>]</w:t>
            </w:r>
          </w:p>
        </w:tc>
        <w:tc>
          <w:tcPr>
            <w:tcW w:w="561" w:type="dxa"/>
          </w:tcPr>
          <w:p w14:paraId="3A6D294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7</w:t>
            </w:r>
          </w:p>
        </w:tc>
        <w:tc>
          <w:tcPr>
            <w:tcW w:w="445" w:type="dxa"/>
          </w:tcPr>
          <w:p w14:paraId="08D6413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8</w:t>
            </w:r>
          </w:p>
        </w:tc>
        <w:tc>
          <w:tcPr>
            <w:tcW w:w="1085" w:type="dxa"/>
          </w:tcPr>
          <w:p w14:paraId="1E91D24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 m</w:t>
            </w:r>
            <w:r w:rsidRPr="00C03543">
              <w:rPr>
                <w:rFonts w:ascii="Book Antiqua" w:eastAsia="宋体" w:hAnsi="Book Antiqua"/>
                <w:lang w:eastAsia="zh-CN"/>
              </w:rPr>
              <w:t>o</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6 m</w:t>
            </w:r>
            <w:r w:rsidRPr="00C03543">
              <w:rPr>
                <w:rFonts w:ascii="Book Antiqua" w:eastAsia="宋体" w:hAnsi="Book Antiqua"/>
                <w:lang w:eastAsia="zh-CN"/>
              </w:rPr>
              <w:t>o</w:t>
            </w:r>
          </w:p>
        </w:tc>
        <w:tc>
          <w:tcPr>
            <w:tcW w:w="1032" w:type="dxa"/>
          </w:tcPr>
          <w:p w14:paraId="5B3D813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0%</w:t>
            </w:r>
          </w:p>
        </w:tc>
        <w:tc>
          <w:tcPr>
            <w:tcW w:w="1287" w:type="dxa"/>
          </w:tcPr>
          <w:p w14:paraId="6193832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298" w:type="dxa"/>
          </w:tcPr>
          <w:p w14:paraId="731C783D"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14% % reduction in IS from d2 to 1 m</w:t>
            </w:r>
            <w:r w:rsidRPr="00C03543">
              <w:rPr>
                <w:rFonts w:ascii="Book Antiqua" w:eastAsia="宋体" w:hAnsi="Book Antiqua"/>
                <w:lang w:eastAsia="zh-CN"/>
              </w:rPr>
              <w:t>o</w:t>
            </w:r>
            <w:r w:rsidRPr="00C03543">
              <w:rPr>
                <w:rFonts w:ascii="Book Antiqua" w:hAnsi="Book Antiqua"/>
              </w:rPr>
              <w:t xml:space="preserve"> </w:t>
            </w:r>
          </w:p>
        </w:tc>
      </w:tr>
      <w:tr w:rsidR="00E51036" w:rsidRPr="00C03543" w14:paraId="17254FA4" w14:textId="77777777" w:rsidTr="00F67D15">
        <w:trPr>
          <w:trHeight w:val="401"/>
          <w:jc w:val="center"/>
        </w:trPr>
        <w:tc>
          <w:tcPr>
            <w:tcW w:w="1464" w:type="dxa"/>
          </w:tcPr>
          <w:p w14:paraId="28C9550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61" w:type="dxa"/>
          </w:tcPr>
          <w:p w14:paraId="4ECFFD1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5</w:t>
            </w:r>
          </w:p>
        </w:tc>
        <w:tc>
          <w:tcPr>
            <w:tcW w:w="445" w:type="dxa"/>
          </w:tcPr>
          <w:p w14:paraId="1C2DCF8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0</w:t>
            </w:r>
          </w:p>
        </w:tc>
        <w:tc>
          <w:tcPr>
            <w:tcW w:w="1085" w:type="dxa"/>
          </w:tcPr>
          <w:p w14:paraId="2480066D"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9</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c>
          <w:tcPr>
            <w:tcW w:w="1032" w:type="dxa"/>
          </w:tcPr>
          <w:p w14:paraId="5E8351E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8%</w:t>
            </w:r>
          </w:p>
        </w:tc>
        <w:tc>
          <w:tcPr>
            <w:tcW w:w="1287" w:type="dxa"/>
          </w:tcPr>
          <w:p w14:paraId="6EE9B74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298" w:type="dxa"/>
          </w:tcPr>
          <w:p w14:paraId="1728E6A7" w14:textId="77777777" w:rsidR="00E51036" w:rsidRPr="00C03543" w:rsidRDefault="00E51036" w:rsidP="00F67D15">
            <w:pPr>
              <w:keepNext/>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28% reduction in IS from d6 to 9 m</w:t>
            </w:r>
            <w:r w:rsidRPr="00C03543">
              <w:rPr>
                <w:rFonts w:ascii="Book Antiqua" w:eastAsia="宋体" w:hAnsi="Book Antiqua"/>
                <w:lang w:eastAsia="zh-CN"/>
              </w:rPr>
              <w:t>o</w:t>
            </w:r>
          </w:p>
        </w:tc>
      </w:tr>
    </w:tbl>
    <w:p w14:paraId="0D6CF82F" w14:textId="77777777" w:rsidR="00E51036" w:rsidRPr="00C03543" w:rsidRDefault="00E51036" w:rsidP="00E51036">
      <w:pPr>
        <w:pStyle w:val="af0"/>
        <w:jc w:val="both"/>
        <w:rPr>
          <w:rFonts w:ascii="Book Antiqua" w:hAnsi="Book Antiqua"/>
          <w:szCs w:val="24"/>
        </w:rPr>
      </w:pPr>
    </w:p>
    <w:p w14:paraId="2879DFFE" w14:textId="3A7173A1" w:rsidR="00E51036" w:rsidRPr="00C03543" w:rsidRDefault="00E51036" w:rsidP="00E51036">
      <w:pPr>
        <w:spacing w:line="360" w:lineRule="auto"/>
        <w:jc w:val="both"/>
        <w:rPr>
          <w:rFonts w:ascii="Book Antiqua" w:hAnsi="Book Antiqua"/>
          <w:lang w:eastAsia="zh-CN"/>
        </w:rPr>
      </w:pPr>
      <w:r w:rsidRPr="00C03543">
        <w:rPr>
          <w:rFonts w:ascii="Book Antiqua" w:hAnsi="Book Antiqua"/>
        </w:rPr>
        <w:t>LGE method: SD</w:t>
      </w:r>
      <w:r w:rsidRPr="00C03543">
        <w:rPr>
          <w:rFonts w:ascii="Book Antiqua" w:eastAsia="宋体" w:hAnsi="Book Antiqua"/>
          <w:lang w:eastAsia="zh-CN"/>
        </w:rPr>
        <w:t>:</w:t>
      </w:r>
      <w:r w:rsidRPr="00C03543">
        <w:rPr>
          <w:rFonts w:ascii="Book Antiqua" w:hAnsi="Book Antiqua"/>
        </w:rPr>
        <w:t xml:space="preserve"> Standard deviations</w:t>
      </w:r>
      <w:r w:rsidR="00736D59">
        <w:rPr>
          <w:rFonts w:ascii="Book Antiqua" w:eastAsia="宋体" w:hAnsi="Book Antiqua" w:hint="eastAsia"/>
          <w:lang w:eastAsia="zh-CN"/>
        </w:rPr>
        <w:t>;</w:t>
      </w:r>
      <w:r w:rsidRPr="00C03543">
        <w:rPr>
          <w:rFonts w:ascii="Book Antiqua" w:hAnsi="Book Antiqua"/>
        </w:rPr>
        <w:t xml:space="preserve"> Total LGE IS Overest</w:t>
      </w:r>
      <w:r w:rsidRPr="00C03543">
        <w:rPr>
          <w:rFonts w:ascii="Book Antiqua" w:eastAsia="宋体" w:hAnsi="Book Antiqua"/>
          <w:lang w:eastAsia="zh-CN"/>
        </w:rPr>
        <w:t>:</w:t>
      </w:r>
      <w:r w:rsidRPr="00C03543">
        <w:rPr>
          <w:rFonts w:ascii="Book Antiqua" w:hAnsi="Book Antiqua"/>
        </w:rPr>
        <w:t xml:space="preserve"> Relative overestimation of final IS (last timepoint) on acute CMR</w:t>
      </w:r>
      <w:r w:rsidR="00736D59">
        <w:rPr>
          <w:rFonts w:ascii="Book Antiqua" w:eastAsia="宋体" w:hAnsi="Book Antiqua" w:hint="eastAsia"/>
          <w:lang w:eastAsia="zh-CN"/>
        </w:rPr>
        <w:t>;</w:t>
      </w:r>
      <w:r w:rsidRPr="00C03543">
        <w:rPr>
          <w:rFonts w:ascii="Book Antiqua" w:hAnsi="Book Antiqua"/>
        </w:rPr>
        <w:t xml:space="preserve"> CMR</w:t>
      </w:r>
      <w:r w:rsidRPr="00C03543">
        <w:rPr>
          <w:rFonts w:ascii="Book Antiqua" w:hAnsi="Book Antiqua"/>
          <w:lang w:eastAsia="zh-CN"/>
        </w:rPr>
        <w:t xml:space="preserve">: </w:t>
      </w:r>
      <w:r w:rsidRPr="00C03543">
        <w:rPr>
          <w:rFonts w:ascii="Book Antiqua" w:hAnsi="Book Antiqua"/>
        </w:rPr>
        <w:t xml:space="preserve">Cardiovascular </w:t>
      </w:r>
      <w:r w:rsidRPr="00C03543">
        <w:rPr>
          <w:rFonts w:ascii="Book Antiqua" w:hAnsi="Book Antiqua"/>
        </w:rPr>
        <w:lastRenderedPageBreak/>
        <w:t>magnetic resonance</w:t>
      </w:r>
      <w:r w:rsidRPr="00C03543">
        <w:rPr>
          <w:rFonts w:ascii="Book Antiqua" w:hAnsi="Book Antiqua"/>
          <w:lang w:eastAsia="zh-CN"/>
        </w:rPr>
        <w:t>;</w:t>
      </w:r>
      <w:r w:rsidRPr="00C03543">
        <w:rPr>
          <w:rFonts w:ascii="Book Antiqua" w:hAnsi="Book Antiqua"/>
        </w:rPr>
        <w:t xml:space="preserve"> LGE</w:t>
      </w:r>
      <w:r w:rsidRPr="00C03543">
        <w:rPr>
          <w:rFonts w:ascii="Book Antiqua" w:hAnsi="Book Antiqua"/>
          <w:lang w:eastAsia="zh-CN"/>
        </w:rPr>
        <w:t xml:space="preserve">: </w:t>
      </w:r>
      <w:r w:rsidRPr="00C03543">
        <w:rPr>
          <w:rFonts w:ascii="Book Antiqua" w:hAnsi="Book Antiqua"/>
        </w:rPr>
        <w:t>Late gadolinium enhancement</w:t>
      </w:r>
      <w:r w:rsidRPr="00C03543">
        <w:rPr>
          <w:rFonts w:ascii="Book Antiqua" w:hAnsi="Book Antiqua"/>
          <w:lang w:eastAsia="zh-CN"/>
        </w:rPr>
        <w:t xml:space="preserve">; </w:t>
      </w:r>
      <w:r w:rsidRPr="00C03543">
        <w:rPr>
          <w:rFonts w:ascii="Book Antiqua" w:hAnsi="Book Antiqua"/>
        </w:rPr>
        <w:t>IS</w:t>
      </w:r>
      <w:r w:rsidRPr="00C03543">
        <w:rPr>
          <w:rFonts w:ascii="Book Antiqua" w:hAnsi="Book Antiqua"/>
          <w:lang w:eastAsia="zh-CN"/>
        </w:rPr>
        <w:t>:</w:t>
      </w:r>
      <w:r w:rsidRPr="00C03543">
        <w:rPr>
          <w:rFonts w:ascii="Book Antiqua" w:hAnsi="Book Antiqua"/>
        </w:rPr>
        <w:t xml:space="preserve"> Infarct size</w:t>
      </w:r>
      <w:r w:rsidRPr="00C03543">
        <w:rPr>
          <w:rFonts w:ascii="Book Antiqua" w:hAnsi="Book Antiqua"/>
          <w:lang w:eastAsia="zh-CN"/>
        </w:rPr>
        <w:t xml:space="preserve">; </w:t>
      </w:r>
      <w:r w:rsidRPr="00C03543">
        <w:rPr>
          <w:rFonts w:ascii="Book Antiqua" w:hAnsi="Book Antiqua"/>
        </w:rPr>
        <w:t>PPCI</w:t>
      </w:r>
      <w:r w:rsidRPr="00C03543">
        <w:rPr>
          <w:rFonts w:ascii="Book Antiqua" w:hAnsi="Book Antiqua"/>
          <w:lang w:eastAsia="zh-CN"/>
        </w:rPr>
        <w:t xml:space="preserve">: </w:t>
      </w:r>
      <w:r w:rsidRPr="00C03543">
        <w:rPr>
          <w:rFonts w:ascii="Book Antiqua" w:hAnsi="Book Antiqua"/>
        </w:rPr>
        <w:t>Primary percutaneous coronary intervention</w:t>
      </w:r>
      <w:r w:rsidRPr="00C03543">
        <w:rPr>
          <w:rFonts w:ascii="Book Antiqua" w:hAnsi="Book Antiqua"/>
          <w:lang w:eastAsia="zh-CN"/>
        </w:rPr>
        <w:t>.</w:t>
      </w:r>
    </w:p>
    <w:p w14:paraId="6692E099"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2BBF38CE" w14:textId="77777777" w:rsidR="00E51036" w:rsidRPr="00C03543" w:rsidRDefault="00E51036" w:rsidP="00E51036">
      <w:pPr>
        <w:pStyle w:val="af0"/>
        <w:jc w:val="both"/>
        <w:rPr>
          <w:rFonts w:ascii="Book Antiqua" w:hAnsi="Book Antiqua"/>
          <w:szCs w:val="24"/>
        </w:rPr>
      </w:pPr>
      <w:bookmarkStart w:id="307" w:name="T9"/>
      <w:bookmarkStart w:id="308" w:name="_Toc327610934"/>
      <w:r w:rsidRPr="00C03543">
        <w:rPr>
          <w:rFonts w:ascii="Book Antiqua" w:hAnsi="Book Antiqua"/>
          <w:szCs w:val="24"/>
        </w:rPr>
        <w:lastRenderedPageBreak/>
        <w:t xml:space="preserve">Table </w:t>
      </w:r>
      <w:bookmarkEnd w:id="307"/>
      <w:r w:rsidRPr="00C03543">
        <w:rPr>
          <w:rFonts w:ascii="Book Antiqua" w:hAnsi="Book Antiqua"/>
          <w:szCs w:val="24"/>
        </w:rPr>
        <w:t>5</w:t>
      </w:r>
      <w:r w:rsidRPr="00C03543">
        <w:rPr>
          <w:rFonts w:ascii="Book Antiqua" w:eastAsia="宋体" w:hAnsi="Book Antiqua"/>
          <w:szCs w:val="24"/>
          <w:lang w:eastAsia="zh-CN"/>
        </w:rPr>
        <w:t xml:space="preserve"> </w:t>
      </w:r>
      <w:r w:rsidRPr="00C03543">
        <w:rPr>
          <w:rFonts w:ascii="Book Antiqua" w:hAnsi="Book Antiqua"/>
          <w:szCs w:val="24"/>
        </w:rPr>
        <w:t xml:space="preserve">Cardiovascular magnetic resonance studies illustrating importance of segmental late gadolinium enhancement extent and functional recovery in </w:t>
      </w:r>
      <w:bookmarkEnd w:id="308"/>
      <w:r w:rsidRPr="00C03543">
        <w:rPr>
          <w:rFonts w:ascii="Book Antiqua" w:hAnsi="Book Antiqua"/>
          <w:szCs w:val="24"/>
        </w:rPr>
        <w:t>acute myocardial infarction</w:t>
      </w:r>
    </w:p>
    <w:tbl>
      <w:tblPr>
        <w:tblStyle w:val="a5"/>
        <w:tblW w:w="8755" w:type="dxa"/>
        <w:tblLook w:val="04A0" w:firstRow="1" w:lastRow="0" w:firstColumn="1" w:lastColumn="0" w:noHBand="0" w:noVBand="1"/>
      </w:tblPr>
      <w:tblGrid>
        <w:gridCol w:w="1284"/>
        <w:gridCol w:w="710"/>
        <w:gridCol w:w="456"/>
        <w:gridCol w:w="1056"/>
        <w:gridCol w:w="937"/>
        <w:gridCol w:w="2648"/>
        <w:gridCol w:w="832"/>
        <w:gridCol w:w="832"/>
      </w:tblGrid>
      <w:tr w:rsidR="00E51036" w:rsidRPr="00C03543" w14:paraId="17BBE576" w14:textId="77777777" w:rsidTr="00F67D15">
        <w:trPr>
          <w:trHeight w:val="841"/>
        </w:trPr>
        <w:tc>
          <w:tcPr>
            <w:tcW w:w="1134" w:type="dxa"/>
            <w:shd w:val="clear" w:color="auto" w:fill="auto"/>
          </w:tcPr>
          <w:p w14:paraId="61F30DE7"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65" w:type="dxa"/>
            <w:shd w:val="clear" w:color="auto" w:fill="auto"/>
          </w:tcPr>
          <w:p w14:paraId="4469334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422" w:type="dxa"/>
            <w:shd w:val="clear" w:color="auto" w:fill="auto"/>
          </w:tcPr>
          <w:p w14:paraId="12E20FC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870" w:type="dxa"/>
            <w:shd w:val="clear" w:color="auto" w:fill="auto"/>
          </w:tcPr>
          <w:p w14:paraId="05831F7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LGE method</w:t>
            </w:r>
          </w:p>
        </w:tc>
        <w:tc>
          <w:tcPr>
            <w:tcW w:w="803" w:type="dxa"/>
            <w:shd w:val="clear" w:color="auto" w:fill="auto"/>
          </w:tcPr>
          <w:p w14:paraId="125B664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utoff (LGE)</w:t>
            </w:r>
          </w:p>
        </w:tc>
        <w:tc>
          <w:tcPr>
            <w:tcW w:w="3260" w:type="dxa"/>
            <w:shd w:val="clear" w:color="auto" w:fill="auto"/>
          </w:tcPr>
          <w:p w14:paraId="576FC5A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851" w:type="dxa"/>
            <w:shd w:val="clear" w:color="auto" w:fill="auto"/>
          </w:tcPr>
          <w:p w14:paraId="75FD736C"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 xml:space="preserve">Time of </w:t>
            </w:r>
          </w:p>
          <w:p w14:paraId="1741F07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1</w:t>
            </w:r>
          </w:p>
        </w:tc>
        <w:tc>
          <w:tcPr>
            <w:tcW w:w="850" w:type="dxa"/>
            <w:shd w:val="clear" w:color="auto" w:fill="auto"/>
          </w:tcPr>
          <w:p w14:paraId="57B202C7"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 xml:space="preserve">Time of </w:t>
            </w:r>
          </w:p>
          <w:p w14:paraId="6321836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2</w:t>
            </w:r>
          </w:p>
        </w:tc>
      </w:tr>
      <w:tr w:rsidR="00E51036" w:rsidRPr="00C03543" w14:paraId="0AEB25EE" w14:textId="77777777" w:rsidTr="00F67D15">
        <w:trPr>
          <w:trHeight w:val="401"/>
        </w:trPr>
        <w:tc>
          <w:tcPr>
            <w:tcW w:w="1134" w:type="dxa"/>
          </w:tcPr>
          <w:p w14:paraId="1E5E92D2" w14:textId="77777777" w:rsidR="00E51036" w:rsidRPr="00C03543" w:rsidRDefault="00E51036" w:rsidP="00F67D15">
            <w:pPr>
              <w:spacing w:line="360" w:lineRule="auto"/>
              <w:jc w:val="both"/>
              <w:rPr>
                <w:rFonts w:ascii="Book Antiqua" w:eastAsia="宋体" w:hAnsi="Book Antiqua"/>
                <w:vertAlign w:val="superscript"/>
                <w:lang w:eastAsia="zh-CN"/>
              </w:rPr>
            </w:pPr>
            <w:r w:rsidRPr="00C03543">
              <w:rPr>
                <w:rFonts w:ascii="Book Antiqua" w:hAnsi="Book Antiqua"/>
              </w:rPr>
              <w:t>Khan</w:t>
            </w:r>
            <w:r w:rsidRPr="00C03543">
              <w:rPr>
                <w:rFonts w:ascii="Book Antiqua" w:eastAsia="宋体" w:hAnsi="Book Antiqua"/>
                <w:lang w:eastAsia="zh-CN"/>
              </w:rPr>
              <w:t xml:space="preserve"> </w:t>
            </w:r>
            <w:r w:rsidRPr="00C03543">
              <w:rPr>
                <w:rFonts w:ascii="Book Antiqua" w:eastAsia="宋体" w:hAnsi="Book Antiqua"/>
                <w:i/>
                <w:lang w:eastAsia="zh-CN"/>
              </w:rPr>
              <w:t>et al</w:t>
            </w:r>
            <w:r w:rsidRPr="00C03543">
              <w:rPr>
                <w:rFonts w:ascii="Book Antiqua" w:eastAsia="宋体" w:hAnsi="Book Antiqua"/>
                <w:vertAlign w:val="superscript"/>
                <w:lang w:eastAsia="zh-CN"/>
              </w:rPr>
              <w:t>[</w:t>
            </w:r>
            <w:hyperlink w:anchor="_ENREF_85" w:tooltip="Khan, 2016 #2135" w:history="1">
              <w:r w:rsidRPr="00C03543">
                <w:rPr>
                  <w:rFonts w:ascii="Book Antiqua" w:hAnsi="Book Antiqua"/>
                </w:rPr>
                <w:fldChar w:fldCharType="begin">
                  <w:fldData xml:space="preserve">PEVuZE5vdGU+PENpdGU+PEF1dGhvcj5LaGFuPC9BdXRob3I+PFllYXI+MjAxNjwvWWVhcj48UmVj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LaGFuPC9BdXRob3I+PFllYXI+MjAxNjwvWWVhcj48UmVj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85</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65" w:type="dxa"/>
          </w:tcPr>
          <w:p w14:paraId="2D33498C"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6</w:t>
            </w:r>
          </w:p>
        </w:tc>
        <w:tc>
          <w:tcPr>
            <w:tcW w:w="422" w:type="dxa"/>
          </w:tcPr>
          <w:p w14:paraId="23994FBC" w14:textId="77777777" w:rsidR="00E51036" w:rsidRPr="00C03543" w:rsidRDefault="00E51036" w:rsidP="00F67D15">
            <w:pPr>
              <w:spacing w:line="360" w:lineRule="auto"/>
              <w:jc w:val="both"/>
              <w:rPr>
                <w:rFonts w:ascii="Book Antiqua" w:hAnsi="Book Antiqua"/>
              </w:rPr>
            </w:pPr>
          </w:p>
        </w:tc>
        <w:tc>
          <w:tcPr>
            <w:tcW w:w="870" w:type="dxa"/>
          </w:tcPr>
          <w:p w14:paraId="4B94AAE6" w14:textId="77777777" w:rsidR="00E51036" w:rsidRPr="00C03543" w:rsidRDefault="00E51036" w:rsidP="00F67D15">
            <w:pPr>
              <w:spacing w:line="360" w:lineRule="auto"/>
              <w:jc w:val="both"/>
              <w:rPr>
                <w:rFonts w:ascii="Book Antiqua" w:hAnsi="Book Antiqua"/>
              </w:rPr>
            </w:pPr>
            <w:r w:rsidRPr="00C03543">
              <w:rPr>
                <w:rFonts w:ascii="Book Antiqua" w:hAnsi="Book Antiqua"/>
              </w:rPr>
              <w:t>FWHM</w:t>
            </w:r>
          </w:p>
        </w:tc>
        <w:tc>
          <w:tcPr>
            <w:tcW w:w="803" w:type="dxa"/>
          </w:tcPr>
          <w:p w14:paraId="216D1DF6" w14:textId="77777777" w:rsidR="00E51036" w:rsidRPr="00C03543" w:rsidRDefault="00E51036" w:rsidP="00F67D15">
            <w:pPr>
              <w:spacing w:line="360" w:lineRule="auto"/>
              <w:jc w:val="both"/>
              <w:rPr>
                <w:rFonts w:ascii="Book Antiqua" w:hAnsi="Book Antiqua"/>
              </w:rPr>
            </w:pPr>
            <w:r w:rsidRPr="00C03543">
              <w:rPr>
                <w:rFonts w:ascii="Book Antiqua" w:hAnsi="Book Antiqua"/>
              </w:rPr>
              <w:t>50% SEE</w:t>
            </w:r>
          </w:p>
        </w:tc>
        <w:tc>
          <w:tcPr>
            <w:tcW w:w="3260" w:type="dxa"/>
          </w:tcPr>
          <w:p w14:paraId="72232920" w14:textId="77777777" w:rsidR="00E51036" w:rsidRPr="00C03543" w:rsidRDefault="00E51036" w:rsidP="00F67D15">
            <w:pPr>
              <w:tabs>
                <w:tab w:val="center" w:pos="2334"/>
                <w:tab w:val="left" w:pos="2796"/>
              </w:tabs>
              <w:spacing w:line="360" w:lineRule="auto"/>
              <w:jc w:val="both"/>
              <w:rPr>
                <w:rFonts w:ascii="Book Antiqua" w:hAnsi="Book Antiqua"/>
              </w:rPr>
            </w:pPr>
            <w:r w:rsidRPr="00C03543">
              <w:rPr>
                <w:rFonts w:ascii="Book Antiqua" w:hAnsi="Book Antiqua"/>
              </w:rPr>
              <w:t>SEE strong predictor or segmental functional improvement (AUC 0.840) and normalisation (AUC 0.887)</w:t>
            </w:r>
          </w:p>
        </w:tc>
        <w:tc>
          <w:tcPr>
            <w:tcW w:w="851" w:type="dxa"/>
          </w:tcPr>
          <w:p w14:paraId="49EDAAC2" w14:textId="77777777" w:rsidR="00E51036" w:rsidRPr="00C03543" w:rsidRDefault="00E51036" w:rsidP="00F67D15">
            <w:pPr>
              <w:spacing w:line="360" w:lineRule="auto"/>
              <w:jc w:val="both"/>
              <w:rPr>
                <w:rFonts w:ascii="Book Antiqua" w:hAnsi="Book Antiqua"/>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3DBCB150"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9</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1EA0385C" w14:textId="77777777" w:rsidTr="00F67D15">
        <w:trPr>
          <w:trHeight w:val="401"/>
        </w:trPr>
        <w:tc>
          <w:tcPr>
            <w:tcW w:w="1134" w:type="dxa"/>
          </w:tcPr>
          <w:p w14:paraId="7A1AC31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Wong</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54</w:t>
              </w:r>
            </w:hyperlink>
            <w:r w:rsidRPr="00C03543">
              <w:rPr>
                <w:rFonts w:ascii="Book Antiqua" w:eastAsia="宋体" w:hAnsi="Book Antiqua"/>
                <w:vertAlign w:val="superscript"/>
                <w:lang w:eastAsia="zh-CN"/>
              </w:rPr>
              <w:t>]</w:t>
            </w:r>
          </w:p>
        </w:tc>
        <w:tc>
          <w:tcPr>
            <w:tcW w:w="565" w:type="dxa"/>
          </w:tcPr>
          <w:p w14:paraId="6FBB734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4</w:t>
            </w:r>
          </w:p>
        </w:tc>
        <w:tc>
          <w:tcPr>
            <w:tcW w:w="422" w:type="dxa"/>
          </w:tcPr>
          <w:p w14:paraId="0542DC9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5</w:t>
            </w:r>
          </w:p>
        </w:tc>
        <w:tc>
          <w:tcPr>
            <w:tcW w:w="870" w:type="dxa"/>
          </w:tcPr>
          <w:p w14:paraId="7115465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FWHM</w:t>
            </w:r>
          </w:p>
        </w:tc>
        <w:tc>
          <w:tcPr>
            <w:tcW w:w="803" w:type="dxa"/>
          </w:tcPr>
          <w:p w14:paraId="5837C43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 SEE</w:t>
            </w:r>
          </w:p>
        </w:tc>
        <w:tc>
          <w:tcPr>
            <w:tcW w:w="3260" w:type="dxa"/>
          </w:tcPr>
          <w:p w14:paraId="6E6EE803"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Inverse relationship between TEE and likelihood of functional recovery on WMS at 24</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area under curve 0.68)</w:t>
            </w:r>
          </w:p>
        </w:tc>
        <w:tc>
          <w:tcPr>
            <w:tcW w:w="851" w:type="dxa"/>
          </w:tcPr>
          <w:p w14:paraId="2FC7B53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8</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1B80288C"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3</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39DEC3C9" w14:textId="77777777" w:rsidTr="00F67D15">
        <w:trPr>
          <w:trHeight w:val="401"/>
        </w:trPr>
        <w:tc>
          <w:tcPr>
            <w:tcW w:w="1134" w:type="dxa"/>
          </w:tcPr>
          <w:p w14:paraId="039EEF6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Natal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86</w:t>
              </w:r>
            </w:hyperlink>
            <w:r w:rsidRPr="00C03543">
              <w:rPr>
                <w:rFonts w:ascii="Book Antiqua" w:eastAsia="宋体" w:hAnsi="Book Antiqua"/>
                <w:vertAlign w:val="superscript"/>
                <w:lang w:eastAsia="zh-CN"/>
              </w:rPr>
              <w:t>]</w:t>
            </w:r>
          </w:p>
        </w:tc>
        <w:tc>
          <w:tcPr>
            <w:tcW w:w="565" w:type="dxa"/>
          </w:tcPr>
          <w:p w14:paraId="0353DF7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22" w:type="dxa"/>
          </w:tcPr>
          <w:p w14:paraId="43AFF0C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6</w:t>
            </w:r>
          </w:p>
        </w:tc>
        <w:tc>
          <w:tcPr>
            <w:tcW w:w="870" w:type="dxa"/>
          </w:tcPr>
          <w:p w14:paraId="4FB3FBE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SD</w:t>
            </w:r>
          </w:p>
        </w:tc>
        <w:tc>
          <w:tcPr>
            <w:tcW w:w="803" w:type="dxa"/>
          </w:tcPr>
          <w:p w14:paraId="46D2901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 TEE</w:t>
            </w:r>
          </w:p>
        </w:tc>
        <w:tc>
          <w:tcPr>
            <w:tcW w:w="3260" w:type="dxa"/>
          </w:tcPr>
          <w:p w14:paraId="16EEF31D"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Inverse relationship TEE and likelihood of functional recovery on SWT (93% sens, 75% spec)</w:t>
            </w:r>
          </w:p>
        </w:tc>
        <w:tc>
          <w:tcPr>
            <w:tcW w:w="851" w:type="dxa"/>
          </w:tcPr>
          <w:p w14:paraId="67F165D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32DBEB4D"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0</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2D352A34" w14:textId="77777777" w:rsidTr="00F67D15">
        <w:trPr>
          <w:trHeight w:val="401"/>
        </w:trPr>
        <w:tc>
          <w:tcPr>
            <w:tcW w:w="1134" w:type="dxa"/>
          </w:tcPr>
          <w:p w14:paraId="3209D58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ngblom</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7</w:t>
              </w:r>
            </w:hyperlink>
            <w:r w:rsidRPr="00C03543">
              <w:rPr>
                <w:rFonts w:ascii="Book Antiqua" w:eastAsia="宋体" w:hAnsi="Book Antiqua"/>
                <w:vertAlign w:val="superscript"/>
                <w:lang w:eastAsia="zh-CN"/>
              </w:rPr>
              <w:t>]</w:t>
            </w:r>
          </w:p>
        </w:tc>
        <w:tc>
          <w:tcPr>
            <w:tcW w:w="565" w:type="dxa"/>
          </w:tcPr>
          <w:p w14:paraId="3E5272C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8</w:t>
            </w:r>
          </w:p>
        </w:tc>
        <w:tc>
          <w:tcPr>
            <w:tcW w:w="422" w:type="dxa"/>
          </w:tcPr>
          <w:p w14:paraId="7C099C4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2</w:t>
            </w:r>
          </w:p>
        </w:tc>
        <w:tc>
          <w:tcPr>
            <w:tcW w:w="870" w:type="dxa"/>
          </w:tcPr>
          <w:p w14:paraId="17BDFA4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803" w:type="dxa"/>
          </w:tcPr>
          <w:p w14:paraId="6E38755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 TEE</w:t>
            </w:r>
          </w:p>
        </w:tc>
        <w:tc>
          <w:tcPr>
            <w:tcW w:w="3260" w:type="dxa"/>
          </w:tcPr>
          <w:p w14:paraId="06FAD092"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Inverse relationship between TEE and functional recovery on WMS</w:t>
            </w:r>
          </w:p>
        </w:tc>
        <w:tc>
          <w:tcPr>
            <w:tcW w:w="851" w:type="dxa"/>
          </w:tcPr>
          <w:p w14:paraId="5F20209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6E903459"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4</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56B107BA" w14:textId="77777777" w:rsidTr="00F67D15">
        <w:trPr>
          <w:trHeight w:val="401"/>
        </w:trPr>
        <w:tc>
          <w:tcPr>
            <w:tcW w:w="1134" w:type="dxa"/>
          </w:tcPr>
          <w:p w14:paraId="6BA0C7B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Shapiro</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87</w:t>
              </w:r>
            </w:hyperlink>
            <w:r w:rsidRPr="00C03543">
              <w:rPr>
                <w:rFonts w:ascii="Book Antiqua" w:eastAsia="宋体" w:hAnsi="Book Antiqua"/>
                <w:vertAlign w:val="superscript"/>
                <w:lang w:eastAsia="zh-CN"/>
              </w:rPr>
              <w:t>]</w:t>
            </w:r>
          </w:p>
        </w:tc>
        <w:tc>
          <w:tcPr>
            <w:tcW w:w="565" w:type="dxa"/>
          </w:tcPr>
          <w:p w14:paraId="121A5B2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7</w:t>
            </w:r>
          </w:p>
        </w:tc>
        <w:tc>
          <w:tcPr>
            <w:tcW w:w="422" w:type="dxa"/>
          </w:tcPr>
          <w:p w14:paraId="182785F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7</w:t>
            </w:r>
          </w:p>
        </w:tc>
        <w:tc>
          <w:tcPr>
            <w:tcW w:w="870" w:type="dxa"/>
          </w:tcPr>
          <w:p w14:paraId="3F4B214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803" w:type="dxa"/>
          </w:tcPr>
          <w:p w14:paraId="40499F9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 SEE</w:t>
            </w:r>
          </w:p>
        </w:tc>
        <w:tc>
          <w:tcPr>
            <w:tcW w:w="3260" w:type="dxa"/>
          </w:tcPr>
          <w:p w14:paraId="637CB0DC"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 xml:space="preserve">Inverse relationship between TEE and </w:t>
            </w:r>
            <w:r w:rsidRPr="00C03543">
              <w:rPr>
                <w:rFonts w:ascii="Book Antiqua" w:hAnsi="Book Antiqua"/>
              </w:rPr>
              <w:lastRenderedPageBreak/>
              <w:t>likelihood of functional recovery on WMS at 26</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Odds-ratio of functional recovery 0.2 with each SEE quartile</w:t>
            </w:r>
          </w:p>
        </w:tc>
        <w:tc>
          <w:tcPr>
            <w:tcW w:w="851" w:type="dxa"/>
          </w:tcPr>
          <w:p w14:paraId="4199C09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6</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427D2995"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6</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65B60875" w14:textId="77777777" w:rsidTr="00F67D15">
        <w:trPr>
          <w:trHeight w:val="401"/>
        </w:trPr>
        <w:tc>
          <w:tcPr>
            <w:tcW w:w="1134" w:type="dxa"/>
          </w:tcPr>
          <w:p w14:paraId="6082592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Kitagaw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88</w:t>
              </w:r>
            </w:hyperlink>
            <w:r w:rsidRPr="00C03543">
              <w:rPr>
                <w:rFonts w:ascii="Book Antiqua" w:eastAsia="宋体" w:hAnsi="Book Antiqua"/>
                <w:vertAlign w:val="superscript"/>
                <w:lang w:eastAsia="zh-CN"/>
              </w:rPr>
              <w:t>]</w:t>
            </w:r>
          </w:p>
        </w:tc>
        <w:tc>
          <w:tcPr>
            <w:tcW w:w="565" w:type="dxa"/>
          </w:tcPr>
          <w:p w14:paraId="03A37DF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7</w:t>
            </w:r>
          </w:p>
        </w:tc>
        <w:tc>
          <w:tcPr>
            <w:tcW w:w="422" w:type="dxa"/>
          </w:tcPr>
          <w:p w14:paraId="32255C0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8</w:t>
            </w:r>
          </w:p>
        </w:tc>
        <w:tc>
          <w:tcPr>
            <w:tcW w:w="870" w:type="dxa"/>
          </w:tcPr>
          <w:p w14:paraId="5E4861D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SD</w:t>
            </w:r>
          </w:p>
        </w:tc>
        <w:tc>
          <w:tcPr>
            <w:tcW w:w="803" w:type="dxa"/>
          </w:tcPr>
          <w:p w14:paraId="19DD70A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 TEE</w:t>
            </w:r>
          </w:p>
        </w:tc>
        <w:tc>
          <w:tcPr>
            <w:tcW w:w="3260" w:type="dxa"/>
          </w:tcPr>
          <w:p w14:paraId="5F36CB4B"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Inverse relationship between TEE and functional recovery. 31% segments &gt;</w:t>
            </w:r>
            <w:r w:rsidRPr="00C03543">
              <w:rPr>
                <w:rFonts w:ascii="Book Antiqua" w:eastAsia="宋体" w:hAnsi="Book Antiqua"/>
                <w:lang w:eastAsia="zh-CN"/>
              </w:rPr>
              <w:t xml:space="preserve"> </w:t>
            </w:r>
            <w:r w:rsidRPr="00C03543">
              <w:rPr>
                <w:rFonts w:ascii="Book Antiqua" w:hAnsi="Book Antiqua"/>
              </w:rPr>
              <w:t>50% TEE still improved</w:t>
            </w:r>
          </w:p>
        </w:tc>
        <w:tc>
          <w:tcPr>
            <w:tcW w:w="851" w:type="dxa"/>
          </w:tcPr>
          <w:p w14:paraId="5421F14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35324CB8"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39</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5B5A14B3" w14:textId="77777777" w:rsidTr="00F67D15">
        <w:trPr>
          <w:trHeight w:val="401"/>
        </w:trPr>
        <w:tc>
          <w:tcPr>
            <w:tcW w:w="1134" w:type="dxa"/>
          </w:tcPr>
          <w:p w14:paraId="136F53A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Janssen</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89</w:t>
              </w:r>
            </w:hyperlink>
            <w:r w:rsidRPr="00C03543">
              <w:rPr>
                <w:rFonts w:ascii="Book Antiqua" w:eastAsia="宋体" w:hAnsi="Book Antiqua"/>
                <w:vertAlign w:val="superscript"/>
                <w:lang w:eastAsia="zh-CN"/>
              </w:rPr>
              <w:t>]</w:t>
            </w:r>
          </w:p>
        </w:tc>
        <w:tc>
          <w:tcPr>
            <w:tcW w:w="565" w:type="dxa"/>
          </w:tcPr>
          <w:p w14:paraId="30E8539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6</w:t>
            </w:r>
          </w:p>
        </w:tc>
        <w:tc>
          <w:tcPr>
            <w:tcW w:w="422" w:type="dxa"/>
          </w:tcPr>
          <w:p w14:paraId="5BDC2E6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7</w:t>
            </w:r>
          </w:p>
        </w:tc>
        <w:tc>
          <w:tcPr>
            <w:tcW w:w="870" w:type="dxa"/>
          </w:tcPr>
          <w:p w14:paraId="28ED487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803" w:type="dxa"/>
          </w:tcPr>
          <w:p w14:paraId="3201BA4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 TEE</w:t>
            </w:r>
          </w:p>
        </w:tc>
        <w:tc>
          <w:tcPr>
            <w:tcW w:w="3260" w:type="dxa"/>
          </w:tcPr>
          <w:p w14:paraId="0754D0E0"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Inverse relationship between TEE and functional recovery on WMS at 12w (51</w:t>
            </w:r>
            <w:r w:rsidRPr="00C03543">
              <w:rPr>
                <w:rFonts w:ascii="Book Antiqua" w:eastAsia="宋体" w:hAnsi="Book Antiqua"/>
                <w:lang w:eastAsia="zh-CN"/>
              </w:rPr>
              <w:t>%</w:t>
            </w:r>
            <w:r w:rsidRPr="00C03543">
              <w:rPr>
                <w:rFonts w:ascii="Book Antiqua" w:hAnsi="Book Antiqua"/>
              </w:rPr>
              <w:t>-75%: 39% segments improved, 76%+: 21% improved)</w:t>
            </w:r>
          </w:p>
        </w:tc>
        <w:tc>
          <w:tcPr>
            <w:tcW w:w="851" w:type="dxa"/>
          </w:tcPr>
          <w:p w14:paraId="5BDDDDF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699A3116"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2</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7016ABD8" w14:textId="77777777" w:rsidTr="00F67D15">
        <w:trPr>
          <w:trHeight w:val="401"/>
        </w:trPr>
        <w:tc>
          <w:tcPr>
            <w:tcW w:w="1134" w:type="dxa"/>
          </w:tcPr>
          <w:p w14:paraId="29D8EC9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otoyasu</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90</w:t>
              </w:r>
            </w:hyperlink>
            <w:r w:rsidRPr="00C03543">
              <w:rPr>
                <w:rFonts w:ascii="Book Antiqua" w:eastAsia="宋体" w:hAnsi="Book Antiqua"/>
                <w:vertAlign w:val="superscript"/>
                <w:lang w:eastAsia="zh-CN"/>
              </w:rPr>
              <w:t>]</w:t>
            </w:r>
          </w:p>
        </w:tc>
        <w:tc>
          <w:tcPr>
            <w:tcW w:w="565" w:type="dxa"/>
          </w:tcPr>
          <w:p w14:paraId="01F96DB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4</w:t>
            </w:r>
          </w:p>
        </w:tc>
        <w:tc>
          <w:tcPr>
            <w:tcW w:w="422" w:type="dxa"/>
          </w:tcPr>
          <w:p w14:paraId="58F1FD6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3</w:t>
            </w:r>
          </w:p>
        </w:tc>
        <w:tc>
          <w:tcPr>
            <w:tcW w:w="870" w:type="dxa"/>
          </w:tcPr>
          <w:p w14:paraId="5693846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SD</w:t>
            </w:r>
          </w:p>
        </w:tc>
        <w:tc>
          <w:tcPr>
            <w:tcW w:w="803" w:type="dxa"/>
          </w:tcPr>
          <w:p w14:paraId="744A68E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 TEE</w:t>
            </w:r>
          </w:p>
        </w:tc>
        <w:tc>
          <w:tcPr>
            <w:tcW w:w="3260" w:type="dxa"/>
          </w:tcPr>
          <w:p w14:paraId="65A78D28"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 xml:space="preserve">Inverse relationship between SEE and functional recovery on SWT </w:t>
            </w:r>
          </w:p>
        </w:tc>
        <w:tc>
          <w:tcPr>
            <w:tcW w:w="851" w:type="dxa"/>
          </w:tcPr>
          <w:p w14:paraId="67DF218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5</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76171F3F"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4</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3AA00C39" w14:textId="77777777" w:rsidTr="00F67D15">
        <w:trPr>
          <w:trHeight w:val="401"/>
        </w:trPr>
        <w:tc>
          <w:tcPr>
            <w:tcW w:w="1134" w:type="dxa"/>
          </w:tcPr>
          <w:p w14:paraId="30CB765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Beek</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19</w:t>
              </w:r>
            </w:hyperlink>
            <w:r w:rsidRPr="00C03543">
              <w:rPr>
                <w:rFonts w:ascii="Book Antiqua" w:eastAsia="宋体" w:hAnsi="Book Antiqua"/>
                <w:vertAlign w:val="superscript"/>
                <w:lang w:eastAsia="zh-CN"/>
              </w:rPr>
              <w:t>]</w:t>
            </w:r>
          </w:p>
        </w:tc>
        <w:tc>
          <w:tcPr>
            <w:tcW w:w="565" w:type="dxa"/>
          </w:tcPr>
          <w:p w14:paraId="08874DE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3</w:t>
            </w:r>
          </w:p>
        </w:tc>
        <w:tc>
          <w:tcPr>
            <w:tcW w:w="422" w:type="dxa"/>
          </w:tcPr>
          <w:p w14:paraId="49C48B8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0</w:t>
            </w:r>
          </w:p>
        </w:tc>
        <w:tc>
          <w:tcPr>
            <w:tcW w:w="870" w:type="dxa"/>
          </w:tcPr>
          <w:p w14:paraId="1428C5F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SD</w:t>
            </w:r>
          </w:p>
        </w:tc>
        <w:tc>
          <w:tcPr>
            <w:tcW w:w="803" w:type="dxa"/>
          </w:tcPr>
          <w:p w14:paraId="7B3FFA2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 SEE</w:t>
            </w:r>
          </w:p>
        </w:tc>
        <w:tc>
          <w:tcPr>
            <w:tcW w:w="3260" w:type="dxa"/>
          </w:tcPr>
          <w:p w14:paraId="606CD7C6"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 xml:space="preserve">Inverse relationship between SEE and functional recovery on WMS </w:t>
            </w:r>
          </w:p>
        </w:tc>
        <w:tc>
          <w:tcPr>
            <w:tcW w:w="851" w:type="dxa"/>
          </w:tcPr>
          <w:p w14:paraId="4A9EC1E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850" w:type="dxa"/>
          </w:tcPr>
          <w:p w14:paraId="4780FE13"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3</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bl>
    <w:p w14:paraId="2901C113" w14:textId="77777777" w:rsidR="00E51036" w:rsidRPr="00C03543" w:rsidRDefault="00E51036" w:rsidP="00E51036">
      <w:pPr>
        <w:spacing w:line="360" w:lineRule="auto"/>
        <w:jc w:val="both"/>
        <w:rPr>
          <w:rFonts w:ascii="Book Antiqua" w:hAnsi="Book Antiqua"/>
        </w:rPr>
      </w:pPr>
    </w:p>
    <w:p w14:paraId="4358ABA0" w14:textId="77777777" w:rsidR="00E51036" w:rsidRPr="00C03543" w:rsidRDefault="00E51036" w:rsidP="00E51036">
      <w:pPr>
        <w:tabs>
          <w:tab w:val="left" w:pos="851"/>
        </w:tabs>
        <w:spacing w:line="360" w:lineRule="auto"/>
        <w:jc w:val="both"/>
        <w:rPr>
          <w:rFonts w:ascii="Book Antiqua" w:eastAsia="宋体" w:hAnsi="Book Antiqua"/>
          <w:lang w:eastAsia="zh-CN"/>
        </w:rPr>
      </w:pPr>
      <w:r w:rsidRPr="00C03543">
        <w:rPr>
          <w:rFonts w:ascii="Book Antiqua" w:hAnsi="Book Antiqua"/>
        </w:rPr>
        <w:t>WMS</w:t>
      </w:r>
      <w:r w:rsidRPr="00C03543">
        <w:rPr>
          <w:rFonts w:ascii="Book Antiqua" w:eastAsia="宋体" w:hAnsi="Book Antiqua"/>
          <w:lang w:eastAsia="zh-CN"/>
        </w:rPr>
        <w:t>:</w:t>
      </w:r>
      <w:r w:rsidRPr="00C03543">
        <w:rPr>
          <w:rFonts w:ascii="Book Antiqua" w:hAnsi="Book Antiqua"/>
        </w:rPr>
        <w:t xml:space="preserve"> Wall motion scoring</w:t>
      </w:r>
      <w:r w:rsidRPr="00C03543">
        <w:rPr>
          <w:rFonts w:ascii="Book Antiqua" w:eastAsia="宋体" w:hAnsi="Book Antiqua"/>
          <w:lang w:eastAsia="zh-CN"/>
        </w:rPr>
        <w:t>;</w:t>
      </w:r>
      <w:r w:rsidRPr="00C03543">
        <w:rPr>
          <w:rFonts w:ascii="Book Antiqua" w:hAnsi="Book Antiqua"/>
        </w:rPr>
        <w:t xml:space="preserve"> SWT</w:t>
      </w:r>
      <w:r w:rsidRPr="00C03543">
        <w:rPr>
          <w:rFonts w:ascii="Book Antiqua" w:eastAsia="宋体" w:hAnsi="Book Antiqua"/>
          <w:lang w:eastAsia="zh-CN"/>
        </w:rPr>
        <w:t xml:space="preserve">: </w:t>
      </w:r>
      <w:r w:rsidRPr="00C03543">
        <w:rPr>
          <w:rFonts w:ascii="Book Antiqua" w:hAnsi="Book Antiqua"/>
        </w:rPr>
        <w:t>Systolic wall thickening</w:t>
      </w:r>
      <w:r w:rsidRPr="00C03543">
        <w:rPr>
          <w:rFonts w:ascii="Book Antiqua" w:eastAsia="宋体" w:hAnsi="Book Antiqua"/>
          <w:lang w:eastAsia="zh-CN"/>
        </w:rPr>
        <w:t xml:space="preserve">; </w:t>
      </w:r>
      <w:r w:rsidRPr="00C03543">
        <w:rPr>
          <w:rFonts w:ascii="Book Antiqua" w:hAnsi="Book Antiqua"/>
        </w:rPr>
        <w:t>TEE</w:t>
      </w:r>
      <w:r w:rsidRPr="00C03543">
        <w:rPr>
          <w:rFonts w:ascii="Book Antiqua" w:eastAsia="宋体" w:hAnsi="Book Antiqua"/>
          <w:lang w:eastAsia="zh-CN"/>
        </w:rPr>
        <w:t>:</w:t>
      </w:r>
      <w:r w:rsidRPr="00C03543">
        <w:rPr>
          <w:rFonts w:ascii="Book Antiqua" w:hAnsi="Book Antiqua"/>
        </w:rPr>
        <w:t xml:space="preserve"> Transmural extent of enhancement</w:t>
      </w:r>
      <w:r w:rsidRPr="00C03543">
        <w:rPr>
          <w:rFonts w:ascii="Book Antiqua" w:eastAsia="宋体" w:hAnsi="Book Antiqua"/>
          <w:lang w:eastAsia="zh-CN"/>
        </w:rPr>
        <w:t>;</w:t>
      </w:r>
      <w:r w:rsidRPr="00C03543">
        <w:rPr>
          <w:rFonts w:ascii="Book Antiqua" w:hAnsi="Book Antiqua"/>
        </w:rPr>
        <w:t xml:space="preserve"> SEE</w:t>
      </w:r>
      <w:r w:rsidRPr="00C03543">
        <w:rPr>
          <w:rFonts w:ascii="Book Antiqua" w:eastAsia="宋体" w:hAnsi="Book Antiqua"/>
          <w:lang w:eastAsia="zh-CN"/>
        </w:rPr>
        <w:t>:</w:t>
      </w:r>
      <w:r w:rsidRPr="00C03543">
        <w:rPr>
          <w:rFonts w:ascii="Book Antiqua" w:hAnsi="Book Antiqua"/>
        </w:rPr>
        <w:t xml:space="preserve"> Segmental extent of enhancement</w:t>
      </w:r>
      <w:r w:rsidRPr="00C03543">
        <w:rPr>
          <w:rFonts w:ascii="Book Antiqua" w:eastAsia="宋体" w:hAnsi="Book Antiqua"/>
          <w:lang w:eastAsia="zh-CN"/>
        </w:rPr>
        <w:t>;</w:t>
      </w:r>
      <w:r w:rsidRPr="00C03543">
        <w:rPr>
          <w:rFonts w:ascii="Book Antiqua" w:hAnsi="Book Antiqua"/>
        </w:rPr>
        <w:t xml:space="preserve"> SD</w:t>
      </w:r>
      <w:r w:rsidRPr="00C03543">
        <w:rPr>
          <w:rFonts w:ascii="Book Antiqua" w:eastAsia="宋体" w:hAnsi="Book Antiqua"/>
          <w:lang w:eastAsia="zh-CN"/>
        </w:rPr>
        <w:t>:</w:t>
      </w:r>
      <w:r w:rsidRPr="00C03543">
        <w:rPr>
          <w:rFonts w:ascii="Book Antiqua" w:hAnsi="Book Antiqua"/>
        </w:rPr>
        <w:t xml:space="preserve"> Standard deviations</w:t>
      </w:r>
      <w:r w:rsidRPr="00C03543">
        <w:rPr>
          <w:rFonts w:ascii="Book Antiqua" w:eastAsia="宋体" w:hAnsi="Book Antiqua"/>
          <w:lang w:eastAsia="zh-CN"/>
        </w:rPr>
        <w:t>.</w:t>
      </w:r>
    </w:p>
    <w:p w14:paraId="3BBCFC08" w14:textId="77777777" w:rsidR="00E51036" w:rsidRPr="00C03543" w:rsidRDefault="00E51036" w:rsidP="00E51036">
      <w:pPr>
        <w:tabs>
          <w:tab w:val="left" w:pos="851"/>
        </w:tabs>
        <w:spacing w:line="360" w:lineRule="auto"/>
        <w:jc w:val="both"/>
        <w:rPr>
          <w:rFonts w:ascii="Book Antiqua" w:hAnsi="Book Antiqua"/>
        </w:rPr>
      </w:pPr>
    </w:p>
    <w:p w14:paraId="7520B893" w14:textId="77777777" w:rsidR="00E51036" w:rsidRPr="00C03543" w:rsidRDefault="00E51036" w:rsidP="00E51036">
      <w:pPr>
        <w:pStyle w:val="af0"/>
        <w:jc w:val="both"/>
        <w:rPr>
          <w:rFonts w:ascii="Book Antiqua" w:hAnsi="Book Antiqua"/>
          <w:szCs w:val="24"/>
        </w:rPr>
      </w:pPr>
      <w:bookmarkStart w:id="309" w:name="T10"/>
      <w:bookmarkStart w:id="310" w:name="_Toc327610935"/>
      <w:r w:rsidRPr="00C03543">
        <w:rPr>
          <w:rFonts w:ascii="Book Antiqua" w:hAnsi="Book Antiqua"/>
          <w:szCs w:val="24"/>
        </w:rPr>
        <w:lastRenderedPageBreak/>
        <w:t xml:space="preserve">Table </w:t>
      </w:r>
      <w:bookmarkEnd w:id="309"/>
      <w:r w:rsidRPr="00C03543">
        <w:rPr>
          <w:rFonts w:ascii="Book Antiqua" w:hAnsi="Book Antiqua"/>
          <w:szCs w:val="24"/>
        </w:rPr>
        <w:t>6</w:t>
      </w:r>
      <w:r w:rsidRPr="00C03543">
        <w:rPr>
          <w:rFonts w:ascii="Book Antiqua" w:eastAsia="宋体" w:hAnsi="Book Antiqua"/>
          <w:szCs w:val="24"/>
          <w:lang w:eastAsia="zh-CN"/>
        </w:rPr>
        <w:t xml:space="preserve"> </w:t>
      </w:r>
      <w:r w:rsidRPr="00C03543">
        <w:rPr>
          <w:rFonts w:ascii="Book Antiqua" w:hAnsi="Book Antiqua"/>
          <w:szCs w:val="24"/>
        </w:rPr>
        <w:t xml:space="preserve">Cardiovascular magnetic resonance studies illustrating importance of infarct size on left ventricular function and remodelling in </w:t>
      </w:r>
      <w:bookmarkEnd w:id="310"/>
      <w:r w:rsidRPr="00C03543">
        <w:rPr>
          <w:rFonts w:ascii="Book Antiqua" w:hAnsi="Book Antiqua"/>
          <w:szCs w:val="24"/>
        </w:rPr>
        <w:t>acute myocardial infarction</w:t>
      </w:r>
    </w:p>
    <w:tbl>
      <w:tblPr>
        <w:tblStyle w:val="a5"/>
        <w:tblW w:w="8550" w:type="dxa"/>
        <w:jc w:val="center"/>
        <w:tblInd w:w="673" w:type="dxa"/>
        <w:tblLook w:val="04A0" w:firstRow="1" w:lastRow="0" w:firstColumn="1" w:lastColumn="0" w:noHBand="0" w:noVBand="1"/>
      </w:tblPr>
      <w:tblGrid>
        <w:gridCol w:w="1440"/>
        <w:gridCol w:w="710"/>
        <w:gridCol w:w="576"/>
        <w:gridCol w:w="1056"/>
        <w:gridCol w:w="1674"/>
        <w:gridCol w:w="1323"/>
        <w:gridCol w:w="2097"/>
      </w:tblGrid>
      <w:tr w:rsidR="00E51036" w:rsidRPr="00C03543" w14:paraId="2CFDB739" w14:textId="77777777" w:rsidTr="00F67D15">
        <w:trPr>
          <w:trHeight w:val="586"/>
          <w:jc w:val="center"/>
        </w:trPr>
        <w:tc>
          <w:tcPr>
            <w:tcW w:w="1266" w:type="dxa"/>
            <w:shd w:val="clear" w:color="auto" w:fill="auto"/>
          </w:tcPr>
          <w:p w14:paraId="0355DAF7"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56" w:type="dxa"/>
            <w:shd w:val="clear" w:color="auto" w:fill="auto"/>
          </w:tcPr>
          <w:p w14:paraId="0FBDD71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512" w:type="dxa"/>
            <w:shd w:val="clear" w:color="auto" w:fill="auto"/>
          </w:tcPr>
          <w:p w14:paraId="00F0C73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n</w:t>
            </w:r>
          </w:p>
        </w:tc>
        <w:tc>
          <w:tcPr>
            <w:tcW w:w="784" w:type="dxa"/>
            <w:shd w:val="clear" w:color="auto" w:fill="auto"/>
          </w:tcPr>
          <w:p w14:paraId="3017AEF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LGE method</w:t>
            </w:r>
          </w:p>
        </w:tc>
        <w:tc>
          <w:tcPr>
            <w:tcW w:w="2927" w:type="dxa"/>
            <w:shd w:val="clear" w:color="auto" w:fill="auto"/>
          </w:tcPr>
          <w:p w14:paraId="179F609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951" w:type="dxa"/>
            <w:shd w:val="clear" w:color="auto" w:fill="auto"/>
          </w:tcPr>
          <w:p w14:paraId="58487A2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Time post STEMI of predictive CMR</w:t>
            </w:r>
          </w:p>
        </w:tc>
        <w:tc>
          <w:tcPr>
            <w:tcW w:w="1554" w:type="dxa"/>
            <w:shd w:val="clear" w:color="auto" w:fill="auto"/>
          </w:tcPr>
          <w:p w14:paraId="6F83C3D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Follow-up</w:t>
            </w:r>
          </w:p>
        </w:tc>
      </w:tr>
      <w:tr w:rsidR="00E51036" w:rsidRPr="00C03543" w14:paraId="66CAAE0A" w14:textId="77777777" w:rsidTr="00F67D15">
        <w:trPr>
          <w:trHeight w:val="401"/>
          <w:jc w:val="center"/>
        </w:trPr>
        <w:tc>
          <w:tcPr>
            <w:tcW w:w="1266" w:type="dxa"/>
          </w:tcPr>
          <w:p w14:paraId="1C6AD98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Ahn</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13</w:t>
              </w:r>
            </w:hyperlink>
            <w:r w:rsidRPr="00C03543">
              <w:rPr>
                <w:rFonts w:ascii="Book Antiqua" w:eastAsia="宋体" w:hAnsi="Book Antiqua"/>
                <w:vertAlign w:val="superscript"/>
                <w:lang w:eastAsia="zh-CN"/>
              </w:rPr>
              <w:t>]</w:t>
            </w:r>
          </w:p>
        </w:tc>
        <w:tc>
          <w:tcPr>
            <w:tcW w:w="556" w:type="dxa"/>
          </w:tcPr>
          <w:p w14:paraId="4A28D9E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3</w:t>
            </w:r>
          </w:p>
        </w:tc>
        <w:tc>
          <w:tcPr>
            <w:tcW w:w="512" w:type="dxa"/>
          </w:tcPr>
          <w:p w14:paraId="1C3B568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35</w:t>
            </w:r>
          </w:p>
        </w:tc>
        <w:tc>
          <w:tcPr>
            <w:tcW w:w="784" w:type="dxa"/>
          </w:tcPr>
          <w:p w14:paraId="2B73E91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927" w:type="dxa"/>
          </w:tcPr>
          <w:p w14:paraId="18C2D67A"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 xml:space="preserve">IS strongest IP of LVR in model with LVEF and MI location </w:t>
            </w:r>
          </w:p>
        </w:tc>
        <w:tc>
          <w:tcPr>
            <w:tcW w:w="951" w:type="dxa"/>
          </w:tcPr>
          <w:p w14:paraId="05AAD11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1554" w:type="dxa"/>
          </w:tcPr>
          <w:p w14:paraId="05249091" w14:textId="77777777" w:rsidR="00E51036" w:rsidRPr="00C03543" w:rsidRDefault="00E51036" w:rsidP="00F67D15">
            <w:pPr>
              <w:spacing w:line="360" w:lineRule="auto"/>
              <w:jc w:val="both"/>
              <w:rPr>
                <w:rFonts w:ascii="Book Antiqua" w:hAnsi="Book Antiqua"/>
              </w:rPr>
            </w:pPr>
            <w:r w:rsidRPr="00C03543">
              <w:rPr>
                <w:rFonts w:ascii="Book Antiqua" w:hAnsi="Book Antiqua"/>
              </w:rPr>
              <w:t>6 m</w:t>
            </w:r>
            <w:r w:rsidRPr="00C03543">
              <w:rPr>
                <w:rFonts w:ascii="Book Antiqua" w:eastAsia="宋体" w:hAnsi="Book Antiqua"/>
                <w:lang w:eastAsia="zh-CN"/>
              </w:rPr>
              <w:t xml:space="preserve">o </w:t>
            </w:r>
            <w:r w:rsidRPr="00C03543">
              <w:rPr>
                <w:rFonts w:ascii="Book Antiqua" w:hAnsi="Book Antiqua"/>
              </w:rPr>
              <w:t>(echocardiogram)</w:t>
            </w:r>
          </w:p>
        </w:tc>
      </w:tr>
      <w:tr w:rsidR="00E51036" w:rsidRPr="00C03543" w14:paraId="0287447F" w14:textId="77777777" w:rsidTr="00F67D15">
        <w:trPr>
          <w:trHeight w:val="401"/>
          <w:jc w:val="center"/>
        </w:trPr>
        <w:tc>
          <w:tcPr>
            <w:tcW w:w="1266" w:type="dxa"/>
          </w:tcPr>
          <w:p w14:paraId="0883ABA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uss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33</w:t>
              </w:r>
            </w:hyperlink>
            <w:r w:rsidRPr="00C03543">
              <w:rPr>
                <w:rFonts w:ascii="Book Antiqua" w:eastAsia="宋体" w:hAnsi="Book Antiqua"/>
                <w:vertAlign w:val="superscript"/>
                <w:lang w:eastAsia="zh-CN"/>
              </w:rPr>
              <w:t>]</w:t>
            </w:r>
          </w:p>
        </w:tc>
        <w:tc>
          <w:tcPr>
            <w:tcW w:w="556" w:type="dxa"/>
          </w:tcPr>
          <w:p w14:paraId="3E5CB60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2</w:t>
            </w:r>
          </w:p>
        </w:tc>
        <w:tc>
          <w:tcPr>
            <w:tcW w:w="512" w:type="dxa"/>
          </w:tcPr>
          <w:p w14:paraId="05BF0EC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04</w:t>
            </w:r>
          </w:p>
        </w:tc>
        <w:tc>
          <w:tcPr>
            <w:tcW w:w="784" w:type="dxa"/>
          </w:tcPr>
          <w:p w14:paraId="0DA65D3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2927" w:type="dxa"/>
          </w:tcPr>
          <w:p w14:paraId="4252723A"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IS IP of LVR in model incl. LVEF, IS, LV vols, MVO</w:t>
            </w:r>
          </w:p>
        </w:tc>
        <w:tc>
          <w:tcPr>
            <w:tcW w:w="951" w:type="dxa"/>
          </w:tcPr>
          <w:p w14:paraId="6FF4E8D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1554" w:type="dxa"/>
          </w:tcPr>
          <w:p w14:paraId="2195952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89</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0647AE06" w14:textId="77777777" w:rsidTr="00F67D15">
        <w:trPr>
          <w:trHeight w:val="401"/>
          <w:jc w:val="center"/>
        </w:trPr>
        <w:tc>
          <w:tcPr>
            <w:tcW w:w="1266" w:type="dxa"/>
          </w:tcPr>
          <w:p w14:paraId="1A5B7B6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onmeneu</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91</w:t>
              </w:r>
            </w:hyperlink>
            <w:r w:rsidRPr="00C03543">
              <w:rPr>
                <w:rFonts w:ascii="Book Antiqua" w:eastAsia="宋体" w:hAnsi="Book Antiqua"/>
                <w:vertAlign w:val="superscript"/>
                <w:lang w:eastAsia="zh-CN"/>
              </w:rPr>
              <w:t>]</w:t>
            </w:r>
          </w:p>
        </w:tc>
        <w:tc>
          <w:tcPr>
            <w:tcW w:w="556" w:type="dxa"/>
          </w:tcPr>
          <w:p w14:paraId="4298F76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2</w:t>
            </w:r>
          </w:p>
        </w:tc>
        <w:tc>
          <w:tcPr>
            <w:tcW w:w="512" w:type="dxa"/>
          </w:tcPr>
          <w:p w14:paraId="01581FF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8</w:t>
            </w:r>
          </w:p>
        </w:tc>
        <w:tc>
          <w:tcPr>
            <w:tcW w:w="784" w:type="dxa"/>
          </w:tcPr>
          <w:p w14:paraId="2CCFB9C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2927" w:type="dxa"/>
          </w:tcPr>
          <w:p w14:paraId="3817AA3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No. segments &gt;</w:t>
            </w:r>
            <w:r w:rsidRPr="00C03543">
              <w:rPr>
                <w:rFonts w:ascii="Book Antiqua" w:eastAsia="宋体" w:hAnsi="Book Antiqua"/>
                <w:lang w:eastAsia="zh-CN"/>
              </w:rPr>
              <w:t xml:space="preserve"> </w:t>
            </w:r>
            <w:r w:rsidRPr="00C03543">
              <w:rPr>
                <w:rFonts w:ascii="Book Antiqua" w:hAnsi="Book Antiqua"/>
              </w:rPr>
              <w:t xml:space="preserve">50% transmurality IP for LVR </w:t>
            </w:r>
          </w:p>
        </w:tc>
        <w:tc>
          <w:tcPr>
            <w:tcW w:w="951" w:type="dxa"/>
          </w:tcPr>
          <w:p w14:paraId="7EEAD76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p w14:paraId="1256D939" w14:textId="77777777" w:rsidR="00E51036" w:rsidRPr="00C03543" w:rsidRDefault="00E51036" w:rsidP="00F67D15">
            <w:pPr>
              <w:spacing w:line="360" w:lineRule="auto"/>
              <w:jc w:val="both"/>
              <w:rPr>
                <w:rFonts w:ascii="Book Antiqua" w:eastAsiaTheme="majorEastAsia" w:hAnsi="Book Antiqua" w:cstheme="majorBidi"/>
                <w:b/>
                <w:bCs/>
                <w:caps/>
                <w:smallCaps/>
                <w:lang w:val="en-US"/>
              </w:rPr>
            </w:pPr>
          </w:p>
        </w:tc>
        <w:tc>
          <w:tcPr>
            <w:tcW w:w="1554" w:type="dxa"/>
          </w:tcPr>
          <w:p w14:paraId="28D81FC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 m</w:t>
            </w:r>
            <w:r w:rsidRPr="00C03543">
              <w:rPr>
                <w:rFonts w:ascii="Book Antiqua" w:eastAsia="宋体" w:hAnsi="Book Antiqua"/>
                <w:lang w:eastAsia="zh-CN"/>
              </w:rPr>
              <w:t>o</w:t>
            </w:r>
          </w:p>
        </w:tc>
      </w:tr>
      <w:tr w:rsidR="00E51036" w:rsidRPr="00C03543" w14:paraId="2086CA7F" w14:textId="77777777" w:rsidTr="00F67D15">
        <w:trPr>
          <w:trHeight w:val="401"/>
          <w:jc w:val="center"/>
        </w:trPr>
        <w:tc>
          <w:tcPr>
            <w:tcW w:w="1266" w:type="dxa"/>
          </w:tcPr>
          <w:p w14:paraId="06EBCD6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zekowicz</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92</w:t>
              </w:r>
            </w:hyperlink>
            <w:r w:rsidRPr="00C03543">
              <w:rPr>
                <w:rFonts w:ascii="Book Antiqua" w:eastAsia="宋体" w:hAnsi="Book Antiqua"/>
                <w:vertAlign w:val="superscript"/>
                <w:lang w:eastAsia="zh-CN"/>
              </w:rPr>
              <w:t>]</w:t>
            </w:r>
          </w:p>
        </w:tc>
        <w:tc>
          <w:tcPr>
            <w:tcW w:w="556" w:type="dxa"/>
          </w:tcPr>
          <w:p w14:paraId="1F33F59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512" w:type="dxa"/>
          </w:tcPr>
          <w:p w14:paraId="2761371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4</w:t>
            </w:r>
          </w:p>
        </w:tc>
        <w:tc>
          <w:tcPr>
            <w:tcW w:w="784" w:type="dxa"/>
          </w:tcPr>
          <w:p w14:paraId="578A23C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927" w:type="dxa"/>
          </w:tcPr>
          <w:p w14:paraId="698C31C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IS strongest IP of LVEF in model with MVO, troponins</w:t>
            </w:r>
          </w:p>
        </w:tc>
        <w:tc>
          <w:tcPr>
            <w:tcW w:w="951" w:type="dxa"/>
          </w:tcPr>
          <w:p w14:paraId="425EBC5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1554" w:type="dxa"/>
          </w:tcPr>
          <w:p w14:paraId="476C4B0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 m</w:t>
            </w:r>
            <w:r w:rsidRPr="00C03543">
              <w:rPr>
                <w:rFonts w:ascii="Book Antiqua" w:eastAsia="宋体" w:hAnsi="Book Antiqua"/>
                <w:lang w:eastAsia="zh-CN"/>
              </w:rPr>
              <w:t>o</w:t>
            </w:r>
          </w:p>
        </w:tc>
      </w:tr>
      <w:tr w:rsidR="00E51036" w:rsidRPr="00C03543" w14:paraId="5E1CD587" w14:textId="77777777" w:rsidTr="00F67D15">
        <w:trPr>
          <w:trHeight w:val="401"/>
          <w:jc w:val="center"/>
        </w:trPr>
        <w:tc>
          <w:tcPr>
            <w:tcW w:w="1266" w:type="dxa"/>
          </w:tcPr>
          <w:p w14:paraId="6E132F2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anam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25</w:t>
              </w:r>
            </w:hyperlink>
            <w:r w:rsidRPr="00C03543">
              <w:rPr>
                <w:rFonts w:ascii="Book Antiqua" w:eastAsia="宋体" w:hAnsi="Book Antiqua"/>
                <w:vertAlign w:val="superscript"/>
                <w:lang w:eastAsia="zh-CN"/>
              </w:rPr>
              <w:t>]</w:t>
            </w:r>
          </w:p>
        </w:tc>
        <w:tc>
          <w:tcPr>
            <w:tcW w:w="556" w:type="dxa"/>
          </w:tcPr>
          <w:p w14:paraId="7104837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9</w:t>
            </w:r>
          </w:p>
        </w:tc>
        <w:tc>
          <w:tcPr>
            <w:tcW w:w="512" w:type="dxa"/>
          </w:tcPr>
          <w:p w14:paraId="5533808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98</w:t>
            </w:r>
          </w:p>
        </w:tc>
        <w:tc>
          <w:tcPr>
            <w:tcW w:w="784" w:type="dxa"/>
          </w:tcPr>
          <w:p w14:paraId="33D7C73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927" w:type="dxa"/>
          </w:tcPr>
          <w:p w14:paraId="7801631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cs="Times New Roman"/>
              </w:rPr>
              <w:t>IS strongest IP of LVR (&gt;&gt; MVO, AAR, Troponin-I)</w:t>
            </w:r>
          </w:p>
        </w:tc>
        <w:tc>
          <w:tcPr>
            <w:tcW w:w="951" w:type="dxa"/>
          </w:tcPr>
          <w:p w14:paraId="68433D5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1554" w:type="dxa"/>
          </w:tcPr>
          <w:p w14:paraId="769570F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 m</w:t>
            </w:r>
            <w:r w:rsidRPr="00C03543">
              <w:rPr>
                <w:rFonts w:ascii="Book Antiqua" w:eastAsia="宋体" w:hAnsi="Book Antiqua"/>
                <w:lang w:eastAsia="zh-CN"/>
              </w:rPr>
              <w:t>o</w:t>
            </w:r>
          </w:p>
        </w:tc>
      </w:tr>
      <w:tr w:rsidR="00E51036" w:rsidRPr="00C03543" w14:paraId="5589D5DC" w14:textId="77777777" w:rsidTr="00F67D15">
        <w:trPr>
          <w:trHeight w:val="401"/>
          <w:jc w:val="center"/>
        </w:trPr>
        <w:tc>
          <w:tcPr>
            <w:tcW w:w="1266" w:type="dxa"/>
          </w:tcPr>
          <w:p w14:paraId="133895A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Bod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93</w:t>
              </w:r>
            </w:hyperlink>
            <w:r w:rsidRPr="00C03543">
              <w:rPr>
                <w:rFonts w:ascii="Book Antiqua" w:eastAsia="宋体" w:hAnsi="Book Antiqua"/>
                <w:vertAlign w:val="superscript"/>
                <w:lang w:eastAsia="zh-CN"/>
              </w:rPr>
              <w:t>]</w:t>
            </w:r>
          </w:p>
        </w:tc>
        <w:tc>
          <w:tcPr>
            <w:tcW w:w="556" w:type="dxa"/>
          </w:tcPr>
          <w:p w14:paraId="7CD1F9F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9</w:t>
            </w:r>
          </w:p>
        </w:tc>
        <w:tc>
          <w:tcPr>
            <w:tcW w:w="512" w:type="dxa"/>
          </w:tcPr>
          <w:p w14:paraId="1E6E56F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14</w:t>
            </w:r>
          </w:p>
        </w:tc>
        <w:tc>
          <w:tcPr>
            <w:tcW w:w="784" w:type="dxa"/>
          </w:tcPr>
          <w:p w14:paraId="0A0AEF1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2927" w:type="dxa"/>
          </w:tcPr>
          <w:p w14:paraId="60820E8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xtent of transmural necrosis (no. segments &gt;</w:t>
            </w:r>
            <w:r w:rsidRPr="00C03543">
              <w:rPr>
                <w:rFonts w:ascii="Book Antiqua" w:eastAsia="宋体" w:hAnsi="Book Antiqua"/>
                <w:lang w:eastAsia="zh-CN"/>
              </w:rPr>
              <w:t xml:space="preserve"> </w:t>
            </w:r>
            <w:r w:rsidRPr="00C03543">
              <w:rPr>
                <w:rFonts w:ascii="Book Antiqua" w:hAnsi="Book Antiqua"/>
              </w:rPr>
              <w:t>50% TEE) strongest IP for LV recovery (+</w:t>
            </w:r>
            <w:r w:rsidRPr="00C03543">
              <w:rPr>
                <w:rFonts w:ascii="Book Antiqua" w:eastAsia="宋体" w:hAnsi="Book Antiqua"/>
                <w:lang w:eastAsia="zh-CN"/>
              </w:rPr>
              <w:t xml:space="preserve"> </w:t>
            </w: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5% LVEF)</w:t>
            </w:r>
          </w:p>
        </w:tc>
        <w:tc>
          <w:tcPr>
            <w:tcW w:w="951" w:type="dxa"/>
          </w:tcPr>
          <w:p w14:paraId="7874497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1554" w:type="dxa"/>
          </w:tcPr>
          <w:p w14:paraId="2032BD0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 m</w:t>
            </w:r>
            <w:r w:rsidRPr="00C03543">
              <w:rPr>
                <w:rFonts w:ascii="Book Antiqua" w:eastAsia="宋体" w:hAnsi="Book Antiqua"/>
                <w:lang w:eastAsia="zh-CN"/>
              </w:rPr>
              <w:t>o</w:t>
            </w:r>
          </w:p>
        </w:tc>
      </w:tr>
      <w:tr w:rsidR="00E51036" w:rsidRPr="00C03543" w14:paraId="37BD0DA2" w14:textId="77777777" w:rsidTr="00F67D15">
        <w:trPr>
          <w:trHeight w:val="401"/>
          <w:jc w:val="center"/>
        </w:trPr>
        <w:tc>
          <w:tcPr>
            <w:tcW w:w="1266" w:type="dxa"/>
          </w:tcPr>
          <w:p w14:paraId="23DE347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Wu</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94</w:t>
              </w:r>
            </w:hyperlink>
            <w:r w:rsidRPr="00C03543">
              <w:rPr>
                <w:rFonts w:ascii="Book Antiqua" w:eastAsia="宋体" w:hAnsi="Book Antiqua"/>
                <w:vertAlign w:val="superscript"/>
                <w:lang w:eastAsia="zh-CN"/>
              </w:rPr>
              <w:t>]</w:t>
            </w:r>
          </w:p>
        </w:tc>
        <w:tc>
          <w:tcPr>
            <w:tcW w:w="556" w:type="dxa"/>
          </w:tcPr>
          <w:p w14:paraId="1E90518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8</w:t>
            </w:r>
          </w:p>
        </w:tc>
        <w:tc>
          <w:tcPr>
            <w:tcW w:w="512" w:type="dxa"/>
          </w:tcPr>
          <w:p w14:paraId="2194E27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22</w:t>
            </w:r>
          </w:p>
        </w:tc>
        <w:tc>
          <w:tcPr>
            <w:tcW w:w="784" w:type="dxa"/>
          </w:tcPr>
          <w:p w14:paraId="67C0C61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927" w:type="dxa"/>
          </w:tcPr>
          <w:p w14:paraId="697B8E6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IS extent only IP for LVEF and LVR</w:t>
            </w:r>
          </w:p>
        </w:tc>
        <w:tc>
          <w:tcPr>
            <w:tcW w:w="951" w:type="dxa"/>
          </w:tcPr>
          <w:p w14:paraId="44122A6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1554" w:type="dxa"/>
          </w:tcPr>
          <w:p w14:paraId="07F0B0D8"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4</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494B3615" w14:textId="77777777" w:rsidTr="00F67D15">
        <w:trPr>
          <w:trHeight w:val="401"/>
          <w:jc w:val="center"/>
        </w:trPr>
        <w:tc>
          <w:tcPr>
            <w:tcW w:w="1266" w:type="dxa"/>
          </w:tcPr>
          <w:p w14:paraId="6AC0DE6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85" w:tooltip="Khan, 2016 #2135"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56" w:type="dxa"/>
          </w:tcPr>
          <w:p w14:paraId="042144D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5</w:t>
            </w:r>
          </w:p>
        </w:tc>
        <w:tc>
          <w:tcPr>
            <w:tcW w:w="512" w:type="dxa"/>
          </w:tcPr>
          <w:p w14:paraId="0B5A34F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0</w:t>
            </w:r>
          </w:p>
        </w:tc>
        <w:tc>
          <w:tcPr>
            <w:tcW w:w="784" w:type="dxa"/>
          </w:tcPr>
          <w:p w14:paraId="1EAE80D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927" w:type="dxa"/>
          </w:tcPr>
          <w:p w14:paraId="27913F73"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IS extent IP of LVR in model with MVO, % transmurality</w:t>
            </w:r>
          </w:p>
        </w:tc>
        <w:tc>
          <w:tcPr>
            <w:tcW w:w="951" w:type="dxa"/>
          </w:tcPr>
          <w:p w14:paraId="0A3BF0F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1554" w:type="dxa"/>
          </w:tcPr>
          <w:p w14:paraId="3898644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25</w:t>
            </w:r>
            <w:r w:rsidRPr="00C03543">
              <w:rPr>
                <w:rFonts w:ascii="Book Antiqua" w:eastAsia="宋体" w:hAnsi="Book Antiqua"/>
                <w:lang w:eastAsia="zh-CN"/>
              </w:rPr>
              <w:t xml:space="preserve"> </w:t>
            </w:r>
            <w:r w:rsidRPr="00C03543">
              <w:rPr>
                <w:rFonts w:ascii="Book Antiqua" w:hAnsi="Book Antiqua"/>
              </w:rPr>
              <w:t>d</w:t>
            </w:r>
          </w:p>
        </w:tc>
      </w:tr>
    </w:tbl>
    <w:p w14:paraId="65669200" w14:textId="77777777" w:rsidR="00E51036" w:rsidRPr="00C03543" w:rsidRDefault="00E51036" w:rsidP="00E51036">
      <w:pPr>
        <w:tabs>
          <w:tab w:val="left" w:pos="851"/>
        </w:tabs>
        <w:spacing w:line="360" w:lineRule="auto"/>
        <w:jc w:val="both"/>
        <w:rPr>
          <w:rFonts w:ascii="Book Antiqua" w:hAnsi="Book Antiqua"/>
        </w:rPr>
      </w:pPr>
    </w:p>
    <w:p w14:paraId="2AFC0A0E" w14:textId="77777777" w:rsidR="00E51036" w:rsidRPr="00C03543" w:rsidRDefault="00E51036" w:rsidP="00E51036">
      <w:pPr>
        <w:tabs>
          <w:tab w:val="left" w:pos="851"/>
        </w:tabs>
        <w:spacing w:line="360" w:lineRule="auto"/>
        <w:jc w:val="both"/>
        <w:rPr>
          <w:rFonts w:ascii="Book Antiqua" w:eastAsia="宋体" w:hAnsi="Book Antiqua"/>
          <w:lang w:eastAsia="zh-CN"/>
        </w:rPr>
      </w:pPr>
      <w:r w:rsidRPr="00C03543">
        <w:rPr>
          <w:rFonts w:ascii="Book Antiqua" w:hAnsi="Book Antiqua"/>
        </w:rPr>
        <w:t>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LVR</w:t>
      </w:r>
      <w:r w:rsidRPr="00C03543">
        <w:rPr>
          <w:rFonts w:ascii="Book Antiqua" w:eastAsia="宋体" w:hAnsi="Book Antiqua"/>
          <w:lang w:eastAsia="zh-CN"/>
        </w:rPr>
        <w:t>:</w:t>
      </w:r>
      <w:r w:rsidRPr="00C03543">
        <w:rPr>
          <w:rFonts w:ascii="Book Antiqua" w:hAnsi="Book Antiqua"/>
        </w:rPr>
        <w:t xml:space="preserve"> LV remodelling</w:t>
      </w:r>
      <w:r w:rsidRPr="00C03543">
        <w:rPr>
          <w:rFonts w:ascii="Book Antiqua" w:eastAsia="宋体" w:hAnsi="Book Antiqua"/>
          <w:lang w:eastAsia="zh-CN"/>
        </w:rPr>
        <w:t>;</w:t>
      </w:r>
      <w:r w:rsidRPr="00C03543">
        <w:rPr>
          <w:rFonts w:ascii="Book Antiqua" w:hAnsi="Book Antiqua"/>
        </w:rPr>
        <w:t xml:space="preserve"> LVEDVI</w:t>
      </w:r>
      <w:r w:rsidRPr="00C03543">
        <w:rPr>
          <w:rFonts w:ascii="Book Antiqua" w:eastAsia="宋体" w:hAnsi="Book Antiqua"/>
          <w:lang w:eastAsia="zh-CN"/>
        </w:rPr>
        <w:t>:</w:t>
      </w:r>
      <w:r w:rsidRPr="00C03543">
        <w:rPr>
          <w:rFonts w:ascii="Book Antiqua" w:hAnsi="Book Antiqua"/>
        </w:rPr>
        <w:t xml:space="preserve"> Left-ventricular end-diastolic volume index</w:t>
      </w:r>
      <w:r w:rsidRPr="00C03543">
        <w:rPr>
          <w:rFonts w:ascii="Book Antiqua" w:eastAsia="宋体" w:hAnsi="Book Antiqua"/>
          <w:lang w:eastAsia="zh-CN"/>
        </w:rPr>
        <w:t>;</w:t>
      </w:r>
      <w:r w:rsidRPr="00C03543">
        <w:rPr>
          <w:rFonts w:ascii="Book Antiqua" w:hAnsi="Book Antiqua"/>
        </w:rPr>
        <w:t xml:space="preserve"> LVEDVI</w:t>
      </w:r>
      <w:r w:rsidRPr="00C03543">
        <w:rPr>
          <w:rFonts w:ascii="Book Antiqua" w:eastAsia="宋体" w:hAnsi="Book Antiqua"/>
          <w:lang w:eastAsia="zh-CN"/>
        </w:rPr>
        <w:t>:</w:t>
      </w:r>
      <w:r w:rsidRPr="00C03543">
        <w:rPr>
          <w:rFonts w:ascii="Book Antiqua" w:hAnsi="Book Antiqua"/>
        </w:rPr>
        <w:t xml:space="preserve"> Left-ventricular end-systolic volume index</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r w:rsidRPr="00C03543">
        <w:rPr>
          <w:rFonts w:ascii="Book Antiqua" w:hAnsi="Book Antiqua"/>
        </w:rPr>
        <w:t xml:space="preserve"> MVO</w:t>
      </w:r>
      <w:r w:rsidRPr="00C03543">
        <w:rPr>
          <w:rFonts w:ascii="Book Antiqua" w:eastAsia="宋体" w:hAnsi="Book Antiqua"/>
          <w:lang w:eastAsia="zh-CN"/>
        </w:rPr>
        <w:t>:</w:t>
      </w:r>
      <w:r w:rsidRPr="00C03543">
        <w:rPr>
          <w:rFonts w:ascii="Book Antiqua" w:hAnsi="Book Antiqua"/>
        </w:rPr>
        <w:t xml:space="preserve"> Microvascular obstruction</w:t>
      </w:r>
      <w:r w:rsidRPr="00C03543">
        <w:rPr>
          <w:rFonts w:ascii="Book Antiqua" w:eastAsia="宋体" w:hAnsi="Book Antiqua"/>
          <w:lang w:eastAsia="zh-CN"/>
        </w:rPr>
        <w:t>;</w:t>
      </w:r>
      <w:r w:rsidRPr="00C03543">
        <w:rPr>
          <w:rFonts w:ascii="Book Antiqua" w:hAnsi="Book Antiqua"/>
        </w:rPr>
        <w:t xml:space="preserve"> SD</w:t>
      </w:r>
      <w:r w:rsidRPr="00C03543">
        <w:rPr>
          <w:rFonts w:ascii="Book Antiqua" w:eastAsia="宋体" w:hAnsi="Book Antiqua"/>
          <w:lang w:eastAsia="zh-CN"/>
        </w:rPr>
        <w:t>:</w:t>
      </w:r>
      <w:r w:rsidRPr="00C03543">
        <w:rPr>
          <w:rFonts w:ascii="Book Antiqua" w:hAnsi="Book Antiqua"/>
        </w:rPr>
        <w:t xml:space="preserve"> Standard deviation</w:t>
      </w:r>
      <w:r w:rsidRPr="00C03543">
        <w:rPr>
          <w:rFonts w:ascii="Book Antiqua" w:eastAsia="宋体" w:hAnsi="Book Antiqua"/>
          <w:lang w:eastAsia="zh-CN"/>
        </w:rPr>
        <w:t>.</w:t>
      </w:r>
    </w:p>
    <w:p w14:paraId="221A7ED3"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6D801FEB" w14:textId="77777777" w:rsidR="00E51036" w:rsidRPr="00C03543" w:rsidRDefault="00E51036" w:rsidP="00E51036">
      <w:pPr>
        <w:pStyle w:val="af0"/>
        <w:jc w:val="both"/>
        <w:rPr>
          <w:rFonts w:ascii="Book Antiqua" w:hAnsi="Book Antiqua"/>
          <w:szCs w:val="24"/>
        </w:rPr>
      </w:pPr>
      <w:bookmarkStart w:id="311" w:name="T11"/>
      <w:bookmarkStart w:id="312" w:name="_Toc327610936"/>
      <w:r w:rsidRPr="00C03543">
        <w:rPr>
          <w:rFonts w:ascii="Book Antiqua" w:hAnsi="Book Antiqua"/>
          <w:szCs w:val="24"/>
        </w:rPr>
        <w:lastRenderedPageBreak/>
        <w:t xml:space="preserve">Table </w:t>
      </w:r>
      <w:bookmarkEnd w:id="311"/>
      <w:r w:rsidRPr="00C03543">
        <w:rPr>
          <w:rFonts w:ascii="Book Antiqua" w:hAnsi="Book Antiqua"/>
          <w:szCs w:val="24"/>
        </w:rPr>
        <w:t xml:space="preserve">7 Cardiovascular magnetic resonance studies illustrating the prognostic importance of infarct in </w:t>
      </w:r>
      <w:bookmarkEnd w:id="312"/>
      <w:r w:rsidRPr="00C03543">
        <w:rPr>
          <w:rFonts w:ascii="Book Antiqua" w:hAnsi="Book Antiqua"/>
          <w:szCs w:val="24"/>
        </w:rPr>
        <w:t>acute myocardial infarction</w:t>
      </w:r>
    </w:p>
    <w:tbl>
      <w:tblPr>
        <w:tblStyle w:val="a5"/>
        <w:tblW w:w="8585" w:type="dxa"/>
        <w:jc w:val="center"/>
        <w:tblInd w:w="547" w:type="dxa"/>
        <w:tblLook w:val="04A0" w:firstRow="1" w:lastRow="0" w:firstColumn="1" w:lastColumn="0" w:noHBand="0" w:noVBand="1"/>
      </w:tblPr>
      <w:tblGrid>
        <w:gridCol w:w="1310"/>
        <w:gridCol w:w="710"/>
        <w:gridCol w:w="576"/>
        <w:gridCol w:w="1056"/>
        <w:gridCol w:w="2407"/>
        <w:gridCol w:w="1296"/>
        <w:gridCol w:w="1230"/>
      </w:tblGrid>
      <w:tr w:rsidR="00E51036" w:rsidRPr="00C03543" w14:paraId="1E55A477" w14:textId="77777777" w:rsidTr="00F67D15">
        <w:trPr>
          <w:trHeight w:val="586"/>
          <w:jc w:val="center"/>
        </w:trPr>
        <w:tc>
          <w:tcPr>
            <w:tcW w:w="1016" w:type="dxa"/>
            <w:shd w:val="clear" w:color="auto" w:fill="auto"/>
          </w:tcPr>
          <w:p w14:paraId="67556E35"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67" w:type="dxa"/>
            <w:shd w:val="clear" w:color="auto" w:fill="auto"/>
          </w:tcPr>
          <w:p w14:paraId="5371E09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426" w:type="dxa"/>
            <w:shd w:val="clear" w:color="auto" w:fill="auto"/>
          </w:tcPr>
          <w:p w14:paraId="52C0D11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850" w:type="dxa"/>
            <w:shd w:val="clear" w:color="auto" w:fill="auto"/>
          </w:tcPr>
          <w:p w14:paraId="4A219AC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LGE method </w:t>
            </w:r>
          </w:p>
        </w:tc>
        <w:tc>
          <w:tcPr>
            <w:tcW w:w="3096" w:type="dxa"/>
            <w:shd w:val="clear" w:color="auto" w:fill="auto"/>
          </w:tcPr>
          <w:p w14:paraId="063C563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1217" w:type="dxa"/>
            <w:shd w:val="clear" w:color="auto" w:fill="auto"/>
          </w:tcPr>
          <w:p w14:paraId="53C4F24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CMR timepoint </w:t>
            </w:r>
          </w:p>
        </w:tc>
        <w:tc>
          <w:tcPr>
            <w:tcW w:w="1413" w:type="dxa"/>
            <w:shd w:val="clear" w:color="auto" w:fill="auto"/>
          </w:tcPr>
          <w:p w14:paraId="458F1CE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Follow-up </w:t>
            </w:r>
          </w:p>
        </w:tc>
      </w:tr>
      <w:tr w:rsidR="00E51036" w:rsidRPr="00C03543" w14:paraId="631EC8CB" w14:textId="77777777" w:rsidTr="00F67D15">
        <w:trPr>
          <w:trHeight w:val="401"/>
          <w:jc w:val="center"/>
        </w:trPr>
        <w:tc>
          <w:tcPr>
            <w:tcW w:w="1016" w:type="dxa"/>
          </w:tcPr>
          <w:p w14:paraId="5693201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uss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99" w:tooltip="Wu, 2008 #897" w:history="1">
              <w:r w:rsidRPr="00C03543">
                <w:rPr>
                  <w:rFonts w:ascii="Book Antiqua" w:eastAsia="宋体" w:hAnsi="Book Antiqua"/>
                  <w:vertAlign w:val="superscript"/>
                  <w:lang w:eastAsia="zh-CN"/>
                </w:rPr>
                <w:t>96</w:t>
              </w:r>
            </w:hyperlink>
            <w:r w:rsidRPr="00C03543">
              <w:rPr>
                <w:rFonts w:ascii="Book Antiqua" w:eastAsia="宋体" w:hAnsi="Book Antiqua"/>
                <w:vertAlign w:val="superscript"/>
                <w:lang w:eastAsia="zh-CN"/>
              </w:rPr>
              <w:t>]</w:t>
            </w:r>
          </w:p>
        </w:tc>
        <w:tc>
          <w:tcPr>
            <w:tcW w:w="567" w:type="dxa"/>
          </w:tcPr>
          <w:p w14:paraId="6542779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3</w:t>
            </w:r>
          </w:p>
        </w:tc>
        <w:tc>
          <w:tcPr>
            <w:tcW w:w="426" w:type="dxa"/>
          </w:tcPr>
          <w:p w14:paraId="41F3551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50</w:t>
            </w:r>
          </w:p>
        </w:tc>
        <w:tc>
          <w:tcPr>
            <w:tcW w:w="850" w:type="dxa"/>
          </w:tcPr>
          <w:p w14:paraId="2F134C4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3096" w:type="dxa"/>
          </w:tcPr>
          <w:p w14:paraId="12616D13"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cs="Times New Roman"/>
              </w:rPr>
              <w:t>Extent of transmural infarction (no. of segments &gt;</w:t>
            </w:r>
            <w:r w:rsidRPr="00C03543">
              <w:rPr>
                <w:rFonts w:ascii="Book Antiqua" w:eastAsia="宋体" w:hAnsi="Book Antiqua" w:cs="Times New Roman"/>
                <w:lang w:eastAsia="zh-CN"/>
              </w:rPr>
              <w:t xml:space="preserve"> </w:t>
            </w:r>
            <w:r w:rsidRPr="00C03543">
              <w:rPr>
                <w:rFonts w:ascii="Book Antiqua" w:hAnsi="Book Antiqua" w:cs="Times New Roman"/>
              </w:rPr>
              <w:t>50% transmurality) only IP for MACE at 6</w:t>
            </w:r>
            <w:r w:rsidRPr="00C03543">
              <w:rPr>
                <w:rFonts w:ascii="Book Antiqua" w:eastAsia="宋体" w:hAnsi="Book Antiqua" w:cs="Times New Roman"/>
                <w:lang w:eastAsia="zh-CN"/>
              </w:rPr>
              <w:t xml:space="preserve"> </w:t>
            </w:r>
            <w:r w:rsidRPr="00C03543">
              <w:rPr>
                <w:rFonts w:ascii="Book Antiqua" w:hAnsi="Book Antiqua" w:cs="Times New Roman"/>
              </w:rPr>
              <w:t>m</w:t>
            </w:r>
            <w:r w:rsidRPr="00C03543">
              <w:rPr>
                <w:rFonts w:ascii="Book Antiqua" w:eastAsia="宋体" w:hAnsi="Book Antiqua" w:cs="Times New Roman"/>
                <w:lang w:eastAsia="zh-CN"/>
              </w:rPr>
              <w:t>o</w:t>
            </w:r>
            <w:r w:rsidRPr="00C03543">
              <w:rPr>
                <w:rFonts w:ascii="Book Antiqua" w:hAnsi="Book Antiqua" w:cs="Times New Roman"/>
              </w:rPr>
              <w:t xml:space="preserve"> </w:t>
            </w:r>
          </w:p>
        </w:tc>
        <w:tc>
          <w:tcPr>
            <w:tcW w:w="1217" w:type="dxa"/>
          </w:tcPr>
          <w:p w14:paraId="3EA2375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7032ACDF"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63</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0A6AD119" w14:textId="77777777" w:rsidTr="00F67D15">
        <w:trPr>
          <w:trHeight w:val="401"/>
          <w:jc w:val="center"/>
        </w:trPr>
        <w:tc>
          <w:tcPr>
            <w:tcW w:w="1016" w:type="dxa"/>
          </w:tcPr>
          <w:p w14:paraId="2F09EF3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Izquierdo</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99" w:tooltip="Wu, 2008 #897" w:history="1">
              <w:r w:rsidRPr="00C03543">
                <w:rPr>
                  <w:rFonts w:ascii="Book Antiqua" w:eastAsia="宋体" w:hAnsi="Book Antiqua"/>
                  <w:vertAlign w:val="superscript"/>
                  <w:lang w:eastAsia="zh-CN"/>
                </w:rPr>
                <w:t>97</w:t>
              </w:r>
            </w:hyperlink>
            <w:r w:rsidRPr="00C03543">
              <w:rPr>
                <w:rFonts w:ascii="Book Antiqua" w:eastAsia="宋体" w:hAnsi="Book Antiqua"/>
                <w:vertAlign w:val="superscript"/>
                <w:lang w:eastAsia="zh-CN"/>
              </w:rPr>
              <w:t>]</w:t>
            </w:r>
          </w:p>
        </w:tc>
        <w:tc>
          <w:tcPr>
            <w:tcW w:w="567" w:type="dxa"/>
          </w:tcPr>
          <w:p w14:paraId="2B2BA25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3</w:t>
            </w:r>
          </w:p>
        </w:tc>
        <w:tc>
          <w:tcPr>
            <w:tcW w:w="426" w:type="dxa"/>
          </w:tcPr>
          <w:p w14:paraId="43FEEF3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40</w:t>
            </w:r>
          </w:p>
        </w:tc>
        <w:tc>
          <w:tcPr>
            <w:tcW w:w="850" w:type="dxa"/>
          </w:tcPr>
          <w:p w14:paraId="262CF3F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3096" w:type="dxa"/>
          </w:tcPr>
          <w:p w14:paraId="25992247"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imes New Roman"/>
                <w:b/>
                <w:bCs/>
                <w:i/>
                <w:iCs/>
                <w:lang w:val="en-US"/>
              </w:rPr>
            </w:pPr>
            <w:r w:rsidRPr="00C03543">
              <w:rPr>
                <w:rFonts w:ascii="Book Antiqua" w:hAnsi="Book Antiqua" w:cs="Times New Roman"/>
              </w:rPr>
              <w:t>IS was IP for AACEs (arrhythmic cardiac events:</w:t>
            </w:r>
            <w:r w:rsidRPr="00C03543">
              <w:rPr>
                <w:rFonts w:ascii="Book Antiqua" w:eastAsia="宋体" w:hAnsi="Book Antiqua" w:cs="Times New Roman"/>
                <w:lang w:eastAsia="zh-CN"/>
              </w:rPr>
              <w:t xml:space="preserve"> </w:t>
            </w:r>
            <w:r w:rsidRPr="00C03543">
              <w:rPr>
                <w:rFonts w:ascii="Book Antiqua" w:hAnsi="Book Antiqua" w:cs="Times New Roman"/>
              </w:rPr>
              <w:t>Sudden death, VT, VF, ICD shock) in model including LVEF, hypertension</w:t>
            </w:r>
          </w:p>
        </w:tc>
        <w:tc>
          <w:tcPr>
            <w:tcW w:w="1217" w:type="dxa"/>
          </w:tcPr>
          <w:p w14:paraId="7EC4D0C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5F8B9F4A"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23</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335AC486" w14:textId="77777777" w:rsidTr="00F67D15">
        <w:trPr>
          <w:trHeight w:val="401"/>
          <w:jc w:val="center"/>
        </w:trPr>
        <w:tc>
          <w:tcPr>
            <w:tcW w:w="1016" w:type="dxa"/>
          </w:tcPr>
          <w:p w14:paraId="3EE45F2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99" w:tooltip="Wu, 2008 #897" w:history="1">
              <w:r w:rsidRPr="00C03543">
                <w:rPr>
                  <w:rFonts w:ascii="Book Antiqua" w:eastAsia="宋体" w:hAnsi="Book Antiqua"/>
                  <w:vertAlign w:val="superscript"/>
                  <w:lang w:eastAsia="zh-CN"/>
                </w:rPr>
                <w:t>34</w:t>
              </w:r>
            </w:hyperlink>
            <w:r w:rsidRPr="00C03543">
              <w:rPr>
                <w:rFonts w:ascii="Book Antiqua" w:eastAsia="宋体" w:hAnsi="Book Antiqua"/>
                <w:vertAlign w:val="superscript"/>
                <w:lang w:eastAsia="zh-CN"/>
              </w:rPr>
              <w:t>]</w:t>
            </w:r>
          </w:p>
        </w:tc>
        <w:tc>
          <w:tcPr>
            <w:tcW w:w="567" w:type="dxa"/>
          </w:tcPr>
          <w:p w14:paraId="5A24634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26" w:type="dxa"/>
          </w:tcPr>
          <w:p w14:paraId="410115B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8</w:t>
            </w:r>
          </w:p>
        </w:tc>
        <w:tc>
          <w:tcPr>
            <w:tcW w:w="850" w:type="dxa"/>
          </w:tcPr>
          <w:p w14:paraId="61AA406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5SD</w:t>
            </w:r>
          </w:p>
        </w:tc>
        <w:tc>
          <w:tcPr>
            <w:tcW w:w="3096" w:type="dxa"/>
          </w:tcPr>
          <w:p w14:paraId="5B74A69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IS was IP of MACE at 19</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r w:rsidRPr="00C03543">
              <w:rPr>
                <w:rFonts w:ascii="Book Antiqua" w:hAnsi="Book Antiqua"/>
              </w:rPr>
              <w:t xml:space="preserve"> in model including MVO, LVEF, MSI, Killip, TIMI post-PPCI</w:t>
            </w:r>
          </w:p>
        </w:tc>
        <w:tc>
          <w:tcPr>
            <w:tcW w:w="1217" w:type="dxa"/>
          </w:tcPr>
          <w:p w14:paraId="252821D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0FA7CC71"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8.5</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7DD82F18" w14:textId="77777777" w:rsidTr="00F67D15">
        <w:trPr>
          <w:trHeight w:val="401"/>
          <w:jc w:val="center"/>
        </w:trPr>
        <w:tc>
          <w:tcPr>
            <w:tcW w:w="1016" w:type="dxa"/>
          </w:tcPr>
          <w:p w14:paraId="3C32085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iszalski-Jamk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99" w:tooltip="Wu, 2008 #897" w:history="1">
              <w:r w:rsidRPr="00C03543">
                <w:rPr>
                  <w:rFonts w:ascii="Book Antiqua" w:eastAsia="宋体" w:hAnsi="Book Antiqua"/>
                  <w:vertAlign w:val="superscript"/>
                  <w:lang w:eastAsia="zh-CN"/>
                </w:rPr>
                <w:t>98</w:t>
              </w:r>
            </w:hyperlink>
            <w:r w:rsidRPr="00C03543">
              <w:rPr>
                <w:rFonts w:ascii="Book Antiqua" w:eastAsia="宋体" w:hAnsi="Book Antiqua"/>
                <w:vertAlign w:val="superscript"/>
                <w:lang w:eastAsia="zh-CN"/>
              </w:rPr>
              <w:t>]</w:t>
            </w:r>
          </w:p>
        </w:tc>
        <w:tc>
          <w:tcPr>
            <w:tcW w:w="567" w:type="dxa"/>
          </w:tcPr>
          <w:p w14:paraId="6677E71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426" w:type="dxa"/>
          </w:tcPr>
          <w:p w14:paraId="20EA7C7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7</w:t>
            </w:r>
          </w:p>
        </w:tc>
        <w:tc>
          <w:tcPr>
            <w:tcW w:w="850" w:type="dxa"/>
          </w:tcPr>
          <w:p w14:paraId="5EB5796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096" w:type="dxa"/>
          </w:tcPr>
          <w:p w14:paraId="7300647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V transmurality index IP (HR 1.03) and IS (HR 1.03) IPs for MACE in a model containing RVEF and RV IS</w:t>
            </w:r>
          </w:p>
        </w:tc>
        <w:tc>
          <w:tcPr>
            <w:tcW w:w="1217" w:type="dxa"/>
          </w:tcPr>
          <w:p w14:paraId="711C5FC8"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lang w:eastAsia="zh-CN"/>
              </w:rPr>
              <w:t>“</w:t>
            </w:r>
            <w:r w:rsidRPr="00C03543">
              <w:rPr>
                <w:rFonts w:ascii="Book Antiqua" w:hAnsi="Book Antiqua"/>
              </w:rPr>
              <w:t>3-5</w:t>
            </w:r>
            <w:r w:rsidRPr="00C03543">
              <w:rPr>
                <w:rFonts w:ascii="Book Antiqua" w:eastAsia="宋体" w:hAnsi="Book Antiqua"/>
                <w:lang w:eastAsia="zh-CN"/>
              </w:rPr>
              <w:t xml:space="preserve"> </w:t>
            </w:r>
            <w:r w:rsidRPr="00C03543">
              <w:rPr>
                <w:rFonts w:ascii="Book Antiqua" w:hAnsi="Book Antiqua"/>
              </w:rPr>
              <w:t>d</w:t>
            </w:r>
            <w:r w:rsidRPr="00C03543">
              <w:rPr>
                <w:rFonts w:ascii="Book Antiqua" w:eastAsia="宋体" w:hAnsi="Book Antiqua"/>
                <w:lang w:eastAsia="zh-CN"/>
              </w:rPr>
              <w:t>”</w:t>
            </w:r>
          </w:p>
        </w:tc>
        <w:tc>
          <w:tcPr>
            <w:tcW w:w="1413" w:type="dxa"/>
          </w:tcPr>
          <w:p w14:paraId="6893816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50</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79067013" w14:textId="77777777" w:rsidTr="00F67D15">
        <w:trPr>
          <w:trHeight w:val="401"/>
          <w:jc w:val="center"/>
        </w:trPr>
        <w:tc>
          <w:tcPr>
            <w:tcW w:w="1016" w:type="dxa"/>
          </w:tcPr>
          <w:p w14:paraId="6993B46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aros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99" w:tooltip="Wu, 2008 #897" w:history="1">
              <w:r w:rsidRPr="00C03543">
                <w:rPr>
                  <w:rFonts w:ascii="Book Antiqua" w:eastAsia="宋体" w:hAnsi="Book Antiqua"/>
                  <w:vertAlign w:val="superscript"/>
                  <w:lang w:eastAsia="zh-CN"/>
                </w:rPr>
                <w:t>67</w:t>
              </w:r>
            </w:hyperlink>
            <w:r w:rsidRPr="00C03543">
              <w:rPr>
                <w:rFonts w:ascii="Book Antiqua" w:eastAsia="宋体" w:hAnsi="Book Antiqua"/>
                <w:vertAlign w:val="superscript"/>
                <w:lang w:eastAsia="zh-CN"/>
              </w:rPr>
              <w:t>]</w:t>
            </w:r>
          </w:p>
        </w:tc>
        <w:tc>
          <w:tcPr>
            <w:tcW w:w="567" w:type="dxa"/>
          </w:tcPr>
          <w:p w14:paraId="627C1FC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426" w:type="dxa"/>
          </w:tcPr>
          <w:p w14:paraId="4EDC82D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03</w:t>
            </w:r>
          </w:p>
        </w:tc>
        <w:tc>
          <w:tcPr>
            <w:tcW w:w="850" w:type="dxa"/>
          </w:tcPr>
          <w:p w14:paraId="7C935E1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FWHM</w:t>
            </w:r>
          </w:p>
        </w:tc>
        <w:tc>
          <w:tcPr>
            <w:tcW w:w="3096" w:type="dxa"/>
          </w:tcPr>
          <w:p w14:paraId="3C8EAF11"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 xml:space="preserve">IS strongest IP for MACE (HR 1.36) in model containing </w:t>
            </w:r>
            <w:r w:rsidRPr="00C03543">
              <w:rPr>
                <w:rFonts w:ascii="Book Antiqua" w:hAnsi="Book Antiqua"/>
              </w:rPr>
              <w:lastRenderedPageBreak/>
              <w:t>LVEF, CK. LGE</w:t>
            </w:r>
            <w:r w:rsidRPr="00C03543">
              <w:rPr>
                <w:rFonts w:ascii="Book Antiqua" w:eastAsia="宋体" w:hAnsi="Book Antiqua"/>
                <w:lang w:eastAsia="zh-CN"/>
              </w:rPr>
              <w:t xml:space="preserve"> </w:t>
            </w: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3% had HR 6.1 for MACE</w:t>
            </w:r>
          </w:p>
        </w:tc>
        <w:tc>
          <w:tcPr>
            <w:tcW w:w="1217" w:type="dxa"/>
          </w:tcPr>
          <w:p w14:paraId="48DEF6E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4.5</w:t>
            </w:r>
            <w:r w:rsidRPr="00C03543">
              <w:rPr>
                <w:rFonts w:ascii="Book Antiqua" w:eastAsia="宋体" w:hAnsi="Book Antiqua"/>
                <w:lang w:eastAsia="zh-CN"/>
              </w:rPr>
              <w:t xml:space="preserve"> </w:t>
            </w:r>
            <w:r w:rsidRPr="00C03543">
              <w:rPr>
                <w:rFonts w:ascii="Book Antiqua" w:hAnsi="Book Antiqua"/>
              </w:rPr>
              <w:t>h</w:t>
            </w:r>
          </w:p>
        </w:tc>
        <w:tc>
          <w:tcPr>
            <w:tcW w:w="1413" w:type="dxa"/>
          </w:tcPr>
          <w:p w14:paraId="2CB363BF"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y</w:t>
            </w:r>
            <w:r w:rsidRPr="00C03543">
              <w:rPr>
                <w:rFonts w:ascii="Book Antiqua" w:eastAsia="宋体" w:hAnsi="Book Antiqua"/>
                <w:lang w:eastAsia="zh-CN"/>
              </w:rPr>
              <w:t>r</w:t>
            </w:r>
          </w:p>
        </w:tc>
      </w:tr>
      <w:tr w:rsidR="00E51036" w:rsidRPr="00C03543" w14:paraId="5684CD82" w14:textId="77777777" w:rsidTr="00F67D15">
        <w:trPr>
          <w:trHeight w:val="401"/>
          <w:jc w:val="center"/>
        </w:trPr>
        <w:tc>
          <w:tcPr>
            <w:tcW w:w="1016" w:type="dxa"/>
          </w:tcPr>
          <w:p w14:paraId="0706730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Bod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99" w:tooltip="Wu, 2008 #897" w:history="1">
              <w:r w:rsidRPr="00C03543">
                <w:rPr>
                  <w:rFonts w:ascii="Book Antiqua" w:eastAsia="宋体" w:hAnsi="Book Antiqua"/>
                  <w:vertAlign w:val="superscript"/>
                  <w:lang w:eastAsia="zh-CN"/>
                </w:rPr>
                <w:t>38</w:t>
              </w:r>
            </w:hyperlink>
            <w:r w:rsidRPr="00C03543">
              <w:rPr>
                <w:rFonts w:ascii="Book Antiqua" w:eastAsia="宋体" w:hAnsi="Book Antiqua"/>
                <w:vertAlign w:val="superscript"/>
                <w:lang w:eastAsia="zh-CN"/>
              </w:rPr>
              <w:t>]</w:t>
            </w:r>
          </w:p>
        </w:tc>
        <w:tc>
          <w:tcPr>
            <w:tcW w:w="567" w:type="dxa"/>
          </w:tcPr>
          <w:p w14:paraId="1D76A8A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9</w:t>
            </w:r>
          </w:p>
        </w:tc>
        <w:tc>
          <w:tcPr>
            <w:tcW w:w="426" w:type="dxa"/>
          </w:tcPr>
          <w:p w14:paraId="6C301C5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14</w:t>
            </w:r>
          </w:p>
        </w:tc>
        <w:tc>
          <w:tcPr>
            <w:tcW w:w="850" w:type="dxa"/>
          </w:tcPr>
          <w:p w14:paraId="0CBB955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3096" w:type="dxa"/>
          </w:tcPr>
          <w:p w14:paraId="135BECF7" w14:textId="77777777" w:rsidR="00E51036" w:rsidRPr="00C03543" w:rsidRDefault="00E51036" w:rsidP="00F67D15">
            <w:pPr>
              <w:spacing w:line="360" w:lineRule="auto"/>
              <w:jc w:val="both"/>
              <w:rPr>
                <w:rFonts w:ascii="Book Antiqua" w:eastAsiaTheme="majorEastAsia" w:hAnsi="Book Antiqua" w:cs="Times New Roman"/>
                <w:b/>
                <w:bCs/>
                <w:i/>
                <w:iCs/>
                <w:lang w:val="en-US"/>
              </w:rPr>
            </w:pPr>
            <w:r w:rsidRPr="00C03543">
              <w:rPr>
                <w:rFonts w:ascii="Book Antiqua" w:hAnsi="Book Antiqua" w:cs="Times New Roman"/>
              </w:rPr>
              <w:t>Extent of transmural infarction (no. of segments &gt;</w:t>
            </w:r>
            <w:r w:rsidRPr="00C03543">
              <w:rPr>
                <w:rFonts w:ascii="Book Antiqua" w:eastAsia="宋体" w:hAnsi="Book Antiqua" w:cs="Times New Roman"/>
                <w:lang w:eastAsia="zh-CN"/>
              </w:rPr>
              <w:t xml:space="preserve"> </w:t>
            </w:r>
            <w:r w:rsidRPr="00C03543">
              <w:rPr>
                <w:rFonts w:ascii="Book Antiqua" w:hAnsi="Book Antiqua" w:cs="Times New Roman"/>
              </w:rPr>
              <w:t>50% transmurality) IP for MACE (HR 1.35 if</w:t>
            </w:r>
            <w:r>
              <w:rPr>
                <w:rFonts w:ascii="Book Antiqua" w:hAnsi="Book Antiqua" w:cs="Times New Roman"/>
              </w:rPr>
              <w:t xml:space="preserve"> </w:t>
            </w:r>
            <w:r w:rsidRPr="00C03543">
              <w:rPr>
                <w:rFonts w:ascii="Book Antiqua" w:hAnsi="Book Antiqua" w:cs="Times New Roman"/>
              </w:rPr>
              <w:t>&gt;</w:t>
            </w:r>
            <w:r w:rsidRPr="00C03543">
              <w:rPr>
                <w:rFonts w:ascii="Book Antiqua" w:eastAsia="宋体" w:hAnsi="Book Antiqua" w:cs="Times New Roman"/>
                <w:lang w:eastAsia="zh-CN"/>
              </w:rPr>
              <w:t xml:space="preserve"> </w:t>
            </w:r>
            <w:r w:rsidRPr="00C03543">
              <w:rPr>
                <w:rFonts w:ascii="Book Antiqua" w:hAnsi="Book Antiqua" w:cs="Times New Roman"/>
              </w:rPr>
              <w:t>5 segs)</w:t>
            </w:r>
          </w:p>
        </w:tc>
        <w:tc>
          <w:tcPr>
            <w:tcW w:w="1217" w:type="dxa"/>
          </w:tcPr>
          <w:p w14:paraId="489E7D7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0340583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53</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6F1D3C09" w14:textId="77777777" w:rsidTr="00F67D15">
        <w:trPr>
          <w:trHeight w:val="401"/>
          <w:jc w:val="center"/>
        </w:trPr>
        <w:tc>
          <w:tcPr>
            <w:tcW w:w="1016" w:type="dxa"/>
          </w:tcPr>
          <w:p w14:paraId="3FCCCF6B" w14:textId="77777777" w:rsidR="00E51036" w:rsidRPr="00C03543" w:rsidRDefault="00E51036" w:rsidP="00F67D15">
            <w:pPr>
              <w:spacing w:line="360" w:lineRule="auto"/>
              <w:jc w:val="both"/>
              <w:rPr>
                <w:rFonts w:ascii="Book Antiqua" w:eastAsia="宋体" w:hAnsi="Book Antiqua" w:cstheme="majorBidi"/>
                <w:b/>
                <w:bCs/>
                <w:i/>
                <w:iCs/>
                <w:vertAlign w:val="superscript"/>
                <w:lang w:val="en-US" w:eastAsia="zh-CN"/>
              </w:rPr>
            </w:pPr>
            <w:r w:rsidRPr="00C03543">
              <w:rPr>
                <w:rFonts w:ascii="Book Antiqua" w:hAnsi="Book Antiqua"/>
              </w:rPr>
              <w:t>Wu</w:t>
            </w:r>
            <w:r w:rsidRPr="00C03543">
              <w:rPr>
                <w:rFonts w:ascii="Book Antiqua" w:eastAsia="宋体" w:hAnsi="Book Antiqua"/>
                <w:lang w:eastAsia="zh-CN"/>
              </w:rPr>
              <w:t xml:space="preserve"> </w:t>
            </w:r>
            <w:r w:rsidRPr="00C03543">
              <w:rPr>
                <w:rFonts w:ascii="Book Antiqua" w:eastAsia="宋体" w:hAnsi="Book Antiqua"/>
                <w:i/>
                <w:lang w:eastAsia="zh-CN"/>
              </w:rPr>
              <w:t>et al</w:t>
            </w:r>
            <w:r w:rsidRPr="00C03543">
              <w:rPr>
                <w:rFonts w:ascii="Book Antiqua" w:eastAsia="宋体" w:hAnsi="Book Antiqua"/>
                <w:vertAlign w:val="superscript"/>
                <w:lang w:eastAsia="zh-CN"/>
              </w:rPr>
              <w:t>[</w:t>
            </w:r>
            <w:hyperlink w:anchor="_ENREF_99" w:tooltip="Wu, 2008 #897" w:history="1">
              <w:r w:rsidRPr="00C03543">
                <w:rPr>
                  <w:rFonts w:ascii="Book Antiqua" w:hAnsi="Book Antiqua"/>
                </w:rPr>
                <w:fldChar w:fldCharType="begin"/>
              </w:r>
              <w:r w:rsidRPr="00C03543">
                <w:rPr>
                  <w:rFonts w:ascii="Book Antiqua" w:hAnsi="Book Antiqua"/>
                </w:rPr>
                <w:instrText xml:space="preserve"> ADDIN EN.CITE &lt;EndNote&gt;&lt;Cite&gt;&lt;Author&gt;Wu&lt;/Author&gt;&lt;Year&gt;2008&lt;/Year&gt;&lt;RecNum&gt;897&lt;/RecNum&gt;&lt;DisplayText&gt;&lt;style face="superscript"&gt;99&lt;/style&gt;&lt;/DisplayText&gt;&lt;record&gt;&lt;rec-number&gt;897&lt;/rec-number&gt;&lt;foreign-keys&gt;&lt;key app="EN" db-id="zzst0pe9v92wx6eaxf6pwstvvxxs0tzd5rfr"&gt;897&lt;/key&gt;&lt;/foreign-keys&gt;&lt;ref-type name="Journal Article"&gt;17&lt;/ref-type&gt;&lt;contributors&gt;&lt;authors&gt;&lt;author&gt;Wu, E&lt;/author&gt;&lt;author&gt;Ortiz, J T&lt;/author&gt;&lt;author&gt;Tejedor, P&lt;/author&gt;&lt;author&gt;Lee, D C&lt;/author&gt;&lt;author&gt;Kansal, P&lt;/author&gt;&lt;author&gt;Carr, J C&lt;/author&gt;&lt;author&gt;Holly, T A&lt;/author&gt;&lt;author&gt;Klocke, F J&lt;/author&gt;&lt;author&gt;Bonow, R O&lt;/author&gt;&lt;/authors&gt;&lt;/contributors&gt;&lt;titles&gt;&lt;title&gt;Infarct size by contrast enhanced cardiac magnetic resonance is a stronger predictor of outcomes than left ventricular ejection fraction or end-systolic volume index : prospective cohort study Infarct size by contrast enhanced cardiac magnetic resonance i&lt;/title&gt;&lt;secondary-title&gt;Heart&lt;/secondary-title&gt;&lt;/titles&gt;&lt;periodical&gt;&lt;full-title&gt;Heart&lt;/full-title&gt;&lt;/periodical&gt;&lt;pages&gt;730-6&lt;/pages&gt;&lt;volume&gt;94&lt;/volume&gt;&lt;dates&gt;&lt;year&gt;2008&lt;/year&gt;&lt;/dates&gt;&lt;label&gt;READ&lt;/label&gt;&lt;urls&gt;&lt;/urls&gt;&lt;electronic-resource-num&gt;10.1136/hrt.2007.122622&lt;/electronic-resource-num&gt;&lt;/record&gt;&lt;/Cite&gt;&lt;/EndNote&gt;</w:instrText>
              </w:r>
              <w:r w:rsidRPr="00C03543">
                <w:rPr>
                  <w:rFonts w:ascii="Book Antiqua" w:hAnsi="Book Antiqua"/>
                </w:rPr>
                <w:fldChar w:fldCharType="separate"/>
              </w:r>
              <w:r w:rsidRPr="00C03543">
                <w:rPr>
                  <w:rFonts w:ascii="Book Antiqua" w:hAnsi="Book Antiqua"/>
                  <w:noProof/>
                  <w:vertAlign w:val="superscript"/>
                </w:rPr>
                <w:t>99</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67" w:type="dxa"/>
          </w:tcPr>
          <w:p w14:paraId="2F3E088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8</w:t>
            </w:r>
          </w:p>
        </w:tc>
        <w:tc>
          <w:tcPr>
            <w:tcW w:w="426" w:type="dxa"/>
          </w:tcPr>
          <w:p w14:paraId="79D9CF8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22</w:t>
            </w:r>
          </w:p>
        </w:tc>
        <w:tc>
          <w:tcPr>
            <w:tcW w:w="850" w:type="dxa"/>
          </w:tcPr>
          <w:p w14:paraId="33FC2A0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096" w:type="dxa"/>
          </w:tcPr>
          <w:p w14:paraId="6BE4B48A"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IS only IP of 2</w:t>
            </w:r>
            <w:r w:rsidRPr="00C03543">
              <w:rPr>
                <w:rFonts w:ascii="Book Antiqua" w:eastAsia="宋体" w:hAnsi="Book Antiqua"/>
                <w:lang w:eastAsia="zh-CN"/>
              </w:rPr>
              <w:t xml:space="preserve"> </w:t>
            </w:r>
            <w:r w:rsidRPr="00C03543">
              <w:rPr>
                <w:rFonts w:ascii="Book Antiqua" w:hAnsi="Book Antiqua"/>
              </w:rPr>
              <w:t>y</w:t>
            </w:r>
            <w:r w:rsidRPr="00C03543">
              <w:rPr>
                <w:rFonts w:ascii="Book Antiqua" w:eastAsia="宋体" w:hAnsi="Book Antiqua"/>
                <w:lang w:eastAsia="zh-CN"/>
              </w:rPr>
              <w:t>r</w:t>
            </w:r>
            <w:r w:rsidRPr="00C03543">
              <w:rPr>
                <w:rFonts w:ascii="Book Antiqua" w:hAnsi="Book Antiqua"/>
              </w:rPr>
              <w:t xml:space="preserve"> MACE in model containing LVEF, LVESVI</w:t>
            </w:r>
          </w:p>
        </w:tc>
        <w:tc>
          <w:tcPr>
            <w:tcW w:w="1217" w:type="dxa"/>
          </w:tcPr>
          <w:p w14:paraId="3FEF113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517420D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38</w:t>
            </w:r>
            <w:r w:rsidRPr="00C03543">
              <w:rPr>
                <w:rFonts w:ascii="Book Antiqua" w:eastAsia="宋体" w:hAnsi="Book Antiqua"/>
                <w:lang w:eastAsia="zh-CN"/>
              </w:rPr>
              <w:t xml:space="preserve"> </w:t>
            </w:r>
            <w:r w:rsidRPr="00C03543">
              <w:rPr>
                <w:rFonts w:ascii="Book Antiqua" w:hAnsi="Book Antiqua"/>
              </w:rPr>
              <w:t>d</w:t>
            </w:r>
          </w:p>
        </w:tc>
      </w:tr>
    </w:tbl>
    <w:p w14:paraId="4F95143D" w14:textId="77777777" w:rsidR="00E51036" w:rsidRPr="00C03543" w:rsidRDefault="00E51036" w:rsidP="00E51036">
      <w:pPr>
        <w:spacing w:line="360" w:lineRule="auto"/>
        <w:jc w:val="both"/>
        <w:rPr>
          <w:rFonts w:ascii="Book Antiqua" w:hAnsi="Book Antiqua"/>
        </w:rPr>
      </w:pPr>
    </w:p>
    <w:p w14:paraId="25364273" w14:textId="77777777" w:rsidR="00E51036" w:rsidRPr="00C03543" w:rsidRDefault="00E51036" w:rsidP="00E51036">
      <w:pPr>
        <w:tabs>
          <w:tab w:val="left" w:pos="851"/>
        </w:tabs>
        <w:spacing w:line="360" w:lineRule="auto"/>
        <w:jc w:val="both"/>
        <w:rPr>
          <w:rFonts w:ascii="Book Antiqua" w:eastAsia="宋体" w:hAnsi="Book Antiqua"/>
          <w:lang w:eastAsia="zh-CN"/>
        </w:rPr>
      </w:pPr>
      <w:r w:rsidRPr="00C03543">
        <w:rPr>
          <w:rFonts w:ascii="Book Antiqua" w:hAnsi="Book Antiqua"/>
        </w:rPr>
        <w:t>LGE</w:t>
      </w:r>
      <w:r w:rsidRPr="00C03543">
        <w:rPr>
          <w:rFonts w:ascii="Book Antiqua" w:eastAsia="宋体" w:hAnsi="Book Antiqua"/>
          <w:lang w:eastAsia="zh-CN"/>
        </w:rPr>
        <w:t>:</w:t>
      </w:r>
      <w:r w:rsidRPr="00C03543">
        <w:rPr>
          <w:rFonts w:ascii="Book Antiqua" w:hAnsi="Book Antiqua"/>
        </w:rPr>
        <w:t xml:space="preserve"> Late gadolinium enhancement</w:t>
      </w:r>
      <w:r w:rsidRPr="00C03543">
        <w:rPr>
          <w:rFonts w:ascii="Book Antiqua" w:eastAsia="宋体" w:hAnsi="Book Antiqua"/>
          <w:lang w:eastAsia="zh-CN"/>
        </w:rPr>
        <w:t>;</w:t>
      </w:r>
      <w:r w:rsidRPr="00C03543">
        <w:rPr>
          <w:rFonts w:ascii="Book Antiqua" w:hAnsi="Book Antiqua"/>
        </w:rPr>
        <w:t xml:space="preserve"> FWHM</w:t>
      </w:r>
      <w:r w:rsidRPr="00C03543">
        <w:rPr>
          <w:rFonts w:ascii="Book Antiqua" w:eastAsia="宋体" w:hAnsi="Book Antiqua"/>
          <w:lang w:eastAsia="zh-CN"/>
        </w:rPr>
        <w:t>:</w:t>
      </w:r>
      <w:r w:rsidRPr="00C03543">
        <w:rPr>
          <w:rFonts w:ascii="Book Antiqua" w:hAnsi="Book Antiqua"/>
        </w:rPr>
        <w:t xml:space="preserve"> Full-width half-maximum</w:t>
      </w:r>
      <w:r w:rsidRPr="00C03543">
        <w:rPr>
          <w:rFonts w:ascii="Book Antiqua" w:eastAsia="宋体" w:hAnsi="Book Antiqua"/>
          <w:lang w:eastAsia="zh-CN"/>
        </w:rPr>
        <w:t>;</w:t>
      </w:r>
      <w:r w:rsidRPr="00C03543">
        <w:rPr>
          <w:rFonts w:ascii="Book Antiqua" w:hAnsi="Book Antiqua"/>
        </w:rPr>
        <w:t xml:space="preserve"> SD</w:t>
      </w:r>
      <w:r w:rsidRPr="00C03543">
        <w:rPr>
          <w:rFonts w:ascii="Book Antiqua" w:eastAsia="宋体" w:hAnsi="Book Antiqua"/>
          <w:lang w:eastAsia="zh-CN"/>
        </w:rPr>
        <w:t>:</w:t>
      </w:r>
      <w:r w:rsidRPr="00C03543">
        <w:rPr>
          <w:rFonts w:ascii="Book Antiqua" w:hAnsi="Book Antiqua"/>
        </w:rPr>
        <w:t xml:space="preserve"> Standard deviations</w:t>
      </w:r>
      <w:r w:rsidRPr="00C03543">
        <w:rPr>
          <w:rFonts w:ascii="Book Antiqua" w:eastAsia="宋体" w:hAnsi="Book Antiqua"/>
          <w:lang w:eastAsia="zh-CN"/>
        </w:rPr>
        <w:t>;</w:t>
      </w:r>
      <w:r w:rsidRPr="00C03543">
        <w:rPr>
          <w:rFonts w:ascii="Book Antiqua" w:hAnsi="Book Antiqua"/>
        </w:rPr>
        <w:t xml:space="preserve"> MACE</w:t>
      </w:r>
      <w:r w:rsidRPr="00C03543">
        <w:rPr>
          <w:rFonts w:ascii="Book Antiqua" w:eastAsia="宋体" w:hAnsi="Book Antiqua"/>
          <w:lang w:eastAsia="zh-CN"/>
        </w:rPr>
        <w:t>:</w:t>
      </w:r>
      <w:r w:rsidRPr="00C03543">
        <w:rPr>
          <w:rFonts w:ascii="Book Antiqua" w:hAnsi="Book Antiqua"/>
        </w:rPr>
        <w:t xml:space="preserve"> Major adverse cardiovascular events</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r w:rsidRPr="00C03543">
        <w:rPr>
          <w:rFonts w:ascii="Book Antiqua" w:hAnsi="Book Antiqua"/>
        </w:rPr>
        <w:t xml:space="preserve"> PPCI</w:t>
      </w:r>
      <w:r w:rsidRPr="00C03543">
        <w:rPr>
          <w:rFonts w:ascii="Book Antiqua" w:eastAsia="宋体" w:hAnsi="Book Antiqua"/>
          <w:lang w:eastAsia="zh-CN"/>
        </w:rPr>
        <w:t>:</w:t>
      </w:r>
      <w:r w:rsidRPr="00C03543">
        <w:rPr>
          <w:rFonts w:ascii="Book Antiqua" w:hAnsi="Book Antiqua"/>
        </w:rPr>
        <w:t xml:space="preserve"> Primary percutaneous coronary intervention</w:t>
      </w:r>
      <w:r w:rsidRPr="00C03543">
        <w:rPr>
          <w:rFonts w:ascii="Book Antiqua" w:eastAsia="宋体" w:hAnsi="Book Antiqua"/>
          <w:lang w:eastAsia="zh-CN"/>
        </w:rPr>
        <w:t>;</w:t>
      </w:r>
      <w:r w:rsidRPr="00C03543">
        <w:rPr>
          <w:rFonts w:ascii="Book Antiqua" w:hAnsi="Book Antiqua"/>
        </w:rPr>
        <w:t xml:space="preserve"> LGE method (LGE quantification method): SD</w:t>
      </w:r>
      <w:r w:rsidRPr="00C03543">
        <w:rPr>
          <w:rFonts w:ascii="Book Antiqua" w:eastAsia="宋体" w:hAnsi="Book Antiqua"/>
          <w:lang w:eastAsia="zh-CN"/>
        </w:rPr>
        <w:t>:</w:t>
      </w:r>
      <w:r w:rsidRPr="00C03543">
        <w:rPr>
          <w:rFonts w:ascii="Book Antiqua" w:hAnsi="Book Antiqua"/>
        </w:rPr>
        <w:t xml:space="preserve"> Standard deviations</w:t>
      </w:r>
      <w:r w:rsidRPr="00C03543">
        <w:rPr>
          <w:rFonts w:ascii="Book Antiqua" w:eastAsia="宋体" w:hAnsi="Book Antiqua"/>
          <w:lang w:eastAsia="zh-CN"/>
        </w:rPr>
        <w:t>;</w:t>
      </w:r>
      <w:r w:rsidRPr="00C03543">
        <w:rPr>
          <w:rFonts w:ascii="Book Antiqua" w:hAnsi="Book Antiqua"/>
        </w:rPr>
        <w:t xml:space="preserve"> FWHM</w:t>
      </w:r>
      <w:r w:rsidRPr="00C03543">
        <w:rPr>
          <w:rFonts w:ascii="Book Antiqua" w:eastAsia="宋体" w:hAnsi="Book Antiqua"/>
          <w:lang w:eastAsia="zh-CN"/>
        </w:rPr>
        <w:t>:</w:t>
      </w:r>
      <w:r>
        <w:rPr>
          <w:rFonts w:ascii="Book Antiqua" w:eastAsia="宋体" w:hAnsi="Book Antiqua"/>
          <w:lang w:eastAsia="zh-CN"/>
        </w:rPr>
        <w:t xml:space="preserve"> </w:t>
      </w:r>
      <w:r w:rsidRPr="00C03543">
        <w:rPr>
          <w:rFonts w:ascii="Book Antiqua" w:hAnsi="Book Antiqua"/>
        </w:rPr>
        <w:t>Full-width half-maximum</w:t>
      </w:r>
      <w:r w:rsidRPr="00C03543">
        <w:rPr>
          <w:rFonts w:ascii="Book Antiqua" w:eastAsia="宋体" w:hAnsi="Book Antiqua"/>
          <w:lang w:eastAsia="zh-CN"/>
        </w:rPr>
        <w:t>.</w:t>
      </w:r>
    </w:p>
    <w:p w14:paraId="2DA00AE6"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6FCEDA37" w14:textId="77777777" w:rsidR="00E51036" w:rsidRPr="00C03543" w:rsidRDefault="00E51036" w:rsidP="00E51036">
      <w:pPr>
        <w:pStyle w:val="af0"/>
        <w:jc w:val="both"/>
        <w:rPr>
          <w:rFonts w:ascii="Book Antiqua" w:hAnsi="Book Antiqua"/>
          <w:szCs w:val="24"/>
        </w:rPr>
      </w:pPr>
      <w:bookmarkStart w:id="313" w:name="_Toc327610937"/>
      <w:r w:rsidRPr="00C03543">
        <w:rPr>
          <w:rFonts w:ascii="Book Antiqua" w:hAnsi="Book Antiqua"/>
          <w:szCs w:val="24"/>
        </w:rPr>
        <w:lastRenderedPageBreak/>
        <w:t>Table 8</w:t>
      </w:r>
      <w:r w:rsidRPr="00C03543">
        <w:rPr>
          <w:rFonts w:ascii="Book Antiqua" w:eastAsia="宋体" w:hAnsi="Book Antiqua"/>
          <w:szCs w:val="24"/>
          <w:lang w:eastAsia="zh-CN"/>
        </w:rPr>
        <w:t xml:space="preserve"> </w:t>
      </w:r>
      <w:r w:rsidRPr="00C03543">
        <w:rPr>
          <w:rFonts w:ascii="Book Antiqua" w:hAnsi="Book Antiqua"/>
          <w:szCs w:val="24"/>
        </w:rPr>
        <w:t xml:space="preserve">Temporal changes in cardiovascular magnetic resonance late microvascular obstruction in </w:t>
      </w:r>
      <w:bookmarkEnd w:id="313"/>
      <w:r w:rsidRPr="00C03543">
        <w:rPr>
          <w:rFonts w:ascii="Book Antiqua" w:hAnsi="Book Antiqua"/>
          <w:szCs w:val="24"/>
        </w:rPr>
        <w:t>acute myocardial infarction</w:t>
      </w:r>
    </w:p>
    <w:tbl>
      <w:tblPr>
        <w:tblStyle w:val="a5"/>
        <w:tblW w:w="8579" w:type="dxa"/>
        <w:jc w:val="center"/>
        <w:tblInd w:w="111" w:type="dxa"/>
        <w:tblLook w:val="04A0" w:firstRow="1" w:lastRow="0" w:firstColumn="1" w:lastColumn="0" w:noHBand="0" w:noVBand="1"/>
      </w:tblPr>
      <w:tblGrid>
        <w:gridCol w:w="1258"/>
        <w:gridCol w:w="710"/>
        <w:gridCol w:w="576"/>
        <w:gridCol w:w="1495"/>
        <w:gridCol w:w="1056"/>
        <w:gridCol w:w="3484"/>
      </w:tblGrid>
      <w:tr w:rsidR="00E51036" w:rsidRPr="00C03543" w14:paraId="55639694" w14:textId="77777777" w:rsidTr="00F67D15">
        <w:trPr>
          <w:trHeight w:val="586"/>
          <w:jc w:val="center"/>
        </w:trPr>
        <w:tc>
          <w:tcPr>
            <w:tcW w:w="1050" w:type="dxa"/>
            <w:shd w:val="clear" w:color="auto" w:fill="auto"/>
          </w:tcPr>
          <w:p w14:paraId="6D9666D0"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88" w:type="dxa"/>
            <w:shd w:val="clear" w:color="auto" w:fill="auto"/>
          </w:tcPr>
          <w:p w14:paraId="3DF33D1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Year</w:t>
            </w:r>
          </w:p>
        </w:tc>
        <w:tc>
          <w:tcPr>
            <w:tcW w:w="422" w:type="dxa"/>
            <w:shd w:val="clear" w:color="auto" w:fill="auto"/>
          </w:tcPr>
          <w:p w14:paraId="377A604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1521" w:type="dxa"/>
            <w:shd w:val="clear" w:color="auto" w:fill="auto"/>
          </w:tcPr>
          <w:p w14:paraId="6CCBAED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timepoints</w:t>
            </w:r>
          </w:p>
        </w:tc>
        <w:tc>
          <w:tcPr>
            <w:tcW w:w="929" w:type="dxa"/>
            <w:shd w:val="clear" w:color="auto" w:fill="auto"/>
          </w:tcPr>
          <w:p w14:paraId="5CFEAF3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LGE method </w:t>
            </w:r>
          </w:p>
        </w:tc>
        <w:tc>
          <w:tcPr>
            <w:tcW w:w="4069" w:type="dxa"/>
            <w:shd w:val="clear" w:color="auto" w:fill="auto"/>
          </w:tcPr>
          <w:p w14:paraId="3195A83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r>
      <w:tr w:rsidR="00E51036" w:rsidRPr="00C03543" w14:paraId="38F13AC0" w14:textId="77777777" w:rsidTr="00F67D15">
        <w:trPr>
          <w:trHeight w:val="401"/>
          <w:jc w:val="center"/>
        </w:trPr>
        <w:tc>
          <w:tcPr>
            <w:tcW w:w="1050" w:type="dxa"/>
          </w:tcPr>
          <w:p w14:paraId="68949FFA" w14:textId="77777777" w:rsidR="00E51036" w:rsidRPr="00C03543" w:rsidRDefault="00E51036" w:rsidP="00F67D15">
            <w:pPr>
              <w:spacing w:line="360" w:lineRule="auto"/>
              <w:jc w:val="both"/>
              <w:rPr>
                <w:rFonts w:ascii="Book Antiqua" w:eastAsia="宋体" w:hAnsi="Book Antiqua"/>
                <w:vertAlign w:val="superscript"/>
                <w:lang w:eastAsia="zh-CN"/>
              </w:rPr>
            </w:pPr>
            <w:r w:rsidRPr="00C03543">
              <w:rPr>
                <w:rFonts w:ascii="Book Antiqua" w:hAnsi="Book Antiqua"/>
              </w:rPr>
              <w:t>Carrick</w:t>
            </w:r>
            <w:r w:rsidRPr="00C03543">
              <w:rPr>
                <w:rFonts w:ascii="Book Antiqua" w:eastAsia="宋体" w:hAnsi="Book Antiqua"/>
                <w:lang w:eastAsia="zh-CN"/>
              </w:rPr>
              <w:t xml:space="preserve"> </w:t>
            </w:r>
            <w:r w:rsidRPr="00C03543">
              <w:rPr>
                <w:rFonts w:ascii="Book Antiqua" w:eastAsia="宋体" w:hAnsi="Book Antiqua"/>
                <w:i/>
                <w:lang w:eastAsia="zh-CN"/>
              </w:rPr>
              <w:t>et al</w:t>
            </w:r>
            <w:r w:rsidRPr="00C03543">
              <w:rPr>
                <w:rFonts w:ascii="Book Antiqua" w:eastAsia="宋体" w:hAnsi="Book Antiqua"/>
                <w:vertAlign w:val="superscript"/>
                <w:lang w:eastAsia="zh-CN"/>
              </w:rPr>
              <w:t>[</w:t>
            </w:r>
            <w:hyperlink w:anchor="_ENREF_74" w:tooltip="Carrick, 2016 #2120" w:history="1">
              <w:r w:rsidRPr="00C03543">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Pr="00C03543">
                <w:rPr>
                  <w:rFonts w:ascii="Book Antiqua" w:hAnsi="Book Antiqua"/>
                </w:rPr>
                <w:instrText xml:space="preserve"> ADDIN EN.CITE </w:instrText>
              </w:r>
              <w:r w:rsidRPr="00C03543">
                <w:rPr>
                  <w:rFonts w:ascii="Book Antiqua" w:hAnsi="Book Antiqua"/>
                </w:rPr>
                <w:fldChar w:fldCharType="begin">
                  <w:fldData xml:space="preserve">PEVuZE5vdGU+PENpdGU+PEF1dGhvcj5DYXJyaWNrPC9BdXRob3I+PFllYXI+MjAxNjwvWWVhcj48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</w:fldData>
                </w:fldChar>
              </w:r>
              <w:r w:rsidRPr="00C03543">
                <w:rPr>
                  <w:rFonts w:ascii="Book Antiqua" w:hAnsi="Book Antiqua"/>
                </w:rPr>
                <w:instrText xml:space="preserve"> ADDIN EN.CITE.DATA </w:instrText>
              </w:r>
              <w:r w:rsidRPr="00C03543">
                <w:rPr>
                  <w:rFonts w:ascii="Book Antiqua" w:hAnsi="Book Antiqua"/>
                </w:rPr>
              </w:r>
              <w:r w:rsidRPr="00C03543">
                <w:rPr>
                  <w:rFonts w:ascii="Book Antiqua" w:hAnsi="Book Antiqua"/>
                </w:rPr>
                <w:fldChar w:fldCharType="end"/>
              </w:r>
              <w:r w:rsidRPr="00C03543">
                <w:rPr>
                  <w:rFonts w:ascii="Book Antiqua" w:hAnsi="Book Antiqua"/>
                </w:rPr>
              </w:r>
              <w:r w:rsidRPr="00C03543">
                <w:rPr>
                  <w:rFonts w:ascii="Book Antiqua" w:hAnsi="Book Antiqua"/>
                </w:rPr>
                <w:fldChar w:fldCharType="separate"/>
              </w:r>
              <w:r w:rsidRPr="00C03543">
                <w:rPr>
                  <w:rFonts w:ascii="Book Antiqua" w:hAnsi="Book Antiqua"/>
                  <w:noProof/>
                  <w:vertAlign w:val="superscript"/>
                </w:rPr>
                <w:t>74</w:t>
              </w:r>
              <w:r w:rsidRPr="00C03543">
                <w:rPr>
                  <w:rFonts w:ascii="Book Antiqua" w:hAnsi="Book Antiqua"/>
                </w:rPr>
                <w:fldChar w:fldCharType="end"/>
              </w:r>
            </w:hyperlink>
            <w:r w:rsidRPr="00C03543">
              <w:rPr>
                <w:rFonts w:ascii="Book Antiqua" w:eastAsia="宋体" w:hAnsi="Book Antiqua"/>
                <w:vertAlign w:val="superscript"/>
                <w:lang w:eastAsia="zh-CN"/>
              </w:rPr>
              <w:t>]</w:t>
            </w:r>
          </w:p>
        </w:tc>
        <w:tc>
          <w:tcPr>
            <w:tcW w:w="588" w:type="dxa"/>
          </w:tcPr>
          <w:p w14:paraId="28CA2F76"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6</w:t>
            </w:r>
          </w:p>
        </w:tc>
        <w:tc>
          <w:tcPr>
            <w:tcW w:w="422" w:type="dxa"/>
          </w:tcPr>
          <w:p w14:paraId="6F8B7C15" w14:textId="77777777" w:rsidR="00E51036" w:rsidRPr="00C03543" w:rsidRDefault="00E51036" w:rsidP="00F67D15">
            <w:pPr>
              <w:spacing w:line="360" w:lineRule="auto"/>
              <w:jc w:val="both"/>
              <w:rPr>
                <w:rFonts w:ascii="Book Antiqua" w:hAnsi="Book Antiqua"/>
              </w:rPr>
            </w:pPr>
            <w:r w:rsidRPr="00C03543">
              <w:rPr>
                <w:rFonts w:ascii="Book Antiqua" w:hAnsi="Book Antiqua"/>
              </w:rPr>
              <w:t>30</w:t>
            </w:r>
          </w:p>
        </w:tc>
        <w:tc>
          <w:tcPr>
            <w:tcW w:w="1521" w:type="dxa"/>
          </w:tcPr>
          <w:p w14:paraId="55243700"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8</w:t>
            </w:r>
            <w:r w:rsidRPr="00C03543">
              <w:rPr>
                <w:rFonts w:ascii="Book Antiqua" w:eastAsia="宋体" w:hAnsi="Book Antiqua"/>
                <w:lang w:eastAsia="zh-CN"/>
              </w:rPr>
              <w:t xml:space="preserve"> </w:t>
            </w:r>
            <w:r w:rsidRPr="00C03543">
              <w:rPr>
                <w:rFonts w:ascii="Book Antiqua" w:hAnsi="Book Antiqua"/>
              </w:rPr>
              <w:t xml:space="preserve">h </w:t>
            </w:r>
            <w:r w:rsidRPr="00C03543">
              <w:rPr>
                <w:rFonts w:ascii="Book Antiqua" w:hAnsi="Book Antiqua"/>
              </w:rPr>
              <w:sym w:font="Wingdings" w:char="F0E0"/>
            </w:r>
            <w:r w:rsidRPr="00C03543">
              <w:rPr>
                <w:rFonts w:ascii="Book Antiqua" w:hAnsi="Book Antiqua"/>
              </w:rPr>
              <w:t xml:space="preserve"> 3</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0</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7</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c>
          <w:tcPr>
            <w:tcW w:w="929" w:type="dxa"/>
          </w:tcPr>
          <w:p w14:paraId="695EE120" w14:textId="77777777" w:rsidR="00E51036" w:rsidRPr="00C03543" w:rsidRDefault="00E51036" w:rsidP="00F67D15">
            <w:pPr>
              <w:spacing w:line="360" w:lineRule="auto"/>
              <w:jc w:val="both"/>
              <w:rPr>
                <w:rFonts w:ascii="Book Antiqua" w:hAnsi="Book Antiqua"/>
              </w:rPr>
            </w:pPr>
            <w:r w:rsidRPr="00C03543">
              <w:rPr>
                <w:rFonts w:ascii="Book Antiqua" w:hAnsi="Book Antiqua"/>
              </w:rPr>
              <w:t>Auto</w:t>
            </w:r>
          </w:p>
        </w:tc>
        <w:tc>
          <w:tcPr>
            <w:tcW w:w="4069" w:type="dxa"/>
          </w:tcPr>
          <w:p w14:paraId="77EF7891" w14:textId="77777777" w:rsidR="00E51036" w:rsidRPr="00C03543" w:rsidRDefault="00E51036" w:rsidP="00F67D15">
            <w:pPr>
              <w:spacing w:line="360" w:lineRule="auto"/>
              <w:jc w:val="both"/>
              <w:rPr>
                <w:rFonts w:ascii="Book Antiqua" w:hAnsi="Book Antiqua"/>
              </w:rPr>
            </w:pPr>
            <w:r w:rsidRPr="00C03543">
              <w:rPr>
                <w:rFonts w:ascii="Book Antiqua" w:hAnsi="Book Antiqua"/>
              </w:rPr>
              <w:t>L-MVO in 20</w:t>
            </w:r>
            <w:proofErr w:type="gramStart"/>
            <w:r w:rsidRPr="00C03543">
              <w:rPr>
                <w:rFonts w:ascii="Book Antiqua" w:hAnsi="Book Antiqua"/>
              </w:rPr>
              <w:t>%,</w:t>
            </w:r>
            <w:proofErr w:type="gramEnd"/>
            <w:r w:rsidRPr="00C03543">
              <w:rPr>
                <w:rFonts w:ascii="Book Antiqua" w:hAnsi="Book Antiqua"/>
              </w:rPr>
              <w:t xml:space="preserve"> peaked early at 8</w:t>
            </w:r>
            <w:r w:rsidRPr="00C03543">
              <w:rPr>
                <w:rFonts w:ascii="Book Antiqua" w:eastAsia="宋体" w:hAnsi="Book Antiqua"/>
                <w:lang w:eastAsia="zh-CN"/>
              </w:rPr>
              <w:t xml:space="preserve"> </w:t>
            </w:r>
            <w:r w:rsidRPr="00C03543">
              <w:rPr>
                <w:rFonts w:ascii="Book Antiqua" w:hAnsi="Book Antiqua"/>
              </w:rPr>
              <w:t>h and stable at d3. Decreased by d10, absent at 7 m</w:t>
            </w:r>
            <w:r w:rsidRPr="00C03543">
              <w:rPr>
                <w:rFonts w:ascii="Book Antiqua" w:eastAsia="宋体" w:hAnsi="Book Antiqua"/>
                <w:lang w:eastAsia="zh-CN"/>
              </w:rPr>
              <w:t>o</w:t>
            </w:r>
          </w:p>
        </w:tc>
      </w:tr>
      <w:tr w:rsidR="00E51036" w:rsidRPr="00C03543" w14:paraId="092CA7C8" w14:textId="77777777" w:rsidTr="00F67D15">
        <w:trPr>
          <w:trHeight w:val="401"/>
          <w:jc w:val="center"/>
        </w:trPr>
        <w:tc>
          <w:tcPr>
            <w:tcW w:w="1050" w:type="dxa"/>
          </w:tcPr>
          <w:p w14:paraId="1967BD2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th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8</w:t>
              </w:r>
            </w:hyperlink>
            <w:r w:rsidRPr="00C03543">
              <w:rPr>
                <w:rFonts w:ascii="Book Antiqua" w:eastAsia="宋体" w:hAnsi="Book Antiqua"/>
                <w:vertAlign w:val="superscript"/>
                <w:lang w:eastAsia="zh-CN"/>
              </w:rPr>
              <w:t>]</w:t>
            </w:r>
          </w:p>
        </w:tc>
        <w:tc>
          <w:tcPr>
            <w:tcW w:w="588" w:type="dxa"/>
          </w:tcPr>
          <w:p w14:paraId="3BCF6B9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22" w:type="dxa"/>
          </w:tcPr>
          <w:p w14:paraId="1F602A9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8</w:t>
            </w:r>
          </w:p>
        </w:tc>
        <w:tc>
          <w:tcPr>
            <w:tcW w:w="1521" w:type="dxa"/>
          </w:tcPr>
          <w:p w14:paraId="474EEAC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30</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3 m</w:t>
            </w:r>
            <w:r w:rsidRPr="00C03543">
              <w:rPr>
                <w:rFonts w:ascii="Book Antiqua" w:eastAsia="宋体" w:hAnsi="Book Antiqua"/>
                <w:lang w:eastAsia="zh-CN"/>
              </w:rPr>
              <w:t>o</w:t>
            </w:r>
          </w:p>
        </w:tc>
        <w:tc>
          <w:tcPr>
            <w:tcW w:w="929" w:type="dxa"/>
          </w:tcPr>
          <w:p w14:paraId="39919AC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2SD</w:t>
            </w:r>
          </w:p>
        </w:tc>
        <w:tc>
          <w:tcPr>
            <w:tcW w:w="4069" w:type="dxa"/>
          </w:tcPr>
          <w:p w14:paraId="21EC816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MVO in 60%, peak at d2. Decrease at subsequent points. L-MVO absent at 3 m</w:t>
            </w:r>
            <w:r w:rsidRPr="00C03543">
              <w:rPr>
                <w:rFonts w:ascii="Book Antiqua" w:eastAsia="宋体" w:hAnsi="Book Antiqua"/>
                <w:lang w:eastAsia="zh-CN"/>
              </w:rPr>
              <w:t>o</w:t>
            </w:r>
          </w:p>
        </w:tc>
      </w:tr>
      <w:tr w:rsidR="00E51036" w:rsidRPr="00C03543" w14:paraId="4D16789F" w14:textId="77777777" w:rsidTr="00F67D15">
        <w:trPr>
          <w:trHeight w:val="401"/>
          <w:jc w:val="center"/>
        </w:trPr>
        <w:tc>
          <w:tcPr>
            <w:tcW w:w="1050" w:type="dxa"/>
          </w:tcPr>
          <w:p w14:paraId="112D5DF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anam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0</w:t>
              </w:r>
            </w:hyperlink>
            <w:r w:rsidRPr="00C03543">
              <w:rPr>
                <w:rFonts w:ascii="Book Antiqua" w:eastAsia="宋体" w:hAnsi="Book Antiqua"/>
                <w:vertAlign w:val="superscript"/>
                <w:lang w:eastAsia="zh-CN"/>
              </w:rPr>
              <w:t>]</w:t>
            </w:r>
          </w:p>
        </w:tc>
        <w:tc>
          <w:tcPr>
            <w:tcW w:w="588" w:type="dxa"/>
          </w:tcPr>
          <w:p w14:paraId="147A194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22" w:type="dxa"/>
          </w:tcPr>
          <w:p w14:paraId="2B27B49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8</w:t>
            </w:r>
          </w:p>
        </w:tc>
        <w:tc>
          <w:tcPr>
            <w:tcW w:w="1521" w:type="dxa"/>
          </w:tcPr>
          <w:p w14:paraId="2D4901B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4 m</w:t>
            </w:r>
            <w:r w:rsidRPr="00C03543">
              <w:rPr>
                <w:rFonts w:ascii="Book Antiqua" w:eastAsia="宋体" w:hAnsi="Book Antiqua"/>
                <w:lang w:eastAsia="zh-CN"/>
              </w:rPr>
              <w:t>o</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12 m</w:t>
            </w:r>
            <w:r w:rsidRPr="00C03543">
              <w:rPr>
                <w:rFonts w:ascii="Book Antiqua" w:eastAsia="宋体" w:hAnsi="Book Antiqua"/>
                <w:lang w:eastAsia="zh-CN"/>
              </w:rPr>
              <w:t>o</w:t>
            </w:r>
          </w:p>
        </w:tc>
        <w:tc>
          <w:tcPr>
            <w:tcW w:w="929" w:type="dxa"/>
          </w:tcPr>
          <w:p w14:paraId="64D3AE0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4069" w:type="dxa"/>
          </w:tcPr>
          <w:p w14:paraId="27C85FF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MVO in 64%. L-MVO absent at 4 m</w:t>
            </w:r>
            <w:r w:rsidRPr="00C03543">
              <w:rPr>
                <w:rFonts w:ascii="Book Antiqua" w:eastAsia="宋体" w:hAnsi="Book Antiqua"/>
                <w:lang w:eastAsia="zh-CN"/>
              </w:rPr>
              <w:t>o</w:t>
            </w:r>
          </w:p>
        </w:tc>
      </w:tr>
      <w:tr w:rsidR="00E51036" w:rsidRPr="00C03543" w14:paraId="6B7F8A4E" w14:textId="77777777" w:rsidTr="00F67D15">
        <w:trPr>
          <w:trHeight w:val="401"/>
          <w:jc w:val="center"/>
        </w:trPr>
        <w:tc>
          <w:tcPr>
            <w:tcW w:w="1050" w:type="dxa"/>
          </w:tcPr>
          <w:p w14:paraId="721E493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Rip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5</w:t>
              </w:r>
            </w:hyperlink>
            <w:r w:rsidRPr="00C03543">
              <w:rPr>
                <w:rFonts w:ascii="Book Antiqua" w:eastAsia="宋体" w:hAnsi="Book Antiqua"/>
                <w:vertAlign w:val="superscript"/>
                <w:lang w:eastAsia="zh-CN"/>
              </w:rPr>
              <w:t>]</w:t>
            </w:r>
          </w:p>
        </w:tc>
        <w:tc>
          <w:tcPr>
            <w:tcW w:w="588" w:type="dxa"/>
          </w:tcPr>
          <w:p w14:paraId="0EEAF06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7</w:t>
            </w:r>
          </w:p>
        </w:tc>
        <w:tc>
          <w:tcPr>
            <w:tcW w:w="422" w:type="dxa"/>
          </w:tcPr>
          <w:p w14:paraId="6615BFB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8</w:t>
            </w:r>
          </w:p>
        </w:tc>
        <w:tc>
          <w:tcPr>
            <w:tcW w:w="1521" w:type="dxa"/>
          </w:tcPr>
          <w:p w14:paraId="6B67B11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6 m</w:t>
            </w:r>
            <w:r w:rsidRPr="00C03543">
              <w:rPr>
                <w:rFonts w:ascii="Book Antiqua" w:eastAsia="宋体" w:hAnsi="Book Antiqua"/>
                <w:lang w:eastAsia="zh-CN"/>
              </w:rPr>
              <w:t>o</w:t>
            </w:r>
          </w:p>
        </w:tc>
        <w:tc>
          <w:tcPr>
            <w:tcW w:w="929" w:type="dxa"/>
          </w:tcPr>
          <w:p w14:paraId="04014CE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4069" w:type="dxa"/>
          </w:tcPr>
          <w:p w14:paraId="40F0A891"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L-MVO in 42%. L-MVO absent at 6 m</w:t>
            </w:r>
            <w:r w:rsidRPr="00C03543">
              <w:rPr>
                <w:rFonts w:ascii="Book Antiqua" w:eastAsia="宋体" w:hAnsi="Book Antiqua"/>
                <w:lang w:eastAsia="zh-CN"/>
              </w:rPr>
              <w:t>o</w:t>
            </w:r>
          </w:p>
        </w:tc>
      </w:tr>
      <w:tr w:rsidR="00E51036" w:rsidRPr="00C03543" w14:paraId="7B39DED3" w14:textId="77777777" w:rsidTr="00F67D15">
        <w:trPr>
          <w:trHeight w:val="401"/>
          <w:jc w:val="center"/>
        </w:trPr>
        <w:tc>
          <w:tcPr>
            <w:tcW w:w="1050" w:type="dxa"/>
          </w:tcPr>
          <w:p w14:paraId="16E9C50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88" w:type="dxa"/>
          </w:tcPr>
          <w:p w14:paraId="2139612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5</w:t>
            </w:r>
          </w:p>
        </w:tc>
        <w:tc>
          <w:tcPr>
            <w:tcW w:w="422" w:type="dxa"/>
          </w:tcPr>
          <w:p w14:paraId="315128C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0</w:t>
            </w:r>
          </w:p>
        </w:tc>
        <w:tc>
          <w:tcPr>
            <w:tcW w:w="1521" w:type="dxa"/>
          </w:tcPr>
          <w:p w14:paraId="11962DB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9 m</w:t>
            </w:r>
            <w:r w:rsidRPr="00C03543">
              <w:rPr>
                <w:rFonts w:ascii="Book Antiqua" w:eastAsia="宋体" w:hAnsi="Book Antiqua"/>
                <w:lang w:eastAsia="zh-CN"/>
              </w:rPr>
              <w:t>o</w:t>
            </w:r>
          </w:p>
        </w:tc>
        <w:tc>
          <w:tcPr>
            <w:tcW w:w="929" w:type="dxa"/>
          </w:tcPr>
          <w:p w14:paraId="4963992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4069" w:type="dxa"/>
          </w:tcPr>
          <w:p w14:paraId="0CF702FA"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46% had L-MVO (2.8% LV mass, 16% of IS) on acute CMR. L-MVO absent at 6 m</w:t>
            </w:r>
            <w:r w:rsidRPr="00C03543">
              <w:rPr>
                <w:rFonts w:ascii="Book Antiqua" w:eastAsia="宋体" w:hAnsi="Book Antiqua"/>
                <w:lang w:eastAsia="zh-CN"/>
              </w:rPr>
              <w:t>o</w:t>
            </w:r>
          </w:p>
        </w:tc>
      </w:tr>
    </w:tbl>
    <w:p w14:paraId="762632B8" w14:textId="77777777" w:rsidR="00E51036" w:rsidRPr="00C03543" w:rsidRDefault="00E51036" w:rsidP="00E51036">
      <w:pPr>
        <w:tabs>
          <w:tab w:val="left" w:pos="1088"/>
        </w:tabs>
        <w:spacing w:line="360" w:lineRule="auto"/>
        <w:jc w:val="both"/>
        <w:rPr>
          <w:rFonts w:ascii="Book Antiqua" w:hAnsi="Book Antiqua"/>
        </w:rPr>
      </w:pPr>
    </w:p>
    <w:p w14:paraId="3274B69A" w14:textId="77777777" w:rsidR="00E51036" w:rsidRPr="00C03543" w:rsidRDefault="00E51036" w:rsidP="00E51036">
      <w:pPr>
        <w:tabs>
          <w:tab w:val="left" w:pos="851"/>
        </w:tabs>
        <w:spacing w:line="360" w:lineRule="auto"/>
        <w:jc w:val="both"/>
        <w:rPr>
          <w:rFonts w:ascii="Book Antiqua" w:eastAsia="宋体" w:hAnsi="Book Antiqua"/>
          <w:b/>
          <w:lang w:eastAsia="zh-CN"/>
        </w:rPr>
      </w:pPr>
      <w:r w:rsidRPr="00C03543">
        <w:rPr>
          <w:rFonts w:ascii="Book Antiqua" w:hAnsi="Book Antiqua"/>
        </w:rPr>
        <w:t>MVO</w:t>
      </w:r>
      <w:r w:rsidRPr="00C03543">
        <w:rPr>
          <w:rFonts w:ascii="Book Antiqua" w:eastAsia="宋体" w:hAnsi="Book Antiqua"/>
          <w:lang w:eastAsia="zh-CN"/>
        </w:rPr>
        <w:t>:</w:t>
      </w:r>
      <w:r w:rsidRPr="00C03543">
        <w:rPr>
          <w:rFonts w:ascii="Book Antiqua" w:hAnsi="Book Antiqua"/>
        </w:rPr>
        <w:t xml:space="preserve"> Microvascular obstruction</w:t>
      </w:r>
      <w:r w:rsidRPr="00C03543">
        <w:rPr>
          <w:rFonts w:ascii="Book Antiqua" w:eastAsia="宋体" w:hAnsi="Book Antiqua"/>
          <w:lang w:eastAsia="zh-CN"/>
        </w:rPr>
        <w:t xml:space="preserve">; </w:t>
      </w:r>
      <w:r w:rsidRPr="00C03543">
        <w:rPr>
          <w:rFonts w:ascii="Book Antiqua" w:hAnsi="Book Antiqua"/>
        </w:rPr>
        <w:t>LGE method: SD</w:t>
      </w:r>
      <w:r w:rsidRPr="00C03543">
        <w:rPr>
          <w:rFonts w:ascii="Book Antiqua" w:eastAsia="宋体" w:hAnsi="Book Antiqua"/>
          <w:lang w:eastAsia="zh-CN"/>
        </w:rPr>
        <w:t>:</w:t>
      </w:r>
      <w:r w:rsidRPr="00C03543">
        <w:rPr>
          <w:rFonts w:ascii="Book Antiqua" w:hAnsi="Book Antiqua"/>
        </w:rPr>
        <w:t xml:space="preserve"> Standard deviations</w:t>
      </w:r>
      <w:r w:rsidRPr="00C03543">
        <w:rPr>
          <w:rFonts w:ascii="Book Antiqua" w:eastAsia="宋体" w:hAnsi="Book Antiqua"/>
          <w:lang w:eastAsia="zh-CN"/>
        </w:rPr>
        <w:t>;</w:t>
      </w:r>
      <w:r w:rsidRPr="00C03543">
        <w:rPr>
          <w:rFonts w:ascii="Book Antiqua" w:hAnsi="Book Antiqua"/>
        </w:rPr>
        <w:t xml:space="preserve"> 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w:t>
      </w:r>
      <w:r w:rsidRPr="00C03543">
        <w:rPr>
          <w:rFonts w:ascii="Book Antiqua" w:hAnsi="Book Antiqua"/>
        </w:rPr>
        <w:t xml:space="preserve"> LV</w:t>
      </w:r>
      <w:r w:rsidRPr="00C03543">
        <w:rPr>
          <w:rFonts w:ascii="Book Antiqua" w:eastAsia="宋体" w:hAnsi="Book Antiqua"/>
          <w:lang w:eastAsia="zh-CN"/>
        </w:rPr>
        <w:t>:</w:t>
      </w:r>
      <w:r w:rsidRPr="00C03543">
        <w:rPr>
          <w:rFonts w:ascii="Book Antiqua" w:hAnsi="Book Antiqua"/>
        </w:rPr>
        <w:t xml:space="preserve"> Left ventricle</w:t>
      </w:r>
      <w:r w:rsidRPr="00C03543">
        <w:rPr>
          <w:rFonts w:ascii="Book Antiqua" w:eastAsia="宋体" w:hAnsi="Book Antiqua"/>
          <w:lang w:eastAsia="zh-CN"/>
        </w:rPr>
        <w:t xml:space="preserve">; CMR: </w:t>
      </w:r>
      <w:r w:rsidRPr="00C03543">
        <w:rPr>
          <w:rFonts w:ascii="Book Antiqua" w:hAnsi="Book Antiqua"/>
        </w:rPr>
        <w:t>Cardiovascular magnetic resonance</w:t>
      </w:r>
      <w:r w:rsidRPr="00C03543">
        <w:rPr>
          <w:rFonts w:ascii="Book Antiqua" w:eastAsia="宋体" w:hAnsi="Book Antiqua"/>
          <w:lang w:eastAsia="zh-CN"/>
        </w:rPr>
        <w:t>.</w:t>
      </w:r>
    </w:p>
    <w:p w14:paraId="428E123A"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5F5E2491" w14:textId="77777777" w:rsidR="00E51036" w:rsidRPr="00C03543" w:rsidRDefault="00E51036" w:rsidP="00E51036">
      <w:pPr>
        <w:pStyle w:val="af0"/>
        <w:jc w:val="both"/>
        <w:rPr>
          <w:rFonts w:ascii="Book Antiqua" w:hAnsi="Book Antiqua"/>
          <w:szCs w:val="24"/>
        </w:rPr>
      </w:pPr>
      <w:bookmarkStart w:id="314" w:name="T13"/>
      <w:bookmarkStart w:id="315" w:name="_Toc327610938"/>
      <w:r w:rsidRPr="00C03543">
        <w:rPr>
          <w:rFonts w:ascii="Book Antiqua" w:hAnsi="Book Antiqua"/>
          <w:szCs w:val="24"/>
        </w:rPr>
        <w:lastRenderedPageBreak/>
        <w:t xml:space="preserve">Table </w:t>
      </w:r>
      <w:bookmarkEnd w:id="314"/>
      <w:r w:rsidRPr="00C03543">
        <w:rPr>
          <w:rFonts w:ascii="Book Antiqua" w:hAnsi="Book Antiqua"/>
          <w:szCs w:val="24"/>
        </w:rPr>
        <w:t>9</w:t>
      </w:r>
      <w:r w:rsidRPr="00C03543">
        <w:rPr>
          <w:rFonts w:ascii="Book Antiqua" w:eastAsia="宋体" w:hAnsi="Book Antiqua"/>
          <w:szCs w:val="24"/>
          <w:lang w:eastAsia="zh-CN"/>
        </w:rPr>
        <w:t xml:space="preserve"> </w:t>
      </w:r>
      <w:r w:rsidRPr="00C03543">
        <w:rPr>
          <w:rFonts w:ascii="Book Antiqua" w:hAnsi="Book Antiqua"/>
          <w:szCs w:val="24"/>
        </w:rPr>
        <w:t xml:space="preserve">Cardiovascular magnetic resonance studies illustrating the importance of late microvascular obstruction on left ventricular function and remodelling in </w:t>
      </w:r>
      <w:bookmarkEnd w:id="315"/>
      <w:r w:rsidRPr="00C03543">
        <w:rPr>
          <w:rFonts w:ascii="Book Antiqua" w:hAnsi="Book Antiqua"/>
          <w:szCs w:val="24"/>
        </w:rPr>
        <w:t>acute myocardial infarction</w:t>
      </w:r>
    </w:p>
    <w:tbl>
      <w:tblPr>
        <w:tblStyle w:val="a5"/>
        <w:tblW w:w="8594" w:type="dxa"/>
        <w:jc w:val="center"/>
        <w:tblInd w:w="574" w:type="dxa"/>
        <w:tblLayout w:type="fixed"/>
        <w:tblLook w:val="04A0" w:firstRow="1" w:lastRow="0" w:firstColumn="1" w:lastColumn="0" w:noHBand="0" w:noVBand="1"/>
      </w:tblPr>
      <w:tblGrid>
        <w:gridCol w:w="1137"/>
        <w:gridCol w:w="567"/>
        <w:gridCol w:w="567"/>
        <w:gridCol w:w="909"/>
        <w:gridCol w:w="3151"/>
        <w:gridCol w:w="1134"/>
        <w:gridCol w:w="1129"/>
      </w:tblGrid>
      <w:tr w:rsidR="00E51036" w:rsidRPr="00C03543" w14:paraId="29B31EC8" w14:textId="77777777" w:rsidTr="00F67D15">
        <w:trPr>
          <w:trHeight w:val="586"/>
          <w:jc w:val="center"/>
        </w:trPr>
        <w:tc>
          <w:tcPr>
            <w:tcW w:w="1137" w:type="dxa"/>
            <w:shd w:val="clear" w:color="auto" w:fill="auto"/>
          </w:tcPr>
          <w:p w14:paraId="39ADC54A"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67" w:type="dxa"/>
            <w:shd w:val="clear" w:color="auto" w:fill="auto"/>
          </w:tcPr>
          <w:p w14:paraId="5A766FF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567" w:type="dxa"/>
            <w:shd w:val="clear" w:color="auto" w:fill="auto"/>
          </w:tcPr>
          <w:p w14:paraId="0CB2268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909" w:type="dxa"/>
            <w:shd w:val="clear" w:color="auto" w:fill="auto"/>
          </w:tcPr>
          <w:p w14:paraId="297CF40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LGE method</w:t>
            </w:r>
          </w:p>
        </w:tc>
        <w:tc>
          <w:tcPr>
            <w:tcW w:w="3151" w:type="dxa"/>
            <w:shd w:val="clear" w:color="auto" w:fill="auto"/>
          </w:tcPr>
          <w:p w14:paraId="39AB0C2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1134" w:type="dxa"/>
            <w:shd w:val="clear" w:color="auto" w:fill="auto"/>
          </w:tcPr>
          <w:p w14:paraId="71FE434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Time post STEMI of predictive CMR</w:t>
            </w:r>
          </w:p>
        </w:tc>
        <w:tc>
          <w:tcPr>
            <w:tcW w:w="1129" w:type="dxa"/>
            <w:shd w:val="clear" w:color="auto" w:fill="auto"/>
          </w:tcPr>
          <w:p w14:paraId="4267F87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Follow-up</w:t>
            </w:r>
          </w:p>
        </w:tc>
      </w:tr>
      <w:tr w:rsidR="00E51036" w:rsidRPr="00C03543" w14:paraId="7C4C08D1" w14:textId="77777777" w:rsidTr="00F67D15">
        <w:trPr>
          <w:trHeight w:val="401"/>
          <w:jc w:val="center"/>
        </w:trPr>
        <w:tc>
          <w:tcPr>
            <w:tcW w:w="1137" w:type="dxa"/>
          </w:tcPr>
          <w:p w14:paraId="57B0B1AD"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Kidamb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5</w:t>
              </w:r>
            </w:hyperlink>
            <w:r w:rsidRPr="00C03543">
              <w:rPr>
                <w:rFonts w:ascii="Book Antiqua" w:eastAsia="宋体" w:hAnsi="Book Antiqua"/>
                <w:vertAlign w:val="superscript"/>
                <w:lang w:eastAsia="zh-CN"/>
              </w:rPr>
              <w:t>]</w:t>
            </w:r>
          </w:p>
        </w:tc>
        <w:tc>
          <w:tcPr>
            <w:tcW w:w="567" w:type="dxa"/>
          </w:tcPr>
          <w:p w14:paraId="309D1D9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3</w:t>
            </w:r>
          </w:p>
        </w:tc>
        <w:tc>
          <w:tcPr>
            <w:tcW w:w="567" w:type="dxa"/>
          </w:tcPr>
          <w:p w14:paraId="1684878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9</w:t>
            </w:r>
          </w:p>
        </w:tc>
        <w:tc>
          <w:tcPr>
            <w:tcW w:w="909" w:type="dxa"/>
          </w:tcPr>
          <w:p w14:paraId="75508BA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3151" w:type="dxa"/>
          </w:tcPr>
          <w:p w14:paraId="2E0978CE"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L-MVO only IP of impaired infarct strain. Model with IS, TIMI flow, diabetes, transmurality</w:t>
            </w:r>
          </w:p>
        </w:tc>
        <w:tc>
          <w:tcPr>
            <w:tcW w:w="1134" w:type="dxa"/>
          </w:tcPr>
          <w:p w14:paraId="3C6C3E1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1129" w:type="dxa"/>
          </w:tcPr>
          <w:p w14:paraId="1F96EE98"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10EAAF7A" w14:textId="77777777" w:rsidTr="00F67D15">
        <w:trPr>
          <w:trHeight w:val="401"/>
          <w:jc w:val="center"/>
        </w:trPr>
        <w:tc>
          <w:tcPr>
            <w:tcW w:w="1137" w:type="dxa"/>
          </w:tcPr>
          <w:p w14:paraId="0BFB44B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Wong</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03</w:t>
              </w:r>
            </w:hyperlink>
            <w:r w:rsidRPr="00C03543">
              <w:rPr>
                <w:rFonts w:ascii="Book Antiqua" w:eastAsia="宋体" w:hAnsi="Book Antiqua"/>
                <w:vertAlign w:val="superscript"/>
                <w:lang w:eastAsia="zh-CN"/>
              </w:rPr>
              <w:t>]</w:t>
            </w:r>
          </w:p>
        </w:tc>
        <w:tc>
          <w:tcPr>
            <w:tcW w:w="567" w:type="dxa"/>
          </w:tcPr>
          <w:p w14:paraId="4187236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2</w:t>
            </w:r>
          </w:p>
        </w:tc>
        <w:tc>
          <w:tcPr>
            <w:tcW w:w="567" w:type="dxa"/>
          </w:tcPr>
          <w:p w14:paraId="7866E05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0</w:t>
            </w:r>
          </w:p>
        </w:tc>
        <w:tc>
          <w:tcPr>
            <w:tcW w:w="909" w:type="dxa"/>
          </w:tcPr>
          <w:p w14:paraId="1DBA52D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51" w:type="dxa"/>
          </w:tcPr>
          <w:p w14:paraId="1008A9BF"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L-MVO extent only IP for LVEF at 3 m</w:t>
            </w:r>
            <w:r w:rsidRPr="00C03543">
              <w:rPr>
                <w:rFonts w:ascii="Book Antiqua" w:eastAsia="宋体" w:hAnsi="Book Antiqua"/>
                <w:lang w:eastAsia="zh-CN"/>
              </w:rPr>
              <w:t>o</w:t>
            </w:r>
            <w:r w:rsidRPr="00C03543">
              <w:rPr>
                <w:rFonts w:ascii="Book Antiqua" w:hAnsi="Book Antiqua"/>
              </w:rPr>
              <w:t xml:space="preserve"> in model including E-MVO, IS and myocardial blood flow on perfusion</w:t>
            </w:r>
          </w:p>
        </w:tc>
        <w:tc>
          <w:tcPr>
            <w:tcW w:w="1134" w:type="dxa"/>
          </w:tcPr>
          <w:p w14:paraId="3764BB3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 xml:space="preserve"> 3</w:t>
            </w:r>
            <w:r w:rsidRPr="00C03543">
              <w:rPr>
                <w:rFonts w:ascii="Book Antiqua" w:eastAsia="宋体" w:hAnsi="Book Antiqua"/>
                <w:lang w:eastAsia="zh-CN"/>
              </w:rPr>
              <w:t xml:space="preserve"> </w:t>
            </w:r>
            <w:r w:rsidRPr="00C03543">
              <w:rPr>
                <w:rFonts w:ascii="Book Antiqua" w:hAnsi="Book Antiqua"/>
              </w:rPr>
              <w:t>d</w:t>
            </w:r>
          </w:p>
        </w:tc>
        <w:tc>
          <w:tcPr>
            <w:tcW w:w="1129" w:type="dxa"/>
          </w:tcPr>
          <w:p w14:paraId="2E6FC52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 m</w:t>
            </w:r>
            <w:r w:rsidRPr="00C03543">
              <w:rPr>
                <w:rFonts w:ascii="Book Antiqua" w:eastAsia="宋体" w:hAnsi="Book Antiqua"/>
                <w:lang w:eastAsia="zh-CN"/>
              </w:rPr>
              <w:t>o</w:t>
            </w:r>
          </w:p>
        </w:tc>
      </w:tr>
      <w:tr w:rsidR="00E51036" w:rsidRPr="00C03543" w14:paraId="405680E8" w14:textId="77777777" w:rsidTr="00F67D15">
        <w:trPr>
          <w:trHeight w:val="401"/>
          <w:jc w:val="center"/>
        </w:trPr>
        <w:tc>
          <w:tcPr>
            <w:tcW w:w="1137" w:type="dxa"/>
          </w:tcPr>
          <w:p w14:paraId="165A940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zekowitz</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2</w:t>
              </w:r>
            </w:hyperlink>
            <w:r w:rsidRPr="00C03543">
              <w:rPr>
                <w:rFonts w:ascii="Book Antiqua" w:eastAsia="宋体" w:hAnsi="Book Antiqua"/>
                <w:vertAlign w:val="superscript"/>
                <w:lang w:eastAsia="zh-CN"/>
              </w:rPr>
              <w:t>]</w:t>
            </w:r>
          </w:p>
        </w:tc>
        <w:tc>
          <w:tcPr>
            <w:tcW w:w="567" w:type="dxa"/>
          </w:tcPr>
          <w:p w14:paraId="2BEE30B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567" w:type="dxa"/>
          </w:tcPr>
          <w:p w14:paraId="6BD03B6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4</w:t>
            </w:r>
          </w:p>
        </w:tc>
        <w:tc>
          <w:tcPr>
            <w:tcW w:w="909" w:type="dxa"/>
          </w:tcPr>
          <w:p w14:paraId="2E8353C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51" w:type="dxa"/>
          </w:tcPr>
          <w:p w14:paraId="7F31DB3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MVO extent was IP of LVEF in model with IS and NT-proBNP</w:t>
            </w:r>
          </w:p>
        </w:tc>
        <w:tc>
          <w:tcPr>
            <w:tcW w:w="1134" w:type="dxa"/>
          </w:tcPr>
          <w:p w14:paraId="36B4030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1129" w:type="dxa"/>
          </w:tcPr>
          <w:p w14:paraId="32E618E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 m</w:t>
            </w:r>
            <w:r w:rsidRPr="00C03543">
              <w:rPr>
                <w:rFonts w:ascii="Book Antiqua" w:eastAsia="宋体" w:hAnsi="Book Antiqua"/>
                <w:lang w:eastAsia="zh-CN"/>
              </w:rPr>
              <w:t>o</w:t>
            </w:r>
          </w:p>
        </w:tc>
      </w:tr>
      <w:tr w:rsidR="00E51036" w:rsidRPr="00C03543" w14:paraId="45FCA47B" w14:textId="77777777" w:rsidTr="00F67D15">
        <w:trPr>
          <w:trHeight w:val="401"/>
          <w:jc w:val="center"/>
        </w:trPr>
        <w:tc>
          <w:tcPr>
            <w:tcW w:w="1137" w:type="dxa"/>
          </w:tcPr>
          <w:p w14:paraId="519C0B1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Wei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2</w:t>
              </w:r>
            </w:hyperlink>
            <w:r w:rsidRPr="00C03543">
              <w:rPr>
                <w:rFonts w:ascii="Book Antiqua" w:eastAsia="宋体" w:hAnsi="Book Antiqua"/>
                <w:vertAlign w:val="superscript"/>
                <w:lang w:eastAsia="zh-CN"/>
              </w:rPr>
              <w:t>]</w:t>
            </w:r>
          </w:p>
        </w:tc>
        <w:tc>
          <w:tcPr>
            <w:tcW w:w="567" w:type="dxa"/>
          </w:tcPr>
          <w:p w14:paraId="6A623DC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567" w:type="dxa"/>
          </w:tcPr>
          <w:p w14:paraId="55E905F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00</w:t>
            </w:r>
          </w:p>
        </w:tc>
        <w:tc>
          <w:tcPr>
            <w:tcW w:w="909" w:type="dxa"/>
          </w:tcPr>
          <w:p w14:paraId="679776B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51" w:type="dxa"/>
          </w:tcPr>
          <w:p w14:paraId="38B1AF4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cs="Times New Roman"/>
              </w:rPr>
              <w:t>L-MVO extent was only IP of LVR in model with TIMI post PCI, E-MVO, IS</w:t>
            </w:r>
          </w:p>
        </w:tc>
        <w:tc>
          <w:tcPr>
            <w:tcW w:w="1134" w:type="dxa"/>
          </w:tcPr>
          <w:p w14:paraId="139E397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w:t>
            </w:r>
            <w:r w:rsidRPr="00C03543">
              <w:rPr>
                <w:rFonts w:ascii="Book Antiqua" w:eastAsia="宋体" w:hAnsi="Book Antiqua"/>
                <w:lang w:eastAsia="zh-CN"/>
              </w:rPr>
              <w:t xml:space="preserve"> </w:t>
            </w:r>
            <w:r w:rsidRPr="00C03543">
              <w:rPr>
                <w:rFonts w:ascii="Book Antiqua" w:hAnsi="Book Antiqua"/>
              </w:rPr>
              <w:t>d</w:t>
            </w:r>
          </w:p>
        </w:tc>
        <w:tc>
          <w:tcPr>
            <w:tcW w:w="1129" w:type="dxa"/>
          </w:tcPr>
          <w:p w14:paraId="380F820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 m</w:t>
            </w:r>
            <w:r w:rsidRPr="00C03543">
              <w:rPr>
                <w:rFonts w:ascii="Book Antiqua" w:eastAsia="宋体" w:hAnsi="Book Antiqua"/>
                <w:lang w:eastAsia="zh-CN"/>
              </w:rPr>
              <w:t>o</w:t>
            </w:r>
          </w:p>
        </w:tc>
      </w:tr>
      <w:tr w:rsidR="00E51036" w:rsidRPr="00C03543" w14:paraId="1B633700" w14:textId="77777777" w:rsidTr="00F67D15">
        <w:trPr>
          <w:trHeight w:val="401"/>
          <w:jc w:val="center"/>
        </w:trPr>
        <w:tc>
          <w:tcPr>
            <w:tcW w:w="1137" w:type="dxa"/>
          </w:tcPr>
          <w:p w14:paraId="083EDD4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anam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5</w:t>
              </w:r>
            </w:hyperlink>
            <w:r w:rsidRPr="00C03543">
              <w:rPr>
                <w:rFonts w:ascii="Book Antiqua" w:eastAsia="宋体" w:hAnsi="Book Antiqua"/>
                <w:vertAlign w:val="superscript"/>
                <w:lang w:eastAsia="zh-CN"/>
              </w:rPr>
              <w:t>]</w:t>
            </w:r>
          </w:p>
        </w:tc>
        <w:tc>
          <w:tcPr>
            <w:tcW w:w="567" w:type="dxa"/>
          </w:tcPr>
          <w:p w14:paraId="6EBB910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9</w:t>
            </w:r>
          </w:p>
        </w:tc>
        <w:tc>
          <w:tcPr>
            <w:tcW w:w="567" w:type="dxa"/>
          </w:tcPr>
          <w:p w14:paraId="2CB8C2F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98</w:t>
            </w:r>
          </w:p>
        </w:tc>
        <w:tc>
          <w:tcPr>
            <w:tcW w:w="909" w:type="dxa"/>
          </w:tcPr>
          <w:p w14:paraId="471D5C5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51" w:type="dxa"/>
          </w:tcPr>
          <w:p w14:paraId="4C6B8BA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cs="Times New Roman"/>
              </w:rPr>
              <w:t>L-MVO extent was IP of LVR in model with IS, troponin-I, TTR</w:t>
            </w:r>
          </w:p>
        </w:tc>
        <w:tc>
          <w:tcPr>
            <w:tcW w:w="1134" w:type="dxa"/>
          </w:tcPr>
          <w:p w14:paraId="54D98C0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1129" w:type="dxa"/>
          </w:tcPr>
          <w:p w14:paraId="38DD431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 m</w:t>
            </w:r>
            <w:r w:rsidRPr="00C03543">
              <w:rPr>
                <w:rFonts w:ascii="Book Antiqua" w:eastAsia="宋体" w:hAnsi="Book Antiqua"/>
                <w:lang w:eastAsia="zh-CN"/>
              </w:rPr>
              <w:t>o</w:t>
            </w:r>
          </w:p>
        </w:tc>
      </w:tr>
      <w:tr w:rsidR="00E51036" w:rsidRPr="00C03543" w14:paraId="1B14B303" w14:textId="77777777" w:rsidTr="00F67D15">
        <w:trPr>
          <w:trHeight w:val="401"/>
          <w:jc w:val="center"/>
        </w:trPr>
        <w:tc>
          <w:tcPr>
            <w:tcW w:w="1137" w:type="dxa"/>
          </w:tcPr>
          <w:p w14:paraId="4841C19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Nijveldt</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1</w:t>
              </w:r>
            </w:hyperlink>
            <w:r w:rsidRPr="00C03543">
              <w:rPr>
                <w:rFonts w:ascii="Book Antiqua" w:eastAsia="宋体" w:hAnsi="Book Antiqua"/>
                <w:vertAlign w:val="superscript"/>
                <w:lang w:eastAsia="zh-CN"/>
              </w:rPr>
              <w:t>]</w:t>
            </w:r>
          </w:p>
        </w:tc>
        <w:tc>
          <w:tcPr>
            <w:tcW w:w="567" w:type="dxa"/>
          </w:tcPr>
          <w:p w14:paraId="1DAC4F0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8</w:t>
            </w:r>
          </w:p>
        </w:tc>
        <w:tc>
          <w:tcPr>
            <w:tcW w:w="567" w:type="dxa"/>
          </w:tcPr>
          <w:p w14:paraId="766016C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0</w:t>
            </w:r>
          </w:p>
        </w:tc>
        <w:tc>
          <w:tcPr>
            <w:tcW w:w="909" w:type="dxa"/>
          </w:tcPr>
          <w:p w14:paraId="5F56D7B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51" w:type="dxa"/>
          </w:tcPr>
          <w:p w14:paraId="219D5D7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 xml:space="preserve">L-MVO presence strongest IP of </w:t>
            </w:r>
            <w:r w:rsidRPr="00C03543">
              <w:rPr>
                <w:rFonts w:ascii="Book Antiqua" w:hAnsi="Book Antiqua" w:cs="Lucida Grande"/>
              </w:rPr>
              <w:t>LVEF change</w:t>
            </w:r>
            <w:r w:rsidRPr="00C03543">
              <w:rPr>
                <w:rFonts w:ascii="Book Antiqua" w:hAnsi="Book Antiqua"/>
              </w:rPr>
              <w:t xml:space="preserve"> and LVR in model with TTR, IS, LVEF, E-MVO</w:t>
            </w:r>
          </w:p>
        </w:tc>
        <w:tc>
          <w:tcPr>
            <w:tcW w:w="1134" w:type="dxa"/>
          </w:tcPr>
          <w:p w14:paraId="2D1798F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w:t>
            </w:r>
            <w:r w:rsidRPr="00C03543">
              <w:rPr>
                <w:rFonts w:ascii="Book Antiqua" w:eastAsia="宋体" w:hAnsi="Book Antiqua"/>
                <w:lang w:eastAsia="zh-CN"/>
              </w:rPr>
              <w:t xml:space="preserve"> </w:t>
            </w:r>
            <w:r w:rsidRPr="00C03543">
              <w:rPr>
                <w:rFonts w:ascii="Book Antiqua" w:hAnsi="Book Antiqua"/>
              </w:rPr>
              <w:t>d</w:t>
            </w:r>
          </w:p>
        </w:tc>
        <w:tc>
          <w:tcPr>
            <w:tcW w:w="1129" w:type="dxa"/>
          </w:tcPr>
          <w:p w14:paraId="7D54036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 m</w:t>
            </w:r>
            <w:r w:rsidRPr="00C03543">
              <w:rPr>
                <w:rFonts w:ascii="Book Antiqua" w:eastAsia="宋体" w:hAnsi="Book Antiqua"/>
                <w:lang w:eastAsia="zh-CN"/>
              </w:rPr>
              <w:t>o</w:t>
            </w:r>
          </w:p>
        </w:tc>
      </w:tr>
      <w:tr w:rsidR="00E51036" w:rsidRPr="00C03543" w14:paraId="0A9DF929" w14:textId="77777777" w:rsidTr="00F67D15">
        <w:trPr>
          <w:trHeight w:val="401"/>
          <w:jc w:val="center"/>
        </w:trPr>
        <w:tc>
          <w:tcPr>
            <w:tcW w:w="1137" w:type="dxa"/>
          </w:tcPr>
          <w:p w14:paraId="04242CF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67" w:type="dxa"/>
          </w:tcPr>
          <w:p w14:paraId="7ADDE66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5</w:t>
            </w:r>
          </w:p>
        </w:tc>
        <w:tc>
          <w:tcPr>
            <w:tcW w:w="567" w:type="dxa"/>
          </w:tcPr>
          <w:p w14:paraId="2DDC119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0</w:t>
            </w:r>
          </w:p>
        </w:tc>
        <w:tc>
          <w:tcPr>
            <w:tcW w:w="909" w:type="dxa"/>
          </w:tcPr>
          <w:p w14:paraId="6E9BE5E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51" w:type="dxa"/>
          </w:tcPr>
          <w:p w14:paraId="6DCEFDF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MVO extent IP for LVR in model with baseline IS, infarct transmurality</w:t>
            </w:r>
          </w:p>
        </w:tc>
        <w:tc>
          <w:tcPr>
            <w:tcW w:w="1134" w:type="dxa"/>
          </w:tcPr>
          <w:p w14:paraId="38F2F2E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1129" w:type="dxa"/>
          </w:tcPr>
          <w:p w14:paraId="5B5C9A7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25</w:t>
            </w:r>
            <w:r w:rsidRPr="00C03543">
              <w:rPr>
                <w:rFonts w:ascii="Book Antiqua" w:eastAsia="宋体" w:hAnsi="Book Antiqua"/>
                <w:lang w:eastAsia="zh-CN"/>
              </w:rPr>
              <w:t xml:space="preserve"> </w:t>
            </w:r>
            <w:r w:rsidRPr="00C03543">
              <w:rPr>
                <w:rFonts w:ascii="Book Antiqua" w:hAnsi="Book Antiqua"/>
              </w:rPr>
              <w:t>d</w:t>
            </w:r>
          </w:p>
        </w:tc>
      </w:tr>
    </w:tbl>
    <w:p w14:paraId="696C4307" w14:textId="77777777" w:rsidR="00E51036" w:rsidRPr="00C03543" w:rsidRDefault="00E51036" w:rsidP="00E51036">
      <w:pPr>
        <w:tabs>
          <w:tab w:val="left" w:pos="851"/>
        </w:tabs>
        <w:spacing w:line="360" w:lineRule="auto"/>
        <w:jc w:val="both"/>
        <w:rPr>
          <w:rFonts w:ascii="Book Antiqua" w:hAnsi="Book Antiqua"/>
        </w:rPr>
      </w:pPr>
    </w:p>
    <w:p w14:paraId="79545907" w14:textId="77777777" w:rsidR="00E51036" w:rsidRPr="00C03543" w:rsidRDefault="00E51036" w:rsidP="00E51036">
      <w:pPr>
        <w:tabs>
          <w:tab w:val="left" w:pos="851"/>
        </w:tabs>
        <w:spacing w:line="360" w:lineRule="auto"/>
        <w:jc w:val="both"/>
        <w:rPr>
          <w:rFonts w:ascii="Book Antiqua" w:hAnsi="Book Antiqua"/>
        </w:rPr>
      </w:pPr>
      <w:r w:rsidRPr="00C03543">
        <w:rPr>
          <w:rFonts w:ascii="Book Antiqua" w:hAnsi="Book Antiqua"/>
        </w:rPr>
        <w:t>MVO</w:t>
      </w:r>
      <w:r w:rsidRPr="00C03543">
        <w:rPr>
          <w:rFonts w:ascii="Book Antiqua" w:eastAsia="宋体" w:hAnsi="Book Antiqua"/>
          <w:lang w:eastAsia="zh-CN"/>
        </w:rPr>
        <w:t>:</w:t>
      </w:r>
      <w:r w:rsidRPr="00C03543">
        <w:rPr>
          <w:rFonts w:ascii="Book Antiqua" w:hAnsi="Book Antiqua"/>
        </w:rPr>
        <w:t xml:space="preserve"> Microvascular obstruction</w:t>
      </w:r>
      <w:r w:rsidRPr="00C03543">
        <w:rPr>
          <w:rFonts w:ascii="Book Antiqua" w:eastAsia="宋体" w:hAnsi="Book Antiqua"/>
          <w:lang w:eastAsia="zh-CN"/>
        </w:rPr>
        <w:t>;</w:t>
      </w:r>
      <w:r w:rsidRPr="00C03543">
        <w:rPr>
          <w:rFonts w:ascii="Book Antiqua" w:hAnsi="Book Antiqua"/>
        </w:rPr>
        <w:t xml:space="preserve"> 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TTR</w:t>
      </w:r>
      <w:r w:rsidRPr="00C03543">
        <w:rPr>
          <w:rFonts w:ascii="Book Antiqua" w:eastAsia="宋体" w:hAnsi="Book Antiqua"/>
          <w:lang w:eastAsia="zh-CN"/>
        </w:rPr>
        <w:t>:</w:t>
      </w:r>
      <w:r w:rsidRPr="00C03543">
        <w:rPr>
          <w:rFonts w:ascii="Book Antiqua" w:hAnsi="Book Antiqua"/>
        </w:rPr>
        <w:t xml:space="preserve"> Time to revascularisation</w:t>
      </w:r>
      <w:r w:rsidRPr="00C03543">
        <w:rPr>
          <w:rFonts w:ascii="Book Antiqua" w:eastAsia="宋体" w:hAnsi="Book Antiqua"/>
          <w:lang w:eastAsia="zh-CN"/>
        </w:rPr>
        <w:t>;</w:t>
      </w:r>
      <w:r w:rsidRPr="00C03543">
        <w:rPr>
          <w:rFonts w:ascii="Book Antiqua" w:hAnsi="Book Antiqua"/>
        </w:rPr>
        <w:t xml:space="preserve"> LVR</w:t>
      </w:r>
      <w:r w:rsidRPr="00C03543">
        <w:rPr>
          <w:rFonts w:ascii="Book Antiqua" w:eastAsia="宋体" w:hAnsi="Book Antiqua"/>
          <w:lang w:eastAsia="zh-CN"/>
        </w:rPr>
        <w:t>:</w:t>
      </w:r>
      <w:r w:rsidRPr="00C03543">
        <w:rPr>
          <w:rFonts w:ascii="Book Antiqua" w:hAnsi="Book Antiqua"/>
        </w:rPr>
        <w:t xml:space="preserve"> Left ventricular remodelling</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r w:rsidRPr="00C03543">
        <w:rPr>
          <w:rFonts w:ascii="Book Antiqua" w:hAnsi="Book Antiqua"/>
        </w:rPr>
        <w:t xml:space="preserve"> LVEDVI</w:t>
      </w:r>
      <w:r w:rsidRPr="00C03543">
        <w:rPr>
          <w:rFonts w:ascii="Book Antiqua" w:eastAsia="宋体" w:hAnsi="Book Antiqua"/>
          <w:lang w:eastAsia="zh-CN"/>
        </w:rPr>
        <w:t>:</w:t>
      </w:r>
      <w:r w:rsidRPr="00C03543">
        <w:rPr>
          <w:rFonts w:ascii="Book Antiqua" w:hAnsi="Book Antiqua"/>
        </w:rPr>
        <w:t xml:space="preserve"> Left-ventricular end diastolic volume index</w:t>
      </w:r>
      <w:r w:rsidRPr="00C03543">
        <w:rPr>
          <w:rFonts w:ascii="Book Antiqua" w:eastAsia="宋体" w:hAnsi="Book Antiqua"/>
          <w:lang w:eastAsia="zh-CN"/>
        </w:rPr>
        <w:t>;</w:t>
      </w:r>
      <w:r w:rsidRPr="00C03543">
        <w:rPr>
          <w:rFonts w:ascii="Book Antiqua" w:hAnsi="Book Antiqua"/>
        </w:rPr>
        <w:t xml:space="preserve"> LVESVI</w:t>
      </w:r>
      <w:r w:rsidRPr="00C03543">
        <w:rPr>
          <w:rFonts w:ascii="Book Antiqua" w:eastAsia="宋体" w:hAnsi="Book Antiqua"/>
          <w:lang w:eastAsia="zh-CN"/>
        </w:rPr>
        <w:t>:</w:t>
      </w:r>
      <w:r w:rsidRPr="00C03543">
        <w:rPr>
          <w:rFonts w:ascii="Book Antiqua" w:hAnsi="Book Antiqua"/>
        </w:rPr>
        <w:t xml:space="preserve"> Left-ventricular end systolic volume index</w:t>
      </w:r>
      <w:r w:rsidRPr="00C03543">
        <w:rPr>
          <w:rFonts w:ascii="Book Antiqua" w:eastAsia="宋体" w:hAnsi="Book Antiqua"/>
          <w:lang w:eastAsia="zh-CN"/>
        </w:rPr>
        <w:t>.</w:t>
      </w:r>
    </w:p>
    <w:p w14:paraId="33E85A8E" w14:textId="77777777" w:rsidR="00E51036" w:rsidRPr="00C03543" w:rsidRDefault="00E51036" w:rsidP="00E51036">
      <w:pPr>
        <w:spacing w:line="360" w:lineRule="auto"/>
        <w:jc w:val="both"/>
        <w:rPr>
          <w:rFonts w:ascii="Book Antiqua" w:hAnsi="Book Antiqua"/>
          <w:b/>
          <w:bCs/>
        </w:rPr>
      </w:pPr>
      <w:bookmarkStart w:id="316" w:name="T14"/>
      <w:bookmarkStart w:id="317" w:name="_Toc327610939"/>
      <w:r w:rsidRPr="00C03543">
        <w:rPr>
          <w:rFonts w:ascii="Book Antiqua" w:hAnsi="Book Antiqua"/>
        </w:rPr>
        <w:br w:type="page"/>
      </w:r>
    </w:p>
    <w:p w14:paraId="73E6BA8C" w14:textId="77777777" w:rsidR="00E51036" w:rsidRPr="00C03543" w:rsidRDefault="00E51036" w:rsidP="00E51036">
      <w:pPr>
        <w:pStyle w:val="af0"/>
        <w:jc w:val="both"/>
        <w:rPr>
          <w:rFonts w:ascii="Book Antiqua" w:hAnsi="Book Antiqua"/>
          <w:szCs w:val="24"/>
        </w:rPr>
      </w:pPr>
      <w:r w:rsidRPr="00C03543">
        <w:rPr>
          <w:rFonts w:ascii="Book Antiqua" w:hAnsi="Book Antiqua"/>
          <w:szCs w:val="24"/>
        </w:rPr>
        <w:lastRenderedPageBreak/>
        <w:t xml:space="preserve">Table </w:t>
      </w:r>
      <w:bookmarkEnd w:id="316"/>
      <w:r w:rsidRPr="00C03543">
        <w:rPr>
          <w:rFonts w:ascii="Book Antiqua" w:hAnsi="Book Antiqua"/>
          <w:szCs w:val="24"/>
        </w:rPr>
        <w:t>10</w:t>
      </w:r>
      <w:r w:rsidRPr="00C03543">
        <w:rPr>
          <w:rFonts w:ascii="Book Antiqua" w:hAnsi="Book Antiqua"/>
          <w:szCs w:val="24"/>
        </w:rPr>
        <w:tab/>
        <w:t xml:space="preserve">Cardiovascular magnetic resonance studies illustrating the prognostic importance of late microvascular obstruction in acute </w:t>
      </w:r>
      <w:bookmarkEnd w:id="317"/>
      <w:r w:rsidRPr="00C03543">
        <w:rPr>
          <w:rFonts w:ascii="Book Antiqua" w:hAnsi="Book Antiqua"/>
          <w:szCs w:val="24"/>
        </w:rPr>
        <w:t>myocardial infarction</w:t>
      </w:r>
    </w:p>
    <w:tbl>
      <w:tblPr>
        <w:tblStyle w:val="a5"/>
        <w:tblW w:w="8497" w:type="dxa"/>
        <w:jc w:val="center"/>
        <w:tblInd w:w="545" w:type="dxa"/>
        <w:tblLook w:val="04A0" w:firstRow="1" w:lastRow="0" w:firstColumn="1" w:lastColumn="0" w:noHBand="0" w:noVBand="1"/>
      </w:tblPr>
      <w:tblGrid>
        <w:gridCol w:w="1258"/>
        <w:gridCol w:w="710"/>
        <w:gridCol w:w="576"/>
        <w:gridCol w:w="1056"/>
        <w:gridCol w:w="2289"/>
        <w:gridCol w:w="1376"/>
        <w:gridCol w:w="1232"/>
      </w:tblGrid>
      <w:tr w:rsidR="00E51036" w:rsidRPr="00C03543" w14:paraId="6E94724F" w14:textId="77777777" w:rsidTr="00F67D15">
        <w:trPr>
          <w:trHeight w:val="586"/>
          <w:jc w:val="center"/>
        </w:trPr>
        <w:tc>
          <w:tcPr>
            <w:tcW w:w="1066" w:type="dxa"/>
            <w:shd w:val="clear" w:color="auto" w:fill="auto"/>
          </w:tcPr>
          <w:p w14:paraId="758F7934"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624" w:type="dxa"/>
            <w:shd w:val="clear" w:color="auto" w:fill="auto"/>
          </w:tcPr>
          <w:p w14:paraId="1C29B2E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443" w:type="dxa"/>
            <w:shd w:val="clear" w:color="auto" w:fill="auto"/>
          </w:tcPr>
          <w:p w14:paraId="06C1413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784" w:type="dxa"/>
            <w:shd w:val="clear" w:color="auto" w:fill="auto"/>
          </w:tcPr>
          <w:p w14:paraId="3EF02AD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LGE method </w:t>
            </w:r>
          </w:p>
        </w:tc>
        <w:tc>
          <w:tcPr>
            <w:tcW w:w="3172" w:type="dxa"/>
            <w:shd w:val="clear" w:color="auto" w:fill="auto"/>
          </w:tcPr>
          <w:p w14:paraId="1EA8024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995" w:type="dxa"/>
            <w:shd w:val="clear" w:color="auto" w:fill="auto"/>
          </w:tcPr>
          <w:p w14:paraId="2E6C098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Time of prognostic CMR post STEMI </w:t>
            </w:r>
          </w:p>
        </w:tc>
        <w:tc>
          <w:tcPr>
            <w:tcW w:w="1413" w:type="dxa"/>
            <w:shd w:val="clear" w:color="auto" w:fill="auto"/>
          </w:tcPr>
          <w:p w14:paraId="01B7431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Follow-up </w:t>
            </w:r>
          </w:p>
        </w:tc>
      </w:tr>
      <w:tr w:rsidR="00E51036" w:rsidRPr="00C03543" w14:paraId="638F5ECB" w14:textId="77777777" w:rsidTr="00F67D15">
        <w:trPr>
          <w:trHeight w:val="401"/>
          <w:jc w:val="center"/>
        </w:trPr>
        <w:tc>
          <w:tcPr>
            <w:tcW w:w="1066" w:type="dxa"/>
          </w:tcPr>
          <w:p w14:paraId="4FF23511" w14:textId="77777777" w:rsidR="00E51036" w:rsidRPr="00C03543" w:rsidRDefault="00E51036" w:rsidP="00F67D15">
            <w:pPr>
              <w:spacing w:line="360" w:lineRule="auto"/>
              <w:jc w:val="both"/>
              <w:rPr>
                <w:rFonts w:ascii="Book Antiqua" w:hAnsi="Book Antiqua"/>
              </w:rPr>
            </w:pPr>
            <w:r w:rsidRPr="00C03543">
              <w:rPr>
                <w:rFonts w:ascii="Book Antiqua" w:hAnsi="Book Antiqua"/>
              </w:rPr>
              <w:t>Regenfus</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7</w:t>
              </w:r>
            </w:hyperlink>
            <w:r w:rsidRPr="00C03543">
              <w:rPr>
                <w:rFonts w:ascii="Book Antiqua" w:eastAsia="宋体" w:hAnsi="Book Antiqua"/>
                <w:vertAlign w:val="superscript"/>
                <w:lang w:eastAsia="zh-CN"/>
              </w:rPr>
              <w:t>]</w:t>
            </w:r>
          </w:p>
        </w:tc>
        <w:tc>
          <w:tcPr>
            <w:tcW w:w="624" w:type="dxa"/>
          </w:tcPr>
          <w:p w14:paraId="19EA9B07"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5</w:t>
            </w:r>
          </w:p>
        </w:tc>
        <w:tc>
          <w:tcPr>
            <w:tcW w:w="443" w:type="dxa"/>
          </w:tcPr>
          <w:p w14:paraId="584A2AD1" w14:textId="77777777" w:rsidR="00E51036" w:rsidRPr="00C03543" w:rsidRDefault="00E51036" w:rsidP="00F67D15">
            <w:pPr>
              <w:spacing w:line="360" w:lineRule="auto"/>
              <w:jc w:val="both"/>
              <w:rPr>
                <w:rFonts w:ascii="Book Antiqua" w:hAnsi="Book Antiqua"/>
              </w:rPr>
            </w:pPr>
            <w:r w:rsidRPr="00C03543">
              <w:rPr>
                <w:rFonts w:ascii="Book Antiqua" w:hAnsi="Book Antiqua"/>
              </w:rPr>
              <w:t>249</w:t>
            </w:r>
          </w:p>
        </w:tc>
        <w:tc>
          <w:tcPr>
            <w:tcW w:w="784" w:type="dxa"/>
          </w:tcPr>
          <w:p w14:paraId="30597482" w14:textId="77777777" w:rsidR="00E51036" w:rsidRPr="00C03543" w:rsidRDefault="00E51036" w:rsidP="00F67D15">
            <w:pPr>
              <w:spacing w:line="360" w:lineRule="auto"/>
              <w:jc w:val="both"/>
              <w:rPr>
                <w:rFonts w:ascii="Book Antiqua" w:hAnsi="Book Antiqua"/>
              </w:rPr>
            </w:pPr>
            <w:r w:rsidRPr="00C03543">
              <w:rPr>
                <w:rFonts w:ascii="Book Antiqua" w:hAnsi="Book Antiqua"/>
              </w:rPr>
              <w:t>Manual</w:t>
            </w:r>
          </w:p>
        </w:tc>
        <w:tc>
          <w:tcPr>
            <w:tcW w:w="3172" w:type="dxa"/>
          </w:tcPr>
          <w:p w14:paraId="72D77E3C" w14:textId="77777777" w:rsidR="00E51036" w:rsidRPr="00C03543" w:rsidRDefault="00E51036" w:rsidP="00F67D15">
            <w:pPr>
              <w:tabs>
                <w:tab w:val="center" w:pos="2334"/>
                <w:tab w:val="left" w:pos="2796"/>
              </w:tabs>
              <w:spacing w:line="360" w:lineRule="auto"/>
              <w:jc w:val="both"/>
              <w:rPr>
                <w:rFonts w:ascii="Book Antiqua" w:hAnsi="Book Antiqua" w:cs="Times New Roman"/>
              </w:rPr>
            </w:pPr>
            <w:r w:rsidRPr="00C03543">
              <w:rPr>
                <w:rFonts w:ascii="Book Antiqua" w:hAnsi="Book Antiqua" w:cs="Times New Roman"/>
              </w:rPr>
              <w:t>L-MVO extent strongest IP for MACE in model including IS, LVEF, TIMI pre and post PPCI and no. diseased vessels</w:t>
            </w:r>
          </w:p>
        </w:tc>
        <w:tc>
          <w:tcPr>
            <w:tcW w:w="995" w:type="dxa"/>
          </w:tcPr>
          <w:p w14:paraId="5012A9EC" w14:textId="77777777" w:rsidR="00E51036" w:rsidRPr="00C03543" w:rsidRDefault="00E51036" w:rsidP="00F67D15">
            <w:pPr>
              <w:spacing w:line="360" w:lineRule="auto"/>
              <w:jc w:val="both"/>
              <w:rPr>
                <w:rFonts w:ascii="Book Antiqua" w:hAnsi="Book Antiqua"/>
              </w:rPr>
            </w:pPr>
            <w:r w:rsidRPr="00C03543">
              <w:rPr>
                <w:rFonts w:ascii="Book Antiqua" w:hAnsi="Book Antiqua"/>
              </w:rPr>
              <w:t>3.7</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770DB2C0"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72</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548FD705" w14:textId="77777777" w:rsidTr="00F67D15">
        <w:trPr>
          <w:trHeight w:val="401"/>
          <w:jc w:val="center"/>
        </w:trPr>
        <w:tc>
          <w:tcPr>
            <w:tcW w:w="1066" w:type="dxa"/>
          </w:tcPr>
          <w:p w14:paraId="0E347315" w14:textId="77777777" w:rsidR="00E51036" w:rsidRPr="00C03543" w:rsidRDefault="00E51036" w:rsidP="00F67D15">
            <w:pPr>
              <w:spacing w:line="360" w:lineRule="auto"/>
              <w:jc w:val="both"/>
              <w:rPr>
                <w:rFonts w:ascii="Book Antiqua" w:hAnsi="Book Antiqua"/>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9</w:t>
              </w:r>
            </w:hyperlink>
            <w:r w:rsidRPr="00C03543">
              <w:rPr>
                <w:rFonts w:ascii="Book Antiqua" w:eastAsia="宋体" w:hAnsi="Book Antiqua"/>
                <w:vertAlign w:val="superscript"/>
                <w:lang w:eastAsia="zh-CN"/>
              </w:rPr>
              <w:t>]</w:t>
            </w:r>
          </w:p>
        </w:tc>
        <w:tc>
          <w:tcPr>
            <w:tcW w:w="624" w:type="dxa"/>
          </w:tcPr>
          <w:p w14:paraId="0D2F9E3C"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4</w:t>
            </w:r>
          </w:p>
        </w:tc>
        <w:tc>
          <w:tcPr>
            <w:tcW w:w="443" w:type="dxa"/>
          </w:tcPr>
          <w:p w14:paraId="76D620B6" w14:textId="77777777" w:rsidR="00E51036" w:rsidRPr="00C03543" w:rsidRDefault="00E51036" w:rsidP="00F67D15">
            <w:pPr>
              <w:spacing w:line="360" w:lineRule="auto"/>
              <w:jc w:val="both"/>
              <w:rPr>
                <w:rFonts w:ascii="Book Antiqua" w:hAnsi="Book Antiqua"/>
              </w:rPr>
            </w:pPr>
            <w:r w:rsidRPr="00C03543">
              <w:rPr>
                <w:rFonts w:ascii="Book Antiqua" w:hAnsi="Book Antiqua"/>
              </w:rPr>
              <w:t>738</w:t>
            </w:r>
          </w:p>
        </w:tc>
        <w:tc>
          <w:tcPr>
            <w:tcW w:w="784" w:type="dxa"/>
          </w:tcPr>
          <w:p w14:paraId="0FB1D9CF" w14:textId="77777777" w:rsidR="00E51036" w:rsidRPr="00C03543" w:rsidRDefault="00E51036" w:rsidP="00F67D15">
            <w:pPr>
              <w:spacing w:line="360" w:lineRule="auto"/>
              <w:jc w:val="both"/>
              <w:rPr>
                <w:rFonts w:ascii="Book Antiqua" w:hAnsi="Book Antiqua"/>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5SD</w:t>
            </w:r>
          </w:p>
        </w:tc>
        <w:tc>
          <w:tcPr>
            <w:tcW w:w="3172" w:type="dxa"/>
          </w:tcPr>
          <w:p w14:paraId="34FD9F0F" w14:textId="77777777" w:rsidR="00E51036" w:rsidRPr="00C03543" w:rsidRDefault="00E51036" w:rsidP="00F67D15">
            <w:pPr>
              <w:tabs>
                <w:tab w:val="center" w:pos="2334"/>
                <w:tab w:val="left" w:pos="2796"/>
              </w:tabs>
              <w:spacing w:line="360" w:lineRule="auto"/>
              <w:jc w:val="both"/>
              <w:rPr>
                <w:rFonts w:ascii="Book Antiqua" w:hAnsi="Book Antiqua" w:cs="Times New Roman"/>
              </w:rPr>
            </w:pPr>
            <w:r w:rsidRPr="00C03543">
              <w:rPr>
                <w:rFonts w:ascii="Book Antiqua" w:hAnsi="Book Antiqua" w:cs="Times New Roman"/>
              </w:rPr>
              <w:t>Largest multicentre study of L-MVO in PPCI. L-MVO &gt;</w:t>
            </w:r>
            <w:r w:rsidRPr="00C03543">
              <w:rPr>
                <w:rFonts w:ascii="Book Antiqua" w:eastAsia="宋体" w:hAnsi="Book Antiqua" w:cs="Times New Roman"/>
                <w:lang w:eastAsia="zh-CN"/>
              </w:rPr>
              <w:t xml:space="preserve"> </w:t>
            </w:r>
            <w:r w:rsidRPr="00C03543">
              <w:rPr>
                <w:rFonts w:ascii="Book Antiqua" w:hAnsi="Book Antiqua" w:cs="Times New Roman"/>
              </w:rPr>
              <w:t>1.4% LVM and TIMI risk score only IPs of combined MACE. Adding L-MVO to model with clinical predictors, LVEF and IS increased c-statistic</w:t>
            </w:r>
          </w:p>
        </w:tc>
        <w:tc>
          <w:tcPr>
            <w:tcW w:w="995" w:type="dxa"/>
          </w:tcPr>
          <w:p w14:paraId="00CBD985" w14:textId="77777777" w:rsidR="00E51036" w:rsidRPr="00C03543" w:rsidRDefault="00E51036" w:rsidP="00F67D15">
            <w:pPr>
              <w:spacing w:line="360" w:lineRule="auto"/>
              <w:jc w:val="both"/>
              <w:rPr>
                <w:rFonts w:ascii="Book Antiqua" w:hAnsi="Book Antiqua"/>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27647957" w14:textId="77777777" w:rsidR="00E51036" w:rsidRPr="00C03543" w:rsidRDefault="00E51036" w:rsidP="00F67D15">
            <w:pPr>
              <w:spacing w:line="360" w:lineRule="auto"/>
              <w:jc w:val="both"/>
              <w:rPr>
                <w:rFonts w:ascii="Book Antiqua" w:hAnsi="Book Antiqua"/>
              </w:rPr>
            </w:pPr>
            <w:r w:rsidRPr="00C03543">
              <w:rPr>
                <w:rFonts w:ascii="Book Antiqua" w:hAnsi="Book Antiqua"/>
              </w:rPr>
              <w:t>6 m</w:t>
            </w:r>
            <w:r w:rsidRPr="00C03543">
              <w:rPr>
                <w:rFonts w:ascii="Book Antiqua" w:eastAsia="宋体" w:hAnsi="Book Antiqua"/>
                <w:lang w:eastAsia="zh-CN"/>
              </w:rPr>
              <w:t>o</w:t>
            </w:r>
          </w:p>
        </w:tc>
      </w:tr>
      <w:tr w:rsidR="00E51036" w:rsidRPr="00C03543" w14:paraId="31832733" w14:textId="77777777" w:rsidTr="00F67D15">
        <w:trPr>
          <w:trHeight w:val="401"/>
          <w:jc w:val="center"/>
        </w:trPr>
        <w:tc>
          <w:tcPr>
            <w:tcW w:w="1066" w:type="dxa"/>
          </w:tcPr>
          <w:p w14:paraId="2D38CD0C" w14:textId="77777777" w:rsidR="00E51036" w:rsidRPr="00C03543" w:rsidRDefault="00E51036" w:rsidP="00F67D15">
            <w:pPr>
              <w:spacing w:line="360" w:lineRule="auto"/>
              <w:jc w:val="both"/>
              <w:rPr>
                <w:rFonts w:ascii="Book Antiqua" w:hAnsi="Book Antiqua"/>
              </w:rPr>
            </w:pPr>
            <w:r w:rsidRPr="00C03543">
              <w:rPr>
                <w:rFonts w:ascii="Book Antiqua" w:hAnsi="Book Antiqua"/>
              </w:rPr>
              <w:t>De Wah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20</w:t>
              </w:r>
            </w:hyperlink>
            <w:r w:rsidRPr="00C03543">
              <w:rPr>
                <w:rFonts w:ascii="Book Antiqua" w:eastAsia="宋体" w:hAnsi="Book Antiqua"/>
                <w:vertAlign w:val="superscript"/>
                <w:lang w:eastAsia="zh-CN"/>
              </w:rPr>
              <w:t>]</w:t>
            </w:r>
          </w:p>
        </w:tc>
        <w:tc>
          <w:tcPr>
            <w:tcW w:w="624" w:type="dxa"/>
          </w:tcPr>
          <w:p w14:paraId="771F08A4"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2</w:t>
            </w:r>
          </w:p>
        </w:tc>
        <w:tc>
          <w:tcPr>
            <w:tcW w:w="443" w:type="dxa"/>
          </w:tcPr>
          <w:p w14:paraId="7C9B801F" w14:textId="77777777" w:rsidR="00E51036" w:rsidRPr="00C03543" w:rsidRDefault="00E51036" w:rsidP="00F67D15">
            <w:pPr>
              <w:spacing w:line="360" w:lineRule="auto"/>
              <w:jc w:val="both"/>
              <w:rPr>
                <w:rFonts w:ascii="Book Antiqua" w:hAnsi="Book Antiqua"/>
              </w:rPr>
            </w:pPr>
            <w:r w:rsidRPr="00C03543">
              <w:rPr>
                <w:rFonts w:ascii="Book Antiqua" w:hAnsi="Book Antiqua"/>
              </w:rPr>
              <w:t>438</w:t>
            </w:r>
          </w:p>
        </w:tc>
        <w:tc>
          <w:tcPr>
            <w:tcW w:w="784" w:type="dxa"/>
          </w:tcPr>
          <w:p w14:paraId="748F31E6" w14:textId="77777777" w:rsidR="00E51036" w:rsidRPr="00C03543" w:rsidRDefault="00E51036" w:rsidP="00F67D15">
            <w:pPr>
              <w:spacing w:line="360" w:lineRule="auto"/>
              <w:jc w:val="both"/>
              <w:rPr>
                <w:rFonts w:ascii="Book Antiqua" w:hAnsi="Book Antiqua"/>
              </w:rPr>
            </w:pPr>
            <w:r w:rsidRPr="00C03543">
              <w:rPr>
                <w:rFonts w:ascii="Book Antiqua" w:hAnsi="Book Antiqua"/>
              </w:rPr>
              <w:t>Manual</w:t>
            </w:r>
          </w:p>
        </w:tc>
        <w:tc>
          <w:tcPr>
            <w:tcW w:w="3172" w:type="dxa"/>
          </w:tcPr>
          <w:p w14:paraId="347A4283" w14:textId="77777777" w:rsidR="00E51036" w:rsidRPr="00C03543" w:rsidRDefault="00E51036" w:rsidP="00F67D15">
            <w:pPr>
              <w:tabs>
                <w:tab w:val="center" w:pos="2334"/>
                <w:tab w:val="left" w:pos="2796"/>
              </w:tabs>
              <w:spacing w:line="360" w:lineRule="auto"/>
              <w:jc w:val="both"/>
              <w:rPr>
                <w:rFonts w:ascii="Book Antiqua" w:hAnsi="Book Antiqua" w:cs="Times New Roman"/>
              </w:rPr>
            </w:pPr>
            <w:r w:rsidRPr="00C03543">
              <w:rPr>
                <w:rFonts w:ascii="Book Antiqua" w:hAnsi="Book Antiqua" w:cs="Times New Roman"/>
              </w:rPr>
              <w:t xml:space="preserve">L-MVO extent IP for combined MACE in model including IS, LV volumes (only </w:t>
            </w:r>
            <w:r w:rsidRPr="00C03543">
              <w:rPr>
                <w:rFonts w:ascii="Book Antiqua" w:hAnsi="Book Antiqua" w:cs="Times New Roman"/>
              </w:rPr>
              <w:lastRenderedPageBreak/>
              <w:t>other IP was LVEF). L-MVO/IS strongest IP in model including L-MVO extent, LVEF, IS, LV volumes</w:t>
            </w:r>
          </w:p>
        </w:tc>
        <w:tc>
          <w:tcPr>
            <w:tcW w:w="995" w:type="dxa"/>
          </w:tcPr>
          <w:p w14:paraId="51565C1A" w14:textId="77777777" w:rsidR="00E51036" w:rsidRPr="00C03543" w:rsidRDefault="00E51036" w:rsidP="00F67D15">
            <w:pPr>
              <w:spacing w:line="360" w:lineRule="auto"/>
              <w:jc w:val="both"/>
              <w:rPr>
                <w:rFonts w:ascii="Book Antiqua" w:hAnsi="Book Antiqua"/>
              </w:rPr>
            </w:pPr>
            <w:r w:rsidRPr="00C03543">
              <w:rPr>
                <w:rFonts w:ascii="Book Antiqua" w:hAnsi="Book Antiqua"/>
              </w:rPr>
              <w:lastRenderedPageBreak/>
              <w:t>3</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79183A57" w14:textId="77777777" w:rsidR="00E51036" w:rsidRPr="00C03543" w:rsidRDefault="00E51036" w:rsidP="00F67D15">
            <w:pPr>
              <w:spacing w:line="360" w:lineRule="auto"/>
              <w:jc w:val="both"/>
              <w:rPr>
                <w:rFonts w:ascii="Book Antiqua" w:hAnsi="Book Antiqua"/>
              </w:rPr>
            </w:pPr>
            <w:r w:rsidRPr="00C03543">
              <w:rPr>
                <w:rFonts w:ascii="Book Antiqua" w:hAnsi="Book Antiqua"/>
              </w:rPr>
              <w:t>19 m</w:t>
            </w:r>
            <w:r w:rsidRPr="00C03543">
              <w:rPr>
                <w:rFonts w:ascii="Book Antiqua" w:eastAsia="宋体" w:hAnsi="Book Antiqua"/>
                <w:lang w:eastAsia="zh-CN"/>
              </w:rPr>
              <w:t>o</w:t>
            </w:r>
          </w:p>
        </w:tc>
      </w:tr>
      <w:tr w:rsidR="00E51036" w:rsidRPr="00C03543" w14:paraId="2F2AC78B" w14:textId="77777777" w:rsidTr="00F67D15">
        <w:trPr>
          <w:trHeight w:val="401"/>
          <w:jc w:val="center"/>
        </w:trPr>
        <w:tc>
          <w:tcPr>
            <w:tcW w:w="1066" w:type="dxa"/>
          </w:tcPr>
          <w:p w14:paraId="0F83924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De Wah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6</w:t>
              </w:r>
            </w:hyperlink>
            <w:r w:rsidRPr="00C03543">
              <w:rPr>
                <w:rFonts w:ascii="Book Antiqua" w:eastAsia="宋体" w:hAnsi="Book Antiqua"/>
                <w:vertAlign w:val="superscript"/>
                <w:lang w:eastAsia="zh-CN"/>
              </w:rPr>
              <w:t>]</w:t>
            </w:r>
          </w:p>
        </w:tc>
        <w:tc>
          <w:tcPr>
            <w:tcW w:w="624" w:type="dxa"/>
          </w:tcPr>
          <w:p w14:paraId="458FF4A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443" w:type="dxa"/>
          </w:tcPr>
          <w:p w14:paraId="3EA9875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38</w:t>
            </w:r>
          </w:p>
        </w:tc>
        <w:tc>
          <w:tcPr>
            <w:tcW w:w="784" w:type="dxa"/>
          </w:tcPr>
          <w:p w14:paraId="08BA7BF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72" w:type="dxa"/>
          </w:tcPr>
          <w:p w14:paraId="753348C9"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cs="Times New Roman"/>
              </w:rPr>
              <w:t>Presence and extent of L-MVO were strongest IPs for MACE and mortality in models with IS, LVEF, ST-res, TIMI-flow post PCI. E-MVO was not an IP</w:t>
            </w:r>
          </w:p>
        </w:tc>
        <w:tc>
          <w:tcPr>
            <w:tcW w:w="995" w:type="dxa"/>
          </w:tcPr>
          <w:p w14:paraId="4B7C49D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 xml:space="preserve"> 3</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7A29C30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9 m</w:t>
            </w:r>
            <w:r w:rsidRPr="00C03543">
              <w:rPr>
                <w:rFonts w:ascii="Book Antiqua" w:eastAsia="宋体" w:hAnsi="Book Antiqua"/>
                <w:lang w:eastAsia="zh-CN"/>
              </w:rPr>
              <w:t>o</w:t>
            </w:r>
          </w:p>
        </w:tc>
      </w:tr>
      <w:tr w:rsidR="00E51036" w:rsidRPr="00C03543" w14:paraId="0CEBBA3B" w14:textId="77777777" w:rsidTr="00F67D15">
        <w:trPr>
          <w:trHeight w:val="401"/>
          <w:jc w:val="center"/>
        </w:trPr>
        <w:tc>
          <w:tcPr>
            <w:tcW w:w="1066" w:type="dxa"/>
          </w:tcPr>
          <w:p w14:paraId="1735F2B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Cochet</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7</w:t>
              </w:r>
            </w:hyperlink>
            <w:r w:rsidRPr="00C03543">
              <w:rPr>
                <w:rFonts w:ascii="Book Antiqua" w:eastAsia="宋体" w:hAnsi="Book Antiqua"/>
                <w:vertAlign w:val="superscript"/>
                <w:lang w:eastAsia="zh-CN"/>
              </w:rPr>
              <w:t>]</w:t>
            </w:r>
          </w:p>
        </w:tc>
        <w:tc>
          <w:tcPr>
            <w:tcW w:w="624" w:type="dxa"/>
          </w:tcPr>
          <w:p w14:paraId="0BAE354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9</w:t>
            </w:r>
          </w:p>
        </w:tc>
        <w:tc>
          <w:tcPr>
            <w:tcW w:w="443" w:type="dxa"/>
          </w:tcPr>
          <w:p w14:paraId="353F690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84</w:t>
            </w:r>
          </w:p>
        </w:tc>
        <w:tc>
          <w:tcPr>
            <w:tcW w:w="784" w:type="dxa"/>
          </w:tcPr>
          <w:p w14:paraId="5CACB86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72" w:type="dxa"/>
          </w:tcPr>
          <w:p w14:paraId="692C6F6F"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 xml:space="preserve">L-MVO strongest IP for MACE, in models including GRACE score, IS, LVEF. L-MVO stronger IP than E-MVO (OR 8.7 </w:t>
            </w:r>
            <w:r w:rsidRPr="00C03543">
              <w:rPr>
                <w:rFonts w:ascii="Book Antiqua" w:hAnsi="Book Antiqua"/>
                <w:i/>
              </w:rPr>
              <w:t>vs</w:t>
            </w:r>
            <w:r w:rsidRPr="00C03543">
              <w:rPr>
                <w:rFonts w:ascii="Book Antiqua" w:hAnsi="Book Antiqua"/>
              </w:rPr>
              <w:t xml:space="preserve"> 2.5)</w:t>
            </w:r>
          </w:p>
        </w:tc>
        <w:tc>
          <w:tcPr>
            <w:tcW w:w="995" w:type="dxa"/>
          </w:tcPr>
          <w:p w14:paraId="68BBF1DA"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lang w:eastAsia="zh-CN"/>
              </w:rPr>
              <w:t>“</w:t>
            </w:r>
            <w:r w:rsidRPr="00C03543">
              <w:rPr>
                <w:rFonts w:ascii="Book Antiqua" w:hAnsi="Book Antiqua"/>
              </w:rPr>
              <w:t>3-7</w:t>
            </w:r>
            <w:r w:rsidRPr="00C03543">
              <w:rPr>
                <w:rFonts w:ascii="Book Antiqua" w:eastAsia="宋体" w:hAnsi="Book Antiqua"/>
                <w:lang w:eastAsia="zh-CN"/>
              </w:rPr>
              <w:t xml:space="preserve"> </w:t>
            </w:r>
            <w:r w:rsidRPr="00C03543">
              <w:rPr>
                <w:rFonts w:ascii="Book Antiqua" w:hAnsi="Book Antiqua"/>
              </w:rPr>
              <w:t>d</w:t>
            </w:r>
            <w:r w:rsidRPr="00C03543">
              <w:rPr>
                <w:rFonts w:ascii="Book Antiqua" w:eastAsia="宋体" w:hAnsi="Book Antiqua"/>
                <w:lang w:eastAsia="zh-CN"/>
              </w:rPr>
              <w:t>”</w:t>
            </w:r>
          </w:p>
        </w:tc>
        <w:tc>
          <w:tcPr>
            <w:tcW w:w="1413" w:type="dxa"/>
          </w:tcPr>
          <w:p w14:paraId="0D3A340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2 m</w:t>
            </w:r>
            <w:r w:rsidRPr="00C03543">
              <w:rPr>
                <w:rFonts w:ascii="Book Antiqua" w:eastAsia="宋体" w:hAnsi="Book Antiqua"/>
                <w:lang w:eastAsia="zh-CN"/>
              </w:rPr>
              <w:t>o</w:t>
            </w:r>
          </w:p>
        </w:tc>
      </w:tr>
      <w:tr w:rsidR="00E51036" w:rsidRPr="00C03543" w14:paraId="0423DABA" w14:textId="77777777" w:rsidTr="00F67D15">
        <w:trPr>
          <w:trHeight w:val="401"/>
          <w:jc w:val="center"/>
        </w:trPr>
        <w:tc>
          <w:tcPr>
            <w:tcW w:w="1066" w:type="dxa"/>
          </w:tcPr>
          <w:p w14:paraId="4A54254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Brud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6</w:t>
              </w:r>
            </w:hyperlink>
            <w:r w:rsidRPr="00C03543">
              <w:rPr>
                <w:rFonts w:ascii="Book Antiqua" w:eastAsia="宋体" w:hAnsi="Book Antiqua"/>
                <w:vertAlign w:val="superscript"/>
                <w:lang w:eastAsia="zh-CN"/>
              </w:rPr>
              <w:t>]</w:t>
            </w:r>
          </w:p>
        </w:tc>
        <w:tc>
          <w:tcPr>
            <w:tcW w:w="624" w:type="dxa"/>
          </w:tcPr>
          <w:p w14:paraId="1927D9D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8</w:t>
            </w:r>
          </w:p>
        </w:tc>
        <w:tc>
          <w:tcPr>
            <w:tcW w:w="443" w:type="dxa"/>
          </w:tcPr>
          <w:p w14:paraId="28DC989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43</w:t>
            </w:r>
          </w:p>
        </w:tc>
        <w:tc>
          <w:tcPr>
            <w:tcW w:w="784" w:type="dxa"/>
          </w:tcPr>
          <w:p w14:paraId="31D5EAD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72" w:type="dxa"/>
          </w:tcPr>
          <w:p w14:paraId="769FE13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Only extent of L-MVO &gt;</w:t>
            </w:r>
            <w:r w:rsidRPr="00C03543">
              <w:rPr>
                <w:rFonts w:ascii="Book Antiqua" w:eastAsia="宋体" w:hAnsi="Book Antiqua"/>
                <w:lang w:eastAsia="zh-CN"/>
              </w:rPr>
              <w:t xml:space="preserve"> </w:t>
            </w:r>
            <w:r w:rsidRPr="00C03543">
              <w:rPr>
                <w:rFonts w:ascii="Book Antiqua" w:hAnsi="Book Antiqua"/>
              </w:rPr>
              <w:t>0.5% LV mass was IP for MACE; model included IS, LVEF, age, DM, sex</w:t>
            </w:r>
          </w:p>
        </w:tc>
        <w:tc>
          <w:tcPr>
            <w:tcW w:w="995" w:type="dxa"/>
          </w:tcPr>
          <w:p w14:paraId="6E911A3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5</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4FA83C7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2 m</w:t>
            </w:r>
            <w:r w:rsidRPr="00C03543">
              <w:rPr>
                <w:rFonts w:ascii="Book Antiqua" w:eastAsia="宋体" w:hAnsi="Book Antiqua"/>
                <w:lang w:eastAsia="zh-CN"/>
              </w:rPr>
              <w:t>o</w:t>
            </w:r>
          </w:p>
        </w:tc>
      </w:tr>
      <w:tr w:rsidR="00E51036" w:rsidRPr="00C03543" w14:paraId="67F06609" w14:textId="77777777" w:rsidTr="00F67D15">
        <w:trPr>
          <w:trHeight w:val="401"/>
          <w:jc w:val="center"/>
        </w:trPr>
        <w:tc>
          <w:tcPr>
            <w:tcW w:w="1066" w:type="dxa"/>
          </w:tcPr>
          <w:p w14:paraId="6E8AC7F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624" w:type="dxa"/>
          </w:tcPr>
          <w:p w14:paraId="5D2649F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5</w:t>
            </w:r>
          </w:p>
        </w:tc>
        <w:tc>
          <w:tcPr>
            <w:tcW w:w="443" w:type="dxa"/>
          </w:tcPr>
          <w:p w14:paraId="20F1411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 xml:space="preserve">110 </w:t>
            </w:r>
          </w:p>
        </w:tc>
        <w:tc>
          <w:tcPr>
            <w:tcW w:w="784" w:type="dxa"/>
          </w:tcPr>
          <w:p w14:paraId="625B8C9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3172" w:type="dxa"/>
          </w:tcPr>
          <w:p w14:paraId="6D2E3AC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L-MVO IP for MACE (</w:t>
            </w:r>
            <w:r w:rsidRPr="00C03543">
              <w:rPr>
                <w:rFonts w:ascii="Book Antiqua" w:hAnsi="Book Antiqua"/>
                <w:i/>
              </w:rPr>
              <w:t>P</w:t>
            </w:r>
            <w:r w:rsidRPr="00C03543">
              <w:rPr>
                <w:rFonts w:ascii="Book Antiqua" w:eastAsia="宋体" w:hAnsi="Book Antiqua"/>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0.04) in model including LV end-diastolic volume and LVEF</w:t>
            </w:r>
          </w:p>
        </w:tc>
        <w:tc>
          <w:tcPr>
            <w:tcW w:w="995" w:type="dxa"/>
          </w:tcPr>
          <w:p w14:paraId="2191B2A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6D8023F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68</w:t>
            </w:r>
            <w:r w:rsidRPr="00C03543">
              <w:rPr>
                <w:rFonts w:ascii="Book Antiqua" w:eastAsia="宋体" w:hAnsi="Book Antiqua"/>
                <w:lang w:eastAsia="zh-CN"/>
              </w:rPr>
              <w:t xml:space="preserve"> </w:t>
            </w:r>
            <w:r w:rsidRPr="00C03543">
              <w:rPr>
                <w:rFonts w:ascii="Book Antiqua" w:hAnsi="Book Antiqua"/>
              </w:rPr>
              <w:t>d</w:t>
            </w:r>
          </w:p>
        </w:tc>
      </w:tr>
    </w:tbl>
    <w:p w14:paraId="0C87672D" w14:textId="77777777" w:rsidR="00E51036" w:rsidRPr="00C03543" w:rsidRDefault="00E51036" w:rsidP="00E51036">
      <w:pPr>
        <w:tabs>
          <w:tab w:val="left" w:pos="851"/>
        </w:tabs>
        <w:spacing w:line="360" w:lineRule="auto"/>
        <w:jc w:val="both"/>
        <w:rPr>
          <w:rFonts w:ascii="Book Antiqua" w:hAnsi="Book Antiqua"/>
        </w:rPr>
      </w:pPr>
    </w:p>
    <w:p w14:paraId="418DDF25" w14:textId="77777777" w:rsidR="00E51036" w:rsidRPr="00C03543" w:rsidRDefault="00E51036" w:rsidP="00E51036">
      <w:pPr>
        <w:tabs>
          <w:tab w:val="left" w:pos="851"/>
        </w:tabs>
        <w:spacing w:line="360" w:lineRule="auto"/>
        <w:jc w:val="both"/>
        <w:rPr>
          <w:rFonts w:ascii="Book Antiqua" w:eastAsia="宋体" w:hAnsi="Book Antiqua"/>
          <w:lang w:eastAsia="zh-CN"/>
        </w:rPr>
      </w:pPr>
      <w:r w:rsidRPr="00C03543">
        <w:rPr>
          <w:rFonts w:ascii="Book Antiqua" w:hAnsi="Book Antiqua"/>
        </w:rPr>
        <w:t>MVO</w:t>
      </w:r>
      <w:r w:rsidRPr="00C03543">
        <w:rPr>
          <w:rFonts w:ascii="Book Antiqua" w:eastAsia="宋体" w:hAnsi="Book Antiqua"/>
          <w:lang w:eastAsia="zh-CN"/>
        </w:rPr>
        <w:t>:</w:t>
      </w:r>
      <w:r w:rsidRPr="00C03543">
        <w:rPr>
          <w:rFonts w:ascii="Book Antiqua" w:hAnsi="Book Antiqua"/>
        </w:rPr>
        <w:t xml:space="preserve"> Microvascular obstruction</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r w:rsidRPr="00C03543">
        <w:rPr>
          <w:rFonts w:ascii="Book Antiqua" w:hAnsi="Book Antiqua"/>
        </w:rPr>
        <w:t xml:space="preserve"> 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 xml:space="preserve">; </w:t>
      </w:r>
      <w:r w:rsidRPr="00C03543">
        <w:rPr>
          <w:rFonts w:ascii="Book Antiqua" w:hAnsi="Book Antiqua"/>
        </w:rPr>
        <w:t>PCI</w:t>
      </w:r>
      <w:r w:rsidRPr="00C03543">
        <w:rPr>
          <w:rFonts w:ascii="Book Antiqua" w:eastAsia="宋体" w:hAnsi="Book Antiqua"/>
          <w:lang w:eastAsia="zh-CN"/>
        </w:rPr>
        <w:t>:</w:t>
      </w:r>
      <w:r w:rsidRPr="00C03543">
        <w:rPr>
          <w:rFonts w:ascii="Book Antiqua" w:hAnsi="Book Antiqua"/>
        </w:rPr>
        <w:t xml:space="preserve"> Percutaneous coronary intervention</w:t>
      </w:r>
      <w:r w:rsidRPr="00C03543">
        <w:rPr>
          <w:rFonts w:ascii="Book Antiqua" w:eastAsia="宋体" w:hAnsi="Book Antiqua"/>
          <w:lang w:eastAsia="zh-CN"/>
        </w:rPr>
        <w:t>;</w:t>
      </w:r>
      <w:r w:rsidRPr="00C03543">
        <w:rPr>
          <w:rFonts w:ascii="Book Antiqua" w:hAnsi="Book Antiqua"/>
        </w:rPr>
        <w:t xml:space="preserve"> MACE</w:t>
      </w:r>
      <w:r w:rsidRPr="00C03543">
        <w:rPr>
          <w:rFonts w:ascii="Book Antiqua" w:eastAsia="宋体" w:hAnsi="Book Antiqua"/>
          <w:lang w:eastAsia="zh-CN"/>
        </w:rPr>
        <w:t>:</w:t>
      </w:r>
      <w:r w:rsidRPr="00C03543">
        <w:rPr>
          <w:rFonts w:ascii="Book Antiqua" w:hAnsi="Book Antiqua"/>
        </w:rPr>
        <w:t xml:space="preserve"> Major adverse cardiovascular events</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p>
    <w:p w14:paraId="7AB67850"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45328827" w14:textId="77777777" w:rsidR="00E51036" w:rsidRPr="00C03543" w:rsidRDefault="00E51036" w:rsidP="00E51036">
      <w:pPr>
        <w:pStyle w:val="af0"/>
        <w:jc w:val="both"/>
        <w:rPr>
          <w:rFonts w:ascii="Book Antiqua" w:hAnsi="Book Antiqua"/>
          <w:szCs w:val="24"/>
        </w:rPr>
      </w:pPr>
      <w:bookmarkStart w:id="318" w:name="T15"/>
      <w:bookmarkStart w:id="319" w:name="_Toc327610940"/>
      <w:r w:rsidRPr="00C03543">
        <w:rPr>
          <w:rFonts w:ascii="Book Antiqua" w:hAnsi="Book Antiqua"/>
          <w:szCs w:val="24"/>
        </w:rPr>
        <w:lastRenderedPageBreak/>
        <w:t xml:space="preserve">Table </w:t>
      </w:r>
      <w:bookmarkEnd w:id="318"/>
      <w:r w:rsidRPr="00C03543">
        <w:rPr>
          <w:rFonts w:ascii="Book Antiqua" w:hAnsi="Book Antiqua"/>
          <w:szCs w:val="24"/>
        </w:rPr>
        <w:t xml:space="preserve">11 Cardiovascular magnetic resonance studies illustrating the importance of intramyocardial haemorrhage on left ventricular function and remodelling in acute </w:t>
      </w:r>
      <w:bookmarkEnd w:id="319"/>
      <w:r w:rsidRPr="00C03543">
        <w:rPr>
          <w:rFonts w:ascii="Book Antiqua" w:hAnsi="Book Antiqua"/>
          <w:szCs w:val="24"/>
        </w:rPr>
        <w:t>myocardial infarction</w:t>
      </w:r>
    </w:p>
    <w:tbl>
      <w:tblPr>
        <w:tblStyle w:val="a5"/>
        <w:tblW w:w="8482" w:type="dxa"/>
        <w:jc w:val="center"/>
        <w:tblInd w:w="895" w:type="dxa"/>
        <w:tblLook w:val="04A0" w:firstRow="1" w:lastRow="0" w:firstColumn="1" w:lastColumn="0" w:noHBand="0" w:noVBand="1"/>
      </w:tblPr>
      <w:tblGrid>
        <w:gridCol w:w="1142"/>
        <w:gridCol w:w="710"/>
        <w:gridCol w:w="576"/>
        <w:gridCol w:w="1056"/>
        <w:gridCol w:w="2332"/>
        <w:gridCol w:w="925"/>
        <w:gridCol w:w="1741"/>
      </w:tblGrid>
      <w:tr w:rsidR="00E51036" w:rsidRPr="00C03543" w14:paraId="19EEED93" w14:textId="77777777" w:rsidTr="00F67D15">
        <w:trPr>
          <w:trHeight w:val="586"/>
          <w:jc w:val="center"/>
        </w:trPr>
        <w:tc>
          <w:tcPr>
            <w:tcW w:w="954" w:type="dxa"/>
            <w:shd w:val="clear" w:color="auto" w:fill="auto"/>
          </w:tcPr>
          <w:p w14:paraId="3E9E1A02"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45" w:type="dxa"/>
            <w:shd w:val="clear" w:color="auto" w:fill="auto"/>
          </w:tcPr>
          <w:p w14:paraId="5258906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450" w:type="dxa"/>
            <w:shd w:val="clear" w:color="auto" w:fill="auto"/>
          </w:tcPr>
          <w:p w14:paraId="2AA8727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943" w:type="dxa"/>
            <w:shd w:val="clear" w:color="auto" w:fill="auto"/>
          </w:tcPr>
          <w:p w14:paraId="1B3B4DA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IMH CMR method</w:t>
            </w:r>
          </w:p>
        </w:tc>
        <w:tc>
          <w:tcPr>
            <w:tcW w:w="3161" w:type="dxa"/>
            <w:shd w:val="clear" w:color="auto" w:fill="auto"/>
          </w:tcPr>
          <w:p w14:paraId="4D1E585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1106" w:type="dxa"/>
            <w:shd w:val="clear" w:color="auto" w:fill="auto"/>
          </w:tcPr>
          <w:p w14:paraId="202F80D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time post MI</w:t>
            </w:r>
          </w:p>
        </w:tc>
        <w:tc>
          <w:tcPr>
            <w:tcW w:w="1323" w:type="dxa"/>
            <w:shd w:val="clear" w:color="auto" w:fill="auto"/>
          </w:tcPr>
          <w:p w14:paraId="596F327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ean/median F/U CMR</w:t>
            </w:r>
          </w:p>
        </w:tc>
      </w:tr>
      <w:tr w:rsidR="00E51036" w:rsidRPr="00C03543" w14:paraId="3D275063" w14:textId="77777777" w:rsidTr="00F67D15">
        <w:trPr>
          <w:trHeight w:val="401"/>
          <w:jc w:val="center"/>
        </w:trPr>
        <w:tc>
          <w:tcPr>
            <w:tcW w:w="954" w:type="dxa"/>
          </w:tcPr>
          <w:p w14:paraId="7E1CCFAE" w14:textId="77777777" w:rsidR="00E51036" w:rsidRPr="00C03543" w:rsidRDefault="00E51036" w:rsidP="00F67D15">
            <w:pPr>
              <w:spacing w:line="360" w:lineRule="auto"/>
              <w:jc w:val="both"/>
              <w:rPr>
                <w:rFonts w:ascii="Book Antiqua" w:hAnsi="Book Antiqua"/>
              </w:rPr>
            </w:pPr>
            <w:r w:rsidRPr="00C03543">
              <w:rPr>
                <w:rFonts w:ascii="Book Antiqua" w:hAnsi="Book Antiqua"/>
              </w:rPr>
              <w:t>Carrick</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74</w:t>
              </w:r>
            </w:hyperlink>
            <w:r w:rsidRPr="00C03543">
              <w:rPr>
                <w:rFonts w:ascii="Book Antiqua" w:eastAsia="宋体" w:hAnsi="Book Antiqua"/>
                <w:vertAlign w:val="superscript"/>
                <w:lang w:eastAsia="zh-CN"/>
              </w:rPr>
              <w:t>]</w:t>
            </w:r>
          </w:p>
        </w:tc>
        <w:tc>
          <w:tcPr>
            <w:tcW w:w="545" w:type="dxa"/>
          </w:tcPr>
          <w:p w14:paraId="325837A7"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6</w:t>
            </w:r>
          </w:p>
        </w:tc>
        <w:tc>
          <w:tcPr>
            <w:tcW w:w="450" w:type="dxa"/>
          </w:tcPr>
          <w:p w14:paraId="7D5BDBCE" w14:textId="77777777" w:rsidR="00E51036" w:rsidRPr="00C03543" w:rsidRDefault="00E51036" w:rsidP="00F67D15">
            <w:pPr>
              <w:spacing w:line="360" w:lineRule="auto"/>
              <w:jc w:val="both"/>
              <w:rPr>
                <w:rFonts w:ascii="Book Antiqua" w:hAnsi="Book Antiqua"/>
              </w:rPr>
            </w:pPr>
            <w:r w:rsidRPr="00C03543">
              <w:rPr>
                <w:rFonts w:ascii="Book Antiqua" w:hAnsi="Book Antiqua"/>
              </w:rPr>
              <w:t>245</w:t>
            </w:r>
          </w:p>
        </w:tc>
        <w:tc>
          <w:tcPr>
            <w:tcW w:w="943" w:type="dxa"/>
          </w:tcPr>
          <w:p w14:paraId="480C5B62"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
            </w:r>
          </w:p>
        </w:tc>
        <w:tc>
          <w:tcPr>
            <w:tcW w:w="3161" w:type="dxa"/>
          </w:tcPr>
          <w:p w14:paraId="1D1A87A9" w14:textId="77777777" w:rsidR="00E51036" w:rsidRPr="00C03543" w:rsidRDefault="00E51036" w:rsidP="00F67D15">
            <w:pPr>
              <w:spacing w:line="360" w:lineRule="auto"/>
              <w:jc w:val="both"/>
              <w:rPr>
                <w:rFonts w:ascii="Book Antiqua" w:hAnsi="Book Antiqua"/>
              </w:rPr>
            </w:pPr>
            <w:r w:rsidRPr="00C03543">
              <w:rPr>
                <w:rFonts w:ascii="Book Antiqua" w:hAnsi="Book Antiqua"/>
              </w:rPr>
              <w:t>IMH strongest IP for LVR. IMH associated with lower LVEF and greater volumes</w:t>
            </w:r>
          </w:p>
        </w:tc>
        <w:tc>
          <w:tcPr>
            <w:tcW w:w="1106" w:type="dxa"/>
          </w:tcPr>
          <w:p w14:paraId="1DD315B2"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1323" w:type="dxa"/>
          </w:tcPr>
          <w:p w14:paraId="45F40317"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46CF079D" w14:textId="77777777" w:rsidTr="00F67D15">
        <w:trPr>
          <w:trHeight w:val="401"/>
          <w:jc w:val="center"/>
        </w:trPr>
        <w:tc>
          <w:tcPr>
            <w:tcW w:w="954" w:type="dxa"/>
          </w:tcPr>
          <w:p w14:paraId="2843C74C" w14:textId="77777777" w:rsidR="00E51036" w:rsidRPr="00C03543" w:rsidRDefault="00E51036" w:rsidP="00F67D15">
            <w:pPr>
              <w:spacing w:line="360" w:lineRule="auto"/>
              <w:jc w:val="both"/>
              <w:rPr>
                <w:rFonts w:ascii="Book Antiqua" w:hAnsi="Book Antiqua"/>
              </w:rPr>
            </w:pPr>
            <w:r w:rsidRPr="00C03543">
              <w:rPr>
                <w:rFonts w:ascii="Book Antiqua" w:hAnsi="Book Antiqua"/>
              </w:rPr>
              <w:t>Kidamb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5</w:t>
              </w:r>
            </w:hyperlink>
            <w:r w:rsidRPr="00C03543">
              <w:rPr>
                <w:rFonts w:ascii="Book Antiqua" w:eastAsia="宋体" w:hAnsi="Book Antiqua"/>
                <w:vertAlign w:val="superscript"/>
                <w:lang w:eastAsia="zh-CN"/>
              </w:rPr>
              <w:t>]</w:t>
            </w:r>
          </w:p>
        </w:tc>
        <w:tc>
          <w:tcPr>
            <w:tcW w:w="545" w:type="dxa"/>
          </w:tcPr>
          <w:p w14:paraId="4B418693"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3</w:t>
            </w:r>
          </w:p>
        </w:tc>
        <w:tc>
          <w:tcPr>
            <w:tcW w:w="450" w:type="dxa"/>
          </w:tcPr>
          <w:p w14:paraId="2BD498AF" w14:textId="77777777" w:rsidR="00E51036" w:rsidRPr="00C03543" w:rsidRDefault="00E51036" w:rsidP="00F67D15">
            <w:pPr>
              <w:spacing w:line="360" w:lineRule="auto"/>
              <w:jc w:val="both"/>
              <w:rPr>
                <w:rFonts w:ascii="Book Antiqua" w:hAnsi="Book Antiqua"/>
              </w:rPr>
            </w:pPr>
            <w:r w:rsidRPr="00C03543">
              <w:rPr>
                <w:rFonts w:ascii="Book Antiqua" w:hAnsi="Book Antiqua"/>
              </w:rPr>
              <w:t>39</w:t>
            </w:r>
          </w:p>
        </w:tc>
        <w:tc>
          <w:tcPr>
            <w:tcW w:w="943" w:type="dxa"/>
          </w:tcPr>
          <w:p w14:paraId="15F23EE7"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SE and T2*</w:t>
            </w:r>
          </w:p>
        </w:tc>
        <w:tc>
          <w:tcPr>
            <w:tcW w:w="3161" w:type="dxa"/>
          </w:tcPr>
          <w:p w14:paraId="0963E8C8" w14:textId="77777777" w:rsidR="00E51036" w:rsidRPr="00C03543" w:rsidRDefault="00E51036" w:rsidP="00F67D15">
            <w:pPr>
              <w:spacing w:line="360" w:lineRule="auto"/>
              <w:jc w:val="both"/>
              <w:rPr>
                <w:rFonts w:ascii="Book Antiqua" w:hAnsi="Book Antiqua"/>
              </w:rPr>
            </w:pPr>
            <w:r w:rsidRPr="00C03543">
              <w:rPr>
                <w:rFonts w:ascii="Book Antiqua" w:hAnsi="Book Antiqua"/>
              </w:rPr>
              <w:t>IMH associated with attenuation of follow-up infarct strain</w:t>
            </w:r>
          </w:p>
        </w:tc>
        <w:tc>
          <w:tcPr>
            <w:tcW w:w="1106" w:type="dxa"/>
          </w:tcPr>
          <w:p w14:paraId="58E5F15C"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1323" w:type="dxa"/>
          </w:tcPr>
          <w:p w14:paraId="086932D0" w14:textId="77777777" w:rsidR="00E51036" w:rsidRPr="00C03543" w:rsidRDefault="00E51036" w:rsidP="00F67D15">
            <w:pPr>
              <w:spacing w:line="360" w:lineRule="auto"/>
              <w:jc w:val="both"/>
              <w:rPr>
                <w:rFonts w:ascii="Book Antiqua" w:hAnsi="Book Antiqua"/>
              </w:rPr>
            </w:pPr>
            <w:r w:rsidRPr="00C03543">
              <w:rPr>
                <w:rFonts w:ascii="Book Antiqua" w:hAnsi="Book Antiqua"/>
              </w:rPr>
              <w:t>3 m</w:t>
            </w:r>
            <w:r w:rsidRPr="00C03543">
              <w:rPr>
                <w:rFonts w:ascii="Book Antiqua" w:eastAsia="宋体" w:hAnsi="Book Antiqua"/>
                <w:lang w:eastAsia="zh-CN"/>
              </w:rPr>
              <w:t>o</w:t>
            </w:r>
          </w:p>
        </w:tc>
      </w:tr>
      <w:tr w:rsidR="00E51036" w:rsidRPr="00C03543" w14:paraId="3174D58E" w14:textId="77777777" w:rsidTr="00F67D15">
        <w:trPr>
          <w:trHeight w:val="401"/>
          <w:jc w:val="center"/>
        </w:trPr>
        <w:tc>
          <w:tcPr>
            <w:tcW w:w="954" w:type="dxa"/>
          </w:tcPr>
          <w:p w14:paraId="0F63F8C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Huss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3</w:t>
              </w:r>
            </w:hyperlink>
            <w:r w:rsidRPr="00C03543">
              <w:rPr>
                <w:rFonts w:ascii="Book Antiqua" w:eastAsia="宋体" w:hAnsi="Book Antiqua"/>
                <w:vertAlign w:val="superscript"/>
                <w:lang w:eastAsia="zh-CN"/>
              </w:rPr>
              <w:t>]</w:t>
            </w:r>
          </w:p>
        </w:tc>
        <w:tc>
          <w:tcPr>
            <w:tcW w:w="545" w:type="dxa"/>
          </w:tcPr>
          <w:p w14:paraId="094B2BC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2</w:t>
            </w:r>
          </w:p>
        </w:tc>
        <w:tc>
          <w:tcPr>
            <w:tcW w:w="450" w:type="dxa"/>
          </w:tcPr>
          <w:p w14:paraId="23DC44F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04</w:t>
            </w:r>
          </w:p>
        </w:tc>
        <w:tc>
          <w:tcPr>
            <w:tcW w:w="943" w:type="dxa"/>
          </w:tcPr>
          <w:p w14:paraId="544DB9D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T2w-TSE</w:t>
            </w:r>
          </w:p>
        </w:tc>
        <w:tc>
          <w:tcPr>
            <w:tcW w:w="3161" w:type="dxa"/>
          </w:tcPr>
          <w:p w14:paraId="44DFB40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IMH strongest IP for LVR in model with LVEF, IS, LV vol, L-MVO</w:t>
            </w:r>
          </w:p>
        </w:tc>
        <w:tc>
          <w:tcPr>
            <w:tcW w:w="1106" w:type="dxa"/>
          </w:tcPr>
          <w:p w14:paraId="550AC74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1323" w:type="dxa"/>
          </w:tcPr>
          <w:p w14:paraId="198C2BB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89</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7E036857" w14:textId="77777777" w:rsidTr="00F67D15">
        <w:trPr>
          <w:trHeight w:val="401"/>
          <w:jc w:val="center"/>
        </w:trPr>
        <w:tc>
          <w:tcPr>
            <w:tcW w:w="954" w:type="dxa"/>
          </w:tcPr>
          <w:p w14:paraId="6A31818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th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31</w:t>
              </w:r>
            </w:hyperlink>
            <w:r w:rsidRPr="00C03543">
              <w:rPr>
                <w:rFonts w:ascii="Book Antiqua" w:eastAsia="宋体" w:hAnsi="Book Antiqua"/>
                <w:vertAlign w:val="superscript"/>
                <w:lang w:eastAsia="zh-CN"/>
              </w:rPr>
              <w:t>]</w:t>
            </w:r>
          </w:p>
        </w:tc>
        <w:tc>
          <w:tcPr>
            <w:tcW w:w="545" w:type="dxa"/>
          </w:tcPr>
          <w:p w14:paraId="0842E2D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50" w:type="dxa"/>
          </w:tcPr>
          <w:p w14:paraId="090476C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8</w:t>
            </w:r>
          </w:p>
        </w:tc>
        <w:tc>
          <w:tcPr>
            <w:tcW w:w="943" w:type="dxa"/>
          </w:tcPr>
          <w:p w14:paraId="0B4D2D4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T2w-TSE and T2*</w:t>
            </w:r>
          </w:p>
        </w:tc>
        <w:tc>
          <w:tcPr>
            <w:tcW w:w="3161" w:type="dxa"/>
          </w:tcPr>
          <w:p w14:paraId="2ACF8C4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IMH strongest IP of LVR in model with IS, LVEF, LVESV, E-MVO, MSI</w:t>
            </w:r>
          </w:p>
        </w:tc>
        <w:tc>
          <w:tcPr>
            <w:tcW w:w="1106" w:type="dxa"/>
          </w:tcPr>
          <w:p w14:paraId="77449D0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1323" w:type="dxa"/>
          </w:tcPr>
          <w:p w14:paraId="1E49530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 m</w:t>
            </w:r>
            <w:r w:rsidRPr="00C03543">
              <w:rPr>
                <w:rFonts w:ascii="Book Antiqua" w:eastAsia="宋体" w:hAnsi="Book Antiqua"/>
                <w:lang w:eastAsia="zh-CN"/>
              </w:rPr>
              <w:t>o</w:t>
            </w:r>
          </w:p>
        </w:tc>
      </w:tr>
      <w:tr w:rsidR="00E51036" w:rsidRPr="00C03543" w14:paraId="5228EDD3" w14:textId="77777777" w:rsidTr="00F67D15">
        <w:trPr>
          <w:trHeight w:val="401"/>
          <w:jc w:val="center"/>
        </w:trPr>
        <w:tc>
          <w:tcPr>
            <w:tcW w:w="954" w:type="dxa"/>
          </w:tcPr>
          <w:p w14:paraId="63C6DD45" w14:textId="77777777" w:rsidR="00E51036" w:rsidRPr="00C03543" w:rsidRDefault="00E51036" w:rsidP="00F67D15">
            <w:pPr>
              <w:spacing w:line="360" w:lineRule="auto"/>
              <w:jc w:val="both"/>
              <w:rPr>
                <w:rFonts w:ascii="Book Antiqua" w:hAnsi="Book Antiqua"/>
              </w:rPr>
            </w:pPr>
            <w:r w:rsidRPr="00C03543">
              <w:rPr>
                <w:rFonts w:ascii="Book Antiqua" w:hAnsi="Book Antiqua"/>
              </w:rPr>
              <w:t>Beek</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4</w:t>
              </w:r>
            </w:hyperlink>
            <w:r w:rsidRPr="00C03543">
              <w:rPr>
                <w:rFonts w:ascii="Book Antiqua" w:eastAsia="宋体" w:hAnsi="Book Antiqua"/>
                <w:vertAlign w:val="superscript"/>
                <w:lang w:eastAsia="zh-CN"/>
              </w:rPr>
              <w:t>]</w:t>
            </w:r>
          </w:p>
        </w:tc>
        <w:tc>
          <w:tcPr>
            <w:tcW w:w="545" w:type="dxa"/>
          </w:tcPr>
          <w:p w14:paraId="5F239015"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0</w:t>
            </w:r>
          </w:p>
        </w:tc>
        <w:tc>
          <w:tcPr>
            <w:tcW w:w="450" w:type="dxa"/>
          </w:tcPr>
          <w:p w14:paraId="725B64AB" w14:textId="77777777" w:rsidR="00E51036" w:rsidRPr="00C03543" w:rsidRDefault="00E51036" w:rsidP="00F67D15">
            <w:pPr>
              <w:spacing w:line="360" w:lineRule="auto"/>
              <w:jc w:val="both"/>
              <w:rPr>
                <w:rFonts w:ascii="Book Antiqua" w:hAnsi="Book Antiqua"/>
              </w:rPr>
            </w:pPr>
            <w:r w:rsidRPr="00C03543">
              <w:rPr>
                <w:rFonts w:ascii="Book Antiqua" w:hAnsi="Book Antiqua"/>
              </w:rPr>
              <w:t>45</w:t>
            </w:r>
          </w:p>
        </w:tc>
        <w:tc>
          <w:tcPr>
            <w:tcW w:w="943" w:type="dxa"/>
          </w:tcPr>
          <w:p w14:paraId="3731FBAB"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SE</w:t>
            </w:r>
          </w:p>
        </w:tc>
        <w:tc>
          <w:tcPr>
            <w:tcW w:w="3161" w:type="dxa"/>
          </w:tcPr>
          <w:p w14:paraId="1390993A" w14:textId="77777777" w:rsidR="00E51036" w:rsidRPr="00C03543" w:rsidRDefault="00E51036" w:rsidP="00F67D15">
            <w:pPr>
              <w:tabs>
                <w:tab w:val="center" w:pos="2334"/>
                <w:tab w:val="left" w:pos="2796"/>
              </w:tabs>
              <w:spacing w:line="360" w:lineRule="auto"/>
              <w:jc w:val="both"/>
              <w:rPr>
                <w:rFonts w:ascii="Book Antiqua" w:hAnsi="Book Antiqua"/>
              </w:rPr>
            </w:pPr>
            <w:r w:rsidRPr="00C03543">
              <w:rPr>
                <w:rFonts w:ascii="Book Antiqua" w:hAnsi="Book Antiqua"/>
              </w:rPr>
              <w:t xml:space="preserve">IMH was a univariate predictor of LVEF. However no prognostic significance beyond baseline LVEF and </w:t>
            </w:r>
            <w:r w:rsidRPr="00C03543">
              <w:rPr>
                <w:rFonts w:ascii="Book Antiqua" w:hAnsi="Book Antiqua"/>
              </w:rPr>
              <w:lastRenderedPageBreak/>
              <w:t>MVO in predicting final LVEF</w:t>
            </w:r>
          </w:p>
        </w:tc>
        <w:tc>
          <w:tcPr>
            <w:tcW w:w="1106" w:type="dxa"/>
          </w:tcPr>
          <w:p w14:paraId="2D531233" w14:textId="77777777" w:rsidR="00E51036" w:rsidRPr="00C03543" w:rsidRDefault="00E51036" w:rsidP="00F67D15">
            <w:pPr>
              <w:spacing w:line="360" w:lineRule="auto"/>
              <w:jc w:val="both"/>
              <w:rPr>
                <w:rFonts w:ascii="Book Antiqua" w:hAnsi="Book Antiqua"/>
              </w:rPr>
            </w:pPr>
            <w:r w:rsidRPr="00C03543">
              <w:rPr>
                <w:rFonts w:ascii="Book Antiqua" w:hAnsi="Book Antiqua"/>
              </w:rPr>
              <w:lastRenderedPageBreak/>
              <w:t>5</w:t>
            </w:r>
            <w:r w:rsidRPr="00C03543">
              <w:rPr>
                <w:rFonts w:ascii="Book Antiqua" w:eastAsia="宋体" w:hAnsi="Book Antiqua"/>
                <w:lang w:eastAsia="zh-CN"/>
              </w:rPr>
              <w:t xml:space="preserve"> </w:t>
            </w:r>
            <w:r w:rsidRPr="00C03543">
              <w:rPr>
                <w:rFonts w:ascii="Book Antiqua" w:hAnsi="Book Antiqua"/>
              </w:rPr>
              <w:t>d</w:t>
            </w:r>
          </w:p>
        </w:tc>
        <w:tc>
          <w:tcPr>
            <w:tcW w:w="1323" w:type="dxa"/>
          </w:tcPr>
          <w:p w14:paraId="66EDF6FB" w14:textId="77777777" w:rsidR="00E51036" w:rsidRPr="00C03543" w:rsidRDefault="00E51036" w:rsidP="00F67D15">
            <w:pPr>
              <w:spacing w:line="360" w:lineRule="auto"/>
              <w:jc w:val="both"/>
              <w:rPr>
                <w:rFonts w:ascii="Book Antiqua" w:hAnsi="Book Antiqua"/>
              </w:rPr>
            </w:pPr>
            <w:r w:rsidRPr="00C03543">
              <w:rPr>
                <w:rFonts w:ascii="Book Antiqua" w:hAnsi="Book Antiqua"/>
              </w:rPr>
              <w:t>4 m</w:t>
            </w:r>
            <w:r w:rsidRPr="00C03543">
              <w:rPr>
                <w:rFonts w:ascii="Book Antiqua" w:eastAsia="宋体" w:hAnsi="Book Antiqua"/>
                <w:lang w:eastAsia="zh-CN"/>
              </w:rPr>
              <w:t>o</w:t>
            </w:r>
          </w:p>
        </w:tc>
      </w:tr>
      <w:tr w:rsidR="00E51036" w:rsidRPr="00C03543" w14:paraId="5D418CC2" w14:textId="77777777" w:rsidTr="00F67D15">
        <w:trPr>
          <w:trHeight w:val="401"/>
          <w:jc w:val="center"/>
        </w:trPr>
        <w:tc>
          <w:tcPr>
            <w:tcW w:w="954" w:type="dxa"/>
          </w:tcPr>
          <w:p w14:paraId="07388E0C" w14:textId="77777777" w:rsidR="00E51036" w:rsidRPr="00C03543" w:rsidRDefault="00E51036" w:rsidP="00F67D15">
            <w:pPr>
              <w:spacing w:line="360" w:lineRule="auto"/>
              <w:jc w:val="both"/>
              <w:rPr>
                <w:rFonts w:ascii="Book Antiqua" w:hAnsi="Book Antiqua"/>
              </w:rPr>
            </w:pPr>
            <w:r w:rsidRPr="00C03543">
              <w:rPr>
                <w:rFonts w:ascii="Book Antiqua" w:hAnsi="Book Antiqua"/>
              </w:rPr>
              <w:lastRenderedPageBreak/>
              <w:t>Bekkers</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21</w:t>
              </w:r>
            </w:hyperlink>
            <w:r w:rsidRPr="00C03543">
              <w:rPr>
                <w:rFonts w:ascii="Book Antiqua" w:eastAsia="宋体" w:hAnsi="Book Antiqua"/>
                <w:vertAlign w:val="superscript"/>
                <w:lang w:eastAsia="zh-CN"/>
              </w:rPr>
              <w:t>]</w:t>
            </w:r>
          </w:p>
        </w:tc>
        <w:tc>
          <w:tcPr>
            <w:tcW w:w="545" w:type="dxa"/>
          </w:tcPr>
          <w:p w14:paraId="1FAE2666"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0</w:t>
            </w:r>
          </w:p>
        </w:tc>
        <w:tc>
          <w:tcPr>
            <w:tcW w:w="450" w:type="dxa"/>
          </w:tcPr>
          <w:p w14:paraId="7703C7D4" w14:textId="77777777" w:rsidR="00E51036" w:rsidRPr="00C03543" w:rsidRDefault="00E51036" w:rsidP="00F67D15">
            <w:pPr>
              <w:spacing w:line="360" w:lineRule="auto"/>
              <w:jc w:val="both"/>
              <w:rPr>
                <w:rFonts w:ascii="Book Antiqua" w:hAnsi="Book Antiqua"/>
              </w:rPr>
            </w:pPr>
            <w:r w:rsidRPr="00C03543">
              <w:rPr>
                <w:rFonts w:ascii="Book Antiqua" w:hAnsi="Book Antiqua"/>
              </w:rPr>
              <w:t>90</w:t>
            </w:r>
          </w:p>
        </w:tc>
        <w:tc>
          <w:tcPr>
            <w:tcW w:w="943" w:type="dxa"/>
          </w:tcPr>
          <w:p w14:paraId="671619BB"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SE</w:t>
            </w:r>
          </w:p>
        </w:tc>
        <w:tc>
          <w:tcPr>
            <w:tcW w:w="3161" w:type="dxa"/>
          </w:tcPr>
          <w:p w14:paraId="55E615BD" w14:textId="77777777" w:rsidR="00E51036" w:rsidRPr="00C03543" w:rsidRDefault="00E51036" w:rsidP="00F67D15">
            <w:pPr>
              <w:tabs>
                <w:tab w:val="center" w:pos="2334"/>
                <w:tab w:val="left" w:pos="2796"/>
              </w:tabs>
              <w:spacing w:line="360" w:lineRule="auto"/>
              <w:jc w:val="both"/>
              <w:rPr>
                <w:rFonts w:ascii="Book Antiqua" w:hAnsi="Book Antiqua"/>
              </w:rPr>
            </w:pPr>
            <w:r w:rsidRPr="00C03543">
              <w:rPr>
                <w:rFonts w:ascii="Book Antiqua" w:hAnsi="Book Antiqua"/>
              </w:rPr>
              <w:t xml:space="preserve">Acute MSI and LVEF increase at follow-up lowest if IMH present. But IMH no prognostic significance beyond MVO in predicting LVEF </w:t>
            </w:r>
          </w:p>
        </w:tc>
        <w:tc>
          <w:tcPr>
            <w:tcW w:w="1106" w:type="dxa"/>
          </w:tcPr>
          <w:p w14:paraId="76DCE8B2" w14:textId="77777777" w:rsidR="00E51036" w:rsidRPr="00C03543" w:rsidRDefault="00E51036" w:rsidP="00F67D15">
            <w:pPr>
              <w:spacing w:line="360" w:lineRule="auto"/>
              <w:jc w:val="both"/>
              <w:rPr>
                <w:rFonts w:ascii="Book Antiqua" w:hAnsi="Book Antiqua"/>
              </w:rPr>
            </w:pPr>
            <w:r w:rsidRPr="00C03543">
              <w:rPr>
                <w:rFonts w:ascii="Book Antiqua" w:hAnsi="Book Antiqua"/>
              </w:rPr>
              <w:t>5</w:t>
            </w:r>
            <w:r w:rsidRPr="00C03543">
              <w:rPr>
                <w:rFonts w:ascii="Book Antiqua" w:eastAsia="宋体" w:hAnsi="Book Antiqua"/>
                <w:lang w:eastAsia="zh-CN"/>
              </w:rPr>
              <w:t xml:space="preserve"> </w:t>
            </w:r>
            <w:r w:rsidRPr="00C03543">
              <w:rPr>
                <w:rFonts w:ascii="Book Antiqua" w:hAnsi="Book Antiqua"/>
              </w:rPr>
              <w:t>d</w:t>
            </w:r>
          </w:p>
        </w:tc>
        <w:tc>
          <w:tcPr>
            <w:tcW w:w="1323" w:type="dxa"/>
          </w:tcPr>
          <w:p w14:paraId="13D7EA3B" w14:textId="77777777" w:rsidR="00E51036" w:rsidRPr="00C03543" w:rsidRDefault="00E51036" w:rsidP="00F67D15">
            <w:pPr>
              <w:spacing w:line="360" w:lineRule="auto"/>
              <w:jc w:val="both"/>
              <w:rPr>
                <w:rFonts w:ascii="Book Antiqua" w:hAnsi="Book Antiqua"/>
              </w:rPr>
            </w:pPr>
            <w:r w:rsidRPr="00C03543">
              <w:rPr>
                <w:rFonts w:ascii="Book Antiqua" w:hAnsi="Book Antiqua"/>
              </w:rPr>
              <w:t>103</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66702F83" w14:textId="77777777" w:rsidTr="00F67D15">
        <w:trPr>
          <w:trHeight w:val="401"/>
          <w:jc w:val="center"/>
        </w:trPr>
        <w:tc>
          <w:tcPr>
            <w:tcW w:w="954" w:type="dxa"/>
          </w:tcPr>
          <w:p w14:paraId="36C1D893" w14:textId="77777777" w:rsidR="00E51036" w:rsidRPr="00C03543" w:rsidRDefault="00E51036" w:rsidP="00F67D15">
            <w:pPr>
              <w:spacing w:line="360" w:lineRule="auto"/>
              <w:jc w:val="both"/>
              <w:rPr>
                <w:rFonts w:ascii="Book Antiqua" w:hAnsi="Book Antiqua"/>
              </w:rPr>
            </w:pPr>
            <w:r w:rsidRPr="00C03543">
              <w:rPr>
                <w:rFonts w:ascii="Book Antiqua" w:hAnsi="Book Antiqua"/>
              </w:rPr>
              <w:t>O’ Regan</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26</w:t>
              </w:r>
            </w:hyperlink>
            <w:r w:rsidRPr="00C03543">
              <w:rPr>
                <w:rFonts w:ascii="Book Antiqua" w:eastAsia="宋体" w:hAnsi="Book Antiqua"/>
                <w:vertAlign w:val="superscript"/>
                <w:lang w:eastAsia="zh-CN"/>
              </w:rPr>
              <w:t>]</w:t>
            </w:r>
          </w:p>
        </w:tc>
        <w:tc>
          <w:tcPr>
            <w:tcW w:w="545" w:type="dxa"/>
          </w:tcPr>
          <w:p w14:paraId="459E6109"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0</w:t>
            </w:r>
          </w:p>
        </w:tc>
        <w:tc>
          <w:tcPr>
            <w:tcW w:w="450" w:type="dxa"/>
          </w:tcPr>
          <w:p w14:paraId="67FD63BE" w14:textId="77777777" w:rsidR="00E51036" w:rsidRPr="00C03543" w:rsidRDefault="00E51036" w:rsidP="00F67D15">
            <w:pPr>
              <w:spacing w:line="360" w:lineRule="auto"/>
              <w:jc w:val="both"/>
              <w:rPr>
                <w:rFonts w:ascii="Book Antiqua" w:hAnsi="Book Antiqua"/>
              </w:rPr>
            </w:pPr>
            <w:r w:rsidRPr="00C03543">
              <w:rPr>
                <w:rFonts w:ascii="Book Antiqua" w:hAnsi="Book Antiqua"/>
              </w:rPr>
              <w:t>50</w:t>
            </w:r>
          </w:p>
        </w:tc>
        <w:tc>
          <w:tcPr>
            <w:tcW w:w="943" w:type="dxa"/>
          </w:tcPr>
          <w:p w14:paraId="7EE8692E"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
            </w:r>
          </w:p>
        </w:tc>
        <w:tc>
          <w:tcPr>
            <w:tcW w:w="3161" w:type="dxa"/>
          </w:tcPr>
          <w:p w14:paraId="3517FEE6" w14:textId="77777777" w:rsidR="00E51036" w:rsidRPr="00C03543" w:rsidRDefault="00E51036" w:rsidP="00F67D15">
            <w:pPr>
              <w:tabs>
                <w:tab w:val="center" w:pos="2334"/>
                <w:tab w:val="left" w:pos="2796"/>
              </w:tabs>
              <w:spacing w:line="360" w:lineRule="auto"/>
              <w:jc w:val="both"/>
              <w:rPr>
                <w:rFonts w:ascii="Book Antiqua" w:eastAsia="宋体" w:hAnsi="Book Antiqua"/>
                <w:lang w:eastAsia="zh-CN"/>
              </w:rPr>
            </w:pPr>
            <w:r w:rsidRPr="00C03543">
              <w:rPr>
                <w:rFonts w:ascii="Book Antiqua" w:hAnsi="Book Antiqua"/>
              </w:rPr>
              <w:t>IMH presence univariate predictor of LVEF and LV volumes. However only IS independently predicted LVEF</w:t>
            </w:r>
          </w:p>
        </w:tc>
        <w:tc>
          <w:tcPr>
            <w:tcW w:w="1106" w:type="dxa"/>
          </w:tcPr>
          <w:p w14:paraId="749A9AB0"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1323" w:type="dxa"/>
          </w:tcPr>
          <w:p w14:paraId="6A2D49AC" w14:textId="77777777" w:rsidR="00E51036" w:rsidRPr="00C03543" w:rsidRDefault="00E51036" w:rsidP="00F67D15">
            <w:pPr>
              <w:spacing w:line="360" w:lineRule="auto"/>
              <w:jc w:val="both"/>
              <w:rPr>
                <w:rFonts w:ascii="Book Antiqua" w:hAnsi="Book Antiqua"/>
              </w:rPr>
            </w:pPr>
            <w:r w:rsidRPr="00C03543">
              <w:rPr>
                <w:rFonts w:ascii="Book Antiqua" w:hAnsi="Book Antiqua"/>
              </w:rPr>
              <w:t>N/A</w:t>
            </w:r>
          </w:p>
        </w:tc>
      </w:tr>
      <w:tr w:rsidR="00E51036" w:rsidRPr="00C03543" w14:paraId="3E1E1555" w14:textId="77777777" w:rsidTr="00F67D15">
        <w:trPr>
          <w:trHeight w:val="401"/>
          <w:jc w:val="center"/>
        </w:trPr>
        <w:tc>
          <w:tcPr>
            <w:tcW w:w="954" w:type="dxa"/>
          </w:tcPr>
          <w:p w14:paraId="78DBA13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anam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5</w:t>
              </w:r>
            </w:hyperlink>
            <w:r w:rsidRPr="00C03543">
              <w:rPr>
                <w:rFonts w:ascii="Book Antiqua" w:eastAsia="宋体" w:hAnsi="Book Antiqua"/>
                <w:vertAlign w:val="superscript"/>
                <w:lang w:eastAsia="zh-CN"/>
              </w:rPr>
              <w:t>]</w:t>
            </w:r>
          </w:p>
        </w:tc>
        <w:tc>
          <w:tcPr>
            <w:tcW w:w="545" w:type="dxa"/>
          </w:tcPr>
          <w:p w14:paraId="1CC5632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9</w:t>
            </w:r>
          </w:p>
        </w:tc>
        <w:tc>
          <w:tcPr>
            <w:tcW w:w="450" w:type="dxa"/>
          </w:tcPr>
          <w:p w14:paraId="5B7A69D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98</w:t>
            </w:r>
          </w:p>
        </w:tc>
        <w:tc>
          <w:tcPr>
            <w:tcW w:w="943" w:type="dxa"/>
          </w:tcPr>
          <w:p w14:paraId="023C768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T2w-TSE</w:t>
            </w:r>
          </w:p>
        </w:tc>
        <w:tc>
          <w:tcPr>
            <w:tcW w:w="3161" w:type="dxa"/>
          </w:tcPr>
          <w:p w14:paraId="649B6C02"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 xml:space="preserve">IMH extent strongest IP of LVR in model with IS, E-MVO, Troponin-I, AAR, TTR, IS </w:t>
            </w:r>
          </w:p>
        </w:tc>
        <w:tc>
          <w:tcPr>
            <w:tcW w:w="1106" w:type="dxa"/>
          </w:tcPr>
          <w:p w14:paraId="398B829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1323" w:type="dxa"/>
          </w:tcPr>
          <w:p w14:paraId="381CA62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 m</w:t>
            </w:r>
            <w:r w:rsidRPr="00C03543">
              <w:rPr>
                <w:rFonts w:ascii="Book Antiqua" w:eastAsia="宋体" w:hAnsi="Book Antiqua"/>
                <w:lang w:eastAsia="zh-CN"/>
              </w:rPr>
              <w:t>o</w:t>
            </w:r>
          </w:p>
        </w:tc>
      </w:tr>
    </w:tbl>
    <w:p w14:paraId="23253373" w14:textId="77777777" w:rsidR="00E51036" w:rsidRPr="00C03543" w:rsidRDefault="00E51036" w:rsidP="00E51036">
      <w:pPr>
        <w:tabs>
          <w:tab w:val="left" w:pos="851"/>
        </w:tabs>
        <w:spacing w:line="360" w:lineRule="auto"/>
        <w:jc w:val="both"/>
        <w:rPr>
          <w:rFonts w:ascii="Book Antiqua" w:hAnsi="Book Antiqua"/>
        </w:rPr>
      </w:pPr>
    </w:p>
    <w:p w14:paraId="653386E3" w14:textId="77777777" w:rsidR="00E51036" w:rsidRPr="00C03543" w:rsidRDefault="00E51036" w:rsidP="00E51036">
      <w:pPr>
        <w:tabs>
          <w:tab w:val="left" w:pos="851"/>
        </w:tabs>
        <w:spacing w:line="360" w:lineRule="auto"/>
        <w:jc w:val="both"/>
        <w:rPr>
          <w:rFonts w:ascii="Book Antiqua" w:eastAsia="宋体" w:hAnsi="Book Antiqua"/>
          <w:lang w:eastAsia="zh-CN"/>
        </w:rPr>
      </w:pPr>
      <w:r w:rsidRPr="00C03543">
        <w:rPr>
          <w:rFonts w:ascii="Book Antiqua" w:hAnsi="Book Antiqua"/>
        </w:rPr>
        <w:t>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LVR</w:t>
      </w:r>
      <w:r w:rsidRPr="00C03543">
        <w:rPr>
          <w:rFonts w:ascii="Book Antiqua" w:eastAsia="宋体" w:hAnsi="Book Antiqua"/>
          <w:lang w:eastAsia="zh-CN"/>
        </w:rPr>
        <w:t>:</w:t>
      </w:r>
      <w:r w:rsidRPr="00C03543">
        <w:rPr>
          <w:rFonts w:ascii="Book Antiqua" w:hAnsi="Book Antiqua"/>
        </w:rPr>
        <w:t xml:space="preserve"> Left ventricular remodelling</w:t>
      </w:r>
      <w:r w:rsidRPr="00C03543">
        <w:rPr>
          <w:rFonts w:ascii="Book Antiqua" w:eastAsia="宋体" w:hAnsi="Book Antiqua"/>
          <w:lang w:eastAsia="zh-CN"/>
        </w:rPr>
        <w:t>;</w:t>
      </w:r>
      <w:r w:rsidRPr="00C03543">
        <w:rPr>
          <w:rFonts w:ascii="Book Antiqua" w:hAnsi="Book Antiqua"/>
        </w:rPr>
        <w:t xml:space="preserve"> MVO</w:t>
      </w:r>
      <w:r w:rsidRPr="00C03543">
        <w:rPr>
          <w:rFonts w:ascii="Book Antiqua" w:eastAsia="宋体" w:hAnsi="Book Antiqua"/>
          <w:lang w:eastAsia="zh-CN"/>
        </w:rPr>
        <w:t>:</w:t>
      </w:r>
      <w:r w:rsidRPr="00C03543">
        <w:rPr>
          <w:rFonts w:ascii="Book Antiqua" w:hAnsi="Book Antiqua"/>
        </w:rPr>
        <w:t xml:space="preserve"> Late microvascular obstruction</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r w:rsidRPr="00C03543">
        <w:rPr>
          <w:rFonts w:ascii="Book Antiqua" w:hAnsi="Book Antiqua"/>
        </w:rPr>
        <w:t xml:space="preserve"> LVESVI</w:t>
      </w:r>
      <w:r w:rsidRPr="00C03543">
        <w:rPr>
          <w:rFonts w:ascii="Book Antiqua" w:eastAsia="宋体" w:hAnsi="Book Antiqua"/>
          <w:lang w:eastAsia="zh-CN"/>
        </w:rPr>
        <w:t>:</w:t>
      </w:r>
      <w:r w:rsidRPr="00C03543">
        <w:rPr>
          <w:rFonts w:ascii="Book Antiqua" w:hAnsi="Book Antiqua"/>
        </w:rPr>
        <w:t xml:space="preserve"> Left-ventricular end systolic volume index</w:t>
      </w:r>
      <w:r w:rsidRPr="00C03543">
        <w:rPr>
          <w:rFonts w:ascii="Book Antiqua" w:eastAsia="宋体" w:hAnsi="Book Antiqua"/>
          <w:lang w:eastAsia="zh-CN"/>
        </w:rPr>
        <w:t>;</w:t>
      </w:r>
      <w:r w:rsidRPr="00C03543">
        <w:rPr>
          <w:rFonts w:ascii="Book Antiqua" w:hAnsi="Book Antiqua"/>
        </w:rPr>
        <w:t xml:space="preserve"> T2w-TSE</w:t>
      </w:r>
      <w:r w:rsidRPr="00C03543">
        <w:rPr>
          <w:rFonts w:ascii="Book Antiqua" w:eastAsia="宋体" w:hAnsi="Book Antiqua"/>
          <w:lang w:eastAsia="zh-CN"/>
        </w:rPr>
        <w:t>:</w:t>
      </w:r>
      <w:r w:rsidRPr="00C03543">
        <w:rPr>
          <w:rFonts w:ascii="Book Antiqua" w:hAnsi="Book Antiqua"/>
        </w:rPr>
        <w:t xml:space="preserve"> T2-weighted turbo spin-echo</w:t>
      </w:r>
      <w:r w:rsidRPr="00C03543">
        <w:rPr>
          <w:rFonts w:ascii="Book Antiqua" w:eastAsia="宋体" w:hAnsi="Book Antiqua"/>
          <w:lang w:eastAsia="zh-CN"/>
        </w:rPr>
        <w:t>;</w:t>
      </w:r>
      <w:r w:rsidRPr="00C03543">
        <w:rPr>
          <w:rFonts w:ascii="Book Antiqua" w:hAnsi="Book Antiqua"/>
        </w:rPr>
        <w:t xml:space="preserve"> AAR</w:t>
      </w:r>
      <w:r w:rsidRPr="00C03543">
        <w:rPr>
          <w:rFonts w:ascii="Book Antiqua" w:eastAsia="宋体" w:hAnsi="Book Antiqua"/>
          <w:lang w:eastAsia="zh-CN"/>
        </w:rPr>
        <w:t xml:space="preserve">: </w:t>
      </w:r>
      <w:r w:rsidRPr="00C03543">
        <w:rPr>
          <w:rFonts w:ascii="Book Antiqua" w:hAnsi="Book Antiqua"/>
        </w:rPr>
        <w:t>Area at risk</w:t>
      </w:r>
      <w:r w:rsidRPr="00C03543">
        <w:rPr>
          <w:rFonts w:ascii="Book Antiqua" w:eastAsia="宋体" w:hAnsi="Book Antiqua"/>
          <w:lang w:eastAsia="zh-CN"/>
        </w:rPr>
        <w:t>;</w:t>
      </w:r>
      <w:r w:rsidRPr="00C03543">
        <w:rPr>
          <w:rFonts w:ascii="Book Antiqua" w:hAnsi="Book Antiqua"/>
        </w:rPr>
        <w:t xml:space="preserve"> MSI</w:t>
      </w:r>
      <w:r w:rsidRPr="00C03543">
        <w:rPr>
          <w:rFonts w:ascii="Book Antiqua" w:eastAsia="宋体" w:hAnsi="Book Antiqua"/>
          <w:lang w:eastAsia="zh-CN"/>
        </w:rPr>
        <w:t>:</w:t>
      </w:r>
      <w:r w:rsidRPr="00C03543">
        <w:rPr>
          <w:rFonts w:ascii="Book Antiqua" w:hAnsi="Book Antiqua"/>
        </w:rPr>
        <w:t xml:space="preserve"> Myocardial salvage index</w:t>
      </w:r>
      <w:r w:rsidRPr="00C03543">
        <w:rPr>
          <w:rFonts w:ascii="Book Antiqua" w:eastAsia="宋体" w:hAnsi="Book Antiqua"/>
          <w:lang w:eastAsia="zh-CN"/>
        </w:rPr>
        <w:t>.</w:t>
      </w:r>
    </w:p>
    <w:p w14:paraId="04CA9094"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6A1936A2" w14:textId="77777777" w:rsidR="00E51036" w:rsidRPr="00C03543" w:rsidRDefault="00E51036" w:rsidP="00E51036">
      <w:pPr>
        <w:pStyle w:val="af0"/>
        <w:jc w:val="both"/>
        <w:rPr>
          <w:rFonts w:ascii="Book Antiqua" w:hAnsi="Book Antiqua"/>
          <w:szCs w:val="24"/>
        </w:rPr>
      </w:pPr>
      <w:bookmarkStart w:id="320" w:name="T16"/>
      <w:bookmarkStart w:id="321" w:name="_Toc327610941"/>
      <w:r w:rsidRPr="00C03543">
        <w:rPr>
          <w:rFonts w:ascii="Book Antiqua" w:hAnsi="Book Antiqua"/>
          <w:szCs w:val="24"/>
        </w:rPr>
        <w:lastRenderedPageBreak/>
        <w:t xml:space="preserve">Table </w:t>
      </w:r>
      <w:r w:rsidRPr="00C03543">
        <w:rPr>
          <w:rFonts w:ascii="Book Antiqua" w:hAnsi="Book Antiqua"/>
          <w:szCs w:val="24"/>
        </w:rPr>
        <w:fldChar w:fldCharType="begin"/>
      </w:r>
      <w:r w:rsidRPr="00C03543">
        <w:rPr>
          <w:rFonts w:ascii="Book Antiqua" w:hAnsi="Book Antiqua"/>
          <w:szCs w:val="24"/>
        </w:rPr>
        <w:instrText xml:space="preserve"> SEQ Table \* ARABIC </w:instrText>
      </w:r>
      <w:r w:rsidRPr="00C03543">
        <w:rPr>
          <w:rFonts w:ascii="Book Antiqua" w:hAnsi="Book Antiqua"/>
          <w:szCs w:val="24"/>
        </w:rPr>
        <w:fldChar w:fldCharType="separate"/>
      </w:r>
      <w:r w:rsidRPr="00C03543">
        <w:rPr>
          <w:rFonts w:ascii="Book Antiqua" w:hAnsi="Book Antiqua"/>
          <w:noProof/>
          <w:szCs w:val="24"/>
        </w:rPr>
        <w:t>1</w:t>
      </w:r>
      <w:r w:rsidRPr="00C03543">
        <w:rPr>
          <w:rFonts w:ascii="Book Antiqua" w:hAnsi="Book Antiqua"/>
          <w:noProof/>
          <w:szCs w:val="24"/>
        </w:rPr>
        <w:fldChar w:fldCharType="end"/>
      </w:r>
      <w:bookmarkEnd w:id="320"/>
      <w:r w:rsidRPr="00C03543">
        <w:rPr>
          <w:rFonts w:ascii="Book Antiqua" w:hAnsi="Book Antiqua"/>
          <w:noProof/>
          <w:szCs w:val="24"/>
        </w:rPr>
        <w:t>2</w:t>
      </w:r>
      <w:r w:rsidRPr="00C03543">
        <w:rPr>
          <w:rFonts w:ascii="Book Antiqua" w:eastAsia="宋体" w:hAnsi="Book Antiqua"/>
          <w:szCs w:val="24"/>
          <w:lang w:eastAsia="zh-CN"/>
        </w:rPr>
        <w:t xml:space="preserve"> </w:t>
      </w:r>
      <w:r w:rsidRPr="00C03543">
        <w:rPr>
          <w:rFonts w:ascii="Book Antiqua" w:hAnsi="Book Antiqua"/>
          <w:szCs w:val="24"/>
        </w:rPr>
        <w:t xml:space="preserve">Temporal changes in cardiovascular magnetic resonance-derived area at risk and myocardial salvage index in acute </w:t>
      </w:r>
      <w:bookmarkEnd w:id="321"/>
      <w:r w:rsidRPr="00C03543">
        <w:rPr>
          <w:rFonts w:ascii="Book Antiqua" w:hAnsi="Book Antiqua"/>
          <w:szCs w:val="24"/>
        </w:rPr>
        <w:t>myocardial infarction</w:t>
      </w:r>
    </w:p>
    <w:tbl>
      <w:tblPr>
        <w:tblStyle w:val="a5"/>
        <w:tblW w:w="8375" w:type="dxa"/>
        <w:jc w:val="center"/>
        <w:tblInd w:w="780" w:type="dxa"/>
        <w:tblLook w:val="04A0" w:firstRow="1" w:lastRow="0" w:firstColumn="1" w:lastColumn="0" w:noHBand="0" w:noVBand="1"/>
      </w:tblPr>
      <w:tblGrid>
        <w:gridCol w:w="1736"/>
        <w:gridCol w:w="710"/>
        <w:gridCol w:w="456"/>
        <w:gridCol w:w="1403"/>
        <w:gridCol w:w="1056"/>
        <w:gridCol w:w="3014"/>
      </w:tblGrid>
      <w:tr w:rsidR="00E51036" w:rsidRPr="00C03543" w14:paraId="010E7442" w14:textId="77777777" w:rsidTr="00F67D15">
        <w:trPr>
          <w:trHeight w:val="586"/>
          <w:jc w:val="center"/>
        </w:trPr>
        <w:tc>
          <w:tcPr>
            <w:tcW w:w="1347" w:type="dxa"/>
            <w:shd w:val="clear" w:color="auto" w:fill="auto"/>
          </w:tcPr>
          <w:p w14:paraId="6451DFE2"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72" w:type="dxa"/>
            <w:shd w:val="clear" w:color="auto" w:fill="auto"/>
          </w:tcPr>
          <w:p w14:paraId="3406C4A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377" w:type="dxa"/>
            <w:shd w:val="clear" w:color="auto" w:fill="auto"/>
          </w:tcPr>
          <w:p w14:paraId="02B4306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n</w:t>
            </w:r>
          </w:p>
        </w:tc>
        <w:tc>
          <w:tcPr>
            <w:tcW w:w="1259" w:type="dxa"/>
            <w:shd w:val="clear" w:color="auto" w:fill="auto"/>
          </w:tcPr>
          <w:p w14:paraId="55B206E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CMR timepoints post STEMI </w:t>
            </w:r>
          </w:p>
        </w:tc>
        <w:tc>
          <w:tcPr>
            <w:tcW w:w="992" w:type="dxa"/>
            <w:shd w:val="clear" w:color="auto" w:fill="auto"/>
          </w:tcPr>
          <w:p w14:paraId="29BEE4A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AAR, IS method </w:t>
            </w:r>
          </w:p>
        </w:tc>
        <w:tc>
          <w:tcPr>
            <w:tcW w:w="3828" w:type="dxa"/>
            <w:shd w:val="clear" w:color="auto" w:fill="auto"/>
          </w:tcPr>
          <w:p w14:paraId="1B57596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r>
      <w:tr w:rsidR="00E51036" w:rsidRPr="00C03543" w14:paraId="7590AE3D" w14:textId="77777777" w:rsidTr="00F67D15">
        <w:trPr>
          <w:trHeight w:val="401"/>
          <w:jc w:val="center"/>
        </w:trPr>
        <w:tc>
          <w:tcPr>
            <w:tcW w:w="1347" w:type="dxa"/>
          </w:tcPr>
          <w:p w14:paraId="228EAA4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th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8</w:t>
              </w:r>
            </w:hyperlink>
            <w:r w:rsidRPr="00C03543">
              <w:rPr>
                <w:rFonts w:ascii="Book Antiqua" w:eastAsia="宋体" w:hAnsi="Book Antiqua"/>
                <w:vertAlign w:val="superscript"/>
                <w:lang w:eastAsia="zh-CN"/>
              </w:rPr>
              <w:t>]</w:t>
            </w:r>
          </w:p>
        </w:tc>
        <w:tc>
          <w:tcPr>
            <w:tcW w:w="572" w:type="dxa"/>
          </w:tcPr>
          <w:p w14:paraId="5627E06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377" w:type="dxa"/>
          </w:tcPr>
          <w:p w14:paraId="52D9B17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8</w:t>
            </w:r>
          </w:p>
        </w:tc>
        <w:tc>
          <w:tcPr>
            <w:tcW w:w="1259" w:type="dxa"/>
          </w:tcPr>
          <w:p w14:paraId="047B028C"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30</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3</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c>
          <w:tcPr>
            <w:tcW w:w="992" w:type="dxa"/>
          </w:tcPr>
          <w:p w14:paraId="7E1D6B2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 STIR, &gt;</w:t>
            </w:r>
            <w:r w:rsidRPr="00C03543">
              <w:rPr>
                <w:rFonts w:ascii="Book Antiqua" w:eastAsia="宋体" w:hAnsi="Book Antiqua"/>
                <w:lang w:eastAsia="zh-CN"/>
              </w:rPr>
              <w:t xml:space="preserve"> </w:t>
            </w:r>
            <w:r w:rsidRPr="00C03543">
              <w:rPr>
                <w:rFonts w:ascii="Book Antiqua" w:hAnsi="Book Antiqua"/>
              </w:rPr>
              <w:t>2SD LGE</w:t>
            </w:r>
          </w:p>
        </w:tc>
        <w:tc>
          <w:tcPr>
            <w:tcW w:w="3828" w:type="dxa"/>
          </w:tcPr>
          <w:p w14:paraId="49A5B800"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AAR reduction at successive timepoints, 1-3</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r w:rsidRPr="00C03543">
              <w:rPr>
                <w:rFonts w:ascii="Book Antiqua" w:hAnsi="Book Antiqua"/>
              </w:rPr>
              <w:t xml:space="preserve"> (-75%). No change MSI at d2 or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as IS and AAR decreased proportionally</w:t>
            </w:r>
          </w:p>
        </w:tc>
      </w:tr>
      <w:tr w:rsidR="00E51036" w:rsidRPr="00C03543" w14:paraId="7E0C368B" w14:textId="77777777" w:rsidTr="00F67D15">
        <w:trPr>
          <w:trHeight w:val="401"/>
          <w:jc w:val="center"/>
        </w:trPr>
        <w:tc>
          <w:tcPr>
            <w:tcW w:w="1347" w:type="dxa"/>
          </w:tcPr>
          <w:p w14:paraId="4A795CF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Dall’Armelin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1</w:t>
              </w:r>
            </w:hyperlink>
            <w:r w:rsidRPr="00C03543">
              <w:rPr>
                <w:rFonts w:ascii="Book Antiqua" w:eastAsia="宋体" w:hAnsi="Book Antiqua"/>
                <w:vertAlign w:val="superscript"/>
                <w:lang w:eastAsia="zh-CN"/>
              </w:rPr>
              <w:t>]</w:t>
            </w:r>
          </w:p>
        </w:tc>
        <w:tc>
          <w:tcPr>
            <w:tcW w:w="572" w:type="dxa"/>
          </w:tcPr>
          <w:p w14:paraId="2CF10F1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377" w:type="dxa"/>
          </w:tcPr>
          <w:p w14:paraId="36DC62C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0</w:t>
            </w:r>
          </w:p>
        </w:tc>
        <w:tc>
          <w:tcPr>
            <w:tcW w:w="1259" w:type="dxa"/>
          </w:tcPr>
          <w:p w14:paraId="3FC7724C"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2</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c>
          <w:tcPr>
            <w:tcW w:w="992" w:type="dxa"/>
          </w:tcPr>
          <w:p w14:paraId="617891F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 T2p-BB, &gt;</w:t>
            </w:r>
            <w:r w:rsidRPr="00C03543">
              <w:rPr>
                <w:rFonts w:ascii="Book Antiqua" w:eastAsia="宋体" w:hAnsi="Book Antiqua"/>
                <w:lang w:eastAsia="zh-CN"/>
              </w:rPr>
              <w:t xml:space="preserve"> </w:t>
            </w:r>
            <w:r w:rsidRPr="00C03543">
              <w:rPr>
                <w:rFonts w:ascii="Book Antiqua" w:hAnsi="Book Antiqua"/>
              </w:rPr>
              <w:t>2SD LGE</w:t>
            </w:r>
          </w:p>
        </w:tc>
        <w:tc>
          <w:tcPr>
            <w:tcW w:w="3828" w:type="dxa"/>
          </w:tcPr>
          <w:p w14:paraId="6983BD90"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00% had oedema at d2. AAR stable over 1</w:t>
            </w:r>
            <w:r w:rsidRPr="00C03543">
              <w:rPr>
                <w:rFonts w:ascii="Book Antiqua" w:hAnsi="Book Antiqua"/>
                <w:vertAlign w:val="superscript"/>
              </w:rPr>
              <w:t>st</w:t>
            </w:r>
            <w:r w:rsidRPr="00C03543">
              <w:rPr>
                <w:rFonts w:ascii="Book Antiqua" w:hAnsi="Book Antiqua"/>
              </w:rPr>
              <w:t xml:space="preserve"> week (37% </w:t>
            </w:r>
            <w:r w:rsidRPr="00C03543">
              <w:rPr>
                <w:rFonts w:ascii="Book Antiqua" w:hAnsi="Book Antiqua"/>
                <w:i/>
              </w:rPr>
              <w:t>v</w:t>
            </w:r>
            <w:r w:rsidRPr="00C03543">
              <w:rPr>
                <w:rFonts w:ascii="Book Antiqua" w:eastAsia="宋体" w:hAnsi="Book Antiqua"/>
                <w:i/>
                <w:lang w:eastAsia="zh-CN"/>
              </w:rPr>
              <w:t>s</w:t>
            </w:r>
            <w:r w:rsidRPr="00C03543">
              <w:rPr>
                <w:rFonts w:ascii="Book Antiqua" w:hAnsi="Book Antiqua"/>
              </w:rPr>
              <w:t xml:space="preserve"> 39% LVM). Decreased by 2</w:t>
            </w:r>
            <w:r w:rsidRPr="00C03543">
              <w:rPr>
                <w:rFonts w:ascii="Book Antiqua" w:eastAsia="宋体" w:hAnsi="Book Antiqua"/>
                <w:lang w:eastAsia="zh-CN"/>
              </w:rPr>
              <w:t xml:space="preserve"> </w:t>
            </w:r>
            <w:r w:rsidRPr="00C03543">
              <w:rPr>
                <w:rFonts w:ascii="Book Antiqua" w:hAnsi="Book Antiqua"/>
              </w:rPr>
              <w:t>wk and nearly resolved at 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61A1664A" w14:textId="77777777" w:rsidTr="00F67D15">
        <w:trPr>
          <w:trHeight w:val="401"/>
          <w:jc w:val="center"/>
        </w:trPr>
        <w:tc>
          <w:tcPr>
            <w:tcW w:w="1347" w:type="dxa"/>
          </w:tcPr>
          <w:p w14:paraId="35956EA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Carlsson</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38</w:t>
              </w:r>
            </w:hyperlink>
            <w:r w:rsidRPr="00C03543">
              <w:rPr>
                <w:rFonts w:ascii="Book Antiqua" w:eastAsia="宋体" w:hAnsi="Book Antiqua"/>
                <w:vertAlign w:val="superscript"/>
                <w:lang w:eastAsia="zh-CN"/>
              </w:rPr>
              <w:t>]</w:t>
            </w:r>
          </w:p>
        </w:tc>
        <w:tc>
          <w:tcPr>
            <w:tcW w:w="572" w:type="dxa"/>
          </w:tcPr>
          <w:p w14:paraId="40C2D5C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 xml:space="preserve"> 2009</w:t>
            </w:r>
          </w:p>
        </w:tc>
        <w:tc>
          <w:tcPr>
            <w:tcW w:w="377" w:type="dxa"/>
          </w:tcPr>
          <w:p w14:paraId="0D8F4C3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6</w:t>
            </w:r>
          </w:p>
        </w:tc>
        <w:tc>
          <w:tcPr>
            <w:tcW w:w="1259" w:type="dxa"/>
          </w:tcPr>
          <w:p w14:paraId="4D6AD009"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6</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c>
          <w:tcPr>
            <w:tcW w:w="992" w:type="dxa"/>
          </w:tcPr>
          <w:p w14:paraId="15BBDA1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 STIR, and LGE</w:t>
            </w:r>
          </w:p>
        </w:tc>
        <w:tc>
          <w:tcPr>
            <w:tcW w:w="3828" w:type="dxa"/>
          </w:tcPr>
          <w:p w14:paraId="62AB5324" w14:textId="77777777" w:rsidR="00E51036" w:rsidRPr="00C03543" w:rsidRDefault="00E51036" w:rsidP="00F67D15">
            <w:pPr>
              <w:tabs>
                <w:tab w:val="center" w:pos="2334"/>
                <w:tab w:val="left" w:pos="2796"/>
              </w:tabs>
              <w:spacing w:line="360" w:lineRule="auto"/>
              <w:jc w:val="both"/>
              <w:rPr>
                <w:rFonts w:ascii="Book Antiqua" w:eastAsia="宋体" w:hAnsi="Book Antiqua" w:cstheme="majorBidi"/>
                <w:b/>
                <w:bCs/>
                <w:i/>
                <w:iCs/>
                <w:lang w:val="en-US" w:eastAsia="zh-CN"/>
              </w:rPr>
            </w:pPr>
            <w:r w:rsidRPr="00C03543">
              <w:rPr>
                <w:rFonts w:ascii="Book Antiqua" w:hAnsi="Book Antiqua"/>
              </w:rPr>
              <w:t>AAR at all timepoints. AAR stable in 1</w:t>
            </w:r>
            <w:r w:rsidRPr="00C03543">
              <w:rPr>
                <w:rFonts w:ascii="Book Antiqua" w:hAnsi="Book Antiqua"/>
                <w:vertAlign w:val="superscript"/>
              </w:rPr>
              <w:t>st</w:t>
            </w:r>
            <w:r w:rsidRPr="00C03543">
              <w:rPr>
                <w:rFonts w:ascii="Book Antiqua" w:hAnsi="Book Antiqua"/>
              </w:rPr>
              <w:t xml:space="preserve"> week, correlated with 1</w:t>
            </w:r>
            <w:r w:rsidRPr="00C03543">
              <w:rPr>
                <w:rFonts w:ascii="Book Antiqua" w:eastAsia="宋体" w:hAnsi="Book Antiqua"/>
                <w:lang w:eastAsia="zh-CN"/>
              </w:rPr>
              <w:t xml:space="preserve"> </w:t>
            </w:r>
            <w:r w:rsidRPr="00C03543">
              <w:rPr>
                <w:rFonts w:ascii="Book Antiqua" w:hAnsi="Book Antiqua"/>
              </w:rPr>
              <w:t>wk SPECT. Decrease by 1</w:t>
            </w:r>
            <w:r w:rsidRPr="00C03543">
              <w:rPr>
                <w:rFonts w:ascii="Book Antiqua" w:eastAsia="宋体" w:hAnsi="Book Antiqua"/>
                <w:lang w:eastAsia="zh-CN"/>
              </w:rPr>
              <w:t xml:space="preserve"> mo</w:t>
            </w:r>
            <w:r w:rsidRPr="00C03543">
              <w:rPr>
                <w:rFonts w:ascii="Book Antiqua" w:hAnsi="Book Antiqua"/>
              </w:rPr>
              <w:t xml:space="preserve"> (10% LVM), nearly gone by 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2C022965" w14:textId="77777777" w:rsidTr="00F67D15">
        <w:trPr>
          <w:trHeight w:val="401"/>
          <w:jc w:val="center"/>
        </w:trPr>
        <w:tc>
          <w:tcPr>
            <w:tcW w:w="1347" w:type="dxa"/>
          </w:tcPr>
          <w:p w14:paraId="07DE196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Rip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5</w:t>
              </w:r>
            </w:hyperlink>
            <w:r w:rsidRPr="00C03543">
              <w:rPr>
                <w:rFonts w:ascii="Book Antiqua" w:eastAsia="宋体" w:hAnsi="Book Antiqua"/>
                <w:vertAlign w:val="superscript"/>
                <w:lang w:eastAsia="zh-CN"/>
              </w:rPr>
              <w:t>]</w:t>
            </w:r>
          </w:p>
        </w:tc>
        <w:tc>
          <w:tcPr>
            <w:tcW w:w="572" w:type="dxa"/>
          </w:tcPr>
          <w:p w14:paraId="6E8122D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07</w:t>
            </w:r>
          </w:p>
        </w:tc>
        <w:tc>
          <w:tcPr>
            <w:tcW w:w="377" w:type="dxa"/>
          </w:tcPr>
          <w:p w14:paraId="6B22623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8</w:t>
            </w:r>
          </w:p>
        </w:tc>
        <w:tc>
          <w:tcPr>
            <w:tcW w:w="1259" w:type="dxa"/>
          </w:tcPr>
          <w:p w14:paraId="211E457A"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 xml:space="preserve">d </w:t>
            </w:r>
            <w:r w:rsidRPr="00C03543">
              <w:rPr>
                <w:rFonts w:ascii="Book Antiqua" w:hAnsi="Book Antiqua"/>
              </w:rPr>
              <w:sym w:font="Wingdings" w:char="F0E0"/>
            </w:r>
            <w:r w:rsidRPr="00C03543">
              <w:rPr>
                <w:rFonts w:ascii="Book Antiqua" w:hAnsi="Book Antiqua"/>
              </w:rPr>
              <w:t xml:space="preserve"> 1</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r w:rsidRPr="00C03543">
              <w:rPr>
                <w:rFonts w:ascii="Book Antiqua" w:hAnsi="Book Antiqua"/>
              </w:rPr>
              <w:t xml:space="preserve"> </w:t>
            </w:r>
            <w:r w:rsidRPr="00C03543">
              <w:rPr>
                <w:rFonts w:ascii="Book Antiqua" w:hAnsi="Book Antiqua"/>
              </w:rPr>
              <w:sym w:font="Wingdings" w:char="F0E0"/>
            </w:r>
            <w:r w:rsidRPr="00C03543">
              <w:rPr>
                <w:rFonts w:ascii="Book Antiqua" w:hAnsi="Book Antiqua"/>
              </w:rPr>
              <w:t xml:space="preserve"> 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c>
          <w:tcPr>
            <w:tcW w:w="992" w:type="dxa"/>
          </w:tcPr>
          <w:p w14:paraId="215C120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 STIR and LGE</w:t>
            </w:r>
          </w:p>
        </w:tc>
        <w:tc>
          <w:tcPr>
            <w:tcW w:w="3828" w:type="dxa"/>
          </w:tcPr>
          <w:p w14:paraId="642CF6BA" w14:textId="77777777" w:rsidR="00E51036" w:rsidRPr="00C03543" w:rsidRDefault="00E51036" w:rsidP="00F67D15">
            <w:pPr>
              <w:tabs>
                <w:tab w:val="center" w:pos="2334"/>
                <w:tab w:val="left" w:pos="2796"/>
              </w:tabs>
              <w:spacing w:line="360" w:lineRule="auto"/>
              <w:jc w:val="both"/>
              <w:rPr>
                <w:rFonts w:ascii="Book Antiqua" w:eastAsia="宋体" w:hAnsi="Book Antiqua" w:cstheme="majorBidi"/>
                <w:b/>
                <w:bCs/>
                <w:i/>
                <w:iCs/>
                <w:lang w:val="en-US" w:eastAsia="zh-CN"/>
              </w:rPr>
            </w:pPr>
            <w:r w:rsidRPr="00C03543">
              <w:rPr>
                <w:rFonts w:ascii="Book Antiqua" w:hAnsi="Book Antiqua"/>
              </w:rPr>
              <w:t>All had oedema at d2. AAR decreased at all time points. No data on MSI in this study</w:t>
            </w:r>
          </w:p>
        </w:tc>
      </w:tr>
    </w:tbl>
    <w:p w14:paraId="69FAC9C7" w14:textId="77777777" w:rsidR="00E51036" w:rsidRPr="00C03543" w:rsidRDefault="00E51036" w:rsidP="00E51036">
      <w:pPr>
        <w:tabs>
          <w:tab w:val="left" w:pos="851"/>
        </w:tabs>
        <w:spacing w:line="360" w:lineRule="auto"/>
        <w:jc w:val="both"/>
        <w:rPr>
          <w:rFonts w:ascii="Book Antiqua" w:hAnsi="Book Antiqua"/>
          <w:i/>
        </w:rPr>
      </w:pPr>
    </w:p>
    <w:p w14:paraId="551BB913" w14:textId="674DDD4C" w:rsidR="00E51036" w:rsidRPr="00C03543" w:rsidRDefault="00E51036" w:rsidP="00E51036">
      <w:pPr>
        <w:tabs>
          <w:tab w:val="left" w:pos="851"/>
        </w:tabs>
        <w:spacing w:line="360" w:lineRule="auto"/>
        <w:jc w:val="both"/>
        <w:rPr>
          <w:rFonts w:ascii="Book Antiqua" w:eastAsia="宋体" w:hAnsi="Book Antiqua"/>
          <w:b/>
          <w:lang w:eastAsia="zh-CN"/>
        </w:rPr>
      </w:pPr>
      <w:r w:rsidRPr="00C03543">
        <w:rPr>
          <w:rFonts w:ascii="Book Antiqua" w:hAnsi="Book Antiqua"/>
        </w:rPr>
        <w:t>AAR</w:t>
      </w:r>
      <w:r w:rsidRPr="00C03543">
        <w:rPr>
          <w:rFonts w:ascii="Book Antiqua" w:eastAsia="宋体" w:hAnsi="Book Antiqua"/>
          <w:lang w:eastAsia="zh-CN"/>
        </w:rPr>
        <w:t>:</w:t>
      </w:r>
      <w:r w:rsidRPr="00C03543">
        <w:rPr>
          <w:rFonts w:ascii="Book Antiqua" w:hAnsi="Book Antiqua"/>
        </w:rPr>
        <w:t xml:space="preserve"> Area at risk</w:t>
      </w:r>
      <w:r w:rsidRPr="00C03543">
        <w:rPr>
          <w:rFonts w:ascii="Book Antiqua" w:eastAsia="宋体" w:hAnsi="Book Antiqua"/>
          <w:lang w:eastAsia="zh-CN"/>
        </w:rPr>
        <w:t>;</w:t>
      </w:r>
      <w:r w:rsidRPr="00C03543">
        <w:rPr>
          <w:rFonts w:ascii="Book Antiqua" w:hAnsi="Book Antiqua"/>
        </w:rPr>
        <w:t xml:space="preserve"> MSI</w:t>
      </w:r>
      <w:r w:rsidRPr="00C03543">
        <w:rPr>
          <w:rFonts w:ascii="Book Antiqua" w:eastAsia="宋体" w:hAnsi="Book Antiqua"/>
          <w:lang w:eastAsia="zh-CN"/>
        </w:rPr>
        <w:t>:</w:t>
      </w:r>
      <w:r w:rsidRPr="00C03543">
        <w:rPr>
          <w:rFonts w:ascii="Book Antiqua" w:hAnsi="Book Antiqua"/>
        </w:rPr>
        <w:t xml:space="preserve"> Myocardial salvage index</w:t>
      </w:r>
      <w:r w:rsidRPr="00C03543">
        <w:rPr>
          <w:rFonts w:ascii="Book Antiqua" w:eastAsia="宋体" w:hAnsi="Book Antiqua"/>
          <w:lang w:eastAsia="zh-CN"/>
        </w:rPr>
        <w:t>;</w:t>
      </w:r>
      <w:r w:rsidRPr="00C03543">
        <w:rPr>
          <w:rFonts w:ascii="Book Antiqua" w:hAnsi="Book Antiqua"/>
        </w:rPr>
        <w:t xml:space="preserve"> AAR, LGE method: SD</w:t>
      </w:r>
      <w:r w:rsidRPr="00C03543">
        <w:rPr>
          <w:rFonts w:ascii="Book Antiqua" w:eastAsia="宋体" w:hAnsi="Book Antiqua"/>
          <w:lang w:eastAsia="zh-CN"/>
        </w:rPr>
        <w:t>:</w:t>
      </w:r>
      <w:r w:rsidRPr="00C03543">
        <w:rPr>
          <w:rFonts w:ascii="Book Antiqua" w:hAnsi="Book Antiqua"/>
        </w:rPr>
        <w:t xml:space="preserve"> Standard deviations</w:t>
      </w:r>
      <w:r w:rsidRPr="00C03543">
        <w:rPr>
          <w:rFonts w:ascii="Book Antiqua" w:eastAsia="宋体" w:hAnsi="Book Antiqua"/>
          <w:lang w:eastAsia="zh-CN"/>
        </w:rPr>
        <w:t>;</w:t>
      </w:r>
      <w:r w:rsidRPr="00C03543">
        <w:rPr>
          <w:rFonts w:ascii="Book Antiqua" w:hAnsi="Book Antiqua"/>
        </w:rPr>
        <w:t xml:space="preserve"> STIR</w:t>
      </w:r>
      <w:r w:rsidRPr="00C03543">
        <w:rPr>
          <w:rFonts w:ascii="Book Antiqua" w:eastAsia="宋体" w:hAnsi="Book Antiqua"/>
          <w:lang w:eastAsia="zh-CN"/>
        </w:rPr>
        <w:t>:</w:t>
      </w:r>
      <w:r w:rsidRPr="00C03543">
        <w:rPr>
          <w:rFonts w:ascii="Book Antiqua" w:hAnsi="Book Antiqua"/>
        </w:rPr>
        <w:t xml:space="preserve"> T2-weighted short-tau inversion recovery imaging</w:t>
      </w:r>
      <w:r w:rsidRPr="00C03543">
        <w:rPr>
          <w:rFonts w:ascii="Book Antiqua" w:eastAsia="宋体" w:hAnsi="Book Antiqua"/>
          <w:lang w:eastAsia="zh-CN"/>
        </w:rPr>
        <w:t>;</w:t>
      </w:r>
      <w:r w:rsidRPr="00C03543">
        <w:rPr>
          <w:rFonts w:ascii="Book Antiqua" w:hAnsi="Book Antiqua"/>
        </w:rPr>
        <w:t xml:space="preserve"> </w:t>
      </w:r>
      <w:r w:rsidRPr="00C03543">
        <w:rPr>
          <w:rFonts w:ascii="Book Antiqua" w:hAnsi="Book Antiqua"/>
        </w:rPr>
        <w:lastRenderedPageBreak/>
        <w:t>T2p-SS-BB</w:t>
      </w:r>
      <w:r w:rsidRPr="00C03543">
        <w:rPr>
          <w:rFonts w:ascii="Book Antiqua" w:eastAsia="宋体" w:hAnsi="Book Antiqua"/>
          <w:lang w:eastAsia="zh-CN"/>
        </w:rPr>
        <w:t>:</w:t>
      </w:r>
      <w:r w:rsidRPr="00C03543">
        <w:rPr>
          <w:rFonts w:ascii="Book Antiqua" w:hAnsi="Book Antiqua"/>
        </w:rPr>
        <w:t xml:space="preserve"> T2-prepared single-shot bright-blood</w:t>
      </w:r>
      <w:r w:rsidRPr="00C03543">
        <w:rPr>
          <w:rFonts w:ascii="Book Antiqua" w:eastAsia="宋体" w:hAnsi="Book Antiqua"/>
          <w:lang w:eastAsia="zh-CN"/>
        </w:rPr>
        <w:t>;</w:t>
      </w:r>
      <w:r w:rsidRPr="00C03543">
        <w:rPr>
          <w:rFonts w:ascii="Book Antiqua" w:hAnsi="Book Antiqua"/>
        </w:rPr>
        <w:t xml:space="preserve"> 3T</w:t>
      </w:r>
      <w:r w:rsidRPr="00C03543">
        <w:rPr>
          <w:rFonts w:ascii="Book Antiqua" w:eastAsia="宋体" w:hAnsi="Book Antiqua"/>
          <w:lang w:eastAsia="zh-CN"/>
        </w:rPr>
        <w:t>:</w:t>
      </w:r>
      <w:r w:rsidRPr="00C03543">
        <w:rPr>
          <w:rFonts w:ascii="Book Antiqua" w:hAnsi="Book Antiqua"/>
        </w:rPr>
        <w:t xml:space="preserve"> 3.0 tesla field strength</w:t>
      </w:r>
      <w:r w:rsidRPr="00C03543">
        <w:rPr>
          <w:rFonts w:ascii="Book Antiqua" w:eastAsia="宋体" w:hAnsi="Book Antiqua"/>
          <w:lang w:eastAsia="zh-CN"/>
        </w:rPr>
        <w:t>;</w:t>
      </w:r>
      <w:r w:rsidRPr="00C03543">
        <w:rPr>
          <w:rFonts w:ascii="Book Antiqua" w:hAnsi="Book Antiqua"/>
        </w:rPr>
        <w:t xml:space="preserve"> IS</w:t>
      </w:r>
      <w:r w:rsidRPr="00C03543">
        <w:rPr>
          <w:rFonts w:ascii="Book Antiqua" w:eastAsia="宋体" w:hAnsi="Book Antiqua"/>
          <w:lang w:eastAsia="zh-CN"/>
        </w:rPr>
        <w:t>:</w:t>
      </w:r>
      <w:r w:rsidRPr="00C03543">
        <w:rPr>
          <w:rFonts w:ascii="Book Antiqua" w:hAnsi="Book Antiqua"/>
        </w:rPr>
        <w:t xml:space="preserve"> </w:t>
      </w:r>
      <w:r w:rsidR="00736D59" w:rsidRPr="00C03543">
        <w:rPr>
          <w:rFonts w:ascii="Book Antiqua" w:hAnsi="Book Antiqua"/>
        </w:rPr>
        <w:t>I</w:t>
      </w:r>
      <w:r w:rsidRPr="00C03543">
        <w:rPr>
          <w:rFonts w:ascii="Book Antiqua" w:hAnsi="Book Antiqua"/>
        </w:rPr>
        <w:t>nfarct size</w:t>
      </w:r>
      <w:r w:rsidRPr="00C03543">
        <w:rPr>
          <w:rFonts w:ascii="Book Antiqua" w:eastAsia="宋体" w:hAnsi="Book Antiqua"/>
          <w:lang w:eastAsia="zh-CN"/>
        </w:rPr>
        <w:t>.</w:t>
      </w:r>
    </w:p>
    <w:p w14:paraId="2397E951"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15DE92FB" w14:textId="77777777" w:rsidR="00E51036" w:rsidRPr="00C03543" w:rsidRDefault="00E51036" w:rsidP="00E51036">
      <w:pPr>
        <w:pStyle w:val="af0"/>
        <w:jc w:val="both"/>
        <w:rPr>
          <w:rFonts w:ascii="Book Antiqua" w:hAnsi="Book Antiqua"/>
          <w:szCs w:val="24"/>
        </w:rPr>
      </w:pPr>
      <w:bookmarkStart w:id="322" w:name="T17"/>
      <w:bookmarkStart w:id="323" w:name="_Toc312062687"/>
      <w:bookmarkStart w:id="324" w:name="_Toc327610942"/>
      <w:r w:rsidRPr="00C03543">
        <w:rPr>
          <w:rFonts w:ascii="Book Antiqua" w:hAnsi="Book Antiqua"/>
          <w:szCs w:val="24"/>
        </w:rPr>
        <w:lastRenderedPageBreak/>
        <w:t xml:space="preserve">Table </w:t>
      </w:r>
      <w:bookmarkEnd w:id="322"/>
      <w:r w:rsidRPr="00C03543">
        <w:rPr>
          <w:rFonts w:ascii="Book Antiqua" w:hAnsi="Book Antiqua"/>
          <w:szCs w:val="24"/>
        </w:rPr>
        <w:t xml:space="preserve">13 Cardiovascular magnetic resonance studies showing the importance of myocardial salvage index on left ventricular function and remodelling in acute </w:t>
      </w:r>
      <w:bookmarkEnd w:id="323"/>
      <w:bookmarkEnd w:id="324"/>
      <w:r w:rsidRPr="00C03543">
        <w:rPr>
          <w:rFonts w:ascii="Book Antiqua" w:hAnsi="Book Antiqua"/>
          <w:szCs w:val="24"/>
        </w:rPr>
        <w:t>myocardial infarction</w:t>
      </w:r>
    </w:p>
    <w:tbl>
      <w:tblPr>
        <w:tblStyle w:val="a5"/>
        <w:tblW w:w="8450" w:type="dxa"/>
        <w:jc w:val="center"/>
        <w:tblInd w:w="1109" w:type="dxa"/>
        <w:tblLook w:val="04A0" w:firstRow="1" w:lastRow="0" w:firstColumn="1" w:lastColumn="0" w:noHBand="0" w:noVBand="1"/>
      </w:tblPr>
      <w:tblGrid>
        <w:gridCol w:w="1440"/>
        <w:gridCol w:w="710"/>
        <w:gridCol w:w="576"/>
        <w:gridCol w:w="1056"/>
        <w:gridCol w:w="1990"/>
        <w:gridCol w:w="1296"/>
        <w:gridCol w:w="1382"/>
      </w:tblGrid>
      <w:tr w:rsidR="00E51036" w:rsidRPr="00C03543" w14:paraId="46E72260" w14:textId="77777777" w:rsidTr="00F67D15">
        <w:trPr>
          <w:trHeight w:val="586"/>
          <w:jc w:val="center"/>
        </w:trPr>
        <w:tc>
          <w:tcPr>
            <w:tcW w:w="1267" w:type="dxa"/>
            <w:shd w:val="clear" w:color="auto" w:fill="auto"/>
          </w:tcPr>
          <w:p w14:paraId="16B976C3"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529" w:type="dxa"/>
            <w:shd w:val="clear" w:color="auto" w:fill="auto"/>
          </w:tcPr>
          <w:p w14:paraId="640DC69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419" w:type="dxa"/>
            <w:shd w:val="clear" w:color="auto" w:fill="auto"/>
          </w:tcPr>
          <w:p w14:paraId="7F879D8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1023" w:type="dxa"/>
            <w:shd w:val="clear" w:color="auto" w:fill="auto"/>
          </w:tcPr>
          <w:p w14:paraId="10B484F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AAR, IS method </w:t>
            </w:r>
          </w:p>
        </w:tc>
        <w:tc>
          <w:tcPr>
            <w:tcW w:w="2371" w:type="dxa"/>
            <w:shd w:val="clear" w:color="auto" w:fill="auto"/>
          </w:tcPr>
          <w:p w14:paraId="785CCD1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1251" w:type="dxa"/>
            <w:shd w:val="clear" w:color="auto" w:fill="auto"/>
          </w:tcPr>
          <w:p w14:paraId="1B35E14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timepoint post STEMI</w:t>
            </w:r>
          </w:p>
        </w:tc>
        <w:tc>
          <w:tcPr>
            <w:tcW w:w="1590" w:type="dxa"/>
            <w:shd w:val="clear" w:color="auto" w:fill="auto"/>
          </w:tcPr>
          <w:p w14:paraId="7D0F16B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Follow-up</w:t>
            </w:r>
          </w:p>
        </w:tc>
      </w:tr>
      <w:tr w:rsidR="00E51036" w:rsidRPr="00C03543" w14:paraId="4F60A36C" w14:textId="77777777" w:rsidTr="00F67D15">
        <w:trPr>
          <w:trHeight w:val="401"/>
          <w:jc w:val="center"/>
        </w:trPr>
        <w:tc>
          <w:tcPr>
            <w:tcW w:w="1267" w:type="dxa"/>
          </w:tcPr>
          <w:p w14:paraId="2C1EAA3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th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31</w:t>
              </w:r>
            </w:hyperlink>
            <w:r w:rsidRPr="00C03543">
              <w:rPr>
                <w:rFonts w:ascii="Book Antiqua" w:eastAsia="宋体" w:hAnsi="Book Antiqua"/>
                <w:vertAlign w:val="superscript"/>
                <w:lang w:eastAsia="zh-CN"/>
              </w:rPr>
              <w:t>]</w:t>
            </w:r>
          </w:p>
        </w:tc>
        <w:tc>
          <w:tcPr>
            <w:tcW w:w="529" w:type="dxa"/>
          </w:tcPr>
          <w:p w14:paraId="2F741A8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419" w:type="dxa"/>
          </w:tcPr>
          <w:p w14:paraId="142A892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8</w:t>
            </w:r>
          </w:p>
        </w:tc>
        <w:tc>
          <w:tcPr>
            <w:tcW w:w="1023" w:type="dxa"/>
          </w:tcPr>
          <w:p w14:paraId="3EDB99E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 STIR, &gt;</w:t>
            </w:r>
            <w:r w:rsidRPr="00C03543">
              <w:rPr>
                <w:rFonts w:ascii="Book Antiqua" w:eastAsia="宋体" w:hAnsi="Book Antiqua"/>
                <w:lang w:eastAsia="zh-CN"/>
              </w:rPr>
              <w:t xml:space="preserve"> </w:t>
            </w:r>
            <w:r w:rsidRPr="00C03543">
              <w:rPr>
                <w:rFonts w:ascii="Book Antiqua" w:hAnsi="Book Antiqua"/>
              </w:rPr>
              <w:t>2SD LGE</w:t>
            </w:r>
          </w:p>
        </w:tc>
        <w:tc>
          <w:tcPr>
            <w:tcW w:w="2371" w:type="dxa"/>
          </w:tcPr>
          <w:p w14:paraId="09ABB70B"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MSI was IP for LVR (OR 0.95) in model including LV volumes, LVEF, IS, IMH, MVO</w:t>
            </w:r>
          </w:p>
        </w:tc>
        <w:tc>
          <w:tcPr>
            <w:tcW w:w="1251" w:type="dxa"/>
          </w:tcPr>
          <w:p w14:paraId="1B99D41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1590" w:type="dxa"/>
          </w:tcPr>
          <w:p w14:paraId="776A9846"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16418E70" w14:textId="77777777" w:rsidTr="00F67D15">
        <w:trPr>
          <w:trHeight w:val="401"/>
          <w:jc w:val="center"/>
        </w:trPr>
        <w:tc>
          <w:tcPr>
            <w:tcW w:w="1267" w:type="dxa"/>
          </w:tcPr>
          <w:p w14:paraId="496A58F3" w14:textId="77777777" w:rsidR="00E51036" w:rsidRPr="00C03543" w:rsidRDefault="00E51036" w:rsidP="00F67D15">
            <w:pPr>
              <w:spacing w:line="360" w:lineRule="auto"/>
              <w:jc w:val="both"/>
              <w:rPr>
                <w:rFonts w:ascii="Book Antiqua" w:hAnsi="Book Antiqua"/>
              </w:rPr>
            </w:pPr>
            <w:r w:rsidRPr="00C03543">
              <w:rPr>
                <w:rFonts w:ascii="Book Antiqua" w:hAnsi="Book Antiqua"/>
              </w:rPr>
              <w:t>Monmeneu</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1</w:t>
              </w:r>
            </w:hyperlink>
            <w:r w:rsidRPr="00C03543">
              <w:rPr>
                <w:rFonts w:ascii="Book Antiqua" w:eastAsia="宋体" w:hAnsi="Book Antiqua"/>
                <w:vertAlign w:val="superscript"/>
                <w:lang w:eastAsia="zh-CN"/>
              </w:rPr>
              <w:t>]</w:t>
            </w:r>
          </w:p>
        </w:tc>
        <w:tc>
          <w:tcPr>
            <w:tcW w:w="529" w:type="dxa"/>
          </w:tcPr>
          <w:p w14:paraId="0FE33FA4"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2</w:t>
            </w:r>
          </w:p>
        </w:tc>
        <w:tc>
          <w:tcPr>
            <w:tcW w:w="419" w:type="dxa"/>
          </w:tcPr>
          <w:p w14:paraId="1C0D367F" w14:textId="77777777" w:rsidR="00E51036" w:rsidRPr="00C03543" w:rsidRDefault="00E51036" w:rsidP="00F67D15">
            <w:pPr>
              <w:spacing w:line="360" w:lineRule="auto"/>
              <w:jc w:val="both"/>
              <w:rPr>
                <w:rFonts w:ascii="Book Antiqua" w:hAnsi="Book Antiqua"/>
              </w:rPr>
            </w:pPr>
            <w:r w:rsidRPr="00C03543">
              <w:rPr>
                <w:rFonts w:ascii="Book Antiqua" w:hAnsi="Book Antiqua"/>
              </w:rPr>
              <w:t>118</w:t>
            </w:r>
          </w:p>
        </w:tc>
        <w:tc>
          <w:tcPr>
            <w:tcW w:w="1023" w:type="dxa"/>
          </w:tcPr>
          <w:p w14:paraId="41F0574A" w14:textId="77777777" w:rsidR="00E51036" w:rsidRPr="00C03543" w:rsidRDefault="00E51036" w:rsidP="00F67D15">
            <w:pPr>
              <w:spacing w:line="360" w:lineRule="auto"/>
              <w:jc w:val="both"/>
              <w:rPr>
                <w:rFonts w:ascii="Book Antiqua" w:hAnsi="Book Antiqua"/>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 STIR, &gt;</w:t>
            </w:r>
            <w:r w:rsidRPr="00C03543">
              <w:rPr>
                <w:rFonts w:ascii="Book Antiqua" w:eastAsia="宋体" w:hAnsi="Book Antiqua"/>
                <w:lang w:eastAsia="zh-CN"/>
              </w:rPr>
              <w:t xml:space="preserve"> </w:t>
            </w:r>
            <w:r w:rsidRPr="00C03543">
              <w:rPr>
                <w:rFonts w:ascii="Book Antiqua" w:hAnsi="Book Antiqua"/>
              </w:rPr>
              <w:t>2SD LGE</w:t>
            </w:r>
          </w:p>
        </w:tc>
        <w:tc>
          <w:tcPr>
            <w:tcW w:w="2371" w:type="dxa"/>
          </w:tcPr>
          <w:p w14:paraId="3C5191B7" w14:textId="77777777" w:rsidR="00E51036" w:rsidRPr="00C03543" w:rsidRDefault="00E51036" w:rsidP="00F67D15">
            <w:pPr>
              <w:spacing w:line="360" w:lineRule="auto"/>
              <w:jc w:val="both"/>
              <w:rPr>
                <w:rFonts w:ascii="Book Antiqua" w:hAnsi="Book Antiqua"/>
              </w:rPr>
            </w:pPr>
            <w:r w:rsidRPr="00C03543">
              <w:rPr>
                <w:rFonts w:ascii="Book Antiqua" w:hAnsi="Book Antiqua"/>
              </w:rPr>
              <w:t>MSI univariate predictor of LVR and final LVEF. However not IP of LVR in model with LVESVI, IS, no. transmural segs</w:t>
            </w:r>
          </w:p>
        </w:tc>
        <w:tc>
          <w:tcPr>
            <w:tcW w:w="1251" w:type="dxa"/>
          </w:tcPr>
          <w:p w14:paraId="204FFF89" w14:textId="77777777" w:rsidR="00E51036" w:rsidRPr="00C03543" w:rsidRDefault="00E51036" w:rsidP="00F67D15">
            <w:pPr>
              <w:spacing w:line="360" w:lineRule="auto"/>
              <w:jc w:val="both"/>
              <w:rPr>
                <w:rFonts w:ascii="Book Antiqua" w:hAnsi="Book Antiqua"/>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1590" w:type="dxa"/>
          </w:tcPr>
          <w:p w14:paraId="380AED62"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1E931F49" w14:textId="77777777" w:rsidTr="00F67D15">
        <w:trPr>
          <w:trHeight w:val="401"/>
          <w:jc w:val="center"/>
        </w:trPr>
        <w:tc>
          <w:tcPr>
            <w:tcW w:w="1267" w:type="dxa"/>
          </w:tcPr>
          <w:p w14:paraId="6C021D40" w14:textId="77777777" w:rsidR="00E51036" w:rsidRPr="00C03543" w:rsidRDefault="00E51036" w:rsidP="00F67D15">
            <w:pPr>
              <w:spacing w:line="360" w:lineRule="auto"/>
              <w:jc w:val="both"/>
              <w:rPr>
                <w:rFonts w:ascii="Book Antiqua" w:hAnsi="Book Antiqua"/>
              </w:rPr>
            </w:pPr>
            <w:r w:rsidRPr="00C03543">
              <w:rPr>
                <w:rFonts w:ascii="Book Antiqua" w:hAnsi="Book Antiqua"/>
              </w:rPr>
              <w:t>Masc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4</w:t>
              </w:r>
            </w:hyperlink>
            <w:r w:rsidRPr="00C03543">
              <w:rPr>
                <w:rFonts w:ascii="Book Antiqua" w:eastAsia="宋体" w:hAnsi="Book Antiqua"/>
                <w:vertAlign w:val="superscript"/>
                <w:lang w:eastAsia="zh-CN"/>
              </w:rPr>
              <w:t>]</w:t>
            </w:r>
          </w:p>
        </w:tc>
        <w:tc>
          <w:tcPr>
            <w:tcW w:w="529" w:type="dxa"/>
          </w:tcPr>
          <w:p w14:paraId="282913CB"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1</w:t>
            </w:r>
          </w:p>
        </w:tc>
        <w:tc>
          <w:tcPr>
            <w:tcW w:w="419" w:type="dxa"/>
          </w:tcPr>
          <w:p w14:paraId="4AE909D1" w14:textId="77777777" w:rsidR="00E51036" w:rsidRPr="00C03543" w:rsidRDefault="00E51036" w:rsidP="00F67D15">
            <w:pPr>
              <w:spacing w:line="360" w:lineRule="auto"/>
              <w:jc w:val="both"/>
              <w:rPr>
                <w:rFonts w:ascii="Book Antiqua" w:hAnsi="Book Antiqua"/>
              </w:rPr>
            </w:pPr>
            <w:r w:rsidRPr="00C03543">
              <w:rPr>
                <w:rFonts w:ascii="Book Antiqua" w:hAnsi="Book Antiqua"/>
              </w:rPr>
              <w:t>260</w:t>
            </w:r>
          </w:p>
        </w:tc>
        <w:tc>
          <w:tcPr>
            <w:tcW w:w="1023" w:type="dxa"/>
          </w:tcPr>
          <w:p w14:paraId="692A842B" w14:textId="77777777" w:rsidR="00E51036" w:rsidRPr="00C03543" w:rsidRDefault="00E51036" w:rsidP="00F67D15">
            <w:pPr>
              <w:spacing w:line="360" w:lineRule="auto"/>
              <w:jc w:val="both"/>
              <w:rPr>
                <w:rFonts w:ascii="Book Antiqua" w:hAnsi="Book Antiqua"/>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 STIR, &gt;</w:t>
            </w:r>
            <w:r w:rsidRPr="00C03543">
              <w:rPr>
                <w:rFonts w:ascii="Book Antiqua" w:eastAsia="宋体" w:hAnsi="Book Antiqua"/>
                <w:lang w:eastAsia="zh-CN"/>
              </w:rPr>
              <w:t xml:space="preserve"> </w:t>
            </w:r>
            <w:r w:rsidRPr="00C03543">
              <w:rPr>
                <w:rFonts w:ascii="Book Antiqua" w:hAnsi="Book Antiqua"/>
              </w:rPr>
              <w:t>5SD LGE</w:t>
            </w:r>
          </w:p>
        </w:tc>
        <w:tc>
          <w:tcPr>
            <w:tcW w:w="2371" w:type="dxa"/>
          </w:tcPr>
          <w:p w14:paraId="1F1D5F62" w14:textId="77777777" w:rsidR="00E51036" w:rsidRPr="00C03543" w:rsidRDefault="00E51036" w:rsidP="00F67D15">
            <w:pPr>
              <w:spacing w:line="360" w:lineRule="auto"/>
              <w:jc w:val="both"/>
              <w:rPr>
                <w:rFonts w:ascii="Book Antiqua" w:hAnsi="Book Antiqua"/>
              </w:rPr>
            </w:pPr>
            <w:r w:rsidRPr="00C03543">
              <w:rPr>
                <w:rFonts w:ascii="Book Antiqua" w:hAnsi="Book Antiqua"/>
              </w:rPr>
              <w:t xml:space="preserve">MSI strong univariate predictor of LVR and final LVEF. However not IP in model including IS, MVO </w:t>
            </w:r>
          </w:p>
        </w:tc>
        <w:tc>
          <w:tcPr>
            <w:tcW w:w="1251" w:type="dxa"/>
          </w:tcPr>
          <w:p w14:paraId="44E0EC72" w14:textId="77777777" w:rsidR="00E51036" w:rsidRPr="00C03543" w:rsidRDefault="00E51036" w:rsidP="00F67D15">
            <w:pPr>
              <w:spacing w:line="360" w:lineRule="auto"/>
              <w:jc w:val="both"/>
              <w:rPr>
                <w:rFonts w:ascii="Book Antiqua" w:hAnsi="Book Antiqua"/>
              </w:rPr>
            </w:pPr>
            <w:r w:rsidRPr="00C03543">
              <w:rPr>
                <w:rFonts w:ascii="Book Antiqua" w:hAnsi="Book Antiqua"/>
              </w:rPr>
              <w:t>1</w:t>
            </w:r>
            <w:r w:rsidRPr="00C03543">
              <w:rPr>
                <w:rFonts w:ascii="Book Antiqua" w:eastAsia="宋体" w:hAnsi="Book Antiqua"/>
                <w:lang w:eastAsia="zh-CN"/>
              </w:rPr>
              <w:t xml:space="preserve"> </w:t>
            </w:r>
            <w:r w:rsidRPr="00C03543">
              <w:rPr>
                <w:rFonts w:ascii="Book Antiqua" w:hAnsi="Book Antiqua"/>
              </w:rPr>
              <w:t>wk</w:t>
            </w:r>
          </w:p>
        </w:tc>
        <w:tc>
          <w:tcPr>
            <w:tcW w:w="1590" w:type="dxa"/>
          </w:tcPr>
          <w:p w14:paraId="03DBB3F3"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4</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71799C73" w14:textId="77777777" w:rsidTr="00F67D15">
        <w:trPr>
          <w:trHeight w:val="401"/>
          <w:jc w:val="center"/>
        </w:trPr>
        <w:tc>
          <w:tcPr>
            <w:tcW w:w="1267" w:type="dxa"/>
          </w:tcPr>
          <w:p w14:paraId="0D23FB3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sc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6</w:t>
              </w:r>
            </w:hyperlink>
            <w:r w:rsidRPr="00C03543">
              <w:rPr>
                <w:rFonts w:ascii="Book Antiqua" w:eastAsia="宋体" w:hAnsi="Book Antiqua"/>
                <w:vertAlign w:val="superscript"/>
                <w:lang w:eastAsia="zh-CN"/>
              </w:rPr>
              <w:t>]</w:t>
            </w:r>
          </w:p>
        </w:tc>
        <w:tc>
          <w:tcPr>
            <w:tcW w:w="529" w:type="dxa"/>
          </w:tcPr>
          <w:p w14:paraId="3869B36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419" w:type="dxa"/>
          </w:tcPr>
          <w:p w14:paraId="4A13DC9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37</w:t>
            </w:r>
          </w:p>
        </w:tc>
        <w:tc>
          <w:tcPr>
            <w:tcW w:w="1023" w:type="dxa"/>
          </w:tcPr>
          <w:p w14:paraId="77018D5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 STIR, &gt;</w:t>
            </w:r>
            <w:r w:rsidRPr="00C03543">
              <w:rPr>
                <w:rFonts w:ascii="Book Antiqua" w:eastAsia="宋体" w:hAnsi="Book Antiqua"/>
                <w:lang w:eastAsia="zh-CN"/>
              </w:rPr>
              <w:t xml:space="preserve"> </w:t>
            </w:r>
            <w:r w:rsidRPr="00C03543">
              <w:rPr>
                <w:rFonts w:ascii="Book Antiqua" w:hAnsi="Book Antiqua"/>
              </w:rPr>
              <w:lastRenderedPageBreak/>
              <w:t>5SD LGE</w:t>
            </w:r>
          </w:p>
        </w:tc>
        <w:tc>
          <w:tcPr>
            <w:tcW w:w="2371" w:type="dxa"/>
          </w:tcPr>
          <w:p w14:paraId="1197A38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 xml:space="preserve">MSI strongest IP for LVR </w:t>
            </w:r>
            <w:r w:rsidRPr="00C03543">
              <w:rPr>
                <w:rFonts w:ascii="Book Antiqua" w:hAnsi="Book Antiqua"/>
              </w:rPr>
              <w:lastRenderedPageBreak/>
              <w:t>However IS and MSI (r</w:t>
            </w:r>
            <w:r w:rsidRPr="00C03543">
              <w:rPr>
                <w:rFonts w:ascii="Book Antiqua" w:eastAsia="宋体" w:hAnsi="Book Antiqua"/>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0.72) and IS and AAR (r</w:t>
            </w:r>
            <w:r w:rsidRPr="00C03543">
              <w:rPr>
                <w:rFonts w:ascii="Book Antiqua" w:eastAsia="宋体" w:hAnsi="Book Antiqua"/>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0.85) correlated</w:t>
            </w:r>
          </w:p>
        </w:tc>
        <w:tc>
          <w:tcPr>
            <w:tcW w:w="1251" w:type="dxa"/>
          </w:tcPr>
          <w:p w14:paraId="0168A3E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lastRenderedPageBreak/>
              <w:t>1</w:t>
            </w:r>
            <w:r w:rsidRPr="00C03543">
              <w:rPr>
                <w:rFonts w:ascii="Book Antiqua" w:eastAsia="宋体" w:hAnsi="Book Antiqua"/>
                <w:lang w:eastAsia="zh-CN"/>
              </w:rPr>
              <w:t xml:space="preserve"> </w:t>
            </w:r>
            <w:r w:rsidRPr="00C03543">
              <w:rPr>
                <w:rFonts w:ascii="Book Antiqua" w:hAnsi="Book Antiqua"/>
              </w:rPr>
              <w:t>wk</w:t>
            </w:r>
          </w:p>
        </w:tc>
        <w:tc>
          <w:tcPr>
            <w:tcW w:w="1590" w:type="dxa"/>
          </w:tcPr>
          <w:p w14:paraId="266450B9"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4</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bl>
    <w:p w14:paraId="6173EBE9" w14:textId="77777777" w:rsidR="00E51036" w:rsidRPr="00C03543" w:rsidRDefault="00E51036" w:rsidP="00E51036">
      <w:pPr>
        <w:tabs>
          <w:tab w:val="left" w:pos="851"/>
        </w:tabs>
        <w:spacing w:line="360" w:lineRule="auto"/>
        <w:jc w:val="both"/>
        <w:rPr>
          <w:rFonts w:ascii="Book Antiqua" w:hAnsi="Book Antiqua"/>
        </w:rPr>
      </w:pPr>
    </w:p>
    <w:p w14:paraId="372E431B" w14:textId="77777777" w:rsidR="00E51036" w:rsidRPr="00C03543" w:rsidRDefault="00E51036" w:rsidP="00E51036">
      <w:pPr>
        <w:tabs>
          <w:tab w:val="left" w:pos="851"/>
        </w:tabs>
        <w:spacing w:line="360" w:lineRule="auto"/>
        <w:jc w:val="both"/>
        <w:rPr>
          <w:rFonts w:ascii="Book Antiqua" w:eastAsia="宋体" w:hAnsi="Book Antiqua"/>
          <w:lang w:eastAsia="zh-CN"/>
        </w:rPr>
      </w:pPr>
      <w:r w:rsidRPr="00C03543">
        <w:rPr>
          <w:rFonts w:ascii="Book Antiqua" w:hAnsi="Book Antiqua"/>
        </w:rPr>
        <w:t>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LVR</w:t>
      </w:r>
      <w:r w:rsidRPr="00C03543">
        <w:rPr>
          <w:rFonts w:ascii="Book Antiqua" w:eastAsia="宋体" w:hAnsi="Book Antiqua"/>
          <w:lang w:eastAsia="zh-CN"/>
        </w:rPr>
        <w:t>:</w:t>
      </w:r>
      <w:r w:rsidRPr="00C03543">
        <w:rPr>
          <w:rFonts w:ascii="Book Antiqua" w:hAnsi="Book Antiqua"/>
        </w:rPr>
        <w:t xml:space="preserve"> left ventricular remodelling</w:t>
      </w:r>
      <w:r w:rsidRPr="00C03543">
        <w:rPr>
          <w:rFonts w:ascii="Book Antiqua" w:eastAsia="宋体" w:hAnsi="Book Antiqua"/>
          <w:lang w:eastAsia="zh-CN"/>
        </w:rPr>
        <w:t>;</w:t>
      </w:r>
      <w:r w:rsidRPr="00C03543">
        <w:rPr>
          <w:rFonts w:ascii="Book Antiqua" w:hAnsi="Book Antiqua"/>
        </w:rPr>
        <w:t xml:space="preserve"> MVO</w:t>
      </w:r>
      <w:r w:rsidRPr="00C03543">
        <w:rPr>
          <w:rFonts w:ascii="Book Antiqua" w:eastAsia="宋体" w:hAnsi="Book Antiqua"/>
          <w:lang w:eastAsia="zh-CN"/>
        </w:rPr>
        <w:t>:</w:t>
      </w:r>
      <w:r w:rsidRPr="00C03543">
        <w:rPr>
          <w:rFonts w:ascii="Book Antiqua" w:hAnsi="Book Antiqua"/>
        </w:rPr>
        <w:t xml:space="preserve"> Microvascular obstruction</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r w:rsidRPr="00C03543">
        <w:rPr>
          <w:rFonts w:ascii="Book Antiqua" w:hAnsi="Book Antiqua"/>
        </w:rPr>
        <w:t xml:space="preserve"> LVESVI</w:t>
      </w:r>
      <w:r w:rsidRPr="00C03543">
        <w:rPr>
          <w:rFonts w:ascii="Book Antiqua" w:eastAsia="宋体" w:hAnsi="Book Antiqua"/>
          <w:lang w:eastAsia="zh-CN"/>
        </w:rPr>
        <w:t>:</w:t>
      </w:r>
      <w:r w:rsidRPr="00C03543">
        <w:rPr>
          <w:rFonts w:ascii="Book Antiqua" w:hAnsi="Book Antiqua"/>
        </w:rPr>
        <w:t xml:space="preserve"> Left-ventricular end systolic volume index</w:t>
      </w:r>
      <w:r w:rsidRPr="00C03543">
        <w:rPr>
          <w:rFonts w:ascii="Book Antiqua" w:eastAsia="宋体" w:hAnsi="Book Antiqua"/>
          <w:lang w:eastAsia="zh-CN"/>
        </w:rPr>
        <w:t>;</w:t>
      </w:r>
      <w:r w:rsidRPr="00C03543">
        <w:rPr>
          <w:rFonts w:ascii="Book Antiqua" w:hAnsi="Book Antiqua"/>
        </w:rPr>
        <w:t xml:space="preserve"> STIR</w:t>
      </w:r>
      <w:r w:rsidRPr="00C03543">
        <w:rPr>
          <w:rFonts w:ascii="Book Antiqua" w:eastAsia="宋体" w:hAnsi="Book Antiqua"/>
          <w:lang w:eastAsia="zh-CN"/>
        </w:rPr>
        <w:t>:</w:t>
      </w:r>
      <w:r w:rsidRPr="00C03543">
        <w:rPr>
          <w:rFonts w:ascii="Book Antiqua" w:hAnsi="Book Antiqua"/>
        </w:rPr>
        <w:t xml:space="preserve"> T2-weighted short-tau inversion-recovery</w:t>
      </w:r>
      <w:r w:rsidRPr="00C03543">
        <w:rPr>
          <w:rFonts w:ascii="Book Antiqua" w:eastAsia="宋体" w:hAnsi="Book Antiqua"/>
          <w:lang w:eastAsia="zh-CN"/>
        </w:rPr>
        <w:t>;</w:t>
      </w:r>
      <w:r w:rsidRPr="00C03543">
        <w:rPr>
          <w:rFonts w:ascii="Book Antiqua" w:hAnsi="Book Antiqua"/>
        </w:rPr>
        <w:t xml:space="preserve"> LGE</w:t>
      </w:r>
      <w:r w:rsidRPr="00C03543">
        <w:rPr>
          <w:rFonts w:ascii="Book Antiqua" w:eastAsia="宋体" w:hAnsi="Book Antiqua"/>
          <w:lang w:eastAsia="zh-CN"/>
        </w:rPr>
        <w:t>:</w:t>
      </w:r>
      <w:r w:rsidRPr="00C03543">
        <w:rPr>
          <w:rFonts w:ascii="Book Antiqua" w:hAnsi="Book Antiqua"/>
        </w:rPr>
        <w:t xml:space="preserve"> Late gadolinium enhancement</w:t>
      </w:r>
      <w:r w:rsidRPr="00C03543">
        <w:rPr>
          <w:rFonts w:ascii="Book Antiqua" w:eastAsia="宋体" w:hAnsi="Book Antiqua"/>
          <w:lang w:eastAsia="zh-CN"/>
        </w:rPr>
        <w:t>.</w:t>
      </w:r>
    </w:p>
    <w:p w14:paraId="04D12726"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66D78317" w14:textId="77777777" w:rsidR="00E51036" w:rsidRPr="00C03543" w:rsidRDefault="00E51036" w:rsidP="00E51036">
      <w:pPr>
        <w:pStyle w:val="af0"/>
        <w:jc w:val="both"/>
        <w:rPr>
          <w:rFonts w:ascii="Book Antiqua" w:hAnsi="Book Antiqua"/>
          <w:szCs w:val="24"/>
        </w:rPr>
      </w:pPr>
      <w:bookmarkStart w:id="325" w:name="T18"/>
      <w:bookmarkStart w:id="326" w:name="_Toc327610943"/>
      <w:r w:rsidRPr="00C03543">
        <w:rPr>
          <w:rFonts w:ascii="Book Antiqua" w:hAnsi="Book Antiqua"/>
          <w:szCs w:val="24"/>
        </w:rPr>
        <w:lastRenderedPageBreak/>
        <w:t xml:space="preserve">Table </w:t>
      </w:r>
      <w:bookmarkEnd w:id="325"/>
      <w:r w:rsidRPr="00C03543">
        <w:rPr>
          <w:rFonts w:ascii="Book Antiqua" w:hAnsi="Book Antiqua"/>
          <w:szCs w:val="24"/>
        </w:rPr>
        <w:t>14</w:t>
      </w:r>
      <w:bookmarkStart w:id="327" w:name="_Toc312062688"/>
      <w:r w:rsidRPr="00C03543">
        <w:rPr>
          <w:rFonts w:ascii="Book Antiqua" w:eastAsia="宋体" w:hAnsi="Book Antiqua"/>
          <w:szCs w:val="24"/>
          <w:lang w:eastAsia="zh-CN"/>
        </w:rPr>
        <w:t xml:space="preserve"> </w:t>
      </w:r>
      <w:r w:rsidRPr="00C03543">
        <w:rPr>
          <w:rFonts w:ascii="Book Antiqua" w:hAnsi="Book Antiqua"/>
          <w:szCs w:val="24"/>
        </w:rPr>
        <w:t>Cardiovascular magnetic resonance studies illustrating the prognostic importance of</w:t>
      </w:r>
      <w:bookmarkEnd w:id="326"/>
      <w:bookmarkEnd w:id="327"/>
      <w:r w:rsidRPr="00C03543">
        <w:rPr>
          <w:rFonts w:ascii="Book Antiqua" w:hAnsi="Book Antiqua"/>
          <w:szCs w:val="24"/>
        </w:rPr>
        <w:t xml:space="preserve"> myocardial salvage index in acute myocardial infarction</w:t>
      </w:r>
    </w:p>
    <w:tbl>
      <w:tblPr>
        <w:tblStyle w:val="a5"/>
        <w:tblW w:w="8204" w:type="dxa"/>
        <w:jc w:val="center"/>
        <w:tblInd w:w="625" w:type="dxa"/>
        <w:tblLook w:val="04A0" w:firstRow="1" w:lastRow="0" w:firstColumn="1" w:lastColumn="0" w:noHBand="0" w:noVBand="1"/>
      </w:tblPr>
      <w:tblGrid>
        <w:gridCol w:w="736"/>
        <w:gridCol w:w="710"/>
        <w:gridCol w:w="576"/>
        <w:gridCol w:w="1056"/>
        <w:gridCol w:w="2502"/>
        <w:gridCol w:w="1296"/>
        <w:gridCol w:w="1328"/>
      </w:tblGrid>
      <w:tr w:rsidR="00E51036" w:rsidRPr="00C03543" w14:paraId="6D8A5F90" w14:textId="77777777" w:rsidTr="00F67D15">
        <w:trPr>
          <w:trHeight w:val="586"/>
          <w:jc w:val="center"/>
        </w:trPr>
        <w:tc>
          <w:tcPr>
            <w:tcW w:w="671" w:type="dxa"/>
            <w:shd w:val="clear" w:color="auto" w:fill="auto"/>
          </w:tcPr>
          <w:p w14:paraId="74CD0296"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634" w:type="dxa"/>
            <w:shd w:val="clear" w:color="auto" w:fill="auto"/>
          </w:tcPr>
          <w:p w14:paraId="77E930A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567" w:type="dxa"/>
            <w:shd w:val="clear" w:color="auto" w:fill="auto"/>
          </w:tcPr>
          <w:p w14:paraId="47FC296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986" w:type="dxa"/>
            <w:shd w:val="clear" w:color="auto" w:fill="auto"/>
          </w:tcPr>
          <w:p w14:paraId="2FCCE07C"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AAR, IS method</w:t>
            </w:r>
          </w:p>
        </w:tc>
        <w:tc>
          <w:tcPr>
            <w:tcW w:w="2885" w:type="dxa"/>
            <w:shd w:val="clear" w:color="auto" w:fill="auto"/>
          </w:tcPr>
          <w:p w14:paraId="61CCB1E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1048" w:type="dxa"/>
            <w:shd w:val="clear" w:color="auto" w:fill="auto"/>
          </w:tcPr>
          <w:p w14:paraId="04D13E3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timepoint post STEMI</w:t>
            </w:r>
          </w:p>
        </w:tc>
        <w:tc>
          <w:tcPr>
            <w:tcW w:w="1413" w:type="dxa"/>
            <w:shd w:val="clear" w:color="auto" w:fill="auto"/>
          </w:tcPr>
          <w:p w14:paraId="6A4B806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 xml:space="preserve">Follow-up </w:t>
            </w:r>
          </w:p>
        </w:tc>
      </w:tr>
      <w:tr w:rsidR="00E51036" w:rsidRPr="00C03543" w14:paraId="406398C3" w14:textId="77777777" w:rsidTr="00F67D15">
        <w:trPr>
          <w:trHeight w:val="401"/>
          <w:jc w:val="center"/>
        </w:trPr>
        <w:tc>
          <w:tcPr>
            <w:tcW w:w="671" w:type="dxa"/>
          </w:tcPr>
          <w:p w14:paraId="7080F73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4</w:t>
              </w:r>
            </w:hyperlink>
            <w:r w:rsidRPr="00C03543">
              <w:rPr>
                <w:rFonts w:ascii="Book Antiqua" w:eastAsia="宋体" w:hAnsi="Book Antiqua"/>
                <w:vertAlign w:val="superscript"/>
                <w:lang w:eastAsia="zh-CN"/>
              </w:rPr>
              <w:t>]</w:t>
            </w:r>
          </w:p>
        </w:tc>
        <w:tc>
          <w:tcPr>
            <w:tcW w:w="634" w:type="dxa"/>
          </w:tcPr>
          <w:p w14:paraId="1E990C5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1</w:t>
            </w:r>
          </w:p>
        </w:tc>
        <w:tc>
          <w:tcPr>
            <w:tcW w:w="567" w:type="dxa"/>
          </w:tcPr>
          <w:p w14:paraId="707C30B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8</w:t>
            </w:r>
          </w:p>
        </w:tc>
        <w:tc>
          <w:tcPr>
            <w:tcW w:w="986" w:type="dxa"/>
          </w:tcPr>
          <w:p w14:paraId="6765A9A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 -STIR, &gt;</w:t>
            </w:r>
            <w:r w:rsidRPr="00C03543">
              <w:rPr>
                <w:rFonts w:ascii="Book Antiqua" w:eastAsia="宋体" w:hAnsi="Book Antiqua"/>
                <w:lang w:eastAsia="zh-CN"/>
              </w:rPr>
              <w:t xml:space="preserve"> </w:t>
            </w:r>
            <w:r w:rsidRPr="00C03543">
              <w:rPr>
                <w:rFonts w:ascii="Book Antiqua" w:hAnsi="Book Antiqua"/>
              </w:rPr>
              <w:t>5SD LGE</w:t>
            </w:r>
          </w:p>
        </w:tc>
        <w:tc>
          <w:tcPr>
            <w:tcW w:w="2885" w:type="dxa"/>
          </w:tcPr>
          <w:p w14:paraId="422A6F7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SI was only CMR-based IP of mortality in model with age, IS, MVO, LVEF, TIMI- post PPCI, diabetes, age (IS not IP). MSI not IP of MACE (only IS, LVEF, age were)</w:t>
            </w:r>
          </w:p>
        </w:tc>
        <w:tc>
          <w:tcPr>
            <w:tcW w:w="1048" w:type="dxa"/>
          </w:tcPr>
          <w:p w14:paraId="7103157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1E5BBCB8"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19</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6F227CCF" w14:textId="77777777" w:rsidTr="00F67D15">
        <w:trPr>
          <w:trHeight w:val="401"/>
          <w:jc w:val="center"/>
        </w:trPr>
        <w:tc>
          <w:tcPr>
            <w:tcW w:w="671" w:type="dxa"/>
          </w:tcPr>
          <w:p w14:paraId="47E85A5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61</w:t>
              </w:r>
            </w:hyperlink>
            <w:r w:rsidRPr="00C03543">
              <w:rPr>
                <w:rFonts w:ascii="Book Antiqua" w:eastAsia="宋体" w:hAnsi="Book Antiqua"/>
                <w:vertAlign w:val="superscript"/>
                <w:lang w:eastAsia="zh-CN"/>
              </w:rPr>
              <w:t>]</w:t>
            </w:r>
          </w:p>
        </w:tc>
        <w:tc>
          <w:tcPr>
            <w:tcW w:w="634" w:type="dxa"/>
          </w:tcPr>
          <w:p w14:paraId="37DE8BD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567" w:type="dxa"/>
          </w:tcPr>
          <w:p w14:paraId="6FA818A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8</w:t>
            </w:r>
          </w:p>
        </w:tc>
        <w:tc>
          <w:tcPr>
            <w:tcW w:w="986" w:type="dxa"/>
          </w:tcPr>
          <w:p w14:paraId="1EC61B6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 STIR, &gt;</w:t>
            </w:r>
            <w:r w:rsidRPr="00C03543">
              <w:rPr>
                <w:rFonts w:ascii="Book Antiqua" w:eastAsia="宋体" w:hAnsi="Book Antiqua"/>
                <w:lang w:eastAsia="zh-CN"/>
              </w:rPr>
              <w:t xml:space="preserve"> </w:t>
            </w:r>
            <w:r w:rsidRPr="00C03543">
              <w:rPr>
                <w:rFonts w:ascii="Book Antiqua" w:hAnsi="Book Antiqua"/>
              </w:rPr>
              <w:t>5SD LGE</w:t>
            </w:r>
          </w:p>
        </w:tc>
        <w:tc>
          <w:tcPr>
            <w:tcW w:w="2885" w:type="dxa"/>
          </w:tcPr>
          <w:p w14:paraId="31151CF3"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lang w:val="en-US"/>
              </w:rPr>
            </w:pPr>
            <w:r w:rsidRPr="00C03543">
              <w:rPr>
                <w:rFonts w:ascii="Book Antiqua" w:hAnsi="Book Antiqua"/>
              </w:rPr>
              <w:t xml:space="preserve">MSI was only IP for MACE and mortality in model including LVEF, MVO, IS, ST-resolution and TIMI-grade post PCI </w:t>
            </w:r>
          </w:p>
        </w:tc>
        <w:tc>
          <w:tcPr>
            <w:tcW w:w="1048" w:type="dxa"/>
          </w:tcPr>
          <w:p w14:paraId="12045F69"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4CCCFD69"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bl>
    <w:p w14:paraId="191AFEF9" w14:textId="77777777" w:rsidR="00E51036" w:rsidRPr="00C03543" w:rsidRDefault="00E51036" w:rsidP="00E51036">
      <w:pPr>
        <w:tabs>
          <w:tab w:val="left" w:pos="851"/>
        </w:tabs>
        <w:spacing w:line="360" w:lineRule="auto"/>
        <w:jc w:val="both"/>
        <w:rPr>
          <w:rFonts w:ascii="Book Antiqua" w:hAnsi="Book Antiqua"/>
        </w:rPr>
      </w:pPr>
    </w:p>
    <w:p w14:paraId="3BB44DFB" w14:textId="77777777" w:rsidR="00E51036" w:rsidRPr="00C03543" w:rsidRDefault="00E51036" w:rsidP="00E51036">
      <w:pPr>
        <w:tabs>
          <w:tab w:val="left" w:pos="851"/>
        </w:tabs>
        <w:spacing w:line="360" w:lineRule="auto"/>
        <w:jc w:val="both"/>
        <w:rPr>
          <w:rFonts w:ascii="Book Antiqua" w:eastAsia="宋体" w:hAnsi="Book Antiqua"/>
          <w:lang w:eastAsia="zh-CN"/>
        </w:rPr>
      </w:pPr>
      <w:r w:rsidRPr="00C03543">
        <w:rPr>
          <w:rFonts w:ascii="Book Antiqua" w:hAnsi="Book Antiqua"/>
        </w:rPr>
        <w:t>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w:t>
      </w:r>
      <w:r w:rsidRPr="00C03543">
        <w:rPr>
          <w:rFonts w:ascii="Book Antiqua" w:hAnsi="Book Antiqua"/>
        </w:rPr>
        <w:t xml:space="preserve"> PCI</w:t>
      </w:r>
      <w:r w:rsidRPr="00C03543">
        <w:rPr>
          <w:rFonts w:ascii="Book Antiqua" w:eastAsia="宋体" w:hAnsi="Book Antiqua"/>
          <w:lang w:eastAsia="zh-CN"/>
        </w:rPr>
        <w:t>:</w:t>
      </w:r>
      <w:r w:rsidRPr="00C03543">
        <w:rPr>
          <w:rFonts w:ascii="Book Antiqua" w:hAnsi="Book Antiqua"/>
        </w:rPr>
        <w:t xml:space="preserve"> Percutaneous coronary intervention</w:t>
      </w:r>
      <w:r w:rsidRPr="00C03543">
        <w:rPr>
          <w:rFonts w:ascii="Book Antiqua" w:eastAsia="宋体" w:hAnsi="Book Antiqua"/>
          <w:lang w:eastAsia="zh-CN"/>
        </w:rPr>
        <w:t>;</w:t>
      </w:r>
      <w:r w:rsidRPr="00C03543">
        <w:rPr>
          <w:rFonts w:ascii="Book Antiqua" w:hAnsi="Book Antiqua"/>
        </w:rPr>
        <w:t xml:space="preserve"> MACE</w:t>
      </w:r>
      <w:r w:rsidRPr="00C03543">
        <w:rPr>
          <w:rFonts w:ascii="Book Antiqua" w:eastAsia="宋体" w:hAnsi="Book Antiqua"/>
          <w:lang w:eastAsia="zh-CN"/>
        </w:rPr>
        <w:t>:</w:t>
      </w:r>
      <w:r w:rsidRPr="00C03543">
        <w:rPr>
          <w:rFonts w:ascii="Book Antiqua" w:hAnsi="Book Antiqua"/>
        </w:rPr>
        <w:t xml:space="preserve"> Major adverse cardiovascular events</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MVO</w:t>
      </w:r>
      <w:r w:rsidRPr="00C03543">
        <w:rPr>
          <w:rFonts w:ascii="Book Antiqua" w:eastAsia="宋体" w:hAnsi="Book Antiqua"/>
          <w:lang w:eastAsia="zh-CN"/>
        </w:rPr>
        <w:t>:</w:t>
      </w:r>
      <w:r w:rsidRPr="00C03543">
        <w:rPr>
          <w:rFonts w:ascii="Book Antiqua" w:hAnsi="Book Antiqua"/>
        </w:rPr>
        <w:t xml:space="preserve"> Microvascular obstruction</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p>
    <w:p w14:paraId="0F206084"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6823629F" w14:textId="77777777" w:rsidR="00E51036" w:rsidRPr="00C03543" w:rsidRDefault="00E51036" w:rsidP="00E51036">
      <w:pPr>
        <w:pStyle w:val="af0"/>
        <w:tabs>
          <w:tab w:val="clear" w:pos="1134"/>
          <w:tab w:val="left" w:pos="1020"/>
        </w:tabs>
        <w:jc w:val="both"/>
        <w:rPr>
          <w:rFonts w:ascii="Book Antiqua" w:hAnsi="Book Antiqua"/>
          <w:szCs w:val="24"/>
        </w:rPr>
      </w:pPr>
      <w:bookmarkStart w:id="328" w:name="T19"/>
      <w:bookmarkStart w:id="329" w:name="_Toc312062689"/>
      <w:bookmarkStart w:id="330" w:name="_Toc327610944"/>
      <w:r w:rsidRPr="00C03543">
        <w:rPr>
          <w:rFonts w:ascii="Book Antiqua" w:hAnsi="Book Antiqua"/>
          <w:szCs w:val="24"/>
        </w:rPr>
        <w:t xml:space="preserve">Table </w:t>
      </w:r>
      <w:bookmarkEnd w:id="328"/>
      <w:r w:rsidRPr="00C03543">
        <w:rPr>
          <w:rFonts w:ascii="Book Antiqua" w:hAnsi="Book Antiqua"/>
          <w:szCs w:val="24"/>
        </w:rPr>
        <w:t>15</w:t>
      </w:r>
      <w:r w:rsidRPr="00C03543">
        <w:rPr>
          <w:rFonts w:ascii="Book Antiqua" w:hAnsi="Book Antiqua"/>
          <w:szCs w:val="24"/>
        </w:rPr>
        <w:tab/>
        <w:t xml:space="preserve">Cardiovascular magnetic resonance studies illustrating the prognostic importance of right ventricular infarction in acute </w:t>
      </w:r>
      <w:bookmarkEnd w:id="329"/>
      <w:bookmarkEnd w:id="330"/>
      <w:r w:rsidRPr="00C03543">
        <w:rPr>
          <w:rFonts w:ascii="Book Antiqua" w:hAnsi="Book Antiqua"/>
          <w:szCs w:val="24"/>
        </w:rPr>
        <w:t>myocardial infarction</w:t>
      </w:r>
    </w:p>
    <w:tbl>
      <w:tblPr>
        <w:tblStyle w:val="a5"/>
        <w:tblW w:w="8296" w:type="dxa"/>
        <w:jc w:val="center"/>
        <w:tblInd w:w="773" w:type="dxa"/>
        <w:tblLook w:val="04A0" w:firstRow="1" w:lastRow="0" w:firstColumn="1" w:lastColumn="0" w:noHBand="0" w:noVBand="1"/>
      </w:tblPr>
      <w:tblGrid>
        <w:gridCol w:w="1310"/>
        <w:gridCol w:w="710"/>
        <w:gridCol w:w="576"/>
        <w:gridCol w:w="1109"/>
        <w:gridCol w:w="1943"/>
        <w:gridCol w:w="1383"/>
        <w:gridCol w:w="1265"/>
      </w:tblGrid>
      <w:tr w:rsidR="00E51036" w:rsidRPr="00C03543" w14:paraId="7F832110" w14:textId="77777777" w:rsidTr="00F67D15">
        <w:trPr>
          <w:trHeight w:val="586"/>
          <w:jc w:val="center"/>
        </w:trPr>
        <w:tc>
          <w:tcPr>
            <w:tcW w:w="1016" w:type="dxa"/>
            <w:shd w:val="clear" w:color="auto" w:fill="auto"/>
          </w:tcPr>
          <w:p w14:paraId="308B5038"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b/>
                <w:lang w:eastAsia="zh-CN"/>
              </w:rPr>
              <w:t>Ref.</w:t>
            </w:r>
          </w:p>
        </w:tc>
        <w:tc>
          <w:tcPr>
            <w:tcW w:w="670" w:type="dxa"/>
            <w:shd w:val="clear" w:color="auto" w:fill="auto"/>
          </w:tcPr>
          <w:p w14:paraId="6B9141B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Year</w:t>
            </w:r>
          </w:p>
        </w:tc>
        <w:tc>
          <w:tcPr>
            <w:tcW w:w="428" w:type="dxa"/>
            <w:shd w:val="clear" w:color="auto" w:fill="auto"/>
          </w:tcPr>
          <w:p w14:paraId="3E940837"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i/>
              </w:rPr>
              <w:t>n</w:t>
            </w:r>
          </w:p>
        </w:tc>
        <w:tc>
          <w:tcPr>
            <w:tcW w:w="813" w:type="dxa"/>
            <w:shd w:val="clear" w:color="auto" w:fill="auto"/>
          </w:tcPr>
          <w:p w14:paraId="500BF8E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RV LGE analysis method</w:t>
            </w:r>
          </w:p>
        </w:tc>
        <w:tc>
          <w:tcPr>
            <w:tcW w:w="2511" w:type="dxa"/>
            <w:shd w:val="clear" w:color="auto" w:fill="auto"/>
          </w:tcPr>
          <w:p w14:paraId="765978DB"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Main findings</w:t>
            </w:r>
          </w:p>
        </w:tc>
        <w:tc>
          <w:tcPr>
            <w:tcW w:w="1445" w:type="dxa"/>
            <w:shd w:val="clear" w:color="auto" w:fill="auto"/>
          </w:tcPr>
          <w:p w14:paraId="617E64D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CMR timepoint post STEMI</w:t>
            </w:r>
          </w:p>
        </w:tc>
        <w:tc>
          <w:tcPr>
            <w:tcW w:w="1413" w:type="dxa"/>
            <w:shd w:val="clear" w:color="auto" w:fill="auto"/>
          </w:tcPr>
          <w:p w14:paraId="48EE781F"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b/>
              </w:rPr>
              <w:t>Follow-up</w:t>
            </w:r>
          </w:p>
        </w:tc>
      </w:tr>
      <w:tr w:rsidR="00E51036" w:rsidRPr="00C03543" w14:paraId="0C5C5F0C" w14:textId="77777777" w:rsidTr="00F67D15">
        <w:trPr>
          <w:trHeight w:val="401"/>
          <w:jc w:val="center"/>
        </w:trPr>
        <w:tc>
          <w:tcPr>
            <w:tcW w:w="1016" w:type="dxa"/>
          </w:tcPr>
          <w:p w14:paraId="649860EA"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Jensen</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8</w:t>
              </w:r>
            </w:hyperlink>
            <w:r w:rsidRPr="00C03543">
              <w:rPr>
                <w:rFonts w:ascii="Book Antiqua" w:eastAsia="宋体" w:hAnsi="Book Antiqua"/>
                <w:vertAlign w:val="superscript"/>
                <w:lang w:eastAsia="zh-CN"/>
              </w:rPr>
              <w:t>4]</w:t>
            </w:r>
          </w:p>
        </w:tc>
        <w:tc>
          <w:tcPr>
            <w:tcW w:w="670" w:type="dxa"/>
          </w:tcPr>
          <w:p w14:paraId="44CAE5D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428" w:type="dxa"/>
          </w:tcPr>
          <w:p w14:paraId="36DF89F3"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50</w:t>
            </w:r>
          </w:p>
        </w:tc>
        <w:tc>
          <w:tcPr>
            <w:tcW w:w="813" w:type="dxa"/>
          </w:tcPr>
          <w:p w14:paraId="38BBEEE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 xml:space="preserve">Manual </w:t>
            </w:r>
          </w:p>
        </w:tc>
        <w:tc>
          <w:tcPr>
            <w:tcW w:w="2511" w:type="dxa"/>
          </w:tcPr>
          <w:p w14:paraId="1CC882D6" w14:textId="77777777" w:rsidR="00E51036" w:rsidRPr="00C03543" w:rsidRDefault="00E51036" w:rsidP="00F67D15">
            <w:pPr>
              <w:tabs>
                <w:tab w:val="center" w:pos="2334"/>
                <w:tab w:val="left" w:pos="2796"/>
              </w:tabs>
              <w:spacing w:line="360" w:lineRule="auto"/>
              <w:jc w:val="both"/>
              <w:rPr>
                <w:rFonts w:ascii="Book Antiqua" w:hAnsi="Book Antiqua"/>
              </w:rPr>
            </w:pPr>
            <w:r w:rsidRPr="00C03543">
              <w:rPr>
                <w:rFonts w:ascii="Book Antiqua" w:hAnsi="Book Antiqua"/>
              </w:rPr>
              <w:t>RVI only IP of MACE in model with age, sex, LVEF, LV IS</w:t>
            </w:r>
          </w:p>
        </w:tc>
        <w:tc>
          <w:tcPr>
            <w:tcW w:w="1445" w:type="dxa"/>
          </w:tcPr>
          <w:p w14:paraId="535015B2"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1413" w:type="dxa"/>
          </w:tcPr>
          <w:p w14:paraId="425D3238"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32</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79216EA5" w14:textId="77777777" w:rsidTr="00F67D15">
        <w:trPr>
          <w:trHeight w:val="401"/>
          <w:jc w:val="center"/>
        </w:trPr>
        <w:tc>
          <w:tcPr>
            <w:tcW w:w="1016" w:type="dxa"/>
          </w:tcPr>
          <w:p w14:paraId="4EB6F486"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iszalski-Jamk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8</w:t>
              </w:r>
            </w:hyperlink>
            <w:r w:rsidRPr="00C03543">
              <w:rPr>
                <w:rFonts w:ascii="Book Antiqua" w:eastAsia="宋体" w:hAnsi="Book Antiqua"/>
                <w:vertAlign w:val="superscript"/>
                <w:lang w:eastAsia="zh-CN"/>
              </w:rPr>
              <w:t>]</w:t>
            </w:r>
          </w:p>
        </w:tc>
        <w:tc>
          <w:tcPr>
            <w:tcW w:w="670" w:type="dxa"/>
          </w:tcPr>
          <w:p w14:paraId="5BCF961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0</w:t>
            </w:r>
          </w:p>
        </w:tc>
        <w:tc>
          <w:tcPr>
            <w:tcW w:w="428" w:type="dxa"/>
          </w:tcPr>
          <w:p w14:paraId="45BEC3C8"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99</w:t>
            </w:r>
          </w:p>
        </w:tc>
        <w:tc>
          <w:tcPr>
            <w:tcW w:w="813" w:type="dxa"/>
          </w:tcPr>
          <w:p w14:paraId="4269A30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 xml:space="preserve">Manual </w:t>
            </w:r>
          </w:p>
        </w:tc>
        <w:tc>
          <w:tcPr>
            <w:tcW w:w="2511" w:type="dxa"/>
          </w:tcPr>
          <w:p w14:paraId="69A109EE"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RVEF (HR 1.46) and RVI extent (HR 1.50) IP for MACE</w:t>
            </w:r>
          </w:p>
        </w:tc>
        <w:tc>
          <w:tcPr>
            <w:tcW w:w="1445" w:type="dxa"/>
          </w:tcPr>
          <w:p w14:paraId="6206D1FD"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lang w:eastAsia="zh-CN"/>
              </w:rPr>
              <w:t>“</w:t>
            </w:r>
            <w:r w:rsidRPr="00C03543">
              <w:rPr>
                <w:rFonts w:ascii="Book Antiqua" w:hAnsi="Book Antiqua"/>
              </w:rPr>
              <w:t>3-5</w:t>
            </w:r>
            <w:r w:rsidRPr="00C03543">
              <w:rPr>
                <w:rFonts w:ascii="Book Antiqua" w:eastAsia="宋体" w:hAnsi="Book Antiqua"/>
                <w:lang w:eastAsia="zh-CN"/>
              </w:rPr>
              <w:t xml:space="preserve"> </w:t>
            </w:r>
            <w:r w:rsidRPr="00C03543">
              <w:rPr>
                <w:rFonts w:ascii="Book Antiqua" w:hAnsi="Book Antiqua"/>
              </w:rPr>
              <w:t>d</w:t>
            </w:r>
            <w:r w:rsidRPr="00C03543">
              <w:rPr>
                <w:rFonts w:ascii="Book Antiqua" w:eastAsia="宋体" w:hAnsi="Book Antiqua"/>
                <w:lang w:eastAsia="zh-CN"/>
              </w:rPr>
              <w:t>”</w:t>
            </w:r>
          </w:p>
        </w:tc>
        <w:tc>
          <w:tcPr>
            <w:tcW w:w="1413" w:type="dxa"/>
          </w:tcPr>
          <w:p w14:paraId="3AB2D1A5"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1150</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404DA985" w14:textId="77777777" w:rsidTr="00F67D15">
        <w:trPr>
          <w:trHeight w:val="401"/>
          <w:jc w:val="center"/>
        </w:trPr>
        <w:tc>
          <w:tcPr>
            <w:tcW w:w="1016" w:type="dxa"/>
          </w:tcPr>
          <w:p w14:paraId="129EA9A1"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Grothoff</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8</w:t>
              </w:r>
            </w:hyperlink>
            <w:r w:rsidRPr="00C03543">
              <w:rPr>
                <w:rFonts w:ascii="Book Antiqua" w:eastAsia="宋体" w:hAnsi="Book Antiqua"/>
                <w:vertAlign w:val="superscript"/>
                <w:lang w:eastAsia="zh-CN"/>
              </w:rPr>
              <w:t>7]</w:t>
            </w:r>
          </w:p>
        </w:tc>
        <w:tc>
          <w:tcPr>
            <w:tcW w:w="670" w:type="dxa"/>
          </w:tcPr>
          <w:p w14:paraId="6BDE385D"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2012</w:t>
            </w:r>
          </w:p>
        </w:tc>
        <w:tc>
          <w:tcPr>
            <w:tcW w:w="428" w:type="dxa"/>
          </w:tcPr>
          <w:p w14:paraId="47252E70"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450</w:t>
            </w:r>
          </w:p>
        </w:tc>
        <w:tc>
          <w:tcPr>
            <w:tcW w:w="813" w:type="dxa"/>
          </w:tcPr>
          <w:p w14:paraId="787352D4" w14:textId="77777777" w:rsidR="00E51036" w:rsidRPr="00C03543" w:rsidRDefault="00E51036" w:rsidP="00F67D15">
            <w:pPr>
              <w:spacing w:line="360" w:lineRule="auto"/>
              <w:jc w:val="both"/>
              <w:rPr>
                <w:rFonts w:ascii="Book Antiqua" w:eastAsiaTheme="majorEastAsia" w:hAnsi="Book Antiqua" w:cstheme="majorBidi"/>
                <w:b/>
                <w:bCs/>
                <w:i/>
                <w:iCs/>
                <w:lang w:val="en-US"/>
              </w:rPr>
            </w:pPr>
            <w:r w:rsidRPr="00C03543">
              <w:rPr>
                <w:rFonts w:ascii="Book Antiqua" w:hAnsi="Book Antiqua"/>
              </w:rPr>
              <w:t>Manual</w:t>
            </w:r>
          </w:p>
        </w:tc>
        <w:tc>
          <w:tcPr>
            <w:tcW w:w="2511" w:type="dxa"/>
          </w:tcPr>
          <w:p w14:paraId="7B3D8E8A" w14:textId="77777777" w:rsidR="00E51036" w:rsidRPr="00C03543" w:rsidRDefault="00E51036" w:rsidP="00F67D15">
            <w:pPr>
              <w:spacing w:line="360" w:lineRule="auto"/>
              <w:jc w:val="both"/>
              <w:rPr>
                <w:rFonts w:ascii="Book Antiqua" w:hAnsi="Book Antiqua"/>
              </w:rPr>
            </w:pPr>
            <w:r w:rsidRPr="00C03543">
              <w:rPr>
                <w:rFonts w:ascii="Book Antiqua" w:hAnsi="Book Antiqua"/>
              </w:rPr>
              <w:t>RVI was IP of MACE (HR 6.70)</w:t>
            </w:r>
          </w:p>
        </w:tc>
        <w:tc>
          <w:tcPr>
            <w:tcW w:w="1445" w:type="dxa"/>
          </w:tcPr>
          <w:p w14:paraId="03924A55"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eastAsia="宋体" w:hAnsi="Book Antiqua"/>
                <w:lang w:eastAsia="zh-CN"/>
              </w:rPr>
              <w:t>“</w:t>
            </w:r>
            <w:r w:rsidRPr="00C03543">
              <w:rPr>
                <w:rFonts w:ascii="Book Antiqua" w:hAnsi="Book Antiqua"/>
              </w:rPr>
              <w:t>1-4</w:t>
            </w:r>
            <w:r w:rsidRPr="00C03543">
              <w:rPr>
                <w:rFonts w:ascii="Book Antiqua" w:eastAsia="宋体" w:hAnsi="Book Antiqua"/>
                <w:lang w:eastAsia="zh-CN"/>
              </w:rPr>
              <w:t xml:space="preserve"> </w:t>
            </w:r>
            <w:r w:rsidRPr="00C03543">
              <w:rPr>
                <w:rFonts w:ascii="Book Antiqua" w:hAnsi="Book Antiqua"/>
              </w:rPr>
              <w:t>d</w:t>
            </w:r>
            <w:r w:rsidRPr="00C03543">
              <w:rPr>
                <w:rFonts w:ascii="Book Antiqua" w:eastAsia="宋体" w:hAnsi="Book Antiqua"/>
                <w:lang w:eastAsia="zh-CN"/>
              </w:rPr>
              <w:t>”</w:t>
            </w:r>
          </w:p>
        </w:tc>
        <w:tc>
          <w:tcPr>
            <w:tcW w:w="1413" w:type="dxa"/>
          </w:tcPr>
          <w:p w14:paraId="1E3A5EA5" w14:textId="77777777" w:rsidR="00E51036" w:rsidRPr="00C03543" w:rsidRDefault="00E51036" w:rsidP="00F67D15">
            <w:pPr>
              <w:spacing w:line="360" w:lineRule="auto"/>
              <w:jc w:val="both"/>
              <w:rPr>
                <w:rFonts w:ascii="Book Antiqua" w:eastAsia="宋体" w:hAnsi="Book Antiqua" w:cstheme="majorBidi"/>
                <w:b/>
                <w:bCs/>
                <w:i/>
                <w:iCs/>
                <w:lang w:val="en-US" w:eastAsia="zh-CN"/>
              </w:rPr>
            </w:pPr>
            <w:r w:rsidRPr="00C03543">
              <w:rPr>
                <w:rFonts w:ascii="Book Antiqua" w:hAnsi="Book Antiqua"/>
              </w:rPr>
              <w:t>20</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bl>
    <w:p w14:paraId="7E6D3B63" w14:textId="77777777" w:rsidR="00E51036" w:rsidRPr="00C03543" w:rsidRDefault="00E51036" w:rsidP="00E51036">
      <w:pPr>
        <w:tabs>
          <w:tab w:val="left" w:pos="851"/>
        </w:tabs>
        <w:spacing w:line="360" w:lineRule="auto"/>
        <w:jc w:val="both"/>
        <w:rPr>
          <w:rFonts w:ascii="Book Antiqua" w:hAnsi="Book Antiqua"/>
        </w:rPr>
      </w:pPr>
    </w:p>
    <w:p w14:paraId="3F8C50A2" w14:textId="77777777" w:rsidR="00E51036" w:rsidRPr="00C03543" w:rsidRDefault="00E51036" w:rsidP="00E51036">
      <w:pPr>
        <w:tabs>
          <w:tab w:val="left" w:pos="851"/>
        </w:tabs>
        <w:spacing w:line="360" w:lineRule="auto"/>
        <w:jc w:val="both"/>
        <w:rPr>
          <w:rFonts w:ascii="Book Antiqua" w:hAnsi="Book Antiqua"/>
        </w:rPr>
      </w:pPr>
      <w:r w:rsidRPr="00C03543">
        <w:rPr>
          <w:rFonts w:ascii="Book Antiqua" w:hAnsi="Book Antiqua"/>
        </w:rPr>
        <w:t>MACE</w:t>
      </w:r>
      <w:r w:rsidRPr="00C03543">
        <w:rPr>
          <w:rFonts w:ascii="Book Antiqua" w:eastAsia="宋体" w:hAnsi="Book Antiqua"/>
          <w:lang w:eastAsia="zh-CN"/>
        </w:rPr>
        <w:t>:</w:t>
      </w:r>
      <w:r w:rsidRPr="00C03543">
        <w:rPr>
          <w:rFonts w:ascii="Book Antiqua" w:hAnsi="Book Antiqua"/>
        </w:rPr>
        <w:t xml:space="preserve"> Major adverse cardiovascular events</w:t>
      </w:r>
      <w:r w:rsidRPr="00C03543">
        <w:rPr>
          <w:rFonts w:ascii="Book Antiqua" w:eastAsia="宋体" w:hAnsi="Book Antiqua"/>
          <w:lang w:eastAsia="zh-CN"/>
        </w:rPr>
        <w:t xml:space="preserve">; </w:t>
      </w:r>
      <w:r w:rsidRPr="00C03543">
        <w:rPr>
          <w:rFonts w:ascii="Book Antiqua" w:hAnsi="Book Antiqua"/>
        </w:rPr>
        <w:t>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HR</w:t>
      </w:r>
      <w:r w:rsidRPr="00C03543">
        <w:rPr>
          <w:rFonts w:ascii="Book Antiqua" w:eastAsia="宋体" w:hAnsi="Book Antiqua"/>
          <w:lang w:eastAsia="zh-CN"/>
        </w:rPr>
        <w:t>:</w:t>
      </w:r>
      <w:r w:rsidRPr="00C03543">
        <w:rPr>
          <w:rFonts w:ascii="Book Antiqua" w:hAnsi="Book Antiqua"/>
        </w:rPr>
        <w:t xml:space="preserve"> Hazard ratio</w:t>
      </w:r>
      <w:r w:rsidRPr="00C03543">
        <w:rPr>
          <w:rFonts w:ascii="Book Antiqua" w:eastAsia="宋体" w:hAnsi="Book Antiqua"/>
          <w:lang w:eastAsia="zh-CN"/>
        </w:rPr>
        <w:t>;</w:t>
      </w:r>
      <w:r w:rsidRPr="00C03543">
        <w:rPr>
          <w:rFonts w:ascii="Book Antiqua" w:hAnsi="Book Antiqua"/>
        </w:rPr>
        <w:t xml:space="preserve"> RV</w:t>
      </w:r>
      <w:r w:rsidRPr="00C03543">
        <w:rPr>
          <w:rFonts w:ascii="Book Antiqua" w:eastAsia="宋体" w:hAnsi="Book Antiqua"/>
          <w:lang w:eastAsia="zh-CN"/>
        </w:rPr>
        <w:t>:</w:t>
      </w:r>
      <w:r w:rsidRPr="00C03543">
        <w:rPr>
          <w:rFonts w:ascii="Book Antiqua" w:hAnsi="Book Antiqua"/>
        </w:rPr>
        <w:t xml:space="preserve"> Right ventricle</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w:t>
      </w:r>
    </w:p>
    <w:p w14:paraId="04FE2083" w14:textId="77777777" w:rsidR="00E51036" w:rsidRPr="00C03543" w:rsidRDefault="00E51036" w:rsidP="00E51036">
      <w:pPr>
        <w:spacing w:line="360" w:lineRule="auto"/>
        <w:jc w:val="both"/>
        <w:rPr>
          <w:rFonts w:ascii="Book Antiqua" w:hAnsi="Book Antiqua"/>
        </w:rPr>
      </w:pPr>
      <w:r w:rsidRPr="00C03543">
        <w:rPr>
          <w:rFonts w:ascii="Book Antiqua" w:hAnsi="Book Antiqua"/>
        </w:rPr>
        <w:br w:type="page"/>
      </w:r>
    </w:p>
    <w:p w14:paraId="2431E3E9" w14:textId="77777777" w:rsidR="00E51036" w:rsidRPr="00C03543" w:rsidRDefault="00E51036" w:rsidP="00E51036">
      <w:pPr>
        <w:pStyle w:val="af0"/>
        <w:tabs>
          <w:tab w:val="clear" w:pos="1134"/>
          <w:tab w:val="left" w:pos="1020"/>
        </w:tabs>
        <w:jc w:val="both"/>
        <w:rPr>
          <w:rFonts w:ascii="Book Antiqua" w:hAnsi="Book Antiqua"/>
          <w:szCs w:val="24"/>
        </w:rPr>
      </w:pPr>
      <w:bookmarkStart w:id="331" w:name="_Toc327610945"/>
      <w:r w:rsidRPr="00C03543">
        <w:rPr>
          <w:rFonts w:ascii="Book Antiqua" w:hAnsi="Book Antiqua"/>
          <w:szCs w:val="24"/>
        </w:rPr>
        <w:t>Table 16</w:t>
      </w:r>
      <w:r w:rsidRPr="00C03543">
        <w:rPr>
          <w:rFonts w:ascii="Book Antiqua" w:hAnsi="Book Antiqua"/>
          <w:szCs w:val="24"/>
        </w:rPr>
        <w:tab/>
        <w:t>Key studies illustrating the independent predictive value of cardiovascular magnetic resonance markers for left ventricular remodelling</w:t>
      </w:r>
      <w:bookmarkEnd w:id="331"/>
    </w:p>
    <w:tbl>
      <w:tblPr>
        <w:tblStyle w:val="a5"/>
        <w:tblW w:w="14318" w:type="dxa"/>
        <w:jc w:val="center"/>
        <w:tblInd w:w="-176" w:type="dxa"/>
        <w:tblLayout w:type="fixed"/>
        <w:tblLook w:val="04A0" w:firstRow="1" w:lastRow="0" w:firstColumn="1" w:lastColumn="0" w:noHBand="0" w:noVBand="1"/>
      </w:tblPr>
      <w:tblGrid>
        <w:gridCol w:w="993"/>
        <w:gridCol w:w="1276"/>
        <w:gridCol w:w="567"/>
        <w:gridCol w:w="567"/>
        <w:gridCol w:w="1889"/>
        <w:gridCol w:w="7088"/>
        <w:gridCol w:w="945"/>
        <w:gridCol w:w="993"/>
      </w:tblGrid>
      <w:tr w:rsidR="00E51036" w:rsidRPr="00C03543" w14:paraId="0DE22D1C" w14:textId="77777777" w:rsidTr="00736D59">
        <w:trPr>
          <w:jc w:val="center"/>
        </w:trPr>
        <w:tc>
          <w:tcPr>
            <w:tcW w:w="993" w:type="dxa"/>
            <w:shd w:val="clear" w:color="auto" w:fill="D9D9D9"/>
          </w:tcPr>
          <w:p w14:paraId="29011C77"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CMR marker</w:t>
            </w:r>
          </w:p>
        </w:tc>
        <w:tc>
          <w:tcPr>
            <w:tcW w:w="1276" w:type="dxa"/>
            <w:shd w:val="clear" w:color="auto" w:fill="auto"/>
          </w:tcPr>
          <w:p w14:paraId="2AADCB43"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eastAsia="宋体" w:hAnsi="Book Antiqua"/>
                <w:b/>
                <w:lang w:eastAsia="zh-CN"/>
              </w:rPr>
              <w:t>Ref.</w:t>
            </w:r>
          </w:p>
        </w:tc>
        <w:tc>
          <w:tcPr>
            <w:tcW w:w="567" w:type="dxa"/>
            <w:shd w:val="clear" w:color="auto" w:fill="auto"/>
          </w:tcPr>
          <w:p w14:paraId="685B8E7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Year</w:t>
            </w:r>
          </w:p>
        </w:tc>
        <w:tc>
          <w:tcPr>
            <w:tcW w:w="567" w:type="dxa"/>
            <w:shd w:val="clear" w:color="auto" w:fill="auto"/>
          </w:tcPr>
          <w:p w14:paraId="1B769114"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n</w:t>
            </w:r>
          </w:p>
        </w:tc>
        <w:tc>
          <w:tcPr>
            <w:tcW w:w="1889" w:type="dxa"/>
            <w:shd w:val="clear" w:color="auto" w:fill="auto"/>
          </w:tcPr>
          <w:p w14:paraId="2EA8782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 xml:space="preserve">CMR quantification </w:t>
            </w:r>
          </w:p>
        </w:tc>
        <w:tc>
          <w:tcPr>
            <w:tcW w:w="7088" w:type="dxa"/>
            <w:shd w:val="clear" w:color="auto" w:fill="auto"/>
          </w:tcPr>
          <w:p w14:paraId="1016E38A"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Main findings</w:t>
            </w:r>
          </w:p>
        </w:tc>
        <w:tc>
          <w:tcPr>
            <w:tcW w:w="945" w:type="dxa"/>
            <w:shd w:val="clear" w:color="auto" w:fill="auto"/>
          </w:tcPr>
          <w:p w14:paraId="5923D76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Acute CMR time</w:t>
            </w:r>
          </w:p>
        </w:tc>
        <w:tc>
          <w:tcPr>
            <w:tcW w:w="993" w:type="dxa"/>
            <w:shd w:val="clear" w:color="auto" w:fill="auto"/>
          </w:tcPr>
          <w:p w14:paraId="4F0BAC6A"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Follow-up CMR time</w:t>
            </w:r>
          </w:p>
        </w:tc>
      </w:tr>
      <w:tr w:rsidR="00E51036" w:rsidRPr="00C03543" w14:paraId="43D1E0D2" w14:textId="77777777" w:rsidTr="00F67D15">
        <w:trPr>
          <w:jc w:val="center"/>
        </w:trPr>
        <w:tc>
          <w:tcPr>
            <w:tcW w:w="993" w:type="dxa"/>
          </w:tcPr>
          <w:p w14:paraId="38E95367"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6A317427"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Huss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3</w:t>
              </w:r>
            </w:hyperlink>
            <w:r w:rsidRPr="00C03543">
              <w:rPr>
                <w:rFonts w:ascii="Book Antiqua" w:eastAsia="宋体" w:hAnsi="Book Antiqua"/>
                <w:vertAlign w:val="superscript"/>
                <w:lang w:eastAsia="zh-CN"/>
              </w:rPr>
              <w:t>]</w:t>
            </w:r>
          </w:p>
        </w:tc>
        <w:tc>
          <w:tcPr>
            <w:tcW w:w="567" w:type="dxa"/>
          </w:tcPr>
          <w:p w14:paraId="0641DEED"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2</w:t>
            </w:r>
          </w:p>
        </w:tc>
        <w:tc>
          <w:tcPr>
            <w:tcW w:w="567" w:type="dxa"/>
          </w:tcPr>
          <w:p w14:paraId="2811ED0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304</w:t>
            </w:r>
          </w:p>
        </w:tc>
        <w:tc>
          <w:tcPr>
            <w:tcW w:w="1889" w:type="dxa"/>
          </w:tcPr>
          <w:p w14:paraId="52BE476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SD</w:t>
            </w:r>
          </w:p>
        </w:tc>
        <w:tc>
          <w:tcPr>
            <w:tcW w:w="7088" w:type="dxa"/>
          </w:tcPr>
          <w:p w14:paraId="68C741C4"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rPr>
            </w:pPr>
            <w:r w:rsidRPr="00C03543">
              <w:rPr>
                <w:rFonts w:ascii="Book Antiqua" w:hAnsi="Book Antiqua"/>
              </w:rPr>
              <w:t>IS extent IP for LVR in model with LVEF, IS, LV volumes, MVO</w:t>
            </w:r>
          </w:p>
        </w:tc>
        <w:tc>
          <w:tcPr>
            <w:tcW w:w="945" w:type="dxa"/>
          </w:tcPr>
          <w:p w14:paraId="3F32F13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205DA6BA"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89</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7AB5C5E3" w14:textId="77777777" w:rsidTr="00F67D15">
        <w:trPr>
          <w:jc w:val="center"/>
        </w:trPr>
        <w:tc>
          <w:tcPr>
            <w:tcW w:w="993" w:type="dxa"/>
          </w:tcPr>
          <w:p w14:paraId="65AABB6B"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61E4DD9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onmeneu</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1</w:t>
              </w:r>
            </w:hyperlink>
            <w:r w:rsidRPr="00C03543">
              <w:rPr>
                <w:rFonts w:ascii="Book Antiqua" w:eastAsia="宋体" w:hAnsi="Book Antiqua"/>
                <w:vertAlign w:val="superscript"/>
                <w:lang w:eastAsia="zh-CN"/>
              </w:rPr>
              <w:t>]</w:t>
            </w:r>
          </w:p>
        </w:tc>
        <w:tc>
          <w:tcPr>
            <w:tcW w:w="567" w:type="dxa"/>
          </w:tcPr>
          <w:p w14:paraId="2417103A"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2</w:t>
            </w:r>
          </w:p>
        </w:tc>
        <w:tc>
          <w:tcPr>
            <w:tcW w:w="567" w:type="dxa"/>
          </w:tcPr>
          <w:p w14:paraId="23D65764"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18</w:t>
            </w:r>
          </w:p>
        </w:tc>
        <w:tc>
          <w:tcPr>
            <w:tcW w:w="1889" w:type="dxa"/>
          </w:tcPr>
          <w:p w14:paraId="70E35464"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SD</w:t>
            </w:r>
          </w:p>
        </w:tc>
        <w:tc>
          <w:tcPr>
            <w:tcW w:w="7088" w:type="dxa"/>
          </w:tcPr>
          <w:p w14:paraId="5C2981F4"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Number of segments &gt;</w:t>
            </w:r>
            <w:r w:rsidRPr="00C03543">
              <w:rPr>
                <w:rFonts w:ascii="Book Antiqua" w:eastAsia="宋体" w:hAnsi="Book Antiqua"/>
                <w:lang w:eastAsia="zh-CN"/>
              </w:rPr>
              <w:t xml:space="preserve"> </w:t>
            </w:r>
            <w:r w:rsidRPr="00C03543">
              <w:rPr>
                <w:rFonts w:ascii="Book Antiqua" w:hAnsi="Book Antiqua"/>
              </w:rPr>
              <w:t>50% transmurality IP for LVR</w:t>
            </w:r>
          </w:p>
        </w:tc>
        <w:tc>
          <w:tcPr>
            <w:tcW w:w="945" w:type="dxa"/>
          </w:tcPr>
          <w:p w14:paraId="3F6B50C5"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13067B52"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1BBDEC2D" w14:textId="77777777" w:rsidTr="00F67D15">
        <w:trPr>
          <w:jc w:val="center"/>
        </w:trPr>
        <w:tc>
          <w:tcPr>
            <w:tcW w:w="993" w:type="dxa"/>
          </w:tcPr>
          <w:p w14:paraId="2A759226"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7B7478D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Wu</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4</w:t>
              </w:r>
            </w:hyperlink>
            <w:r w:rsidRPr="00C03543">
              <w:rPr>
                <w:rFonts w:ascii="Book Antiqua" w:eastAsia="宋体" w:hAnsi="Book Antiqua"/>
                <w:vertAlign w:val="superscript"/>
                <w:lang w:eastAsia="zh-CN"/>
              </w:rPr>
              <w:t>]</w:t>
            </w:r>
          </w:p>
        </w:tc>
        <w:tc>
          <w:tcPr>
            <w:tcW w:w="567" w:type="dxa"/>
          </w:tcPr>
          <w:p w14:paraId="3E4DDE46"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08</w:t>
            </w:r>
          </w:p>
        </w:tc>
        <w:tc>
          <w:tcPr>
            <w:tcW w:w="567" w:type="dxa"/>
          </w:tcPr>
          <w:p w14:paraId="4C55068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22</w:t>
            </w:r>
          </w:p>
        </w:tc>
        <w:tc>
          <w:tcPr>
            <w:tcW w:w="1889" w:type="dxa"/>
          </w:tcPr>
          <w:p w14:paraId="74E981B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nual</w:t>
            </w:r>
          </w:p>
        </w:tc>
        <w:tc>
          <w:tcPr>
            <w:tcW w:w="7088" w:type="dxa"/>
          </w:tcPr>
          <w:p w14:paraId="3D21A37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IS extent at 2</w:t>
            </w:r>
            <w:r w:rsidRPr="00C03543">
              <w:rPr>
                <w:rFonts w:ascii="Book Antiqua" w:eastAsia="宋体" w:hAnsi="Book Antiqua"/>
                <w:lang w:eastAsia="zh-CN"/>
              </w:rPr>
              <w:t xml:space="preserve"> </w:t>
            </w:r>
            <w:r w:rsidRPr="00C03543">
              <w:rPr>
                <w:rFonts w:ascii="Book Antiqua" w:hAnsi="Book Antiqua"/>
              </w:rPr>
              <w:t>d only IP for LVEF and LVR</w:t>
            </w:r>
          </w:p>
        </w:tc>
        <w:tc>
          <w:tcPr>
            <w:tcW w:w="945" w:type="dxa"/>
          </w:tcPr>
          <w:p w14:paraId="4E89EF2A"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1CA908A9"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hAnsi="Book Antiqua"/>
              </w:rPr>
              <w:t>4</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0D353EDB" w14:textId="77777777" w:rsidTr="00F67D15">
        <w:trPr>
          <w:jc w:val="center"/>
        </w:trPr>
        <w:tc>
          <w:tcPr>
            <w:tcW w:w="993" w:type="dxa"/>
          </w:tcPr>
          <w:p w14:paraId="601A3756"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68C9D8E6"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67" w:type="dxa"/>
          </w:tcPr>
          <w:p w14:paraId="2292D6A8"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05</w:t>
            </w:r>
          </w:p>
        </w:tc>
        <w:tc>
          <w:tcPr>
            <w:tcW w:w="567" w:type="dxa"/>
          </w:tcPr>
          <w:p w14:paraId="7641C278"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10</w:t>
            </w:r>
          </w:p>
        </w:tc>
        <w:tc>
          <w:tcPr>
            <w:tcW w:w="1889" w:type="dxa"/>
          </w:tcPr>
          <w:p w14:paraId="53CE74D2"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nual</w:t>
            </w:r>
          </w:p>
        </w:tc>
        <w:tc>
          <w:tcPr>
            <w:tcW w:w="7088" w:type="dxa"/>
          </w:tcPr>
          <w:p w14:paraId="3264869D"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rPr>
            </w:pPr>
            <w:r w:rsidRPr="00C03543">
              <w:rPr>
                <w:rFonts w:ascii="Book Antiqua" w:hAnsi="Book Antiqua"/>
              </w:rPr>
              <w:t>IS extent at 6d was an IP for LVR in model with MVO, % transmurality</w:t>
            </w:r>
          </w:p>
        </w:tc>
        <w:tc>
          <w:tcPr>
            <w:tcW w:w="945" w:type="dxa"/>
          </w:tcPr>
          <w:p w14:paraId="558D0535"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1E0DA9B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25</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50245FCC" w14:textId="77777777" w:rsidTr="00F67D15">
        <w:trPr>
          <w:jc w:val="center"/>
        </w:trPr>
        <w:tc>
          <w:tcPr>
            <w:tcW w:w="993" w:type="dxa"/>
          </w:tcPr>
          <w:p w14:paraId="4EB91BD1"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2E6D0CF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Wei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2</w:t>
              </w:r>
            </w:hyperlink>
            <w:r w:rsidRPr="00C03543">
              <w:rPr>
                <w:rFonts w:ascii="Book Antiqua" w:eastAsia="宋体" w:hAnsi="Book Antiqua"/>
                <w:vertAlign w:val="superscript"/>
                <w:lang w:eastAsia="zh-CN"/>
              </w:rPr>
              <w:t>]</w:t>
            </w:r>
          </w:p>
        </w:tc>
        <w:tc>
          <w:tcPr>
            <w:tcW w:w="567" w:type="dxa"/>
          </w:tcPr>
          <w:p w14:paraId="2897837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0</w:t>
            </w:r>
          </w:p>
        </w:tc>
        <w:tc>
          <w:tcPr>
            <w:tcW w:w="567" w:type="dxa"/>
          </w:tcPr>
          <w:p w14:paraId="579AA832"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00</w:t>
            </w:r>
          </w:p>
        </w:tc>
        <w:tc>
          <w:tcPr>
            <w:tcW w:w="1889" w:type="dxa"/>
          </w:tcPr>
          <w:p w14:paraId="633362B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nual</w:t>
            </w:r>
          </w:p>
        </w:tc>
        <w:tc>
          <w:tcPr>
            <w:tcW w:w="7088" w:type="dxa"/>
          </w:tcPr>
          <w:p w14:paraId="455E5361"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cs="Times New Roman"/>
              </w:rPr>
              <w:t xml:space="preserve">L-MVO extent was only IP of </w:t>
            </w:r>
            <w:r w:rsidRPr="00C03543">
              <w:rPr>
                <w:rFonts w:ascii="Book Antiqua" w:hAnsi="Book Antiqua"/>
              </w:rPr>
              <w:t xml:space="preserve">LVR </w:t>
            </w:r>
            <w:r w:rsidRPr="00C03543">
              <w:rPr>
                <w:rFonts w:ascii="Book Antiqua" w:hAnsi="Book Antiqua" w:cs="Times New Roman"/>
              </w:rPr>
              <w:t>in model with TIMI post PCI, E-MVO, IS</w:t>
            </w:r>
          </w:p>
        </w:tc>
        <w:tc>
          <w:tcPr>
            <w:tcW w:w="945" w:type="dxa"/>
          </w:tcPr>
          <w:p w14:paraId="4EB18EB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4</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0CBD2AEC"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6 m</w:t>
            </w:r>
            <w:r w:rsidRPr="00C03543">
              <w:rPr>
                <w:rFonts w:ascii="Book Antiqua" w:eastAsia="宋体" w:hAnsi="Book Antiqua"/>
                <w:lang w:eastAsia="zh-CN"/>
              </w:rPr>
              <w:t>o</w:t>
            </w:r>
          </w:p>
        </w:tc>
      </w:tr>
      <w:tr w:rsidR="00E51036" w:rsidRPr="00C03543" w14:paraId="6B5335E9" w14:textId="77777777" w:rsidTr="00F67D15">
        <w:trPr>
          <w:jc w:val="center"/>
        </w:trPr>
        <w:tc>
          <w:tcPr>
            <w:tcW w:w="993" w:type="dxa"/>
          </w:tcPr>
          <w:p w14:paraId="1E7BFA91"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15483DE8"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67" w:type="dxa"/>
          </w:tcPr>
          <w:p w14:paraId="0F7BADB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05</w:t>
            </w:r>
          </w:p>
        </w:tc>
        <w:tc>
          <w:tcPr>
            <w:tcW w:w="567" w:type="dxa"/>
          </w:tcPr>
          <w:p w14:paraId="16C44DC7"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10</w:t>
            </w:r>
          </w:p>
        </w:tc>
        <w:tc>
          <w:tcPr>
            <w:tcW w:w="1889" w:type="dxa"/>
          </w:tcPr>
          <w:p w14:paraId="03E88E48"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nual</w:t>
            </w:r>
          </w:p>
        </w:tc>
        <w:tc>
          <w:tcPr>
            <w:tcW w:w="7088" w:type="dxa"/>
          </w:tcPr>
          <w:p w14:paraId="0BA7227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L-MVO extent IP of LVR in model with baseline IS, infarct transmurality</w:t>
            </w:r>
          </w:p>
        </w:tc>
        <w:tc>
          <w:tcPr>
            <w:tcW w:w="945" w:type="dxa"/>
          </w:tcPr>
          <w:p w14:paraId="25E225E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6FD5776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25</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3D4D390F" w14:textId="77777777" w:rsidTr="00F67D15">
        <w:trPr>
          <w:jc w:val="center"/>
        </w:trPr>
        <w:tc>
          <w:tcPr>
            <w:tcW w:w="993" w:type="dxa"/>
          </w:tcPr>
          <w:p w14:paraId="7248172A"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MH</w:t>
            </w:r>
          </w:p>
        </w:tc>
        <w:tc>
          <w:tcPr>
            <w:tcW w:w="1276" w:type="dxa"/>
          </w:tcPr>
          <w:p w14:paraId="52AD9946" w14:textId="77777777" w:rsidR="00E51036" w:rsidRPr="00C03543" w:rsidRDefault="00E51036" w:rsidP="00F67D15">
            <w:pPr>
              <w:spacing w:line="360" w:lineRule="auto"/>
              <w:jc w:val="both"/>
              <w:rPr>
                <w:rFonts w:ascii="Book Antiqua" w:hAnsi="Book Antiqua"/>
              </w:rPr>
            </w:pPr>
            <w:r w:rsidRPr="00C03543">
              <w:rPr>
                <w:rFonts w:ascii="Book Antiqua" w:hAnsi="Book Antiqua"/>
              </w:rPr>
              <w:t>Carrick</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74</w:t>
              </w:r>
            </w:hyperlink>
            <w:r w:rsidRPr="00C03543">
              <w:rPr>
                <w:rFonts w:ascii="Book Antiqua" w:eastAsia="宋体" w:hAnsi="Book Antiqua"/>
                <w:vertAlign w:val="superscript"/>
                <w:lang w:eastAsia="zh-CN"/>
              </w:rPr>
              <w:t>]</w:t>
            </w:r>
          </w:p>
        </w:tc>
        <w:tc>
          <w:tcPr>
            <w:tcW w:w="567" w:type="dxa"/>
          </w:tcPr>
          <w:p w14:paraId="68DDE560"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6</w:t>
            </w:r>
          </w:p>
        </w:tc>
        <w:tc>
          <w:tcPr>
            <w:tcW w:w="567" w:type="dxa"/>
          </w:tcPr>
          <w:p w14:paraId="23B570A3" w14:textId="77777777" w:rsidR="00E51036" w:rsidRPr="00C03543" w:rsidRDefault="00E51036" w:rsidP="00F67D15">
            <w:pPr>
              <w:spacing w:line="360" w:lineRule="auto"/>
              <w:jc w:val="both"/>
              <w:rPr>
                <w:rFonts w:ascii="Book Antiqua" w:hAnsi="Book Antiqua"/>
              </w:rPr>
            </w:pPr>
            <w:r w:rsidRPr="00C03543">
              <w:rPr>
                <w:rFonts w:ascii="Book Antiqua" w:hAnsi="Book Antiqua"/>
              </w:rPr>
              <w:t>245</w:t>
            </w:r>
          </w:p>
        </w:tc>
        <w:tc>
          <w:tcPr>
            <w:tcW w:w="1889" w:type="dxa"/>
          </w:tcPr>
          <w:p w14:paraId="02AEF21D"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
            </w:r>
          </w:p>
        </w:tc>
        <w:tc>
          <w:tcPr>
            <w:tcW w:w="7088" w:type="dxa"/>
          </w:tcPr>
          <w:p w14:paraId="0C8AEE4C" w14:textId="77777777" w:rsidR="00E51036" w:rsidRPr="00C03543" w:rsidRDefault="00E51036" w:rsidP="00F67D15">
            <w:pPr>
              <w:spacing w:line="360" w:lineRule="auto"/>
              <w:jc w:val="both"/>
              <w:rPr>
                <w:rFonts w:ascii="Book Antiqua" w:hAnsi="Book Antiqua"/>
              </w:rPr>
            </w:pPr>
            <w:r w:rsidRPr="00C03543">
              <w:rPr>
                <w:rFonts w:ascii="Book Antiqua" w:hAnsi="Book Antiqua"/>
              </w:rPr>
              <w:t>IMH strongest IP of LVR in model with patient/angio characteristics, LVEDVI</w:t>
            </w:r>
          </w:p>
        </w:tc>
        <w:tc>
          <w:tcPr>
            <w:tcW w:w="945" w:type="dxa"/>
          </w:tcPr>
          <w:p w14:paraId="48E49016"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0378687D" w14:textId="77777777" w:rsidR="00E51036" w:rsidRPr="00C03543" w:rsidRDefault="00E51036" w:rsidP="00F67D15">
            <w:pPr>
              <w:spacing w:line="360" w:lineRule="auto"/>
              <w:jc w:val="both"/>
              <w:rPr>
                <w:rFonts w:ascii="Book Antiqua" w:hAnsi="Book Antiqua"/>
              </w:rPr>
            </w:pPr>
            <w:r w:rsidRPr="00C03543">
              <w:rPr>
                <w:rFonts w:ascii="Book Antiqua" w:hAnsi="Book Antiqua"/>
              </w:rPr>
              <w:t>7 m</w:t>
            </w:r>
            <w:r w:rsidRPr="00C03543">
              <w:rPr>
                <w:rFonts w:ascii="Book Antiqua" w:eastAsia="宋体" w:hAnsi="Book Antiqua"/>
                <w:lang w:eastAsia="zh-CN"/>
              </w:rPr>
              <w:t>o</w:t>
            </w:r>
          </w:p>
        </w:tc>
      </w:tr>
      <w:tr w:rsidR="00E51036" w:rsidRPr="00C03543" w14:paraId="72DCE715" w14:textId="77777777" w:rsidTr="00F67D15">
        <w:trPr>
          <w:jc w:val="center"/>
        </w:trPr>
        <w:tc>
          <w:tcPr>
            <w:tcW w:w="993" w:type="dxa"/>
          </w:tcPr>
          <w:p w14:paraId="5692D063"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MH</w:t>
            </w:r>
          </w:p>
        </w:tc>
        <w:tc>
          <w:tcPr>
            <w:tcW w:w="1276" w:type="dxa"/>
          </w:tcPr>
          <w:p w14:paraId="59513AE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Huss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3</w:t>
              </w:r>
            </w:hyperlink>
            <w:r w:rsidRPr="00C03543">
              <w:rPr>
                <w:rFonts w:ascii="Book Antiqua" w:eastAsia="宋体" w:hAnsi="Book Antiqua"/>
                <w:vertAlign w:val="superscript"/>
                <w:lang w:eastAsia="zh-CN"/>
              </w:rPr>
              <w:t>]</w:t>
            </w:r>
          </w:p>
        </w:tc>
        <w:tc>
          <w:tcPr>
            <w:tcW w:w="567" w:type="dxa"/>
          </w:tcPr>
          <w:p w14:paraId="1C4EBBE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2</w:t>
            </w:r>
          </w:p>
        </w:tc>
        <w:tc>
          <w:tcPr>
            <w:tcW w:w="567" w:type="dxa"/>
          </w:tcPr>
          <w:p w14:paraId="138BD8BA"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304</w:t>
            </w:r>
          </w:p>
        </w:tc>
        <w:tc>
          <w:tcPr>
            <w:tcW w:w="1889" w:type="dxa"/>
          </w:tcPr>
          <w:p w14:paraId="77060D71"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T2w-TSE</w:t>
            </w:r>
          </w:p>
        </w:tc>
        <w:tc>
          <w:tcPr>
            <w:tcW w:w="7088" w:type="dxa"/>
          </w:tcPr>
          <w:p w14:paraId="3E3E98E5"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IMH strongest IP for LVR in model with LVEF, IS, LV volumes, L-MVO</w:t>
            </w:r>
          </w:p>
        </w:tc>
        <w:tc>
          <w:tcPr>
            <w:tcW w:w="945" w:type="dxa"/>
          </w:tcPr>
          <w:p w14:paraId="027C51F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7660991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89</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3A1C95D7" w14:textId="77777777" w:rsidTr="00F67D15">
        <w:trPr>
          <w:jc w:val="center"/>
        </w:trPr>
        <w:tc>
          <w:tcPr>
            <w:tcW w:w="993" w:type="dxa"/>
          </w:tcPr>
          <w:p w14:paraId="1F9A1388"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MSI</w:t>
            </w:r>
          </w:p>
        </w:tc>
        <w:tc>
          <w:tcPr>
            <w:tcW w:w="1276" w:type="dxa"/>
          </w:tcPr>
          <w:p w14:paraId="74EC0878" w14:textId="77777777" w:rsidR="00E51036" w:rsidRPr="00C03543" w:rsidRDefault="00E51036" w:rsidP="00F67D15">
            <w:pPr>
              <w:spacing w:line="360" w:lineRule="auto"/>
              <w:jc w:val="both"/>
              <w:rPr>
                <w:rFonts w:ascii="Book Antiqua" w:hAnsi="Book Antiqua"/>
              </w:rPr>
            </w:pPr>
            <w:r w:rsidRPr="00C03543">
              <w:rPr>
                <w:rFonts w:ascii="Book Antiqua" w:hAnsi="Book Antiqua"/>
              </w:rPr>
              <w:t>Monmeneu</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1</w:t>
              </w:r>
            </w:hyperlink>
            <w:r w:rsidRPr="00C03543">
              <w:rPr>
                <w:rFonts w:ascii="Book Antiqua" w:eastAsia="宋体" w:hAnsi="Book Antiqua"/>
                <w:vertAlign w:val="superscript"/>
                <w:lang w:eastAsia="zh-CN"/>
              </w:rPr>
              <w:t>]</w:t>
            </w:r>
          </w:p>
        </w:tc>
        <w:tc>
          <w:tcPr>
            <w:tcW w:w="567" w:type="dxa"/>
          </w:tcPr>
          <w:p w14:paraId="1E0DC90D"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2</w:t>
            </w:r>
          </w:p>
        </w:tc>
        <w:tc>
          <w:tcPr>
            <w:tcW w:w="567" w:type="dxa"/>
          </w:tcPr>
          <w:p w14:paraId="11E6A91B" w14:textId="77777777" w:rsidR="00E51036" w:rsidRPr="00C03543" w:rsidRDefault="00E51036" w:rsidP="00F67D15">
            <w:pPr>
              <w:spacing w:line="360" w:lineRule="auto"/>
              <w:jc w:val="both"/>
              <w:rPr>
                <w:rFonts w:ascii="Book Antiqua" w:hAnsi="Book Antiqua"/>
              </w:rPr>
            </w:pPr>
            <w:r w:rsidRPr="00C03543">
              <w:rPr>
                <w:rFonts w:ascii="Book Antiqua" w:hAnsi="Book Antiqua"/>
              </w:rPr>
              <w:t>118</w:t>
            </w:r>
          </w:p>
        </w:tc>
        <w:tc>
          <w:tcPr>
            <w:tcW w:w="1889" w:type="dxa"/>
          </w:tcPr>
          <w:p w14:paraId="58F218D2" w14:textId="77777777" w:rsidR="00E51036" w:rsidRPr="00C03543" w:rsidRDefault="00E51036" w:rsidP="00F67D15">
            <w:pPr>
              <w:spacing w:line="360" w:lineRule="auto"/>
              <w:jc w:val="both"/>
              <w:rPr>
                <w:rFonts w:ascii="Book Antiqua" w:hAnsi="Book Antiqua"/>
              </w:rPr>
            </w:pPr>
            <w:r w:rsidRPr="00C03543">
              <w:rPr>
                <w:rFonts w:ascii="Book Antiqua" w:hAnsi="Book Antiqua"/>
              </w:rPr>
              <w:t>2SD LGR/STIR</w:t>
            </w:r>
          </w:p>
        </w:tc>
        <w:tc>
          <w:tcPr>
            <w:tcW w:w="7088" w:type="dxa"/>
          </w:tcPr>
          <w:p w14:paraId="5AAF09FA" w14:textId="77777777" w:rsidR="00E51036" w:rsidRPr="00C03543" w:rsidRDefault="00E51036" w:rsidP="00F67D15">
            <w:pPr>
              <w:spacing w:line="360" w:lineRule="auto"/>
              <w:jc w:val="both"/>
              <w:rPr>
                <w:rFonts w:ascii="Book Antiqua" w:hAnsi="Book Antiqua"/>
              </w:rPr>
            </w:pPr>
            <w:r w:rsidRPr="00C03543">
              <w:rPr>
                <w:rFonts w:ascii="Book Antiqua" w:hAnsi="Book Antiqua"/>
              </w:rPr>
              <w:t>MSI univariate but not IP of LVR in model with IS, LVESVI, segments &gt;</w:t>
            </w:r>
            <w:r w:rsidRPr="00C03543">
              <w:rPr>
                <w:rFonts w:ascii="Book Antiqua" w:eastAsia="宋体" w:hAnsi="Book Antiqua"/>
                <w:lang w:eastAsia="zh-CN"/>
              </w:rPr>
              <w:t xml:space="preserve"> </w:t>
            </w:r>
            <w:r w:rsidRPr="00C03543">
              <w:rPr>
                <w:rFonts w:ascii="Book Antiqua" w:hAnsi="Book Antiqua"/>
              </w:rPr>
              <w:t xml:space="preserve">50% </w:t>
            </w:r>
          </w:p>
        </w:tc>
        <w:tc>
          <w:tcPr>
            <w:tcW w:w="945" w:type="dxa"/>
          </w:tcPr>
          <w:p w14:paraId="081EA5EC" w14:textId="77777777" w:rsidR="00E51036" w:rsidRPr="00C03543" w:rsidRDefault="00E51036" w:rsidP="00F67D15">
            <w:pPr>
              <w:spacing w:line="360" w:lineRule="auto"/>
              <w:jc w:val="both"/>
              <w:rPr>
                <w:rFonts w:ascii="Book Antiqua" w:hAnsi="Book Antiqua"/>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1AD00A01" w14:textId="77777777" w:rsidR="00E51036" w:rsidRPr="00C03543" w:rsidRDefault="00E51036" w:rsidP="00F67D15">
            <w:pPr>
              <w:spacing w:line="360" w:lineRule="auto"/>
              <w:jc w:val="both"/>
              <w:rPr>
                <w:rFonts w:ascii="Book Antiqua" w:hAnsi="Book Antiqua"/>
              </w:rPr>
            </w:pPr>
            <w:r w:rsidRPr="00C03543">
              <w:rPr>
                <w:rFonts w:ascii="Book Antiqua" w:hAnsi="Book Antiqua"/>
              </w:rPr>
              <w:t>6 m</w:t>
            </w:r>
            <w:r w:rsidRPr="00C03543">
              <w:rPr>
                <w:rFonts w:ascii="Book Antiqua" w:eastAsia="宋体" w:hAnsi="Book Antiqua"/>
                <w:lang w:eastAsia="zh-CN"/>
              </w:rPr>
              <w:t>o</w:t>
            </w:r>
          </w:p>
        </w:tc>
      </w:tr>
      <w:tr w:rsidR="00E51036" w:rsidRPr="00C03543" w14:paraId="24FC7D7F" w14:textId="77777777" w:rsidTr="00F67D15">
        <w:trPr>
          <w:jc w:val="center"/>
        </w:trPr>
        <w:tc>
          <w:tcPr>
            <w:tcW w:w="993" w:type="dxa"/>
          </w:tcPr>
          <w:p w14:paraId="75AD2BE6"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MSI</w:t>
            </w:r>
          </w:p>
        </w:tc>
        <w:tc>
          <w:tcPr>
            <w:tcW w:w="1276" w:type="dxa"/>
          </w:tcPr>
          <w:p w14:paraId="0F7A0BBF" w14:textId="77777777" w:rsidR="00E51036" w:rsidRPr="00C03543" w:rsidRDefault="00E51036" w:rsidP="00F67D15">
            <w:pPr>
              <w:spacing w:line="360" w:lineRule="auto"/>
              <w:jc w:val="both"/>
              <w:rPr>
                <w:rFonts w:ascii="Book Antiqua" w:hAnsi="Book Antiqua"/>
              </w:rPr>
            </w:pPr>
            <w:r w:rsidRPr="00C03543">
              <w:rPr>
                <w:rFonts w:ascii="Book Antiqua" w:hAnsi="Book Antiqua"/>
              </w:rPr>
              <w:t>Masc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4</w:t>
              </w:r>
            </w:hyperlink>
            <w:r w:rsidRPr="00C03543">
              <w:rPr>
                <w:rFonts w:ascii="Book Antiqua" w:eastAsia="宋体" w:hAnsi="Book Antiqua"/>
                <w:vertAlign w:val="superscript"/>
                <w:lang w:eastAsia="zh-CN"/>
              </w:rPr>
              <w:t>]</w:t>
            </w:r>
          </w:p>
        </w:tc>
        <w:tc>
          <w:tcPr>
            <w:tcW w:w="567" w:type="dxa"/>
          </w:tcPr>
          <w:p w14:paraId="58215528"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1</w:t>
            </w:r>
          </w:p>
        </w:tc>
        <w:tc>
          <w:tcPr>
            <w:tcW w:w="567" w:type="dxa"/>
          </w:tcPr>
          <w:p w14:paraId="11CCD745" w14:textId="77777777" w:rsidR="00E51036" w:rsidRPr="00C03543" w:rsidRDefault="00E51036" w:rsidP="00F67D15">
            <w:pPr>
              <w:spacing w:line="360" w:lineRule="auto"/>
              <w:jc w:val="both"/>
              <w:rPr>
                <w:rFonts w:ascii="Book Antiqua" w:hAnsi="Book Antiqua"/>
              </w:rPr>
            </w:pPr>
            <w:r w:rsidRPr="00C03543">
              <w:rPr>
                <w:rFonts w:ascii="Book Antiqua" w:hAnsi="Book Antiqua"/>
              </w:rPr>
              <w:t>260</w:t>
            </w:r>
          </w:p>
        </w:tc>
        <w:tc>
          <w:tcPr>
            <w:tcW w:w="1889" w:type="dxa"/>
          </w:tcPr>
          <w:p w14:paraId="7A6B2F94" w14:textId="77777777" w:rsidR="00E51036" w:rsidRPr="00C03543" w:rsidRDefault="00E51036" w:rsidP="00F67D15">
            <w:pPr>
              <w:spacing w:line="360" w:lineRule="auto"/>
              <w:jc w:val="both"/>
              <w:rPr>
                <w:rFonts w:ascii="Book Antiqua" w:hAnsi="Book Antiqua"/>
              </w:rPr>
            </w:pPr>
            <w:r w:rsidRPr="00C03543">
              <w:rPr>
                <w:rFonts w:ascii="Book Antiqua" w:hAnsi="Book Antiqua"/>
              </w:rPr>
              <w:t>2SD STIR, 5SD LGE</w:t>
            </w:r>
          </w:p>
        </w:tc>
        <w:tc>
          <w:tcPr>
            <w:tcW w:w="7088" w:type="dxa"/>
          </w:tcPr>
          <w:p w14:paraId="7D0D45D6" w14:textId="77777777" w:rsidR="00E51036" w:rsidRPr="00C03543" w:rsidRDefault="00E51036" w:rsidP="00F67D15">
            <w:pPr>
              <w:spacing w:line="360" w:lineRule="auto"/>
              <w:jc w:val="both"/>
              <w:rPr>
                <w:rFonts w:ascii="Book Antiqua" w:hAnsi="Book Antiqua"/>
              </w:rPr>
            </w:pPr>
            <w:r w:rsidRPr="00C03543">
              <w:rPr>
                <w:rFonts w:ascii="Book Antiqua" w:hAnsi="Book Antiqua"/>
              </w:rPr>
              <w:t xml:space="preserve">MSI univariate predictor of LVR and final LVEF. However not IP of either </w:t>
            </w:r>
          </w:p>
        </w:tc>
        <w:tc>
          <w:tcPr>
            <w:tcW w:w="945" w:type="dxa"/>
          </w:tcPr>
          <w:p w14:paraId="013D135D"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c>
          <w:tcPr>
            <w:tcW w:w="993" w:type="dxa"/>
          </w:tcPr>
          <w:p w14:paraId="1F1C8A90" w14:textId="77777777" w:rsidR="00E51036" w:rsidRPr="00C03543" w:rsidRDefault="00E51036" w:rsidP="00F67D15">
            <w:pPr>
              <w:spacing w:line="360" w:lineRule="auto"/>
              <w:jc w:val="both"/>
              <w:rPr>
                <w:rFonts w:ascii="Book Antiqua" w:hAnsi="Book Antiqua"/>
              </w:rPr>
            </w:pPr>
            <w:r w:rsidRPr="00C03543">
              <w:rPr>
                <w:rFonts w:ascii="Book Antiqua" w:hAnsi="Book Antiqua"/>
              </w:rPr>
              <w:t>4 m</w:t>
            </w:r>
            <w:r w:rsidRPr="00C03543">
              <w:rPr>
                <w:rFonts w:ascii="Book Antiqua" w:eastAsia="宋体" w:hAnsi="Book Antiqua"/>
                <w:lang w:eastAsia="zh-CN"/>
              </w:rPr>
              <w:t>o</w:t>
            </w:r>
          </w:p>
        </w:tc>
      </w:tr>
      <w:tr w:rsidR="00E51036" w:rsidRPr="00C03543" w14:paraId="209FE7B4" w14:textId="77777777" w:rsidTr="00F67D15">
        <w:trPr>
          <w:jc w:val="center"/>
        </w:trPr>
        <w:tc>
          <w:tcPr>
            <w:tcW w:w="993" w:type="dxa"/>
          </w:tcPr>
          <w:p w14:paraId="0567458C"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MSI</w:t>
            </w:r>
          </w:p>
        </w:tc>
        <w:tc>
          <w:tcPr>
            <w:tcW w:w="1276" w:type="dxa"/>
          </w:tcPr>
          <w:p w14:paraId="65E3C3D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sc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26</w:t>
              </w:r>
            </w:hyperlink>
            <w:r w:rsidRPr="00C03543">
              <w:rPr>
                <w:rFonts w:ascii="Book Antiqua" w:eastAsia="宋体" w:hAnsi="Book Antiqua"/>
                <w:vertAlign w:val="superscript"/>
                <w:lang w:eastAsia="zh-CN"/>
              </w:rPr>
              <w:t>]</w:t>
            </w:r>
          </w:p>
        </w:tc>
        <w:tc>
          <w:tcPr>
            <w:tcW w:w="567" w:type="dxa"/>
          </w:tcPr>
          <w:p w14:paraId="6DDE0016"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0</w:t>
            </w:r>
          </w:p>
        </w:tc>
        <w:tc>
          <w:tcPr>
            <w:tcW w:w="567" w:type="dxa"/>
          </w:tcPr>
          <w:p w14:paraId="78B64BD1"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37</w:t>
            </w:r>
          </w:p>
        </w:tc>
        <w:tc>
          <w:tcPr>
            <w:tcW w:w="1889" w:type="dxa"/>
          </w:tcPr>
          <w:p w14:paraId="04878CA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SD STIR, 5SD LGE</w:t>
            </w:r>
          </w:p>
        </w:tc>
        <w:tc>
          <w:tcPr>
            <w:tcW w:w="7088" w:type="dxa"/>
          </w:tcPr>
          <w:p w14:paraId="5F2AF87E"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hAnsi="Book Antiqua"/>
              </w:rPr>
              <w:t>MSI strongest IP for LVR. However IS and MSI and IS and AAR correlated</w:t>
            </w:r>
          </w:p>
        </w:tc>
        <w:tc>
          <w:tcPr>
            <w:tcW w:w="945" w:type="dxa"/>
          </w:tcPr>
          <w:p w14:paraId="0E8BEB38"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hAnsi="Book Antiqua"/>
              </w:rPr>
              <w:t>1</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c>
          <w:tcPr>
            <w:tcW w:w="993" w:type="dxa"/>
          </w:tcPr>
          <w:p w14:paraId="28CB76F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4 m</w:t>
            </w:r>
            <w:r w:rsidRPr="00C03543">
              <w:rPr>
                <w:rFonts w:ascii="Book Antiqua" w:eastAsia="宋体" w:hAnsi="Book Antiqua"/>
                <w:lang w:eastAsia="zh-CN"/>
              </w:rPr>
              <w:t>o</w:t>
            </w:r>
          </w:p>
        </w:tc>
      </w:tr>
      <w:tr w:rsidR="00E51036" w:rsidRPr="00C03543" w14:paraId="34B04B22" w14:textId="77777777" w:rsidTr="00F67D15">
        <w:trPr>
          <w:jc w:val="center"/>
        </w:trPr>
        <w:tc>
          <w:tcPr>
            <w:tcW w:w="993" w:type="dxa"/>
          </w:tcPr>
          <w:p w14:paraId="3188B58A"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T1</w:t>
            </w:r>
          </w:p>
        </w:tc>
        <w:tc>
          <w:tcPr>
            <w:tcW w:w="1276" w:type="dxa"/>
          </w:tcPr>
          <w:p w14:paraId="64A93E1B" w14:textId="77777777" w:rsidR="00E51036" w:rsidRPr="00C03543" w:rsidRDefault="00E51036" w:rsidP="00F67D15">
            <w:pPr>
              <w:spacing w:line="360" w:lineRule="auto"/>
              <w:jc w:val="both"/>
              <w:rPr>
                <w:rFonts w:ascii="Book Antiqua" w:hAnsi="Book Antiqua"/>
              </w:rPr>
            </w:pPr>
            <w:r w:rsidRPr="00C03543">
              <w:rPr>
                <w:rFonts w:ascii="Book Antiqua" w:hAnsi="Book Antiqua"/>
              </w:rPr>
              <w:t>Carrick</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77</w:t>
              </w:r>
            </w:hyperlink>
            <w:r w:rsidRPr="00C03543">
              <w:rPr>
                <w:rFonts w:ascii="Book Antiqua" w:eastAsia="宋体" w:hAnsi="Book Antiqua"/>
                <w:vertAlign w:val="superscript"/>
                <w:lang w:eastAsia="zh-CN"/>
              </w:rPr>
              <w:t>]</w:t>
            </w:r>
          </w:p>
        </w:tc>
        <w:tc>
          <w:tcPr>
            <w:tcW w:w="567" w:type="dxa"/>
          </w:tcPr>
          <w:p w14:paraId="4BC07CE1"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6</w:t>
            </w:r>
          </w:p>
        </w:tc>
        <w:tc>
          <w:tcPr>
            <w:tcW w:w="567" w:type="dxa"/>
          </w:tcPr>
          <w:p w14:paraId="3283B33C" w14:textId="77777777" w:rsidR="00E51036" w:rsidRPr="00C03543" w:rsidRDefault="00E51036" w:rsidP="00F67D15">
            <w:pPr>
              <w:spacing w:line="360" w:lineRule="auto"/>
              <w:jc w:val="both"/>
              <w:rPr>
                <w:rFonts w:ascii="Book Antiqua" w:hAnsi="Book Antiqua"/>
              </w:rPr>
            </w:pPr>
            <w:r w:rsidRPr="00C03543">
              <w:rPr>
                <w:rFonts w:ascii="Book Antiqua" w:hAnsi="Book Antiqua"/>
              </w:rPr>
              <w:t>300</w:t>
            </w:r>
          </w:p>
        </w:tc>
        <w:tc>
          <w:tcPr>
            <w:tcW w:w="1889" w:type="dxa"/>
          </w:tcPr>
          <w:p w14:paraId="017FC311" w14:textId="77777777" w:rsidR="00E51036" w:rsidRPr="00C03543" w:rsidRDefault="00E51036" w:rsidP="00F67D15">
            <w:pPr>
              <w:spacing w:line="360" w:lineRule="auto"/>
              <w:jc w:val="both"/>
              <w:rPr>
                <w:rFonts w:ascii="Book Antiqua" w:hAnsi="Book Antiqua"/>
              </w:rPr>
            </w:pPr>
            <w:r w:rsidRPr="00C03543">
              <w:rPr>
                <w:rFonts w:ascii="Book Antiqua" w:hAnsi="Book Antiqua"/>
              </w:rPr>
              <w:t>T1 map, 2SD STIR, 5SD LGE</w:t>
            </w:r>
          </w:p>
        </w:tc>
        <w:tc>
          <w:tcPr>
            <w:tcW w:w="7088" w:type="dxa"/>
          </w:tcPr>
          <w:p w14:paraId="1D6B147B" w14:textId="77777777" w:rsidR="00E51036" w:rsidRPr="00C03543" w:rsidRDefault="00E51036" w:rsidP="00F67D15">
            <w:pPr>
              <w:spacing w:line="360" w:lineRule="auto"/>
              <w:jc w:val="both"/>
              <w:rPr>
                <w:rFonts w:ascii="Book Antiqua" w:hAnsi="Book Antiqua"/>
              </w:rPr>
            </w:pPr>
            <w:r w:rsidRPr="00C03543">
              <w:rPr>
                <w:rFonts w:ascii="Book Antiqua" w:eastAsia="Times New Roman" w:hAnsi="Book Antiqua" w:cs="Times New Roman"/>
              </w:rPr>
              <w:t xml:space="preserve"> </w:t>
            </w:r>
            <w:r w:rsidRPr="00C03543">
              <w:rPr>
                <w:rFonts w:ascii="Book Antiqua" w:hAnsi="Book Antiqua"/>
              </w:rPr>
              <w:t>Infarct core native T1 inverse relationship with LVR (OR 0.91 per -10</w:t>
            </w:r>
            <w:r w:rsidRPr="00C03543">
              <w:rPr>
                <w:rFonts w:ascii="Book Antiqua" w:eastAsia="宋体" w:hAnsi="Book Antiqua"/>
                <w:lang w:eastAsia="zh-CN"/>
              </w:rPr>
              <w:t xml:space="preserve"> </w:t>
            </w:r>
            <w:r w:rsidRPr="00C03543">
              <w:rPr>
                <w:rFonts w:ascii="Book Antiqua" w:hAnsi="Book Antiqua"/>
              </w:rPr>
              <w:t>ms T1)</w:t>
            </w:r>
          </w:p>
        </w:tc>
        <w:tc>
          <w:tcPr>
            <w:tcW w:w="945" w:type="dxa"/>
          </w:tcPr>
          <w:p w14:paraId="2FFD7A18" w14:textId="77777777" w:rsidR="00E51036" w:rsidRPr="00C03543" w:rsidRDefault="00E51036" w:rsidP="00F67D15">
            <w:pPr>
              <w:spacing w:line="360" w:lineRule="auto"/>
              <w:jc w:val="both"/>
              <w:rPr>
                <w:rFonts w:ascii="Book Antiqua" w:hAnsi="Book Antiqua"/>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2A41ADAB" w14:textId="77777777" w:rsidR="00E51036" w:rsidRPr="00C03543" w:rsidRDefault="00E51036" w:rsidP="00F67D15">
            <w:pPr>
              <w:spacing w:line="360" w:lineRule="auto"/>
              <w:jc w:val="both"/>
              <w:rPr>
                <w:rFonts w:ascii="Book Antiqua" w:hAnsi="Book Antiqua"/>
              </w:rPr>
            </w:pPr>
            <w:r w:rsidRPr="00C03543">
              <w:rPr>
                <w:rFonts w:ascii="Book Antiqua" w:hAnsi="Book Antiqua"/>
              </w:rPr>
              <w:t>6 m</w:t>
            </w:r>
            <w:r w:rsidRPr="00C03543">
              <w:rPr>
                <w:rFonts w:ascii="Book Antiqua" w:eastAsia="宋体" w:hAnsi="Book Antiqua"/>
                <w:lang w:eastAsia="zh-CN"/>
              </w:rPr>
              <w:t>o</w:t>
            </w:r>
          </w:p>
        </w:tc>
      </w:tr>
    </w:tbl>
    <w:p w14:paraId="6A3F168D" w14:textId="77777777" w:rsidR="00E51036" w:rsidRPr="00C03543" w:rsidRDefault="00E51036" w:rsidP="00E51036">
      <w:pPr>
        <w:spacing w:line="360" w:lineRule="auto"/>
        <w:jc w:val="both"/>
        <w:rPr>
          <w:rFonts w:ascii="Book Antiqua" w:hAnsi="Book Antiqua"/>
        </w:rPr>
      </w:pPr>
    </w:p>
    <w:p w14:paraId="11511473" w14:textId="77777777" w:rsidR="00E51036" w:rsidRPr="00C03543" w:rsidRDefault="00E51036" w:rsidP="00E51036">
      <w:pPr>
        <w:spacing w:line="360" w:lineRule="auto"/>
        <w:jc w:val="both"/>
        <w:rPr>
          <w:rFonts w:ascii="Book Antiqua" w:eastAsia="宋体" w:hAnsi="Book Antiqua"/>
          <w:lang w:eastAsia="zh-CN"/>
        </w:rPr>
      </w:pPr>
      <w:r w:rsidRPr="00C03543">
        <w:rPr>
          <w:rFonts w:ascii="Book Antiqua" w:hAnsi="Book Antiqua"/>
        </w:rPr>
        <w:t xml:space="preserve">Criteria: Individual studies with </w:t>
      </w:r>
      <w:r w:rsidRPr="00C03543">
        <w:rPr>
          <w:rFonts w:ascii="Book Antiqua" w:hAnsi="Book Antiqua"/>
          <w:i/>
        </w:rPr>
        <w:t>n</w:t>
      </w:r>
      <w:r w:rsidRPr="00C03543">
        <w:rPr>
          <w:rFonts w:ascii="Book Antiqua" w:eastAsia="宋体" w:hAnsi="Book Antiqua"/>
          <w:lang w:eastAsia="zh-CN"/>
        </w:rPr>
        <w:t xml:space="preserve"> </w:t>
      </w:r>
      <w:r w:rsidRPr="00C03543">
        <w:rPr>
          <w:rFonts w:ascii="Book Antiqua" w:eastAsia="MS Gothic" w:hAnsi="Book Antiqua"/>
        </w:rPr>
        <w:t>≥</w:t>
      </w:r>
      <w:r w:rsidRPr="00C03543">
        <w:rPr>
          <w:rFonts w:ascii="Book Antiqua" w:eastAsia="宋体" w:hAnsi="Book Antiqua"/>
          <w:lang w:eastAsia="zh-CN"/>
        </w:rPr>
        <w:t xml:space="preserve"> </w:t>
      </w:r>
      <w:r w:rsidRPr="00C03543">
        <w:rPr>
          <w:rFonts w:ascii="Book Antiqua" w:hAnsi="Book Antiqua"/>
        </w:rPr>
        <w:t xml:space="preserve">100 and follow-up CMR </w:t>
      </w:r>
      <w:r w:rsidRPr="00C03543">
        <w:rPr>
          <w:rFonts w:ascii="Book Antiqua" w:eastAsia="MS Gothic" w:hAnsi="Book Antiqua"/>
        </w:rPr>
        <w:t>≥</w:t>
      </w:r>
      <w:r w:rsidRPr="00C03543">
        <w:rPr>
          <w:rFonts w:ascii="Book Antiqua" w:eastAsia="宋体" w:hAnsi="Book Antiqua"/>
          <w:lang w:eastAsia="zh-CN"/>
        </w:rPr>
        <w:t xml:space="preserve"> </w:t>
      </w:r>
      <w:r w:rsidRPr="00C03543">
        <w:rPr>
          <w:rFonts w:ascii="Book Antiqua" w:hAnsi="Book Antiqua"/>
        </w:rPr>
        <w:t>3 mo post-PPCI. 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w:t>
      </w:r>
      <w:r w:rsidRPr="00C03543">
        <w:rPr>
          <w:rFonts w:ascii="Book Antiqua" w:hAnsi="Book Antiqua"/>
        </w:rPr>
        <w:t xml:space="preserve"> L-MVO</w:t>
      </w:r>
      <w:r w:rsidRPr="00C03543">
        <w:rPr>
          <w:rFonts w:ascii="Book Antiqua" w:eastAsia="宋体" w:hAnsi="Book Antiqua"/>
          <w:lang w:eastAsia="zh-CN"/>
        </w:rPr>
        <w:t>:</w:t>
      </w:r>
      <w:r w:rsidRPr="00C03543">
        <w:rPr>
          <w:rFonts w:ascii="Book Antiqua" w:hAnsi="Book Antiqua"/>
        </w:rPr>
        <w:t xml:space="preserve"> Late microvascular obstruction</w:t>
      </w:r>
      <w:r w:rsidRPr="00C03543">
        <w:rPr>
          <w:rFonts w:ascii="Book Antiqua" w:eastAsia="宋体" w:hAnsi="Book Antiqua"/>
          <w:lang w:eastAsia="zh-CN"/>
        </w:rPr>
        <w:t>;</w:t>
      </w:r>
      <w:r w:rsidRPr="00C03543">
        <w:rPr>
          <w:rFonts w:ascii="Book Antiqua" w:hAnsi="Book Antiqua"/>
        </w:rPr>
        <w:t xml:space="preserve"> IMH</w:t>
      </w:r>
      <w:r w:rsidRPr="00C03543">
        <w:rPr>
          <w:rFonts w:ascii="Book Antiqua" w:eastAsia="宋体" w:hAnsi="Book Antiqua"/>
          <w:lang w:eastAsia="zh-CN"/>
        </w:rPr>
        <w:t>:</w:t>
      </w:r>
      <w:r w:rsidRPr="00C03543">
        <w:rPr>
          <w:rFonts w:ascii="Book Antiqua" w:hAnsi="Book Antiqua"/>
        </w:rPr>
        <w:t xml:space="preserve"> Intramyocardial haemorrhage</w:t>
      </w:r>
      <w:r w:rsidRPr="00C03543">
        <w:rPr>
          <w:rFonts w:ascii="Book Antiqua" w:eastAsia="宋体" w:hAnsi="Book Antiqua"/>
          <w:lang w:eastAsia="zh-CN"/>
        </w:rPr>
        <w:t>;</w:t>
      </w:r>
      <w:r w:rsidRPr="00C03543">
        <w:rPr>
          <w:rFonts w:ascii="Book Antiqua" w:hAnsi="Book Antiqua"/>
        </w:rPr>
        <w:t xml:space="preserve"> MSI</w:t>
      </w:r>
      <w:r w:rsidRPr="00C03543">
        <w:rPr>
          <w:rFonts w:ascii="Book Antiqua" w:eastAsia="宋体" w:hAnsi="Book Antiqua"/>
          <w:lang w:eastAsia="zh-CN"/>
        </w:rPr>
        <w:t>:</w:t>
      </w:r>
      <w:r w:rsidRPr="00C03543">
        <w:rPr>
          <w:rFonts w:ascii="Book Antiqua" w:hAnsi="Book Antiqua"/>
        </w:rPr>
        <w:t xml:space="preserve"> Myocardial salvage index</w:t>
      </w:r>
      <w:r w:rsidRPr="00C03543">
        <w:rPr>
          <w:rFonts w:ascii="Book Antiqua" w:eastAsia="宋体" w:hAnsi="Book Antiqua"/>
          <w:lang w:eastAsia="zh-CN"/>
        </w:rPr>
        <w:t>;</w:t>
      </w:r>
      <w:r w:rsidRPr="00C03543">
        <w:rPr>
          <w:rFonts w:ascii="Book Antiqua" w:hAnsi="Book Antiqua"/>
        </w:rPr>
        <w:t xml:space="preserve"> SD</w:t>
      </w:r>
      <w:r w:rsidRPr="00C03543">
        <w:rPr>
          <w:rFonts w:ascii="Book Antiqua" w:eastAsia="宋体" w:hAnsi="Book Antiqua"/>
          <w:lang w:eastAsia="zh-CN"/>
        </w:rPr>
        <w:t>:</w:t>
      </w:r>
      <w:r w:rsidRPr="00C03543">
        <w:rPr>
          <w:rFonts w:ascii="Book Antiqua" w:hAnsi="Book Antiqua"/>
        </w:rPr>
        <w:t xml:space="preserve"> Standard deviations</w:t>
      </w:r>
      <w:r w:rsidRPr="00C03543">
        <w:rPr>
          <w:rFonts w:ascii="Book Antiqua" w:eastAsia="宋体" w:hAnsi="Book Antiqua"/>
          <w:lang w:eastAsia="zh-CN"/>
        </w:rPr>
        <w:t>;</w:t>
      </w:r>
      <w:r w:rsidRPr="00C03543">
        <w:rPr>
          <w:rFonts w:ascii="Book Antiqua" w:hAnsi="Book Antiqua"/>
        </w:rPr>
        <w:t xml:space="preserve"> STIR</w:t>
      </w:r>
      <w:r w:rsidRPr="00C03543">
        <w:rPr>
          <w:rFonts w:ascii="Book Antiqua" w:eastAsia="宋体" w:hAnsi="Book Antiqua"/>
          <w:lang w:eastAsia="zh-CN"/>
        </w:rPr>
        <w:t>:</w:t>
      </w:r>
      <w:r w:rsidRPr="00C03543">
        <w:rPr>
          <w:rFonts w:ascii="Book Antiqua" w:hAnsi="Book Antiqua"/>
        </w:rPr>
        <w:t xml:space="preserve"> T2-weighted short-tau inversion recovery</w:t>
      </w:r>
      <w:r w:rsidRPr="00C03543">
        <w:rPr>
          <w:rFonts w:ascii="Book Antiqua" w:eastAsia="宋体" w:hAnsi="Book Antiqua"/>
          <w:lang w:eastAsia="zh-CN"/>
        </w:rPr>
        <w:t>;</w:t>
      </w:r>
      <w:r w:rsidRPr="00C03543">
        <w:rPr>
          <w:rFonts w:ascii="Book Antiqua" w:hAnsi="Book Antiqua"/>
        </w:rPr>
        <w:t xml:space="preserve"> LGE</w:t>
      </w:r>
      <w:r w:rsidRPr="00C03543">
        <w:rPr>
          <w:rFonts w:ascii="Book Antiqua" w:eastAsia="宋体" w:hAnsi="Book Antiqua"/>
          <w:lang w:eastAsia="zh-CN"/>
        </w:rPr>
        <w:t>:</w:t>
      </w:r>
      <w:r w:rsidRPr="00C03543">
        <w:rPr>
          <w:rFonts w:ascii="Book Antiqua" w:hAnsi="Book Antiqua"/>
        </w:rPr>
        <w:t xml:space="preserve"> Late gadolinium enhancement</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LV</w:t>
      </w:r>
      <w:r w:rsidRPr="00C03543">
        <w:rPr>
          <w:rFonts w:ascii="Book Antiqua" w:eastAsia="宋体" w:hAnsi="Book Antiqua"/>
          <w:lang w:eastAsia="zh-CN"/>
        </w:rPr>
        <w:t>:</w:t>
      </w:r>
      <w:r w:rsidRPr="00C03543">
        <w:rPr>
          <w:rFonts w:ascii="Book Antiqua" w:hAnsi="Book Antiqua"/>
        </w:rPr>
        <w:t xml:space="preserve"> Left ventricular</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 xml:space="preserve">; </w:t>
      </w:r>
      <w:r w:rsidRPr="00C03543">
        <w:rPr>
          <w:rFonts w:ascii="Book Antiqua" w:hAnsi="Book Antiqua"/>
        </w:rPr>
        <w:t>AAR</w:t>
      </w:r>
      <w:r w:rsidRPr="00C03543">
        <w:rPr>
          <w:rFonts w:ascii="Book Antiqua" w:eastAsia="宋体" w:hAnsi="Book Antiqua"/>
          <w:lang w:eastAsia="zh-CN"/>
        </w:rPr>
        <w:t>:</w:t>
      </w:r>
      <w:r w:rsidRPr="00C03543">
        <w:rPr>
          <w:rFonts w:ascii="Book Antiqua" w:hAnsi="Book Antiqua"/>
        </w:rPr>
        <w:t xml:space="preserve"> Area at risk</w:t>
      </w:r>
      <w:r w:rsidRPr="00C03543">
        <w:rPr>
          <w:rFonts w:ascii="Book Antiqua" w:eastAsia="宋体" w:hAnsi="Book Antiqua"/>
          <w:lang w:eastAsia="zh-CN"/>
        </w:rPr>
        <w:t>;</w:t>
      </w:r>
      <w:r w:rsidRPr="00C03543">
        <w:rPr>
          <w:rFonts w:ascii="Book Antiqua" w:hAnsi="Book Antiqua"/>
        </w:rPr>
        <w:t xml:space="preserve"> LVEDVI</w:t>
      </w:r>
      <w:r w:rsidRPr="00C03543">
        <w:rPr>
          <w:rFonts w:ascii="Book Antiqua" w:eastAsia="宋体" w:hAnsi="Book Antiqua"/>
          <w:lang w:eastAsia="zh-CN"/>
        </w:rPr>
        <w:t>:</w:t>
      </w:r>
      <w:r w:rsidRPr="00C03543">
        <w:rPr>
          <w:rFonts w:ascii="Book Antiqua" w:hAnsi="Book Antiqua"/>
        </w:rPr>
        <w:t xml:space="preserve"> Left ventricular end-diastolic volume</w:t>
      </w:r>
      <w:r w:rsidRPr="00C03543">
        <w:rPr>
          <w:rFonts w:ascii="Book Antiqua" w:eastAsia="宋体" w:hAnsi="Book Antiqua"/>
          <w:lang w:eastAsia="zh-CN"/>
        </w:rPr>
        <w:t>.</w:t>
      </w:r>
    </w:p>
    <w:p w14:paraId="6E8A4D40" w14:textId="77777777" w:rsidR="00E51036" w:rsidRPr="00C03543" w:rsidRDefault="00E51036" w:rsidP="00E51036">
      <w:pPr>
        <w:spacing w:line="360" w:lineRule="auto"/>
        <w:jc w:val="both"/>
        <w:rPr>
          <w:rFonts w:ascii="Book Antiqua" w:hAnsi="Book Antiqua"/>
          <w:b/>
        </w:rPr>
      </w:pPr>
      <w:r w:rsidRPr="00C03543">
        <w:rPr>
          <w:rFonts w:ascii="Book Antiqua" w:hAnsi="Book Antiqua"/>
          <w:b/>
        </w:rPr>
        <w:br w:type="page"/>
      </w:r>
      <w:bookmarkStart w:id="332" w:name="_Toc327610946"/>
      <w:r w:rsidRPr="00C03543">
        <w:rPr>
          <w:rFonts w:ascii="Book Antiqua" w:hAnsi="Book Antiqua"/>
          <w:b/>
        </w:rPr>
        <w:t>Table 17</w:t>
      </w:r>
      <w:r w:rsidRPr="00C03543">
        <w:rPr>
          <w:rFonts w:ascii="Book Antiqua" w:eastAsia="宋体" w:hAnsi="Book Antiqua"/>
          <w:b/>
          <w:lang w:eastAsia="zh-CN"/>
        </w:rPr>
        <w:t xml:space="preserve"> </w:t>
      </w:r>
      <w:r w:rsidRPr="00C03543">
        <w:rPr>
          <w:rFonts w:ascii="Book Antiqua" w:hAnsi="Book Antiqua"/>
          <w:b/>
        </w:rPr>
        <w:t>Key studies illustrating the independent predictive value of cardiovascular magnetic resonance markers for prognosis</w:t>
      </w:r>
      <w:bookmarkEnd w:id="332"/>
    </w:p>
    <w:p w14:paraId="4AC28969" w14:textId="77777777" w:rsidR="00E51036" w:rsidRPr="00C03543" w:rsidRDefault="00E51036" w:rsidP="00E51036">
      <w:pPr>
        <w:spacing w:line="360" w:lineRule="auto"/>
        <w:jc w:val="both"/>
        <w:rPr>
          <w:rFonts w:ascii="Book Antiqua" w:hAnsi="Book Antiqua"/>
        </w:rPr>
      </w:pPr>
    </w:p>
    <w:tbl>
      <w:tblPr>
        <w:tblStyle w:val="a5"/>
        <w:tblW w:w="14318" w:type="dxa"/>
        <w:jc w:val="center"/>
        <w:tblInd w:w="-176" w:type="dxa"/>
        <w:tblLayout w:type="fixed"/>
        <w:tblLook w:val="04A0" w:firstRow="1" w:lastRow="0" w:firstColumn="1" w:lastColumn="0" w:noHBand="0" w:noVBand="1"/>
      </w:tblPr>
      <w:tblGrid>
        <w:gridCol w:w="993"/>
        <w:gridCol w:w="1276"/>
        <w:gridCol w:w="567"/>
        <w:gridCol w:w="567"/>
        <w:gridCol w:w="1417"/>
        <w:gridCol w:w="7513"/>
        <w:gridCol w:w="992"/>
        <w:gridCol w:w="993"/>
      </w:tblGrid>
      <w:tr w:rsidR="00E51036" w:rsidRPr="00C03543" w14:paraId="02878E6E" w14:textId="77777777" w:rsidTr="00F67D15">
        <w:trPr>
          <w:jc w:val="center"/>
        </w:trPr>
        <w:tc>
          <w:tcPr>
            <w:tcW w:w="993" w:type="dxa"/>
            <w:shd w:val="clear" w:color="auto" w:fill="D9D9D9"/>
          </w:tcPr>
          <w:p w14:paraId="241E500C"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CMR marker</w:t>
            </w:r>
          </w:p>
        </w:tc>
        <w:tc>
          <w:tcPr>
            <w:tcW w:w="1276" w:type="dxa"/>
            <w:shd w:val="clear" w:color="auto" w:fill="auto"/>
          </w:tcPr>
          <w:p w14:paraId="39F19A1A"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eastAsia="宋体" w:hAnsi="Book Antiqua"/>
                <w:b/>
                <w:lang w:eastAsia="zh-CN"/>
              </w:rPr>
              <w:t>Ref.</w:t>
            </w:r>
          </w:p>
        </w:tc>
        <w:tc>
          <w:tcPr>
            <w:tcW w:w="567" w:type="dxa"/>
            <w:shd w:val="clear" w:color="auto" w:fill="auto"/>
          </w:tcPr>
          <w:p w14:paraId="04B1A4B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Year</w:t>
            </w:r>
          </w:p>
        </w:tc>
        <w:tc>
          <w:tcPr>
            <w:tcW w:w="567" w:type="dxa"/>
            <w:shd w:val="clear" w:color="auto" w:fill="auto"/>
          </w:tcPr>
          <w:p w14:paraId="2E0824E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i/>
              </w:rPr>
              <w:t>n</w:t>
            </w:r>
          </w:p>
        </w:tc>
        <w:tc>
          <w:tcPr>
            <w:tcW w:w="1417" w:type="dxa"/>
            <w:shd w:val="clear" w:color="auto" w:fill="auto"/>
          </w:tcPr>
          <w:p w14:paraId="097D269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 xml:space="preserve">CMR quantification </w:t>
            </w:r>
          </w:p>
        </w:tc>
        <w:tc>
          <w:tcPr>
            <w:tcW w:w="7513" w:type="dxa"/>
            <w:shd w:val="clear" w:color="auto" w:fill="auto"/>
          </w:tcPr>
          <w:p w14:paraId="213D17F7"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Main findings</w:t>
            </w:r>
          </w:p>
        </w:tc>
        <w:tc>
          <w:tcPr>
            <w:tcW w:w="992" w:type="dxa"/>
            <w:shd w:val="clear" w:color="auto" w:fill="auto"/>
          </w:tcPr>
          <w:p w14:paraId="3FCD144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Acute CMR time</w:t>
            </w:r>
          </w:p>
        </w:tc>
        <w:tc>
          <w:tcPr>
            <w:tcW w:w="993" w:type="dxa"/>
            <w:shd w:val="clear" w:color="auto" w:fill="auto"/>
          </w:tcPr>
          <w:p w14:paraId="3990C94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b/>
              </w:rPr>
              <w:t>Follow-up</w:t>
            </w:r>
          </w:p>
        </w:tc>
      </w:tr>
      <w:tr w:rsidR="00E51036" w:rsidRPr="00C03543" w14:paraId="2850482F" w14:textId="77777777" w:rsidTr="00F67D15">
        <w:trPr>
          <w:jc w:val="center"/>
        </w:trPr>
        <w:tc>
          <w:tcPr>
            <w:tcW w:w="993" w:type="dxa"/>
          </w:tcPr>
          <w:p w14:paraId="256FC451"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4BCB0D4D"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Huss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6</w:t>
              </w:r>
            </w:hyperlink>
            <w:r w:rsidRPr="00C03543">
              <w:rPr>
                <w:rFonts w:ascii="Book Antiqua" w:eastAsia="宋体" w:hAnsi="Book Antiqua"/>
                <w:vertAlign w:val="superscript"/>
                <w:lang w:eastAsia="zh-CN"/>
              </w:rPr>
              <w:t>]</w:t>
            </w:r>
          </w:p>
        </w:tc>
        <w:tc>
          <w:tcPr>
            <w:tcW w:w="567" w:type="dxa"/>
          </w:tcPr>
          <w:p w14:paraId="47CA2474"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3</w:t>
            </w:r>
          </w:p>
        </w:tc>
        <w:tc>
          <w:tcPr>
            <w:tcW w:w="567" w:type="dxa"/>
          </w:tcPr>
          <w:p w14:paraId="30E55C0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50</w:t>
            </w:r>
          </w:p>
        </w:tc>
        <w:tc>
          <w:tcPr>
            <w:tcW w:w="1417" w:type="dxa"/>
          </w:tcPr>
          <w:p w14:paraId="6A08ED08"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7513" w:type="dxa"/>
          </w:tcPr>
          <w:p w14:paraId="737A4058"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rPr>
            </w:pPr>
            <w:r w:rsidRPr="00C03543">
              <w:rPr>
                <w:rFonts w:ascii="Book Antiqua" w:hAnsi="Book Antiqua" w:cs="Times New Roman"/>
              </w:rPr>
              <w:t>Extent of transmural infarction was only IP for MACE</w:t>
            </w:r>
          </w:p>
        </w:tc>
        <w:tc>
          <w:tcPr>
            <w:tcW w:w="992" w:type="dxa"/>
          </w:tcPr>
          <w:p w14:paraId="34035426"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7EC00A18"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163</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10639A10" w14:textId="77777777" w:rsidTr="00F67D15">
        <w:trPr>
          <w:jc w:val="center"/>
        </w:trPr>
        <w:tc>
          <w:tcPr>
            <w:tcW w:w="993" w:type="dxa"/>
          </w:tcPr>
          <w:p w14:paraId="2AEE0A84"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091642D2"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Izquierdo</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7</w:t>
              </w:r>
            </w:hyperlink>
            <w:r w:rsidRPr="00C03543">
              <w:rPr>
                <w:rFonts w:ascii="Book Antiqua" w:eastAsia="宋体" w:hAnsi="Book Antiqua"/>
                <w:vertAlign w:val="superscript"/>
                <w:lang w:eastAsia="zh-CN"/>
              </w:rPr>
              <w:t>]</w:t>
            </w:r>
          </w:p>
        </w:tc>
        <w:tc>
          <w:tcPr>
            <w:tcW w:w="567" w:type="dxa"/>
          </w:tcPr>
          <w:p w14:paraId="360E361A"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3</w:t>
            </w:r>
          </w:p>
        </w:tc>
        <w:tc>
          <w:tcPr>
            <w:tcW w:w="567" w:type="dxa"/>
          </w:tcPr>
          <w:p w14:paraId="5A3E45A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440</w:t>
            </w:r>
          </w:p>
        </w:tc>
        <w:tc>
          <w:tcPr>
            <w:tcW w:w="1417" w:type="dxa"/>
          </w:tcPr>
          <w:p w14:paraId="220413E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7513" w:type="dxa"/>
          </w:tcPr>
          <w:p w14:paraId="117D64A2"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rPr>
            </w:pPr>
            <w:r w:rsidRPr="00C03543">
              <w:rPr>
                <w:rFonts w:ascii="Book Antiqua" w:hAnsi="Book Antiqua" w:cs="Times New Roman"/>
              </w:rPr>
              <w:t>IS was IP for arrhythmic cardiac events in model including LVEF, hypertension</w:t>
            </w:r>
          </w:p>
        </w:tc>
        <w:tc>
          <w:tcPr>
            <w:tcW w:w="992" w:type="dxa"/>
          </w:tcPr>
          <w:p w14:paraId="128A6628"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627DD50F"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hAnsi="Book Antiqua"/>
              </w:rPr>
              <w:t>123</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1605A463" w14:textId="77777777" w:rsidTr="00F67D15">
        <w:trPr>
          <w:jc w:val="center"/>
        </w:trPr>
        <w:tc>
          <w:tcPr>
            <w:tcW w:w="993" w:type="dxa"/>
          </w:tcPr>
          <w:p w14:paraId="581A03B8"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790D949D"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4</w:t>
              </w:r>
            </w:hyperlink>
            <w:r w:rsidRPr="00C03543">
              <w:rPr>
                <w:rFonts w:ascii="Book Antiqua" w:eastAsia="宋体" w:hAnsi="Book Antiqua"/>
                <w:vertAlign w:val="superscript"/>
                <w:lang w:eastAsia="zh-CN"/>
              </w:rPr>
              <w:t>]</w:t>
            </w:r>
          </w:p>
        </w:tc>
        <w:tc>
          <w:tcPr>
            <w:tcW w:w="567" w:type="dxa"/>
          </w:tcPr>
          <w:p w14:paraId="190B4505"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1</w:t>
            </w:r>
          </w:p>
        </w:tc>
        <w:tc>
          <w:tcPr>
            <w:tcW w:w="567" w:type="dxa"/>
          </w:tcPr>
          <w:p w14:paraId="60639F9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8</w:t>
            </w:r>
          </w:p>
        </w:tc>
        <w:tc>
          <w:tcPr>
            <w:tcW w:w="1417" w:type="dxa"/>
          </w:tcPr>
          <w:p w14:paraId="68ED53D7"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5SD</w:t>
            </w:r>
          </w:p>
        </w:tc>
        <w:tc>
          <w:tcPr>
            <w:tcW w:w="7513" w:type="dxa"/>
          </w:tcPr>
          <w:p w14:paraId="73B65AF6"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IS was IP of MACE in model with MVO, LVEF, MSI, Killip, TIMI flow post-PPCI</w:t>
            </w:r>
          </w:p>
        </w:tc>
        <w:tc>
          <w:tcPr>
            <w:tcW w:w="992" w:type="dxa"/>
          </w:tcPr>
          <w:p w14:paraId="35CC72D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7F5FB73D"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hAnsi="Book Antiqua"/>
              </w:rPr>
              <w:t>18.5</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65F17D0B" w14:textId="77777777" w:rsidTr="00F67D15">
        <w:trPr>
          <w:jc w:val="center"/>
        </w:trPr>
        <w:tc>
          <w:tcPr>
            <w:tcW w:w="993" w:type="dxa"/>
          </w:tcPr>
          <w:p w14:paraId="71801BF0"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5ABCCC4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Laros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67</w:t>
              </w:r>
            </w:hyperlink>
            <w:r w:rsidRPr="00C03543">
              <w:rPr>
                <w:rFonts w:ascii="Book Antiqua" w:eastAsia="宋体" w:hAnsi="Book Antiqua"/>
                <w:vertAlign w:val="superscript"/>
                <w:lang w:eastAsia="zh-CN"/>
              </w:rPr>
              <w:t>]</w:t>
            </w:r>
          </w:p>
        </w:tc>
        <w:tc>
          <w:tcPr>
            <w:tcW w:w="567" w:type="dxa"/>
          </w:tcPr>
          <w:p w14:paraId="17F6D1F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0</w:t>
            </w:r>
          </w:p>
        </w:tc>
        <w:tc>
          <w:tcPr>
            <w:tcW w:w="567" w:type="dxa"/>
          </w:tcPr>
          <w:p w14:paraId="72E0927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03</w:t>
            </w:r>
          </w:p>
        </w:tc>
        <w:tc>
          <w:tcPr>
            <w:tcW w:w="1417" w:type="dxa"/>
          </w:tcPr>
          <w:p w14:paraId="2C60CF5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FWHM</w:t>
            </w:r>
          </w:p>
        </w:tc>
        <w:tc>
          <w:tcPr>
            <w:tcW w:w="7513" w:type="dxa"/>
          </w:tcPr>
          <w:p w14:paraId="18FF98F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IS strongest IP for MACE in model with LVEF, CK. LGE</w:t>
            </w:r>
            <w:r w:rsidRPr="00C03543">
              <w:rPr>
                <w:rFonts w:ascii="Book Antiqua" w:eastAsia="宋体" w:hAnsi="Book Antiqua"/>
                <w:lang w:eastAsia="zh-CN"/>
              </w:rPr>
              <w:t xml:space="preserve"> </w:t>
            </w: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3% for MACE</w:t>
            </w:r>
          </w:p>
        </w:tc>
        <w:tc>
          <w:tcPr>
            <w:tcW w:w="992" w:type="dxa"/>
          </w:tcPr>
          <w:p w14:paraId="209C43CD"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4.5</w:t>
            </w:r>
            <w:r w:rsidRPr="00C03543">
              <w:rPr>
                <w:rFonts w:ascii="Book Antiqua" w:eastAsia="宋体" w:hAnsi="Book Antiqua"/>
                <w:lang w:eastAsia="zh-CN"/>
              </w:rPr>
              <w:t xml:space="preserve"> </w:t>
            </w:r>
            <w:r w:rsidRPr="00C03543">
              <w:rPr>
                <w:rFonts w:ascii="Book Antiqua" w:hAnsi="Book Antiqua"/>
              </w:rPr>
              <w:t>h</w:t>
            </w:r>
          </w:p>
        </w:tc>
        <w:tc>
          <w:tcPr>
            <w:tcW w:w="993" w:type="dxa"/>
          </w:tcPr>
          <w:p w14:paraId="25E1E3EB"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y</w:t>
            </w:r>
            <w:r w:rsidRPr="00C03543">
              <w:rPr>
                <w:rFonts w:ascii="Book Antiqua" w:eastAsia="宋体" w:hAnsi="Book Antiqua"/>
                <w:lang w:eastAsia="zh-CN"/>
              </w:rPr>
              <w:t>r</w:t>
            </w:r>
          </w:p>
        </w:tc>
      </w:tr>
      <w:tr w:rsidR="00E51036" w:rsidRPr="00C03543" w14:paraId="07D1E436" w14:textId="77777777" w:rsidTr="00F67D15">
        <w:trPr>
          <w:jc w:val="center"/>
        </w:trPr>
        <w:tc>
          <w:tcPr>
            <w:tcW w:w="993" w:type="dxa"/>
          </w:tcPr>
          <w:p w14:paraId="7C57048E"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3156BB91"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Bodi</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8</w:t>
              </w:r>
            </w:hyperlink>
            <w:r w:rsidRPr="00C03543">
              <w:rPr>
                <w:rFonts w:ascii="Book Antiqua" w:eastAsia="宋体" w:hAnsi="Book Antiqua"/>
                <w:vertAlign w:val="superscript"/>
                <w:lang w:eastAsia="zh-CN"/>
              </w:rPr>
              <w:t>]</w:t>
            </w:r>
          </w:p>
        </w:tc>
        <w:tc>
          <w:tcPr>
            <w:tcW w:w="567" w:type="dxa"/>
          </w:tcPr>
          <w:p w14:paraId="67666671"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09</w:t>
            </w:r>
          </w:p>
        </w:tc>
        <w:tc>
          <w:tcPr>
            <w:tcW w:w="567" w:type="dxa"/>
          </w:tcPr>
          <w:p w14:paraId="5E74E2CD"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14</w:t>
            </w:r>
          </w:p>
        </w:tc>
        <w:tc>
          <w:tcPr>
            <w:tcW w:w="1417" w:type="dxa"/>
          </w:tcPr>
          <w:p w14:paraId="452DC5F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w:t>
            </w:r>
          </w:p>
        </w:tc>
        <w:tc>
          <w:tcPr>
            <w:tcW w:w="7513" w:type="dxa"/>
          </w:tcPr>
          <w:p w14:paraId="080F5E82"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cs="Times New Roman"/>
              </w:rPr>
              <w:t>Extent of transmural infarction (no. of segments &gt;</w:t>
            </w:r>
            <w:r w:rsidRPr="00C03543">
              <w:rPr>
                <w:rFonts w:ascii="Book Antiqua" w:eastAsia="宋体" w:hAnsi="Book Antiqua" w:cs="Times New Roman"/>
                <w:lang w:eastAsia="zh-CN"/>
              </w:rPr>
              <w:t xml:space="preserve"> </w:t>
            </w:r>
            <w:r w:rsidRPr="00C03543">
              <w:rPr>
                <w:rFonts w:ascii="Book Antiqua" w:hAnsi="Book Antiqua" w:cs="Times New Roman"/>
              </w:rPr>
              <w:t>50% transmurality) IP for MACE</w:t>
            </w:r>
          </w:p>
        </w:tc>
        <w:tc>
          <w:tcPr>
            <w:tcW w:w="992" w:type="dxa"/>
          </w:tcPr>
          <w:p w14:paraId="50A95E4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0C933E8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553</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1E2C1FBE" w14:textId="77777777" w:rsidTr="00F67D15">
        <w:trPr>
          <w:jc w:val="center"/>
        </w:trPr>
        <w:tc>
          <w:tcPr>
            <w:tcW w:w="993" w:type="dxa"/>
          </w:tcPr>
          <w:p w14:paraId="1A2C9D13"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S</w:t>
            </w:r>
          </w:p>
        </w:tc>
        <w:tc>
          <w:tcPr>
            <w:tcW w:w="1276" w:type="dxa"/>
          </w:tcPr>
          <w:p w14:paraId="3C9290E2"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Wu</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99</w:t>
              </w:r>
            </w:hyperlink>
            <w:r w:rsidRPr="00C03543">
              <w:rPr>
                <w:rFonts w:ascii="Book Antiqua" w:eastAsia="宋体" w:hAnsi="Book Antiqua"/>
                <w:vertAlign w:val="superscript"/>
                <w:lang w:eastAsia="zh-CN"/>
              </w:rPr>
              <w:t>]</w:t>
            </w:r>
          </w:p>
        </w:tc>
        <w:tc>
          <w:tcPr>
            <w:tcW w:w="567" w:type="dxa"/>
          </w:tcPr>
          <w:p w14:paraId="5DCD03AB"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08</w:t>
            </w:r>
          </w:p>
        </w:tc>
        <w:tc>
          <w:tcPr>
            <w:tcW w:w="567" w:type="dxa"/>
          </w:tcPr>
          <w:p w14:paraId="1D12A19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22</w:t>
            </w:r>
          </w:p>
        </w:tc>
        <w:tc>
          <w:tcPr>
            <w:tcW w:w="1417" w:type="dxa"/>
          </w:tcPr>
          <w:p w14:paraId="6ECE225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nual</w:t>
            </w:r>
          </w:p>
        </w:tc>
        <w:tc>
          <w:tcPr>
            <w:tcW w:w="7513" w:type="dxa"/>
          </w:tcPr>
          <w:p w14:paraId="7507CFBF" w14:textId="77777777" w:rsidR="00E51036" w:rsidRPr="00C03543" w:rsidRDefault="00E51036" w:rsidP="00F67D15">
            <w:pPr>
              <w:tabs>
                <w:tab w:val="center" w:pos="2334"/>
                <w:tab w:val="left" w:pos="2796"/>
              </w:tabs>
              <w:spacing w:line="360" w:lineRule="auto"/>
              <w:jc w:val="both"/>
              <w:rPr>
                <w:rFonts w:ascii="Book Antiqua" w:eastAsiaTheme="majorEastAsia" w:hAnsi="Book Antiqua" w:cstheme="majorBidi"/>
                <w:b/>
                <w:bCs/>
                <w:i/>
                <w:iCs/>
              </w:rPr>
            </w:pPr>
            <w:r w:rsidRPr="00C03543">
              <w:rPr>
                <w:rFonts w:ascii="Book Antiqua" w:hAnsi="Book Antiqua"/>
              </w:rPr>
              <w:t>IS only IP of 2</w:t>
            </w:r>
            <w:r w:rsidRPr="00C03543">
              <w:rPr>
                <w:rFonts w:ascii="Book Antiqua" w:eastAsia="宋体" w:hAnsi="Book Antiqua"/>
                <w:lang w:eastAsia="zh-CN"/>
              </w:rPr>
              <w:t xml:space="preserve"> </w:t>
            </w:r>
            <w:r w:rsidRPr="00C03543">
              <w:rPr>
                <w:rFonts w:ascii="Book Antiqua" w:hAnsi="Book Antiqua"/>
              </w:rPr>
              <w:t>y</w:t>
            </w:r>
            <w:r w:rsidRPr="00C03543">
              <w:rPr>
                <w:rFonts w:ascii="Book Antiqua" w:eastAsia="宋体" w:hAnsi="Book Antiqua"/>
                <w:lang w:eastAsia="zh-CN"/>
              </w:rPr>
              <w:t>r</w:t>
            </w:r>
            <w:r w:rsidRPr="00C03543">
              <w:rPr>
                <w:rFonts w:ascii="Book Antiqua" w:hAnsi="Book Antiqua"/>
              </w:rPr>
              <w:t xml:space="preserve"> MACE in model containing LVEF, LVESVI (HR 1.06)</w:t>
            </w:r>
          </w:p>
        </w:tc>
        <w:tc>
          <w:tcPr>
            <w:tcW w:w="992" w:type="dxa"/>
          </w:tcPr>
          <w:p w14:paraId="47B9CD7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3E0D4566"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538</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5FC73171" w14:textId="77777777" w:rsidTr="00F67D15">
        <w:trPr>
          <w:jc w:val="center"/>
        </w:trPr>
        <w:tc>
          <w:tcPr>
            <w:tcW w:w="993" w:type="dxa"/>
          </w:tcPr>
          <w:p w14:paraId="1DCA6CA8"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79B71815"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Regenfus</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7</w:t>
              </w:r>
            </w:hyperlink>
            <w:r w:rsidRPr="00C03543">
              <w:rPr>
                <w:rFonts w:ascii="Book Antiqua" w:eastAsia="宋体" w:hAnsi="Book Antiqua"/>
                <w:vertAlign w:val="superscript"/>
                <w:lang w:eastAsia="zh-CN"/>
              </w:rPr>
              <w:t>]</w:t>
            </w:r>
          </w:p>
        </w:tc>
        <w:tc>
          <w:tcPr>
            <w:tcW w:w="567" w:type="dxa"/>
          </w:tcPr>
          <w:p w14:paraId="0023E088"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5</w:t>
            </w:r>
          </w:p>
        </w:tc>
        <w:tc>
          <w:tcPr>
            <w:tcW w:w="567" w:type="dxa"/>
          </w:tcPr>
          <w:p w14:paraId="7B698177"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49</w:t>
            </w:r>
          </w:p>
        </w:tc>
        <w:tc>
          <w:tcPr>
            <w:tcW w:w="1417" w:type="dxa"/>
          </w:tcPr>
          <w:p w14:paraId="1998BE0D"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nual</w:t>
            </w:r>
          </w:p>
        </w:tc>
        <w:tc>
          <w:tcPr>
            <w:tcW w:w="7513" w:type="dxa"/>
          </w:tcPr>
          <w:p w14:paraId="13BFB857"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cs="Times New Roman"/>
              </w:rPr>
              <w:t>MVO extent strongest IP for MACE in model with IS, LVEF, TIMI and no. vessels</w:t>
            </w:r>
          </w:p>
        </w:tc>
        <w:tc>
          <w:tcPr>
            <w:tcW w:w="992" w:type="dxa"/>
          </w:tcPr>
          <w:p w14:paraId="3D0F9D4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3.7</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1B106A35" w14:textId="77777777" w:rsidR="00E51036" w:rsidRPr="00C03543" w:rsidRDefault="00E51036" w:rsidP="00F67D15">
            <w:pPr>
              <w:spacing w:line="360" w:lineRule="auto"/>
              <w:jc w:val="both"/>
              <w:rPr>
                <w:rFonts w:ascii="Book Antiqua" w:eastAsia="宋体" w:hAnsi="Book Antiqua" w:cstheme="majorBidi"/>
                <w:b/>
                <w:bCs/>
                <w:i/>
                <w:iCs/>
                <w:lang w:eastAsia="zh-CN"/>
              </w:rPr>
            </w:pPr>
            <w:r w:rsidRPr="00C03543">
              <w:rPr>
                <w:rFonts w:ascii="Book Antiqua" w:hAnsi="Book Antiqua"/>
              </w:rPr>
              <w:t>72</w:t>
            </w:r>
            <w:r w:rsidRPr="00C03543">
              <w:rPr>
                <w:rFonts w:ascii="Book Antiqua" w:eastAsia="宋体" w:hAnsi="Book Antiqua"/>
                <w:lang w:eastAsia="zh-CN"/>
              </w:rPr>
              <w:t xml:space="preserve"> </w:t>
            </w:r>
            <w:r w:rsidRPr="00C03543">
              <w:rPr>
                <w:rFonts w:ascii="Book Antiqua" w:hAnsi="Book Antiqua"/>
              </w:rPr>
              <w:t>m</w:t>
            </w:r>
            <w:r w:rsidRPr="00C03543">
              <w:rPr>
                <w:rFonts w:ascii="Book Antiqua" w:eastAsia="宋体" w:hAnsi="Book Antiqua"/>
                <w:lang w:eastAsia="zh-CN"/>
              </w:rPr>
              <w:t>o</w:t>
            </w:r>
          </w:p>
        </w:tc>
      </w:tr>
      <w:tr w:rsidR="00E51036" w:rsidRPr="00C03543" w14:paraId="126B7DF9" w14:textId="77777777" w:rsidTr="00F67D15">
        <w:trPr>
          <w:jc w:val="center"/>
        </w:trPr>
        <w:tc>
          <w:tcPr>
            <w:tcW w:w="993" w:type="dxa"/>
          </w:tcPr>
          <w:p w14:paraId="77C0B31C"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36A42B1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9</w:t>
              </w:r>
            </w:hyperlink>
            <w:r w:rsidRPr="00C03543">
              <w:rPr>
                <w:rFonts w:ascii="Book Antiqua" w:eastAsia="宋体" w:hAnsi="Book Antiqua"/>
                <w:vertAlign w:val="superscript"/>
                <w:lang w:eastAsia="zh-CN"/>
              </w:rPr>
              <w:t>]</w:t>
            </w:r>
          </w:p>
        </w:tc>
        <w:tc>
          <w:tcPr>
            <w:tcW w:w="567" w:type="dxa"/>
          </w:tcPr>
          <w:p w14:paraId="5314E23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4</w:t>
            </w:r>
          </w:p>
        </w:tc>
        <w:tc>
          <w:tcPr>
            <w:tcW w:w="567" w:type="dxa"/>
          </w:tcPr>
          <w:p w14:paraId="63387821"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738</w:t>
            </w:r>
          </w:p>
        </w:tc>
        <w:tc>
          <w:tcPr>
            <w:tcW w:w="1417" w:type="dxa"/>
          </w:tcPr>
          <w:p w14:paraId="086583C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5SD</w:t>
            </w:r>
          </w:p>
        </w:tc>
        <w:tc>
          <w:tcPr>
            <w:tcW w:w="7513" w:type="dxa"/>
          </w:tcPr>
          <w:p w14:paraId="397C1698"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cs="Times New Roman"/>
              </w:rPr>
              <w:t>L-MVO &gt;</w:t>
            </w:r>
            <w:r w:rsidRPr="00C03543">
              <w:rPr>
                <w:rFonts w:ascii="Book Antiqua" w:eastAsia="宋体" w:hAnsi="Book Antiqua" w:cs="Times New Roman"/>
                <w:lang w:eastAsia="zh-CN"/>
              </w:rPr>
              <w:t xml:space="preserve"> </w:t>
            </w:r>
            <w:r w:rsidRPr="00C03543">
              <w:rPr>
                <w:rFonts w:ascii="Book Antiqua" w:hAnsi="Book Antiqua" w:cs="Times New Roman"/>
              </w:rPr>
              <w:t>1.4% LVM IP of MACE in model with LVEDVI, LVEF, clinical markers</w:t>
            </w:r>
          </w:p>
        </w:tc>
        <w:tc>
          <w:tcPr>
            <w:tcW w:w="992" w:type="dxa"/>
          </w:tcPr>
          <w:p w14:paraId="687BA7BF"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7</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6ADF451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6 m</w:t>
            </w:r>
            <w:r w:rsidRPr="00C03543">
              <w:rPr>
                <w:rFonts w:ascii="Book Antiqua" w:eastAsia="宋体" w:hAnsi="Book Antiqua"/>
                <w:lang w:eastAsia="zh-CN"/>
              </w:rPr>
              <w:t>o</w:t>
            </w:r>
          </w:p>
        </w:tc>
      </w:tr>
      <w:tr w:rsidR="00E51036" w:rsidRPr="00C03543" w14:paraId="13CCFF07" w14:textId="77777777" w:rsidTr="00F67D15">
        <w:trPr>
          <w:jc w:val="center"/>
        </w:trPr>
        <w:tc>
          <w:tcPr>
            <w:tcW w:w="993" w:type="dxa"/>
          </w:tcPr>
          <w:p w14:paraId="40CC667D"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7C84A99D" w14:textId="77777777" w:rsidR="00E51036" w:rsidRPr="00C03543" w:rsidRDefault="00E51036" w:rsidP="00F67D15">
            <w:pPr>
              <w:spacing w:line="360" w:lineRule="auto"/>
              <w:jc w:val="both"/>
              <w:rPr>
                <w:rFonts w:ascii="Book Antiqua" w:hAnsi="Book Antiqua"/>
              </w:rPr>
            </w:pPr>
            <w:r w:rsidRPr="00C03543">
              <w:rPr>
                <w:rFonts w:ascii="Book Antiqua" w:hAnsi="Book Antiqua"/>
              </w:rPr>
              <w:t>De Wah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20</w:t>
              </w:r>
            </w:hyperlink>
            <w:r w:rsidRPr="00C03543">
              <w:rPr>
                <w:rFonts w:ascii="Book Antiqua" w:eastAsia="宋体" w:hAnsi="Book Antiqua"/>
                <w:vertAlign w:val="superscript"/>
                <w:lang w:eastAsia="zh-CN"/>
              </w:rPr>
              <w:t>]</w:t>
            </w:r>
          </w:p>
        </w:tc>
        <w:tc>
          <w:tcPr>
            <w:tcW w:w="567" w:type="dxa"/>
          </w:tcPr>
          <w:p w14:paraId="086BF4EF"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2</w:t>
            </w:r>
          </w:p>
        </w:tc>
        <w:tc>
          <w:tcPr>
            <w:tcW w:w="567" w:type="dxa"/>
          </w:tcPr>
          <w:p w14:paraId="30A022E8" w14:textId="77777777" w:rsidR="00E51036" w:rsidRPr="00C03543" w:rsidRDefault="00E51036" w:rsidP="00F67D15">
            <w:pPr>
              <w:spacing w:line="360" w:lineRule="auto"/>
              <w:jc w:val="both"/>
              <w:rPr>
                <w:rFonts w:ascii="Book Antiqua" w:hAnsi="Book Antiqua"/>
              </w:rPr>
            </w:pPr>
            <w:r w:rsidRPr="00C03543">
              <w:rPr>
                <w:rFonts w:ascii="Book Antiqua" w:hAnsi="Book Antiqua"/>
              </w:rPr>
              <w:t>438</w:t>
            </w:r>
          </w:p>
        </w:tc>
        <w:tc>
          <w:tcPr>
            <w:tcW w:w="1417" w:type="dxa"/>
          </w:tcPr>
          <w:p w14:paraId="0A67ECF6" w14:textId="77777777" w:rsidR="00E51036" w:rsidRPr="00C03543" w:rsidRDefault="00E51036" w:rsidP="00F67D15">
            <w:pPr>
              <w:spacing w:line="360" w:lineRule="auto"/>
              <w:jc w:val="both"/>
              <w:rPr>
                <w:rFonts w:ascii="Book Antiqua" w:hAnsi="Book Antiqua"/>
              </w:rPr>
            </w:pPr>
            <w:r w:rsidRPr="00C03543">
              <w:rPr>
                <w:rFonts w:ascii="Book Antiqua" w:hAnsi="Book Antiqua"/>
              </w:rPr>
              <w:t>Manual</w:t>
            </w:r>
          </w:p>
        </w:tc>
        <w:tc>
          <w:tcPr>
            <w:tcW w:w="7513" w:type="dxa"/>
          </w:tcPr>
          <w:p w14:paraId="4FFA4234" w14:textId="77777777" w:rsidR="00E51036" w:rsidRPr="00C03543" w:rsidRDefault="00E51036" w:rsidP="00F67D15">
            <w:pPr>
              <w:spacing w:line="360" w:lineRule="auto"/>
              <w:jc w:val="both"/>
              <w:rPr>
                <w:rFonts w:ascii="Book Antiqua" w:hAnsi="Book Antiqua"/>
              </w:rPr>
            </w:pPr>
            <w:r w:rsidRPr="00C03543">
              <w:rPr>
                <w:rFonts w:ascii="Book Antiqua" w:hAnsi="Book Antiqua" w:cs="Times New Roman"/>
              </w:rPr>
              <w:t>L-MVO extent IP for MACE in model with IS, LV volumes. L-MVO/IS strongest IP</w:t>
            </w:r>
          </w:p>
        </w:tc>
        <w:tc>
          <w:tcPr>
            <w:tcW w:w="992" w:type="dxa"/>
          </w:tcPr>
          <w:p w14:paraId="4ECA9E81"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4E2F9DFE" w14:textId="77777777" w:rsidR="00E51036" w:rsidRPr="00C03543" w:rsidRDefault="00E51036" w:rsidP="00F67D15">
            <w:pPr>
              <w:spacing w:line="360" w:lineRule="auto"/>
              <w:jc w:val="both"/>
              <w:rPr>
                <w:rFonts w:ascii="Book Antiqua" w:hAnsi="Book Antiqua"/>
              </w:rPr>
            </w:pPr>
            <w:r w:rsidRPr="00C03543">
              <w:rPr>
                <w:rFonts w:ascii="Book Antiqua" w:hAnsi="Book Antiqua"/>
              </w:rPr>
              <w:t>19 m</w:t>
            </w:r>
            <w:r w:rsidRPr="00C03543">
              <w:rPr>
                <w:rFonts w:ascii="Book Antiqua" w:eastAsia="宋体" w:hAnsi="Book Antiqua"/>
                <w:lang w:eastAsia="zh-CN"/>
              </w:rPr>
              <w:t>o</w:t>
            </w:r>
          </w:p>
        </w:tc>
      </w:tr>
      <w:tr w:rsidR="00E51036" w:rsidRPr="00C03543" w14:paraId="0C10214D" w14:textId="77777777" w:rsidTr="00F67D15">
        <w:trPr>
          <w:jc w:val="center"/>
        </w:trPr>
        <w:tc>
          <w:tcPr>
            <w:tcW w:w="993" w:type="dxa"/>
          </w:tcPr>
          <w:p w14:paraId="3A607CA5"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229A9C43"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De Waha</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6</w:t>
              </w:r>
            </w:hyperlink>
            <w:r w:rsidRPr="00C03543">
              <w:rPr>
                <w:rFonts w:ascii="Book Antiqua" w:eastAsia="宋体" w:hAnsi="Book Antiqua"/>
                <w:vertAlign w:val="superscript"/>
                <w:lang w:eastAsia="zh-CN"/>
              </w:rPr>
              <w:t>]</w:t>
            </w:r>
          </w:p>
        </w:tc>
        <w:tc>
          <w:tcPr>
            <w:tcW w:w="567" w:type="dxa"/>
          </w:tcPr>
          <w:p w14:paraId="2069736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10</w:t>
            </w:r>
          </w:p>
        </w:tc>
        <w:tc>
          <w:tcPr>
            <w:tcW w:w="567" w:type="dxa"/>
          </w:tcPr>
          <w:p w14:paraId="087D380C"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438</w:t>
            </w:r>
          </w:p>
        </w:tc>
        <w:tc>
          <w:tcPr>
            <w:tcW w:w="1417" w:type="dxa"/>
          </w:tcPr>
          <w:p w14:paraId="46DBE0FA"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nual</w:t>
            </w:r>
          </w:p>
        </w:tc>
        <w:tc>
          <w:tcPr>
            <w:tcW w:w="7513" w:type="dxa"/>
          </w:tcPr>
          <w:p w14:paraId="7C52AEA2"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cs="Times New Roman"/>
              </w:rPr>
              <w:t>L-MVO strongest IP of MACE/mortality in model with IS, LVEF, STR, TIMI post</w:t>
            </w:r>
          </w:p>
        </w:tc>
        <w:tc>
          <w:tcPr>
            <w:tcW w:w="992" w:type="dxa"/>
          </w:tcPr>
          <w:p w14:paraId="0B027890"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 xml:space="preserve"> 3</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78D7DB97"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19 m</w:t>
            </w:r>
            <w:r w:rsidRPr="00C03543">
              <w:rPr>
                <w:rFonts w:ascii="Book Antiqua" w:eastAsia="宋体" w:hAnsi="Book Antiqua"/>
                <w:lang w:eastAsia="zh-CN"/>
              </w:rPr>
              <w:t>o</w:t>
            </w:r>
          </w:p>
        </w:tc>
      </w:tr>
      <w:tr w:rsidR="00E51036" w:rsidRPr="00C03543" w14:paraId="3A0925F1" w14:textId="77777777" w:rsidTr="00F67D15">
        <w:trPr>
          <w:jc w:val="center"/>
        </w:trPr>
        <w:tc>
          <w:tcPr>
            <w:tcW w:w="993" w:type="dxa"/>
          </w:tcPr>
          <w:p w14:paraId="61DA3ABF"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0C0C9EEF" w14:textId="77777777" w:rsidR="00E51036" w:rsidRPr="00C03543" w:rsidRDefault="00E51036" w:rsidP="00F67D15">
            <w:pPr>
              <w:spacing w:line="360" w:lineRule="auto"/>
              <w:jc w:val="both"/>
              <w:rPr>
                <w:rFonts w:ascii="Book Antiqua" w:hAnsi="Book Antiqua"/>
              </w:rPr>
            </w:pPr>
            <w:r w:rsidRPr="00C03543">
              <w:rPr>
                <w:rFonts w:ascii="Book Antiqua" w:hAnsi="Book Antiqua"/>
              </w:rPr>
              <w:t>Cochet</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7</w:t>
              </w:r>
            </w:hyperlink>
            <w:r w:rsidRPr="00C03543">
              <w:rPr>
                <w:rFonts w:ascii="Book Antiqua" w:eastAsia="宋体" w:hAnsi="Book Antiqua"/>
                <w:vertAlign w:val="superscript"/>
                <w:lang w:eastAsia="zh-CN"/>
              </w:rPr>
              <w:t>]</w:t>
            </w:r>
          </w:p>
        </w:tc>
        <w:tc>
          <w:tcPr>
            <w:tcW w:w="567" w:type="dxa"/>
          </w:tcPr>
          <w:p w14:paraId="5B39FFBA" w14:textId="77777777" w:rsidR="00E51036" w:rsidRPr="00C03543" w:rsidRDefault="00E51036" w:rsidP="00F67D15">
            <w:pPr>
              <w:spacing w:line="360" w:lineRule="auto"/>
              <w:jc w:val="both"/>
              <w:rPr>
                <w:rFonts w:ascii="Book Antiqua" w:hAnsi="Book Antiqua"/>
              </w:rPr>
            </w:pPr>
            <w:r w:rsidRPr="00C03543">
              <w:rPr>
                <w:rFonts w:ascii="Book Antiqua" w:hAnsi="Book Antiqua"/>
              </w:rPr>
              <w:t>2009</w:t>
            </w:r>
          </w:p>
        </w:tc>
        <w:tc>
          <w:tcPr>
            <w:tcW w:w="567" w:type="dxa"/>
          </w:tcPr>
          <w:p w14:paraId="5B1478A8" w14:textId="77777777" w:rsidR="00E51036" w:rsidRPr="00C03543" w:rsidRDefault="00E51036" w:rsidP="00F67D15">
            <w:pPr>
              <w:spacing w:line="360" w:lineRule="auto"/>
              <w:jc w:val="both"/>
              <w:rPr>
                <w:rFonts w:ascii="Book Antiqua" w:hAnsi="Book Antiqua"/>
              </w:rPr>
            </w:pPr>
            <w:r w:rsidRPr="00C03543">
              <w:rPr>
                <w:rFonts w:ascii="Book Antiqua" w:hAnsi="Book Antiqua"/>
              </w:rPr>
              <w:t>184</w:t>
            </w:r>
          </w:p>
        </w:tc>
        <w:tc>
          <w:tcPr>
            <w:tcW w:w="1417" w:type="dxa"/>
          </w:tcPr>
          <w:p w14:paraId="3B65A910" w14:textId="77777777" w:rsidR="00E51036" w:rsidRPr="00C03543" w:rsidRDefault="00E51036" w:rsidP="00F67D15">
            <w:pPr>
              <w:spacing w:line="360" w:lineRule="auto"/>
              <w:jc w:val="both"/>
              <w:rPr>
                <w:rFonts w:ascii="Book Antiqua" w:hAnsi="Book Antiqua"/>
              </w:rPr>
            </w:pPr>
            <w:r w:rsidRPr="00C03543">
              <w:rPr>
                <w:rFonts w:ascii="Book Antiqua" w:hAnsi="Book Antiqua"/>
              </w:rPr>
              <w:t>Manual</w:t>
            </w:r>
          </w:p>
        </w:tc>
        <w:tc>
          <w:tcPr>
            <w:tcW w:w="7513" w:type="dxa"/>
          </w:tcPr>
          <w:p w14:paraId="46139118" w14:textId="77777777" w:rsidR="00E51036" w:rsidRPr="00C03543" w:rsidRDefault="00E51036" w:rsidP="00F67D15">
            <w:pPr>
              <w:spacing w:line="360" w:lineRule="auto"/>
              <w:jc w:val="both"/>
              <w:rPr>
                <w:rFonts w:ascii="Book Antiqua" w:hAnsi="Book Antiqua"/>
              </w:rPr>
            </w:pPr>
            <w:r w:rsidRPr="00C03543">
              <w:rPr>
                <w:rFonts w:ascii="Book Antiqua" w:hAnsi="Book Antiqua"/>
              </w:rPr>
              <w:t>L-MVO strongest IP for MACE in model with GRACE, IS, LVEF. E-MVO weaker IP</w:t>
            </w:r>
          </w:p>
        </w:tc>
        <w:tc>
          <w:tcPr>
            <w:tcW w:w="992" w:type="dxa"/>
          </w:tcPr>
          <w:p w14:paraId="77B22E17"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eastAsia="宋体" w:hAnsi="Book Antiqua"/>
                <w:lang w:eastAsia="zh-CN"/>
              </w:rPr>
              <w:t>“</w:t>
            </w:r>
            <w:r w:rsidRPr="00C03543">
              <w:rPr>
                <w:rFonts w:ascii="Book Antiqua" w:hAnsi="Book Antiqua"/>
              </w:rPr>
              <w:t>3-7</w:t>
            </w:r>
            <w:r w:rsidRPr="00C03543">
              <w:rPr>
                <w:rFonts w:ascii="Book Antiqua" w:eastAsia="宋体" w:hAnsi="Book Antiqua"/>
                <w:lang w:eastAsia="zh-CN"/>
              </w:rPr>
              <w:t xml:space="preserve"> </w:t>
            </w:r>
            <w:r w:rsidRPr="00C03543">
              <w:rPr>
                <w:rFonts w:ascii="Book Antiqua" w:hAnsi="Book Antiqua"/>
              </w:rPr>
              <w:t>d</w:t>
            </w:r>
            <w:r w:rsidRPr="00C03543">
              <w:rPr>
                <w:rFonts w:ascii="Book Antiqua" w:eastAsia="宋体" w:hAnsi="Book Antiqua"/>
                <w:lang w:eastAsia="zh-CN"/>
              </w:rPr>
              <w:t>”</w:t>
            </w:r>
          </w:p>
        </w:tc>
        <w:tc>
          <w:tcPr>
            <w:tcW w:w="993" w:type="dxa"/>
          </w:tcPr>
          <w:p w14:paraId="099F2989" w14:textId="77777777" w:rsidR="00E51036" w:rsidRPr="00C03543" w:rsidRDefault="00E51036" w:rsidP="00F67D15">
            <w:pPr>
              <w:spacing w:line="360" w:lineRule="auto"/>
              <w:jc w:val="both"/>
              <w:rPr>
                <w:rFonts w:ascii="Book Antiqua" w:hAnsi="Book Antiqua"/>
              </w:rPr>
            </w:pPr>
            <w:r w:rsidRPr="00C03543">
              <w:rPr>
                <w:rFonts w:ascii="Book Antiqua" w:hAnsi="Book Antiqua"/>
              </w:rPr>
              <w:t>12 m</w:t>
            </w:r>
            <w:r w:rsidRPr="00C03543">
              <w:rPr>
                <w:rFonts w:ascii="Book Antiqua" w:eastAsia="宋体" w:hAnsi="Book Antiqua"/>
                <w:lang w:eastAsia="zh-CN"/>
              </w:rPr>
              <w:t>o</w:t>
            </w:r>
          </w:p>
        </w:tc>
      </w:tr>
      <w:tr w:rsidR="00E51036" w:rsidRPr="00C03543" w14:paraId="2DEE2FA5" w14:textId="77777777" w:rsidTr="00F67D15">
        <w:trPr>
          <w:jc w:val="center"/>
        </w:trPr>
        <w:tc>
          <w:tcPr>
            <w:tcW w:w="993" w:type="dxa"/>
          </w:tcPr>
          <w:p w14:paraId="0C0158BC"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2AB5D108" w14:textId="77777777" w:rsidR="00E51036" w:rsidRPr="00C03543" w:rsidRDefault="00E51036" w:rsidP="00F67D15">
            <w:pPr>
              <w:spacing w:line="360" w:lineRule="auto"/>
              <w:jc w:val="both"/>
              <w:rPr>
                <w:rFonts w:ascii="Book Antiqua" w:hAnsi="Book Antiqua"/>
              </w:rPr>
            </w:pPr>
            <w:r w:rsidRPr="00C03543">
              <w:rPr>
                <w:rFonts w:ascii="Book Antiqua" w:hAnsi="Book Antiqua"/>
              </w:rPr>
              <w:t>Brud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16</w:t>
              </w:r>
            </w:hyperlink>
            <w:r w:rsidRPr="00C03543">
              <w:rPr>
                <w:rFonts w:ascii="Book Antiqua" w:eastAsia="宋体" w:hAnsi="Book Antiqua"/>
                <w:vertAlign w:val="superscript"/>
                <w:lang w:eastAsia="zh-CN"/>
              </w:rPr>
              <w:t>]</w:t>
            </w:r>
          </w:p>
        </w:tc>
        <w:tc>
          <w:tcPr>
            <w:tcW w:w="567" w:type="dxa"/>
          </w:tcPr>
          <w:p w14:paraId="1C20E43E" w14:textId="77777777" w:rsidR="00E51036" w:rsidRPr="00C03543" w:rsidRDefault="00E51036" w:rsidP="00F67D15">
            <w:pPr>
              <w:spacing w:line="360" w:lineRule="auto"/>
              <w:jc w:val="both"/>
              <w:rPr>
                <w:rFonts w:ascii="Book Antiqua" w:hAnsi="Book Antiqua"/>
              </w:rPr>
            </w:pPr>
            <w:r w:rsidRPr="00C03543">
              <w:rPr>
                <w:rFonts w:ascii="Book Antiqua" w:hAnsi="Book Antiqua"/>
              </w:rPr>
              <w:t>2008</w:t>
            </w:r>
          </w:p>
        </w:tc>
        <w:tc>
          <w:tcPr>
            <w:tcW w:w="567" w:type="dxa"/>
          </w:tcPr>
          <w:p w14:paraId="34E0EB2D" w14:textId="77777777" w:rsidR="00E51036" w:rsidRPr="00C03543" w:rsidRDefault="00E51036" w:rsidP="00F67D15">
            <w:pPr>
              <w:spacing w:line="360" w:lineRule="auto"/>
              <w:jc w:val="both"/>
              <w:rPr>
                <w:rFonts w:ascii="Book Antiqua" w:hAnsi="Book Antiqua"/>
              </w:rPr>
            </w:pPr>
            <w:r w:rsidRPr="00C03543">
              <w:rPr>
                <w:rFonts w:ascii="Book Antiqua" w:hAnsi="Book Antiqua"/>
              </w:rPr>
              <w:t>143</w:t>
            </w:r>
          </w:p>
        </w:tc>
        <w:tc>
          <w:tcPr>
            <w:tcW w:w="1417" w:type="dxa"/>
          </w:tcPr>
          <w:p w14:paraId="33AAF038" w14:textId="77777777" w:rsidR="00E51036" w:rsidRPr="00C03543" w:rsidRDefault="00E51036" w:rsidP="00F67D15">
            <w:pPr>
              <w:spacing w:line="360" w:lineRule="auto"/>
              <w:jc w:val="both"/>
              <w:rPr>
                <w:rFonts w:ascii="Book Antiqua" w:hAnsi="Book Antiqua"/>
              </w:rPr>
            </w:pPr>
            <w:r w:rsidRPr="00C03543">
              <w:rPr>
                <w:rFonts w:ascii="Book Antiqua" w:hAnsi="Book Antiqua"/>
              </w:rPr>
              <w:t>Manual</w:t>
            </w:r>
          </w:p>
        </w:tc>
        <w:tc>
          <w:tcPr>
            <w:tcW w:w="7513" w:type="dxa"/>
          </w:tcPr>
          <w:p w14:paraId="3FCE6A23" w14:textId="77777777" w:rsidR="00E51036" w:rsidRPr="00C03543" w:rsidRDefault="00E51036" w:rsidP="00F67D15">
            <w:pPr>
              <w:spacing w:line="360" w:lineRule="auto"/>
              <w:jc w:val="both"/>
              <w:rPr>
                <w:rFonts w:ascii="Book Antiqua" w:hAnsi="Book Antiqua"/>
              </w:rPr>
            </w:pPr>
            <w:r w:rsidRPr="00C03543">
              <w:rPr>
                <w:rFonts w:ascii="Book Antiqua" w:hAnsi="Book Antiqua"/>
              </w:rPr>
              <w:t>L-MVO extent &gt;</w:t>
            </w:r>
            <w:r w:rsidRPr="00C03543">
              <w:rPr>
                <w:rFonts w:ascii="Book Antiqua" w:eastAsia="宋体" w:hAnsi="Book Antiqua"/>
                <w:lang w:eastAsia="zh-CN"/>
              </w:rPr>
              <w:t xml:space="preserve"> </w:t>
            </w:r>
            <w:r w:rsidRPr="00C03543">
              <w:rPr>
                <w:rFonts w:ascii="Book Antiqua" w:hAnsi="Book Antiqua"/>
              </w:rPr>
              <w:t>0.5% LV mass IP for MACE in model with IS, LVEF, age, DM, sex</w:t>
            </w:r>
          </w:p>
        </w:tc>
        <w:tc>
          <w:tcPr>
            <w:tcW w:w="992" w:type="dxa"/>
          </w:tcPr>
          <w:p w14:paraId="6CCA99BA" w14:textId="77777777" w:rsidR="00E51036" w:rsidRPr="00C03543" w:rsidRDefault="00E51036" w:rsidP="00F67D15">
            <w:pPr>
              <w:spacing w:line="360" w:lineRule="auto"/>
              <w:jc w:val="both"/>
              <w:rPr>
                <w:rFonts w:ascii="Book Antiqua" w:hAnsi="Book Antiqua"/>
              </w:rPr>
            </w:pPr>
            <w:r w:rsidRPr="00C03543">
              <w:rPr>
                <w:rFonts w:ascii="Book Antiqua" w:hAnsi="Book Antiqua"/>
              </w:rPr>
              <w:t>4.5</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33786CAE" w14:textId="77777777" w:rsidR="00E51036" w:rsidRPr="00C03543" w:rsidRDefault="00E51036" w:rsidP="00F67D15">
            <w:pPr>
              <w:spacing w:line="360" w:lineRule="auto"/>
              <w:jc w:val="both"/>
              <w:rPr>
                <w:rFonts w:ascii="Book Antiqua" w:hAnsi="Book Antiqua"/>
              </w:rPr>
            </w:pPr>
            <w:r w:rsidRPr="00C03543">
              <w:rPr>
                <w:rFonts w:ascii="Book Antiqua" w:hAnsi="Book Antiqua"/>
              </w:rPr>
              <w:t>12 m</w:t>
            </w:r>
            <w:r w:rsidRPr="00C03543">
              <w:rPr>
                <w:rFonts w:ascii="Book Antiqua" w:eastAsia="宋体" w:hAnsi="Book Antiqua"/>
                <w:lang w:eastAsia="zh-CN"/>
              </w:rPr>
              <w:t>o</w:t>
            </w:r>
          </w:p>
        </w:tc>
      </w:tr>
      <w:tr w:rsidR="00E51036" w:rsidRPr="00C03543" w14:paraId="49A561DC" w14:textId="77777777" w:rsidTr="00F67D15">
        <w:trPr>
          <w:jc w:val="center"/>
        </w:trPr>
        <w:tc>
          <w:tcPr>
            <w:tcW w:w="993" w:type="dxa"/>
          </w:tcPr>
          <w:p w14:paraId="25A69E04"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L-MVO</w:t>
            </w:r>
          </w:p>
        </w:tc>
        <w:tc>
          <w:tcPr>
            <w:tcW w:w="1276" w:type="dxa"/>
          </w:tcPr>
          <w:p w14:paraId="0408C777"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Hombach</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6</w:t>
              </w:r>
            </w:hyperlink>
            <w:r w:rsidRPr="00C03543">
              <w:rPr>
                <w:rFonts w:ascii="Book Antiqua" w:eastAsia="宋体" w:hAnsi="Book Antiqua"/>
                <w:vertAlign w:val="superscript"/>
                <w:lang w:eastAsia="zh-CN"/>
              </w:rPr>
              <w:t>]</w:t>
            </w:r>
          </w:p>
        </w:tc>
        <w:tc>
          <w:tcPr>
            <w:tcW w:w="567" w:type="dxa"/>
          </w:tcPr>
          <w:p w14:paraId="5FD8C2B2"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005</w:t>
            </w:r>
          </w:p>
        </w:tc>
        <w:tc>
          <w:tcPr>
            <w:tcW w:w="567" w:type="dxa"/>
          </w:tcPr>
          <w:p w14:paraId="19B215C9"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 xml:space="preserve">110 </w:t>
            </w:r>
          </w:p>
        </w:tc>
        <w:tc>
          <w:tcPr>
            <w:tcW w:w="1417" w:type="dxa"/>
          </w:tcPr>
          <w:p w14:paraId="5FFA81C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Manual</w:t>
            </w:r>
          </w:p>
        </w:tc>
        <w:tc>
          <w:tcPr>
            <w:tcW w:w="7513" w:type="dxa"/>
          </w:tcPr>
          <w:p w14:paraId="2852A81C"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L-MVO IP for MACE (</w:t>
            </w:r>
            <w:r w:rsidRPr="00C03543">
              <w:rPr>
                <w:rFonts w:ascii="Book Antiqua" w:hAnsi="Book Antiqua"/>
                <w:i/>
              </w:rPr>
              <w:t>P</w:t>
            </w:r>
            <w:r w:rsidRPr="00C03543">
              <w:rPr>
                <w:rFonts w:ascii="Book Antiqua" w:eastAsia="宋体" w:hAnsi="Book Antiqua"/>
                <w:lang w:eastAsia="zh-CN"/>
              </w:rPr>
              <w:t xml:space="preserve"> </w:t>
            </w:r>
            <w:r w:rsidRPr="00C03543">
              <w:rPr>
                <w:rFonts w:ascii="Book Antiqua" w:hAnsi="Book Antiqua"/>
              </w:rPr>
              <w:t>=</w:t>
            </w:r>
            <w:r w:rsidRPr="00C03543">
              <w:rPr>
                <w:rFonts w:ascii="Book Antiqua" w:eastAsia="宋体" w:hAnsi="Book Antiqua"/>
                <w:lang w:eastAsia="zh-CN"/>
              </w:rPr>
              <w:t xml:space="preserve"> </w:t>
            </w:r>
            <w:r w:rsidRPr="00C03543">
              <w:rPr>
                <w:rFonts w:ascii="Book Antiqua" w:hAnsi="Book Antiqua"/>
              </w:rPr>
              <w:t>0.04) in model with LV end-diastolic volume and LVEF</w:t>
            </w:r>
          </w:p>
        </w:tc>
        <w:tc>
          <w:tcPr>
            <w:tcW w:w="992" w:type="dxa"/>
          </w:tcPr>
          <w:p w14:paraId="0607FFB6"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7BE98BCE" w14:textId="77777777" w:rsidR="00E51036" w:rsidRPr="00C03543" w:rsidRDefault="00E51036" w:rsidP="00F67D15">
            <w:pPr>
              <w:spacing w:line="360" w:lineRule="auto"/>
              <w:jc w:val="both"/>
              <w:rPr>
                <w:rFonts w:ascii="Book Antiqua" w:eastAsiaTheme="majorEastAsia" w:hAnsi="Book Antiqua" w:cstheme="majorBidi"/>
                <w:b/>
                <w:bCs/>
                <w:i/>
                <w:iCs/>
              </w:rPr>
            </w:pPr>
            <w:r w:rsidRPr="00C03543">
              <w:rPr>
                <w:rFonts w:ascii="Book Antiqua" w:hAnsi="Book Antiqua"/>
              </w:rPr>
              <w:t>268</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51B18B55" w14:textId="77777777" w:rsidTr="00F67D15">
        <w:trPr>
          <w:jc w:val="center"/>
        </w:trPr>
        <w:tc>
          <w:tcPr>
            <w:tcW w:w="993" w:type="dxa"/>
          </w:tcPr>
          <w:p w14:paraId="68A810DB"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MH</w:t>
            </w:r>
          </w:p>
        </w:tc>
        <w:tc>
          <w:tcPr>
            <w:tcW w:w="1276" w:type="dxa"/>
          </w:tcPr>
          <w:p w14:paraId="129B9CE5" w14:textId="77777777" w:rsidR="00E51036" w:rsidRPr="00C03543" w:rsidRDefault="00E51036" w:rsidP="00F67D15">
            <w:pPr>
              <w:spacing w:line="360" w:lineRule="auto"/>
              <w:jc w:val="both"/>
              <w:rPr>
                <w:rFonts w:ascii="Book Antiqua" w:hAnsi="Book Antiqua"/>
              </w:rPr>
            </w:pPr>
            <w:r w:rsidRPr="00C03543">
              <w:rPr>
                <w:rFonts w:ascii="Book Antiqua" w:hAnsi="Book Antiqua"/>
              </w:rPr>
              <w:t>Carrick</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74</w:t>
              </w:r>
            </w:hyperlink>
            <w:r w:rsidRPr="00C03543">
              <w:rPr>
                <w:rFonts w:ascii="Book Antiqua" w:eastAsia="宋体" w:hAnsi="Book Antiqua"/>
                <w:vertAlign w:val="superscript"/>
                <w:lang w:eastAsia="zh-CN"/>
              </w:rPr>
              <w:t>]</w:t>
            </w:r>
          </w:p>
        </w:tc>
        <w:tc>
          <w:tcPr>
            <w:tcW w:w="567" w:type="dxa"/>
          </w:tcPr>
          <w:p w14:paraId="76DEAFEA"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6</w:t>
            </w:r>
          </w:p>
        </w:tc>
        <w:tc>
          <w:tcPr>
            <w:tcW w:w="567" w:type="dxa"/>
          </w:tcPr>
          <w:p w14:paraId="580FA316" w14:textId="77777777" w:rsidR="00E51036" w:rsidRPr="00C03543" w:rsidRDefault="00E51036" w:rsidP="00F67D15">
            <w:pPr>
              <w:spacing w:line="360" w:lineRule="auto"/>
              <w:jc w:val="both"/>
              <w:rPr>
                <w:rFonts w:ascii="Book Antiqua" w:hAnsi="Book Antiqua"/>
              </w:rPr>
            </w:pPr>
            <w:r w:rsidRPr="00C03543">
              <w:rPr>
                <w:rFonts w:ascii="Book Antiqua" w:hAnsi="Book Antiqua"/>
              </w:rPr>
              <w:t>245</w:t>
            </w:r>
          </w:p>
        </w:tc>
        <w:tc>
          <w:tcPr>
            <w:tcW w:w="1417" w:type="dxa"/>
          </w:tcPr>
          <w:p w14:paraId="6AF05F3A"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
            </w:r>
          </w:p>
        </w:tc>
        <w:tc>
          <w:tcPr>
            <w:tcW w:w="7513" w:type="dxa"/>
          </w:tcPr>
          <w:p w14:paraId="228224EA" w14:textId="77777777" w:rsidR="00E51036" w:rsidRPr="00C03543" w:rsidRDefault="00E51036" w:rsidP="00F67D15">
            <w:pPr>
              <w:spacing w:line="360" w:lineRule="auto"/>
              <w:jc w:val="both"/>
              <w:rPr>
                <w:rFonts w:ascii="Book Antiqua" w:hAnsi="Book Antiqua"/>
              </w:rPr>
            </w:pPr>
            <w:r w:rsidRPr="00C03543">
              <w:rPr>
                <w:rFonts w:ascii="Book Antiqua" w:hAnsi="Book Antiqua"/>
              </w:rPr>
              <w:t>IMH strongest IP of CV death and HF. Multivariate model, L-MVO not predictor</w:t>
            </w:r>
          </w:p>
        </w:tc>
        <w:tc>
          <w:tcPr>
            <w:tcW w:w="992" w:type="dxa"/>
          </w:tcPr>
          <w:p w14:paraId="75CEEDC3"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1E8439FE" w14:textId="77777777" w:rsidR="00E51036" w:rsidRPr="00C03543" w:rsidRDefault="00E51036" w:rsidP="00F67D15">
            <w:pPr>
              <w:spacing w:line="360" w:lineRule="auto"/>
              <w:jc w:val="both"/>
              <w:rPr>
                <w:rFonts w:ascii="Book Antiqua" w:hAnsi="Book Antiqua"/>
              </w:rPr>
            </w:pPr>
            <w:r w:rsidRPr="00C03543">
              <w:rPr>
                <w:rFonts w:ascii="Book Antiqua" w:hAnsi="Book Antiqua"/>
              </w:rPr>
              <w:t>830</w:t>
            </w:r>
            <w:r w:rsidRPr="00C03543">
              <w:rPr>
                <w:rFonts w:ascii="Book Antiqua" w:eastAsia="宋体" w:hAnsi="Book Antiqua"/>
                <w:lang w:eastAsia="zh-CN"/>
              </w:rPr>
              <w:t xml:space="preserve"> </w:t>
            </w:r>
            <w:r w:rsidRPr="00C03543">
              <w:rPr>
                <w:rFonts w:ascii="Book Antiqua" w:hAnsi="Book Antiqua"/>
              </w:rPr>
              <w:t>d</w:t>
            </w:r>
          </w:p>
        </w:tc>
      </w:tr>
      <w:tr w:rsidR="00E51036" w:rsidRPr="00C03543" w14:paraId="2EA66054" w14:textId="77777777" w:rsidTr="00F67D15">
        <w:trPr>
          <w:jc w:val="center"/>
        </w:trPr>
        <w:tc>
          <w:tcPr>
            <w:tcW w:w="993" w:type="dxa"/>
          </w:tcPr>
          <w:p w14:paraId="233B0F5A"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MH</w:t>
            </w:r>
          </w:p>
        </w:tc>
        <w:tc>
          <w:tcPr>
            <w:tcW w:w="1276" w:type="dxa"/>
          </w:tcPr>
          <w:p w14:paraId="2BC8B083" w14:textId="77777777" w:rsidR="00E51036" w:rsidRPr="00C03543" w:rsidRDefault="00E51036" w:rsidP="00F67D15">
            <w:pPr>
              <w:spacing w:line="360" w:lineRule="auto"/>
              <w:jc w:val="both"/>
              <w:rPr>
                <w:rFonts w:ascii="Book Antiqua" w:hAnsi="Book Antiqua"/>
              </w:rPr>
            </w:pPr>
            <w:r w:rsidRPr="00C03543">
              <w:rPr>
                <w:rFonts w:ascii="Book Antiqua" w:hAnsi="Book Antiqua"/>
              </w:rPr>
              <w:t>Amabile</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33</w:t>
              </w:r>
            </w:hyperlink>
            <w:r w:rsidRPr="00C03543">
              <w:rPr>
                <w:rFonts w:ascii="Book Antiqua" w:eastAsia="宋体" w:hAnsi="Book Antiqua"/>
                <w:vertAlign w:val="superscript"/>
                <w:lang w:eastAsia="zh-CN"/>
              </w:rPr>
              <w:t>]</w:t>
            </w:r>
          </w:p>
        </w:tc>
        <w:tc>
          <w:tcPr>
            <w:tcW w:w="567" w:type="dxa"/>
          </w:tcPr>
          <w:p w14:paraId="4D2849A3"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2</w:t>
            </w:r>
          </w:p>
        </w:tc>
        <w:tc>
          <w:tcPr>
            <w:tcW w:w="567" w:type="dxa"/>
          </w:tcPr>
          <w:p w14:paraId="1D9DC6F6" w14:textId="77777777" w:rsidR="00E51036" w:rsidRPr="00C03543" w:rsidRDefault="00E51036" w:rsidP="00F67D15">
            <w:pPr>
              <w:spacing w:line="360" w:lineRule="auto"/>
              <w:jc w:val="both"/>
              <w:rPr>
                <w:rFonts w:ascii="Book Antiqua" w:hAnsi="Book Antiqua"/>
              </w:rPr>
            </w:pPr>
            <w:r w:rsidRPr="00C03543">
              <w:rPr>
                <w:rFonts w:ascii="Book Antiqua" w:hAnsi="Book Antiqua"/>
              </w:rPr>
              <w:t>114</w:t>
            </w:r>
          </w:p>
        </w:tc>
        <w:tc>
          <w:tcPr>
            <w:tcW w:w="1417" w:type="dxa"/>
          </w:tcPr>
          <w:p w14:paraId="48E68F8D"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SE</w:t>
            </w:r>
          </w:p>
        </w:tc>
        <w:tc>
          <w:tcPr>
            <w:tcW w:w="7513" w:type="dxa"/>
          </w:tcPr>
          <w:p w14:paraId="501DF94D" w14:textId="77777777" w:rsidR="00E51036" w:rsidRPr="00C03543" w:rsidRDefault="00E51036" w:rsidP="00F67D15">
            <w:pPr>
              <w:spacing w:line="360" w:lineRule="auto"/>
              <w:jc w:val="both"/>
              <w:rPr>
                <w:rFonts w:ascii="Book Antiqua" w:hAnsi="Book Antiqua"/>
              </w:rPr>
            </w:pPr>
            <w:r w:rsidRPr="00C03543">
              <w:rPr>
                <w:rFonts w:ascii="Book Antiqua" w:hAnsi="Book Antiqua"/>
              </w:rPr>
              <w:t>IMH presence was strongest predictor of MACE in model with MVO, LVEF, STR</w:t>
            </w:r>
          </w:p>
        </w:tc>
        <w:tc>
          <w:tcPr>
            <w:tcW w:w="992" w:type="dxa"/>
          </w:tcPr>
          <w:p w14:paraId="28F1DA16" w14:textId="77777777" w:rsidR="00E51036" w:rsidRPr="00C03543" w:rsidRDefault="00E51036" w:rsidP="00F67D15">
            <w:pPr>
              <w:spacing w:line="360" w:lineRule="auto"/>
              <w:jc w:val="both"/>
              <w:rPr>
                <w:rFonts w:ascii="Book Antiqua" w:hAnsi="Book Antiqua"/>
              </w:rPr>
            </w:pPr>
            <w:r w:rsidRPr="00C03543">
              <w:rPr>
                <w:rFonts w:ascii="Book Antiqua" w:hAnsi="Book Antiqua"/>
              </w:rPr>
              <w:t>4</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61485309" w14:textId="77777777" w:rsidR="00E51036" w:rsidRPr="00C03543" w:rsidRDefault="00E51036" w:rsidP="00F67D15">
            <w:pPr>
              <w:spacing w:line="360" w:lineRule="auto"/>
              <w:jc w:val="both"/>
              <w:rPr>
                <w:rFonts w:ascii="Book Antiqua" w:hAnsi="Book Antiqua"/>
              </w:rPr>
            </w:pPr>
            <w:r w:rsidRPr="00C03543">
              <w:rPr>
                <w:rFonts w:ascii="Book Antiqua" w:hAnsi="Book Antiqua"/>
              </w:rPr>
              <w:t>12 m</w:t>
            </w:r>
            <w:r w:rsidRPr="00C03543">
              <w:rPr>
                <w:rFonts w:ascii="Book Antiqua" w:eastAsia="宋体" w:hAnsi="Book Antiqua"/>
                <w:lang w:eastAsia="zh-CN"/>
              </w:rPr>
              <w:t>o</w:t>
            </w:r>
          </w:p>
        </w:tc>
      </w:tr>
      <w:tr w:rsidR="00E51036" w:rsidRPr="00C03543" w14:paraId="0B531FAE" w14:textId="77777777" w:rsidTr="00F67D15">
        <w:trPr>
          <w:jc w:val="center"/>
        </w:trPr>
        <w:tc>
          <w:tcPr>
            <w:tcW w:w="993" w:type="dxa"/>
          </w:tcPr>
          <w:p w14:paraId="3FCA4B1C"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MH</w:t>
            </w:r>
          </w:p>
        </w:tc>
        <w:tc>
          <w:tcPr>
            <w:tcW w:w="1276" w:type="dxa"/>
          </w:tcPr>
          <w:p w14:paraId="4EB04DC8" w14:textId="77777777" w:rsidR="00E51036" w:rsidRPr="00C03543" w:rsidRDefault="00E51036" w:rsidP="00F67D15">
            <w:pPr>
              <w:spacing w:line="360" w:lineRule="auto"/>
              <w:jc w:val="both"/>
              <w:rPr>
                <w:rFonts w:ascii="Book Antiqua" w:hAnsi="Book Antiqua"/>
              </w:rPr>
            </w:pPr>
            <w:r w:rsidRPr="00C03543">
              <w:rPr>
                <w:rFonts w:ascii="Book Antiqua" w:hAnsi="Book Antiqua"/>
              </w:rPr>
              <w:t>Husser</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3</w:t>
              </w:r>
            </w:hyperlink>
            <w:r w:rsidRPr="00C03543">
              <w:rPr>
                <w:rFonts w:ascii="Book Antiqua" w:eastAsia="宋体" w:hAnsi="Book Antiqua"/>
                <w:vertAlign w:val="superscript"/>
                <w:lang w:eastAsia="zh-CN"/>
              </w:rPr>
              <w:t>]</w:t>
            </w:r>
          </w:p>
        </w:tc>
        <w:tc>
          <w:tcPr>
            <w:tcW w:w="567" w:type="dxa"/>
          </w:tcPr>
          <w:p w14:paraId="5CA4DEFA"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2</w:t>
            </w:r>
          </w:p>
        </w:tc>
        <w:tc>
          <w:tcPr>
            <w:tcW w:w="567" w:type="dxa"/>
          </w:tcPr>
          <w:p w14:paraId="3C0AF72F" w14:textId="77777777" w:rsidR="00E51036" w:rsidRPr="00C03543" w:rsidRDefault="00E51036" w:rsidP="00F67D15">
            <w:pPr>
              <w:spacing w:line="360" w:lineRule="auto"/>
              <w:jc w:val="both"/>
              <w:rPr>
                <w:rFonts w:ascii="Book Antiqua" w:hAnsi="Book Antiqua"/>
              </w:rPr>
            </w:pPr>
            <w:r w:rsidRPr="00C03543">
              <w:rPr>
                <w:rFonts w:ascii="Book Antiqua" w:hAnsi="Book Antiqua"/>
              </w:rPr>
              <w:t>304</w:t>
            </w:r>
          </w:p>
        </w:tc>
        <w:tc>
          <w:tcPr>
            <w:tcW w:w="1417" w:type="dxa"/>
          </w:tcPr>
          <w:p w14:paraId="0BB9A22A"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SE</w:t>
            </w:r>
          </w:p>
        </w:tc>
        <w:tc>
          <w:tcPr>
            <w:tcW w:w="7513" w:type="dxa"/>
          </w:tcPr>
          <w:p w14:paraId="6B8EE1CC" w14:textId="77777777" w:rsidR="00E51036" w:rsidRPr="00C03543" w:rsidRDefault="00E51036" w:rsidP="00F67D15">
            <w:pPr>
              <w:spacing w:line="360" w:lineRule="auto"/>
              <w:jc w:val="both"/>
              <w:rPr>
                <w:rFonts w:ascii="Book Antiqua" w:hAnsi="Book Antiqua"/>
              </w:rPr>
            </w:pPr>
            <w:r w:rsidRPr="00C03543">
              <w:rPr>
                <w:rFonts w:ascii="Book Antiqua" w:hAnsi="Book Antiqua"/>
              </w:rPr>
              <w:t>IMH IP for MACE in model with AAR, IS, L-MVO. T2w. No inc. value with LGE</w:t>
            </w:r>
          </w:p>
        </w:tc>
        <w:tc>
          <w:tcPr>
            <w:tcW w:w="992" w:type="dxa"/>
          </w:tcPr>
          <w:p w14:paraId="63794652" w14:textId="77777777" w:rsidR="00E51036" w:rsidRPr="00C03543" w:rsidRDefault="00E51036" w:rsidP="00F67D15">
            <w:pPr>
              <w:spacing w:line="360" w:lineRule="auto"/>
              <w:jc w:val="both"/>
              <w:rPr>
                <w:rFonts w:ascii="Book Antiqua" w:hAnsi="Book Antiqua"/>
              </w:rPr>
            </w:pPr>
            <w:r w:rsidRPr="00C03543">
              <w:rPr>
                <w:rFonts w:ascii="Book Antiqua" w:hAnsi="Book Antiqua"/>
              </w:rPr>
              <w:t>6</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3E8B9154"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140</w:t>
            </w:r>
            <w:r w:rsidRPr="00C03543">
              <w:rPr>
                <w:rFonts w:ascii="Book Antiqua" w:eastAsia="宋体" w:hAnsi="Book Antiqua"/>
                <w:lang w:eastAsia="zh-CN"/>
              </w:rPr>
              <w:t xml:space="preserve"> </w:t>
            </w:r>
            <w:r w:rsidRPr="00C03543">
              <w:rPr>
                <w:rFonts w:ascii="Book Antiqua" w:hAnsi="Book Antiqua"/>
              </w:rPr>
              <w:t>w</w:t>
            </w:r>
            <w:r w:rsidRPr="00C03543">
              <w:rPr>
                <w:rFonts w:ascii="Book Antiqua" w:eastAsia="宋体" w:hAnsi="Book Antiqua"/>
                <w:lang w:eastAsia="zh-CN"/>
              </w:rPr>
              <w:t>k</w:t>
            </w:r>
          </w:p>
        </w:tc>
      </w:tr>
      <w:tr w:rsidR="00E51036" w:rsidRPr="00C03543" w14:paraId="7434C50C" w14:textId="77777777" w:rsidTr="00F67D15">
        <w:trPr>
          <w:jc w:val="center"/>
        </w:trPr>
        <w:tc>
          <w:tcPr>
            <w:tcW w:w="993" w:type="dxa"/>
          </w:tcPr>
          <w:p w14:paraId="0EF319BA"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IMH</w:t>
            </w:r>
          </w:p>
        </w:tc>
        <w:tc>
          <w:tcPr>
            <w:tcW w:w="1276" w:type="dxa"/>
          </w:tcPr>
          <w:p w14:paraId="1F2E9AF0" w14:textId="77777777" w:rsidR="00E51036" w:rsidRPr="00C03543" w:rsidRDefault="00E51036" w:rsidP="00F67D15">
            <w:pPr>
              <w:spacing w:line="360" w:lineRule="auto"/>
              <w:jc w:val="both"/>
              <w:rPr>
                <w:rFonts w:ascii="Book Antiqua" w:hAnsi="Book Antiqua"/>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25</w:t>
              </w:r>
            </w:hyperlink>
            <w:r w:rsidRPr="00C03543">
              <w:rPr>
                <w:rFonts w:ascii="Book Antiqua" w:eastAsia="宋体" w:hAnsi="Book Antiqua"/>
                <w:vertAlign w:val="superscript"/>
                <w:lang w:eastAsia="zh-CN"/>
              </w:rPr>
              <w:t>]</w:t>
            </w:r>
          </w:p>
        </w:tc>
        <w:tc>
          <w:tcPr>
            <w:tcW w:w="567" w:type="dxa"/>
          </w:tcPr>
          <w:p w14:paraId="59FA9CA9"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1</w:t>
            </w:r>
          </w:p>
        </w:tc>
        <w:tc>
          <w:tcPr>
            <w:tcW w:w="567" w:type="dxa"/>
          </w:tcPr>
          <w:p w14:paraId="7E58F76D" w14:textId="77777777" w:rsidR="00E51036" w:rsidRPr="00C03543" w:rsidRDefault="00E51036" w:rsidP="00F67D15">
            <w:pPr>
              <w:spacing w:line="360" w:lineRule="auto"/>
              <w:jc w:val="both"/>
              <w:rPr>
                <w:rFonts w:ascii="Book Antiqua" w:hAnsi="Book Antiqua"/>
              </w:rPr>
            </w:pPr>
            <w:r w:rsidRPr="00C03543">
              <w:rPr>
                <w:rFonts w:ascii="Book Antiqua" w:hAnsi="Book Antiqua"/>
              </w:rPr>
              <w:t>346</w:t>
            </w:r>
          </w:p>
        </w:tc>
        <w:tc>
          <w:tcPr>
            <w:tcW w:w="1417" w:type="dxa"/>
          </w:tcPr>
          <w:p w14:paraId="3619105A" w14:textId="77777777" w:rsidR="00E51036" w:rsidRPr="00C03543" w:rsidRDefault="00E51036" w:rsidP="00F67D15">
            <w:pPr>
              <w:spacing w:line="360" w:lineRule="auto"/>
              <w:jc w:val="both"/>
              <w:rPr>
                <w:rFonts w:ascii="Book Antiqua" w:hAnsi="Book Antiqua"/>
              </w:rPr>
            </w:pPr>
            <w:r w:rsidRPr="00C03543">
              <w:rPr>
                <w:rFonts w:ascii="Book Antiqua" w:hAnsi="Book Antiqua"/>
              </w:rPr>
              <w:t>T2w-TSE</w:t>
            </w:r>
          </w:p>
        </w:tc>
        <w:tc>
          <w:tcPr>
            <w:tcW w:w="7513" w:type="dxa"/>
          </w:tcPr>
          <w:p w14:paraId="7A951AFE" w14:textId="77777777" w:rsidR="00E51036" w:rsidRPr="00C03543" w:rsidRDefault="00E51036" w:rsidP="00F67D15">
            <w:pPr>
              <w:spacing w:line="360" w:lineRule="auto"/>
              <w:jc w:val="both"/>
              <w:rPr>
                <w:rFonts w:ascii="Book Antiqua" w:hAnsi="Book Antiqua"/>
              </w:rPr>
            </w:pPr>
            <w:r w:rsidRPr="00C03543">
              <w:rPr>
                <w:rFonts w:ascii="Book Antiqua" w:hAnsi="Book Antiqua"/>
              </w:rPr>
              <w:t>IMH IP of MACE in model with L-MVO. T2w inc. value with LGE and cine</w:t>
            </w:r>
          </w:p>
        </w:tc>
        <w:tc>
          <w:tcPr>
            <w:tcW w:w="992" w:type="dxa"/>
          </w:tcPr>
          <w:p w14:paraId="45397B5C"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493E4047" w14:textId="77777777" w:rsidR="00E51036" w:rsidRPr="00C03543" w:rsidRDefault="00E51036" w:rsidP="00F67D15">
            <w:pPr>
              <w:spacing w:line="360" w:lineRule="auto"/>
              <w:jc w:val="both"/>
              <w:rPr>
                <w:rFonts w:ascii="Book Antiqua" w:hAnsi="Book Antiqua"/>
              </w:rPr>
            </w:pPr>
            <w:r w:rsidRPr="00C03543">
              <w:rPr>
                <w:rFonts w:ascii="Book Antiqua" w:hAnsi="Book Antiqua"/>
              </w:rPr>
              <w:t>6 m</w:t>
            </w:r>
            <w:r w:rsidRPr="00C03543">
              <w:rPr>
                <w:rFonts w:ascii="Book Antiqua" w:eastAsia="宋体" w:hAnsi="Book Antiqua"/>
                <w:lang w:eastAsia="zh-CN"/>
              </w:rPr>
              <w:t>o</w:t>
            </w:r>
          </w:p>
        </w:tc>
      </w:tr>
      <w:tr w:rsidR="00E51036" w:rsidRPr="00C03543" w14:paraId="60EA0456" w14:textId="77777777" w:rsidTr="00F67D15">
        <w:trPr>
          <w:jc w:val="center"/>
        </w:trPr>
        <w:tc>
          <w:tcPr>
            <w:tcW w:w="993" w:type="dxa"/>
          </w:tcPr>
          <w:p w14:paraId="277854B9"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MSI</w:t>
            </w:r>
          </w:p>
        </w:tc>
        <w:tc>
          <w:tcPr>
            <w:tcW w:w="1276" w:type="dxa"/>
          </w:tcPr>
          <w:p w14:paraId="4E56FE52" w14:textId="77777777" w:rsidR="00E51036" w:rsidRPr="00C03543" w:rsidRDefault="00E51036" w:rsidP="00F67D15">
            <w:pPr>
              <w:spacing w:line="360" w:lineRule="auto"/>
              <w:jc w:val="both"/>
              <w:rPr>
                <w:rFonts w:ascii="Book Antiqua" w:hAnsi="Book Antiqua"/>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34</w:t>
              </w:r>
            </w:hyperlink>
            <w:r w:rsidRPr="00C03543">
              <w:rPr>
                <w:rFonts w:ascii="Book Antiqua" w:eastAsia="宋体" w:hAnsi="Book Antiqua"/>
                <w:vertAlign w:val="superscript"/>
                <w:lang w:eastAsia="zh-CN"/>
              </w:rPr>
              <w:t>]</w:t>
            </w:r>
          </w:p>
        </w:tc>
        <w:tc>
          <w:tcPr>
            <w:tcW w:w="567" w:type="dxa"/>
          </w:tcPr>
          <w:p w14:paraId="7A6763B5"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1</w:t>
            </w:r>
          </w:p>
        </w:tc>
        <w:tc>
          <w:tcPr>
            <w:tcW w:w="567" w:type="dxa"/>
          </w:tcPr>
          <w:p w14:paraId="6B690160" w14:textId="77777777" w:rsidR="00E51036" w:rsidRPr="00C03543" w:rsidRDefault="00E51036" w:rsidP="00F67D15">
            <w:pPr>
              <w:spacing w:line="360" w:lineRule="auto"/>
              <w:jc w:val="both"/>
              <w:rPr>
                <w:rFonts w:ascii="Book Antiqua" w:hAnsi="Book Antiqua"/>
              </w:rPr>
            </w:pPr>
            <w:r w:rsidRPr="00C03543">
              <w:rPr>
                <w:rFonts w:ascii="Book Antiqua" w:hAnsi="Book Antiqua"/>
              </w:rPr>
              <w:t>208</w:t>
            </w:r>
          </w:p>
        </w:tc>
        <w:tc>
          <w:tcPr>
            <w:tcW w:w="1417" w:type="dxa"/>
          </w:tcPr>
          <w:p w14:paraId="3666ABFF" w14:textId="77777777" w:rsidR="00E51036" w:rsidRPr="00C03543" w:rsidRDefault="00E51036" w:rsidP="00F67D15">
            <w:pPr>
              <w:spacing w:line="360" w:lineRule="auto"/>
              <w:jc w:val="both"/>
              <w:rPr>
                <w:rFonts w:ascii="Book Antiqua" w:hAnsi="Book Antiqua"/>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gt;</w:t>
            </w:r>
            <w:r w:rsidRPr="00C03543">
              <w:rPr>
                <w:rFonts w:ascii="Book Antiqua" w:eastAsia="宋体" w:hAnsi="Book Antiqua"/>
                <w:lang w:eastAsia="zh-CN"/>
              </w:rPr>
              <w:t xml:space="preserve"> </w:t>
            </w:r>
            <w:r w:rsidRPr="00C03543">
              <w:rPr>
                <w:rFonts w:ascii="Book Antiqua" w:hAnsi="Book Antiqua"/>
              </w:rPr>
              <w:t>5SD</w:t>
            </w:r>
          </w:p>
        </w:tc>
        <w:tc>
          <w:tcPr>
            <w:tcW w:w="7513" w:type="dxa"/>
          </w:tcPr>
          <w:p w14:paraId="1BE133AD" w14:textId="77777777" w:rsidR="00E51036" w:rsidRPr="00C03543" w:rsidRDefault="00E51036" w:rsidP="00F67D15">
            <w:pPr>
              <w:spacing w:line="360" w:lineRule="auto"/>
              <w:jc w:val="both"/>
              <w:rPr>
                <w:rFonts w:ascii="Book Antiqua" w:hAnsi="Book Antiqua"/>
              </w:rPr>
            </w:pPr>
            <w:r w:rsidRPr="00C03543">
              <w:rPr>
                <w:rFonts w:ascii="Book Antiqua" w:hAnsi="Book Antiqua"/>
              </w:rPr>
              <w:t xml:space="preserve">MSI only CMR IP of mortality in model with age, IS, MVO, LVEF, TIMI post, IS </w:t>
            </w:r>
          </w:p>
        </w:tc>
        <w:tc>
          <w:tcPr>
            <w:tcW w:w="992" w:type="dxa"/>
          </w:tcPr>
          <w:p w14:paraId="298825C0"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671D0F8A" w14:textId="77777777" w:rsidR="00E51036" w:rsidRPr="00C03543" w:rsidRDefault="00E51036" w:rsidP="00F67D15">
            <w:pPr>
              <w:spacing w:line="360" w:lineRule="auto"/>
              <w:jc w:val="both"/>
              <w:rPr>
                <w:rFonts w:ascii="Book Antiqua" w:hAnsi="Book Antiqua"/>
              </w:rPr>
            </w:pPr>
            <w:r w:rsidRPr="00C03543">
              <w:rPr>
                <w:rFonts w:ascii="Book Antiqua" w:hAnsi="Book Antiqua"/>
              </w:rPr>
              <w:t>19 m</w:t>
            </w:r>
            <w:r w:rsidRPr="00C03543">
              <w:rPr>
                <w:rFonts w:ascii="Book Antiqua" w:eastAsia="宋体" w:hAnsi="Book Antiqua"/>
                <w:lang w:eastAsia="zh-CN"/>
              </w:rPr>
              <w:t>o</w:t>
            </w:r>
          </w:p>
        </w:tc>
      </w:tr>
      <w:tr w:rsidR="00E51036" w:rsidRPr="00C03543" w14:paraId="64278FAF" w14:textId="77777777" w:rsidTr="00F67D15">
        <w:trPr>
          <w:jc w:val="center"/>
        </w:trPr>
        <w:tc>
          <w:tcPr>
            <w:tcW w:w="993" w:type="dxa"/>
          </w:tcPr>
          <w:p w14:paraId="0CB543F7"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MSI</w:t>
            </w:r>
          </w:p>
        </w:tc>
        <w:tc>
          <w:tcPr>
            <w:tcW w:w="1276" w:type="dxa"/>
          </w:tcPr>
          <w:p w14:paraId="20FD23B6" w14:textId="77777777" w:rsidR="00E51036" w:rsidRPr="00C03543" w:rsidRDefault="00E51036" w:rsidP="00F67D15">
            <w:pPr>
              <w:spacing w:line="360" w:lineRule="auto"/>
              <w:jc w:val="both"/>
              <w:rPr>
                <w:rFonts w:ascii="Book Antiqua" w:hAnsi="Book Antiqua"/>
              </w:rPr>
            </w:pPr>
            <w:r w:rsidRPr="00C03543">
              <w:rPr>
                <w:rFonts w:ascii="Book Antiqua" w:hAnsi="Book Antiqua"/>
              </w:rPr>
              <w:t>Eitel</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61</w:t>
              </w:r>
            </w:hyperlink>
            <w:r w:rsidRPr="00C03543">
              <w:rPr>
                <w:rFonts w:ascii="Book Antiqua" w:eastAsia="宋体" w:hAnsi="Book Antiqua"/>
                <w:vertAlign w:val="superscript"/>
                <w:lang w:eastAsia="zh-CN"/>
              </w:rPr>
              <w:t>]</w:t>
            </w:r>
          </w:p>
        </w:tc>
        <w:tc>
          <w:tcPr>
            <w:tcW w:w="567" w:type="dxa"/>
          </w:tcPr>
          <w:p w14:paraId="2A4FD3D0"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0</w:t>
            </w:r>
          </w:p>
        </w:tc>
        <w:tc>
          <w:tcPr>
            <w:tcW w:w="567" w:type="dxa"/>
          </w:tcPr>
          <w:p w14:paraId="537D8C1B" w14:textId="77777777" w:rsidR="00E51036" w:rsidRPr="00C03543" w:rsidRDefault="00E51036" w:rsidP="00F67D15">
            <w:pPr>
              <w:spacing w:line="360" w:lineRule="auto"/>
              <w:jc w:val="both"/>
              <w:rPr>
                <w:rFonts w:ascii="Book Antiqua" w:hAnsi="Book Antiqua"/>
              </w:rPr>
            </w:pPr>
            <w:r w:rsidRPr="00C03543">
              <w:rPr>
                <w:rFonts w:ascii="Book Antiqua" w:hAnsi="Book Antiqua"/>
              </w:rPr>
              <w:t>208</w:t>
            </w:r>
          </w:p>
        </w:tc>
        <w:tc>
          <w:tcPr>
            <w:tcW w:w="1417" w:type="dxa"/>
          </w:tcPr>
          <w:p w14:paraId="1274D4D5" w14:textId="77777777" w:rsidR="00E51036" w:rsidRPr="00C03543" w:rsidRDefault="00E51036" w:rsidP="00F67D15">
            <w:pPr>
              <w:spacing w:line="360" w:lineRule="auto"/>
              <w:jc w:val="both"/>
              <w:rPr>
                <w:rFonts w:ascii="Book Antiqua" w:hAnsi="Book Antiqua"/>
              </w:rPr>
            </w:pPr>
            <w:r w:rsidRPr="00C03543">
              <w:rPr>
                <w:rFonts w:ascii="Book Antiqua" w:hAnsi="Book Antiqua"/>
              </w:rPr>
              <w:t>&gt;</w:t>
            </w:r>
            <w:r w:rsidRPr="00C03543">
              <w:rPr>
                <w:rFonts w:ascii="Book Antiqua" w:eastAsia="宋体" w:hAnsi="Book Antiqua"/>
                <w:lang w:eastAsia="zh-CN"/>
              </w:rPr>
              <w:t xml:space="preserve"> </w:t>
            </w:r>
            <w:r w:rsidRPr="00C03543">
              <w:rPr>
                <w:rFonts w:ascii="Book Antiqua" w:hAnsi="Book Antiqua"/>
              </w:rPr>
              <w:t>2SD/&gt;</w:t>
            </w:r>
            <w:r w:rsidRPr="00C03543">
              <w:rPr>
                <w:rFonts w:ascii="Book Antiqua" w:eastAsia="宋体" w:hAnsi="Book Antiqua"/>
                <w:lang w:eastAsia="zh-CN"/>
              </w:rPr>
              <w:t xml:space="preserve"> </w:t>
            </w:r>
            <w:r w:rsidRPr="00C03543">
              <w:rPr>
                <w:rFonts w:ascii="Book Antiqua" w:hAnsi="Book Antiqua"/>
              </w:rPr>
              <w:t>5SD</w:t>
            </w:r>
          </w:p>
        </w:tc>
        <w:tc>
          <w:tcPr>
            <w:tcW w:w="7513" w:type="dxa"/>
          </w:tcPr>
          <w:p w14:paraId="2715ADDF" w14:textId="77777777" w:rsidR="00E51036" w:rsidRPr="00C03543" w:rsidRDefault="00E51036" w:rsidP="00F67D15">
            <w:pPr>
              <w:spacing w:line="360" w:lineRule="auto"/>
              <w:jc w:val="both"/>
              <w:rPr>
                <w:rFonts w:ascii="Book Antiqua" w:hAnsi="Book Antiqua"/>
              </w:rPr>
            </w:pPr>
            <w:r w:rsidRPr="00C03543">
              <w:rPr>
                <w:rFonts w:ascii="Book Antiqua" w:hAnsi="Book Antiqua"/>
              </w:rPr>
              <w:t xml:space="preserve">MSI only IP for MACE/mortality in model with LVEF, MVO, IS, STR, TIMI post </w:t>
            </w:r>
          </w:p>
        </w:tc>
        <w:tc>
          <w:tcPr>
            <w:tcW w:w="992" w:type="dxa"/>
          </w:tcPr>
          <w:p w14:paraId="05BC0A39" w14:textId="77777777" w:rsidR="00E51036" w:rsidRPr="00C03543" w:rsidRDefault="00E51036" w:rsidP="00F67D15">
            <w:pPr>
              <w:spacing w:line="360" w:lineRule="auto"/>
              <w:jc w:val="both"/>
              <w:rPr>
                <w:rFonts w:ascii="Book Antiqua" w:hAnsi="Book Antiqua"/>
              </w:rPr>
            </w:pPr>
            <w:r w:rsidRPr="00C03543">
              <w:rPr>
                <w:rFonts w:ascii="Book Antiqua" w:hAnsi="Book Antiqua"/>
              </w:rPr>
              <w:t>3</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19E0E7C1" w14:textId="77777777" w:rsidR="00E51036" w:rsidRPr="00C03543" w:rsidRDefault="00E51036" w:rsidP="00F67D15">
            <w:pPr>
              <w:spacing w:line="360" w:lineRule="auto"/>
              <w:jc w:val="both"/>
              <w:rPr>
                <w:rFonts w:ascii="Book Antiqua" w:hAnsi="Book Antiqua"/>
              </w:rPr>
            </w:pPr>
            <w:r w:rsidRPr="00C03543">
              <w:rPr>
                <w:rFonts w:ascii="Book Antiqua" w:hAnsi="Book Antiqua"/>
              </w:rPr>
              <w:t>6 m</w:t>
            </w:r>
            <w:r w:rsidRPr="00C03543">
              <w:rPr>
                <w:rFonts w:ascii="Book Antiqua" w:eastAsia="宋体" w:hAnsi="Book Antiqua"/>
                <w:lang w:eastAsia="zh-CN"/>
              </w:rPr>
              <w:t>o</w:t>
            </w:r>
          </w:p>
        </w:tc>
      </w:tr>
      <w:tr w:rsidR="00E51036" w:rsidRPr="00C03543" w14:paraId="1AD5F8BD" w14:textId="77777777" w:rsidTr="00F67D15">
        <w:trPr>
          <w:jc w:val="center"/>
        </w:trPr>
        <w:tc>
          <w:tcPr>
            <w:tcW w:w="993" w:type="dxa"/>
          </w:tcPr>
          <w:p w14:paraId="5CC00BBB" w14:textId="77777777" w:rsidR="00E51036" w:rsidRPr="00C03543" w:rsidRDefault="00E51036" w:rsidP="00F67D15">
            <w:pPr>
              <w:spacing w:line="360" w:lineRule="auto"/>
              <w:jc w:val="both"/>
              <w:rPr>
                <w:rFonts w:ascii="Book Antiqua" w:hAnsi="Book Antiqua"/>
                <w:b/>
              </w:rPr>
            </w:pPr>
            <w:r w:rsidRPr="00C03543">
              <w:rPr>
                <w:rFonts w:ascii="Book Antiqua" w:hAnsi="Book Antiqua"/>
                <w:b/>
              </w:rPr>
              <w:t>T1</w:t>
            </w:r>
          </w:p>
        </w:tc>
        <w:tc>
          <w:tcPr>
            <w:tcW w:w="1276" w:type="dxa"/>
          </w:tcPr>
          <w:p w14:paraId="4E8EF8FF" w14:textId="77777777" w:rsidR="00E51036" w:rsidRPr="00C03543" w:rsidRDefault="00E51036" w:rsidP="00F67D15">
            <w:pPr>
              <w:spacing w:line="360" w:lineRule="auto"/>
              <w:jc w:val="both"/>
              <w:rPr>
                <w:rFonts w:ascii="Book Antiqua" w:hAnsi="Book Antiqua"/>
              </w:rPr>
            </w:pPr>
            <w:r w:rsidRPr="00C03543">
              <w:rPr>
                <w:rFonts w:ascii="Book Antiqua" w:hAnsi="Book Antiqua"/>
              </w:rPr>
              <w:t>Carrick</w:t>
            </w:r>
            <w:r w:rsidRPr="00C03543">
              <w:rPr>
                <w:rFonts w:ascii="Book Antiqua" w:eastAsia="宋体" w:hAnsi="Book Antiqua"/>
                <w:i/>
                <w:lang w:eastAsia="zh-CN"/>
              </w:rPr>
              <w:t xml:space="preserve"> et al</w:t>
            </w:r>
            <w:r w:rsidRPr="00C03543">
              <w:rPr>
                <w:rFonts w:ascii="Book Antiqua" w:eastAsia="宋体" w:hAnsi="Book Antiqua"/>
                <w:vertAlign w:val="superscript"/>
                <w:lang w:eastAsia="zh-CN"/>
              </w:rPr>
              <w:t>[</w:t>
            </w:r>
            <w:hyperlink w:anchor="_ENREF_74" w:tooltip="Carrick, 2016 #2120" w:history="1">
              <w:r w:rsidRPr="00C03543">
                <w:rPr>
                  <w:rFonts w:ascii="Book Antiqua" w:eastAsia="宋体" w:hAnsi="Book Antiqua"/>
                  <w:vertAlign w:val="superscript"/>
                  <w:lang w:eastAsia="zh-CN"/>
                </w:rPr>
                <w:t>177</w:t>
              </w:r>
            </w:hyperlink>
            <w:r w:rsidRPr="00C03543">
              <w:rPr>
                <w:rFonts w:ascii="Book Antiqua" w:eastAsia="宋体" w:hAnsi="Book Antiqua"/>
                <w:vertAlign w:val="superscript"/>
                <w:lang w:eastAsia="zh-CN"/>
              </w:rPr>
              <w:t>]</w:t>
            </w:r>
          </w:p>
        </w:tc>
        <w:tc>
          <w:tcPr>
            <w:tcW w:w="567" w:type="dxa"/>
          </w:tcPr>
          <w:p w14:paraId="5DF33656" w14:textId="77777777" w:rsidR="00E51036" w:rsidRPr="00C03543" w:rsidRDefault="00E51036" w:rsidP="00F67D15">
            <w:pPr>
              <w:spacing w:line="360" w:lineRule="auto"/>
              <w:jc w:val="both"/>
              <w:rPr>
                <w:rFonts w:ascii="Book Antiqua" w:hAnsi="Book Antiqua"/>
              </w:rPr>
            </w:pPr>
            <w:r w:rsidRPr="00C03543">
              <w:rPr>
                <w:rFonts w:ascii="Book Antiqua" w:hAnsi="Book Antiqua"/>
              </w:rPr>
              <w:t>2016</w:t>
            </w:r>
          </w:p>
        </w:tc>
        <w:tc>
          <w:tcPr>
            <w:tcW w:w="567" w:type="dxa"/>
          </w:tcPr>
          <w:p w14:paraId="56786A11" w14:textId="77777777" w:rsidR="00E51036" w:rsidRPr="00C03543" w:rsidRDefault="00E51036" w:rsidP="00F67D15">
            <w:pPr>
              <w:spacing w:line="360" w:lineRule="auto"/>
              <w:jc w:val="both"/>
              <w:rPr>
                <w:rFonts w:ascii="Book Antiqua" w:hAnsi="Book Antiqua"/>
              </w:rPr>
            </w:pPr>
            <w:r w:rsidRPr="00C03543">
              <w:rPr>
                <w:rFonts w:ascii="Book Antiqua" w:hAnsi="Book Antiqua"/>
              </w:rPr>
              <w:t>300</w:t>
            </w:r>
          </w:p>
        </w:tc>
        <w:tc>
          <w:tcPr>
            <w:tcW w:w="1417" w:type="dxa"/>
          </w:tcPr>
          <w:p w14:paraId="6489EC6F" w14:textId="77777777" w:rsidR="00E51036" w:rsidRPr="00C03543" w:rsidRDefault="00E51036" w:rsidP="00F67D15">
            <w:pPr>
              <w:spacing w:line="360" w:lineRule="auto"/>
              <w:jc w:val="both"/>
              <w:rPr>
                <w:rFonts w:ascii="Book Antiqua" w:hAnsi="Book Antiqua"/>
              </w:rPr>
            </w:pPr>
            <w:r w:rsidRPr="00C03543">
              <w:rPr>
                <w:rFonts w:ascii="Book Antiqua" w:hAnsi="Book Antiqua"/>
              </w:rPr>
              <w:t>T1 map, &gt;</w:t>
            </w:r>
            <w:r w:rsidRPr="00C03543">
              <w:rPr>
                <w:rFonts w:ascii="Book Antiqua" w:eastAsia="宋体" w:hAnsi="Book Antiqua"/>
                <w:lang w:eastAsia="zh-CN"/>
              </w:rPr>
              <w:t xml:space="preserve"> </w:t>
            </w:r>
            <w:r w:rsidRPr="00C03543">
              <w:rPr>
                <w:rFonts w:ascii="Book Antiqua" w:hAnsi="Book Antiqua"/>
              </w:rPr>
              <w:t>2SD STIR, &gt;</w:t>
            </w:r>
            <w:r w:rsidRPr="00C03543">
              <w:rPr>
                <w:rFonts w:ascii="Book Antiqua" w:eastAsia="宋体" w:hAnsi="Book Antiqua"/>
                <w:lang w:eastAsia="zh-CN"/>
              </w:rPr>
              <w:t xml:space="preserve"> </w:t>
            </w:r>
            <w:r w:rsidRPr="00C03543">
              <w:rPr>
                <w:rFonts w:ascii="Book Antiqua" w:hAnsi="Book Antiqua"/>
              </w:rPr>
              <w:t xml:space="preserve">5SD </w:t>
            </w:r>
          </w:p>
        </w:tc>
        <w:tc>
          <w:tcPr>
            <w:tcW w:w="7513" w:type="dxa"/>
          </w:tcPr>
          <w:p w14:paraId="1A404B7F" w14:textId="77777777" w:rsidR="00E51036" w:rsidRPr="00C03543" w:rsidRDefault="00E51036" w:rsidP="00F67D15">
            <w:pPr>
              <w:spacing w:line="360" w:lineRule="auto"/>
              <w:jc w:val="both"/>
              <w:rPr>
                <w:rFonts w:ascii="Book Antiqua" w:hAnsi="Book Antiqua"/>
              </w:rPr>
            </w:pPr>
            <w:r w:rsidRPr="00C03543">
              <w:rPr>
                <w:rFonts w:ascii="Book Antiqua" w:hAnsi="Book Antiqua"/>
              </w:rPr>
              <w:t>Infarct core T1 inverse association with risk of mortality and heart failure hospitalisation, in model with LVEF, infarct T2, IMH. Similar prognostic as L-MVO</w:t>
            </w:r>
          </w:p>
        </w:tc>
        <w:tc>
          <w:tcPr>
            <w:tcW w:w="992" w:type="dxa"/>
          </w:tcPr>
          <w:p w14:paraId="2F9D1391" w14:textId="77777777" w:rsidR="00E51036" w:rsidRPr="00C03543" w:rsidRDefault="00E51036" w:rsidP="00F67D15">
            <w:pPr>
              <w:spacing w:line="360" w:lineRule="auto"/>
              <w:jc w:val="both"/>
              <w:rPr>
                <w:rFonts w:ascii="Book Antiqua" w:hAnsi="Book Antiqua"/>
              </w:rPr>
            </w:pPr>
            <w:r w:rsidRPr="00C03543">
              <w:rPr>
                <w:rFonts w:ascii="Book Antiqua" w:hAnsi="Book Antiqua"/>
              </w:rPr>
              <w:t>2</w:t>
            </w:r>
            <w:r w:rsidRPr="00C03543">
              <w:rPr>
                <w:rFonts w:ascii="Book Antiqua" w:eastAsia="宋体" w:hAnsi="Book Antiqua"/>
                <w:lang w:eastAsia="zh-CN"/>
              </w:rPr>
              <w:t xml:space="preserve"> </w:t>
            </w:r>
            <w:r w:rsidRPr="00C03543">
              <w:rPr>
                <w:rFonts w:ascii="Book Antiqua" w:hAnsi="Book Antiqua"/>
              </w:rPr>
              <w:t>d</w:t>
            </w:r>
          </w:p>
        </w:tc>
        <w:tc>
          <w:tcPr>
            <w:tcW w:w="993" w:type="dxa"/>
          </w:tcPr>
          <w:p w14:paraId="38045FA4" w14:textId="77777777" w:rsidR="00E51036" w:rsidRPr="00C03543" w:rsidRDefault="00E51036" w:rsidP="00F67D15">
            <w:pPr>
              <w:spacing w:line="360" w:lineRule="auto"/>
              <w:jc w:val="both"/>
              <w:rPr>
                <w:rFonts w:ascii="Book Antiqua" w:eastAsia="宋体" w:hAnsi="Book Antiqua"/>
                <w:lang w:eastAsia="zh-CN"/>
              </w:rPr>
            </w:pPr>
            <w:r w:rsidRPr="00C03543">
              <w:rPr>
                <w:rFonts w:ascii="Book Antiqua" w:hAnsi="Book Antiqua"/>
              </w:rPr>
              <w:t>2.5</w:t>
            </w:r>
            <w:r w:rsidRPr="00C03543">
              <w:rPr>
                <w:rFonts w:ascii="Book Antiqua" w:eastAsia="宋体" w:hAnsi="Book Antiqua"/>
                <w:lang w:eastAsia="zh-CN"/>
              </w:rPr>
              <w:t xml:space="preserve"> </w:t>
            </w:r>
            <w:r w:rsidRPr="00C03543">
              <w:rPr>
                <w:rFonts w:ascii="Book Antiqua" w:hAnsi="Book Antiqua"/>
              </w:rPr>
              <w:t>y</w:t>
            </w:r>
            <w:r w:rsidRPr="00C03543">
              <w:rPr>
                <w:rFonts w:ascii="Book Antiqua" w:eastAsia="宋体" w:hAnsi="Book Antiqua"/>
                <w:lang w:eastAsia="zh-CN"/>
              </w:rPr>
              <w:t>r</w:t>
            </w:r>
          </w:p>
        </w:tc>
      </w:tr>
    </w:tbl>
    <w:p w14:paraId="1DB41C31" w14:textId="77777777" w:rsidR="00E51036" w:rsidRPr="00C03543" w:rsidRDefault="00E51036" w:rsidP="00E51036">
      <w:pPr>
        <w:spacing w:line="360" w:lineRule="auto"/>
        <w:jc w:val="both"/>
        <w:rPr>
          <w:rFonts w:ascii="Book Antiqua" w:hAnsi="Book Antiqua"/>
          <w:b/>
          <w:i/>
        </w:rPr>
      </w:pPr>
    </w:p>
    <w:p w14:paraId="21AA39C0" w14:textId="77777777" w:rsidR="00E51036" w:rsidRPr="00C03543" w:rsidRDefault="00E51036" w:rsidP="00E51036">
      <w:pPr>
        <w:spacing w:line="360" w:lineRule="auto"/>
        <w:jc w:val="both"/>
        <w:rPr>
          <w:rFonts w:ascii="Book Antiqua" w:eastAsia="宋体" w:hAnsi="Book Antiqua"/>
          <w:lang w:eastAsia="zh-CN"/>
        </w:rPr>
      </w:pPr>
      <w:r w:rsidRPr="00C03543">
        <w:rPr>
          <w:rFonts w:ascii="Book Antiqua" w:hAnsi="Book Antiqua"/>
        </w:rPr>
        <w:t xml:space="preserve">Criteria: Individual studies with </w:t>
      </w:r>
      <w:r w:rsidRPr="00C03543">
        <w:rPr>
          <w:rFonts w:ascii="Book Antiqua" w:hAnsi="Book Antiqua"/>
          <w:i/>
        </w:rPr>
        <w:t>n</w:t>
      </w:r>
      <w:r w:rsidRPr="00C03543">
        <w:rPr>
          <w:rFonts w:ascii="Book Antiqua" w:eastAsia="宋体" w:hAnsi="Book Antiqua"/>
          <w:lang w:eastAsia="zh-CN"/>
        </w:rPr>
        <w:t xml:space="preserve"> </w:t>
      </w:r>
      <w:r w:rsidRPr="00C03543">
        <w:rPr>
          <w:rFonts w:ascii="Book Antiqua" w:eastAsia="MS Gothic" w:hAnsi="Book Antiqua"/>
        </w:rPr>
        <w:t>≥</w:t>
      </w:r>
      <w:r w:rsidRPr="00C03543">
        <w:rPr>
          <w:rFonts w:ascii="Book Antiqua" w:eastAsia="宋体" w:hAnsi="Book Antiqua"/>
          <w:lang w:eastAsia="zh-CN"/>
        </w:rPr>
        <w:t xml:space="preserve"> </w:t>
      </w:r>
      <w:r w:rsidRPr="00C03543">
        <w:rPr>
          <w:rFonts w:ascii="Book Antiqua" w:hAnsi="Book Antiqua"/>
        </w:rPr>
        <w:t xml:space="preserve">100 and follow-up CMR </w:t>
      </w:r>
      <w:r w:rsidRPr="00C03543">
        <w:rPr>
          <w:rFonts w:ascii="Book Antiqua" w:eastAsia="MS Gothic" w:hAnsi="Book Antiqua"/>
        </w:rPr>
        <w:t>≥</w:t>
      </w:r>
      <w:r w:rsidRPr="00C03543">
        <w:rPr>
          <w:rFonts w:ascii="Book Antiqua" w:eastAsia="宋体" w:hAnsi="Book Antiqua"/>
          <w:lang w:eastAsia="zh-CN"/>
        </w:rPr>
        <w:t xml:space="preserve"> </w:t>
      </w:r>
      <w:r w:rsidRPr="00C03543">
        <w:rPr>
          <w:rFonts w:ascii="Book Antiqua" w:hAnsi="Book Antiqua"/>
        </w:rPr>
        <w:t>6 mo follow-up. IS</w:t>
      </w:r>
      <w:r w:rsidRPr="00C03543">
        <w:rPr>
          <w:rFonts w:ascii="Book Antiqua" w:eastAsia="宋体" w:hAnsi="Book Antiqua"/>
          <w:lang w:eastAsia="zh-CN"/>
        </w:rPr>
        <w:t>:</w:t>
      </w:r>
      <w:r w:rsidRPr="00C03543">
        <w:rPr>
          <w:rFonts w:ascii="Book Antiqua" w:hAnsi="Book Antiqua"/>
        </w:rPr>
        <w:t xml:space="preserve"> Infarct size</w:t>
      </w:r>
      <w:r w:rsidRPr="00C03543">
        <w:rPr>
          <w:rFonts w:ascii="Book Antiqua" w:eastAsia="宋体" w:hAnsi="Book Antiqua"/>
          <w:lang w:eastAsia="zh-CN"/>
        </w:rPr>
        <w:t>;</w:t>
      </w:r>
      <w:r w:rsidRPr="00C03543">
        <w:rPr>
          <w:rFonts w:ascii="Book Antiqua" w:hAnsi="Book Antiqua"/>
        </w:rPr>
        <w:t xml:space="preserve"> L-MVO</w:t>
      </w:r>
      <w:r w:rsidRPr="00C03543">
        <w:rPr>
          <w:rFonts w:ascii="Book Antiqua" w:eastAsia="宋体" w:hAnsi="Book Antiqua"/>
          <w:lang w:eastAsia="zh-CN"/>
        </w:rPr>
        <w:t>:</w:t>
      </w:r>
      <w:r w:rsidRPr="00C03543">
        <w:rPr>
          <w:rFonts w:ascii="Book Antiqua" w:hAnsi="Book Antiqua"/>
        </w:rPr>
        <w:t xml:space="preserve"> Late microvascular obstruction</w:t>
      </w:r>
      <w:r w:rsidRPr="00C03543">
        <w:rPr>
          <w:rFonts w:ascii="Book Antiqua" w:eastAsia="宋体" w:hAnsi="Book Antiqua"/>
          <w:lang w:eastAsia="zh-CN"/>
        </w:rPr>
        <w:t>;</w:t>
      </w:r>
      <w:r w:rsidRPr="00C03543">
        <w:rPr>
          <w:rFonts w:ascii="Book Antiqua" w:hAnsi="Book Antiqua"/>
        </w:rPr>
        <w:t xml:space="preserve"> IMH</w:t>
      </w:r>
      <w:r w:rsidRPr="00C03543">
        <w:rPr>
          <w:rFonts w:ascii="Book Antiqua" w:eastAsia="宋体" w:hAnsi="Book Antiqua"/>
          <w:lang w:eastAsia="zh-CN"/>
        </w:rPr>
        <w:t>:</w:t>
      </w:r>
      <w:r w:rsidRPr="00C03543">
        <w:rPr>
          <w:rFonts w:ascii="Book Antiqua" w:hAnsi="Book Antiqua"/>
        </w:rPr>
        <w:t xml:space="preserve"> Intramyocardial haemorrhage</w:t>
      </w:r>
      <w:r w:rsidRPr="00C03543">
        <w:rPr>
          <w:rFonts w:ascii="Book Antiqua" w:eastAsia="宋体" w:hAnsi="Book Antiqua"/>
          <w:lang w:eastAsia="zh-CN"/>
        </w:rPr>
        <w:t>;</w:t>
      </w:r>
      <w:r w:rsidRPr="00C03543">
        <w:rPr>
          <w:rFonts w:ascii="Book Antiqua" w:hAnsi="Book Antiqua"/>
        </w:rPr>
        <w:t xml:space="preserve"> MSI</w:t>
      </w:r>
      <w:r w:rsidRPr="00C03543">
        <w:rPr>
          <w:rFonts w:ascii="Book Antiqua" w:eastAsia="宋体" w:hAnsi="Book Antiqua"/>
          <w:lang w:eastAsia="zh-CN"/>
        </w:rPr>
        <w:t>:</w:t>
      </w:r>
      <w:r w:rsidRPr="00C03543">
        <w:rPr>
          <w:rFonts w:ascii="Book Antiqua" w:hAnsi="Book Antiqua"/>
        </w:rPr>
        <w:t xml:space="preserve"> Myocardial salvage index</w:t>
      </w:r>
      <w:r w:rsidRPr="00C03543">
        <w:rPr>
          <w:rFonts w:ascii="Book Antiqua" w:eastAsia="宋体" w:hAnsi="Book Antiqua"/>
          <w:lang w:eastAsia="zh-CN"/>
        </w:rPr>
        <w:t>;</w:t>
      </w:r>
      <w:r w:rsidRPr="00C03543">
        <w:rPr>
          <w:rFonts w:ascii="Book Antiqua" w:hAnsi="Book Antiqua"/>
        </w:rPr>
        <w:t xml:space="preserve"> SD</w:t>
      </w:r>
      <w:r w:rsidRPr="00C03543">
        <w:rPr>
          <w:rFonts w:ascii="Book Antiqua" w:eastAsia="宋体" w:hAnsi="Book Antiqua"/>
          <w:lang w:eastAsia="zh-CN"/>
        </w:rPr>
        <w:t>:</w:t>
      </w:r>
      <w:r w:rsidRPr="00C03543">
        <w:rPr>
          <w:rFonts w:ascii="Book Antiqua" w:hAnsi="Book Antiqua"/>
        </w:rPr>
        <w:t xml:space="preserve"> Standard deviations</w:t>
      </w:r>
      <w:r w:rsidRPr="00C03543">
        <w:rPr>
          <w:rFonts w:ascii="Book Antiqua" w:eastAsia="宋体" w:hAnsi="Book Antiqua"/>
          <w:lang w:eastAsia="zh-CN"/>
        </w:rPr>
        <w:t>;</w:t>
      </w:r>
      <w:r w:rsidRPr="00C03543">
        <w:rPr>
          <w:rFonts w:ascii="Book Antiqua" w:hAnsi="Book Antiqua"/>
        </w:rPr>
        <w:t xml:space="preserve"> STIR</w:t>
      </w:r>
      <w:r w:rsidRPr="00C03543">
        <w:rPr>
          <w:rFonts w:ascii="Book Antiqua" w:eastAsia="宋体" w:hAnsi="Book Antiqua"/>
          <w:lang w:eastAsia="zh-CN"/>
        </w:rPr>
        <w:t>:</w:t>
      </w:r>
      <w:r w:rsidRPr="00C03543">
        <w:rPr>
          <w:rFonts w:ascii="Book Antiqua" w:hAnsi="Book Antiqua"/>
        </w:rPr>
        <w:t xml:space="preserve"> T2-weighted short-tau inversion recovery</w:t>
      </w:r>
      <w:r w:rsidRPr="00C03543">
        <w:rPr>
          <w:rFonts w:ascii="Book Antiqua" w:eastAsia="宋体" w:hAnsi="Book Antiqua"/>
          <w:lang w:eastAsia="zh-CN"/>
        </w:rPr>
        <w:t>;</w:t>
      </w:r>
      <w:r w:rsidRPr="00C03543">
        <w:rPr>
          <w:rFonts w:ascii="Book Antiqua" w:hAnsi="Book Antiqua"/>
        </w:rPr>
        <w:t xml:space="preserve"> LGE</w:t>
      </w:r>
      <w:r w:rsidRPr="00C03543">
        <w:rPr>
          <w:rFonts w:ascii="Book Antiqua" w:eastAsia="宋体" w:hAnsi="Book Antiqua"/>
          <w:lang w:eastAsia="zh-CN"/>
        </w:rPr>
        <w:t>:</w:t>
      </w:r>
      <w:r w:rsidRPr="00C03543">
        <w:rPr>
          <w:rFonts w:ascii="Book Antiqua" w:hAnsi="Book Antiqua"/>
        </w:rPr>
        <w:t xml:space="preserve"> Late gadolinium enhancement</w:t>
      </w:r>
      <w:r w:rsidRPr="00C03543">
        <w:rPr>
          <w:rFonts w:ascii="Book Antiqua" w:eastAsia="宋体" w:hAnsi="Book Antiqua"/>
          <w:lang w:eastAsia="zh-CN"/>
        </w:rPr>
        <w:t>;</w:t>
      </w:r>
      <w:r w:rsidRPr="00C03543">
        <w:rPr>
          <w:rFonts w:ascii="Book Antiqua" w:hAnsi="Book Antiqua"/>
        </w:rPr>
        <w:t xml:space="preserve"> IP</w:t>
      </w:r>
      <w:r w:rsidRPr="00C03543">
        <w:rPr>
          <w:rFonts w:ascii="Book Antiqua" w:eastAsia="宋体" w:hAnsi="Book Antiqua"/>
          <w:lang w:eastAsia="zh-CN"/>
        </w:rPr>
        <w:t>:</w:t>
      </w:r>
      <w:r w:rsidRPr="00C03543">
        <w:rPr>
          <w:rFonts w:ascii="Book Antiqua" w:hAnsi="Book Antiqua"/>
        </w:rPr>
        <w:t xml:space="preserve"> Independent predictor</w:t>
      </w:r>
      <w:r w:rsidRPr="00C03543">
        <w:rPr>
          <w:rFonts w:ascii="Book Antiqua" w:eastAsia="宋体" w:hAnsi="Book Antiqua"/>
          <w:lang w:eastAsia="zh-CN"/>
        </w:rPr>
        <w:t>;</w:t>
      </w:r>
      <w:r w:rsidRPr="00C03543">
        <w:rPr>
          <w:rFonts w:ascii="Book Antiqua" w:hAnsi="Book Antiqua"/>
        </w:rPr>
        <w:t xml:space="preserve"> LV</w:t>
      </w:r>
      <w:r w:rsidRPr="00C03543">
        <w:rPr>
          <w:rFonts w:ascii="Book Antiqua" w:eastAsia="宋体" w:hAnsi="Book Antiqua"/>
          <w:lang w:eastAsia="zh-CN"/>
        </w:rPr>
        <w:t>:</w:t>
      </w:r>
      <w:r w:rsidRPr="00C03543">
        <w:rPr>
          <w:rFonts w:ascii="Book Antiqua" w:hAnsi="Book Antiqua"/>
        </w:rPr>
        <w:t xml:space="preserve"> Left ventricular</w:t>
      </w:r>
      <w:r w:rsidRPr="00C03543">
        <w:rPr>
          <w:rFonts w:ascii="Book Antiqua" w:eastAsia="宋体" w:hAnsi="Book Antiqua"/>
          <w:lang w:eastAsia="zh-CN"/>
        </w:rPr>
        <w:t>;</w:t>
      </w:r>
      <w:r w:rsidRPr="00C03543">
        <w:rPr>
          <w:rFonts w:ascii="Book Antiqua" w:hAnsi="Book Antiqua"/>
        </w:rPr>
        <w:t xml:space="preserve"> LVEF</w:t>
      </w:r>
      <w:r w:rsidRPr="00C03543">
        <w:rPr>
          <w:rFonts w:ascii="Book Antiqua" w:eastAsia="宋体" w:hAnsi="Book Antiqua"/>
          <w:lang w:eastAsia="zh-CN"/>
        </w:rPr>
        <w:t>:</w:t>
      </w:r>
      <w:r w:rsidRPr="00C03543">
        <w:rPr>
          <w:rFonts w:ascii="Book Antiqua" w:hAnsi="Book Antiqua"/>
        </w:rPr>
        <w:t xml:space="preserve"> Left ventricular ejection fraction</w:t>
      </w:r>
      <w:r w:rsidRPr="00C03543">
        <w:rPr>
          <w:rFonts w:ascii="Book Antiqua" w:eastAsia="宋体" w:hAnsi="Book Antiqua"/>
          <w:lang w:eastAsia="zh-CN"/>
        </w:rPr>
        <w:t xml:space="preserve">; </w:t>
      </w:r>
      <w:r w:rsidRPr="00C03543">
        <w:rPr>
          <w:rFonts w:ascii="Book Antiqua" w:hAnsi="Book Antiqua"/>
        </w:rPr>
        <w:t>AAR</w:t>
      </w:r>
      <w:r w:rsidRPr="00C03543">
        <w:rPr>
          <w:rFonts w:ascii="Book Antiqua" w:eastAsia="宋体" w:hAnsi="Book Antiqua"/>
          <w:lang w:eastAsia="zh-CN"/>
        </w:rPr>
        <w:t>:</w:t>
      </w:r>
      <w:r w:rsidRPr="00C03543">
        <w:rPr>
          <w:rFonts w:ascii="Book Antiqua" w:hAnsi="Book Antiqua"/>
        </w:rPr>
        <w:t xml:space="preserve"> Area at risk</w:t>
      </w:r>
      <w:r w:rsidRPr="00C03543">
        <w:rPr>
          <w:rFonts w:ascii="Book Antiqua" w:eastAsia="宋体" w:hAnsi="Book Antiqua"/>
          <w:lang w:eastAsia="zh-CN"/>
        </w:rPr>
        <w:t>;</w:t>
      </w:r>
      <w:r w:rsidRPr="00C03543">
        <w:rPr>
          <w:rFonts w:ascii="Book Antiqua" w:hAnsi="Book Antiqua"/>
        </w:rPr>
        <w:t xml:space="preserve"> LVEDVI</w:t>
      </w:r>
      <w:r w:rsidRPr="00C03543">
        <w:rPr>
          <w:rFonts w:ascii="Book Antiqua" w:eastAsia="宋体" w:hAnsi="Book Antiqua"/>
          <w:lang w:eastAsia="zh-CN"/>
        </w:rPr>
        <w:t>:</w:t>
      </w:r>
      <w:r w:rsidRPr="00C03543">
        <w:rPr>
          <w:rFonts w:ascii="Book Antiqua" w:hAnsi="Book Antiqua"/>
        </w:rPr>
        <w:t xml:space="preserve"> Left ventricular end-diastolic volume</w:t>
      </w:r>
      <w:r w:rsidRPr="00C03543">
        <w:rPr>
          <w:rFonts w:ascii="Book Antiqua" w:eastAsia="宋体" w:hAnsi="Book Antiqua"/>
          <w:lang w:eastAsia="zh-CN"/>
        </w:rPr>
        <w:t>;</w:t>
      </w:r>
      <w:r w:rsidRPr="00C03543">
        <w:rPr>
          <w:rFonts w:ascii="Book Antiqua" w:hAnsi="Book Antiqua"/>
        </w:rPr>
        <w:t xml:space="preserve"> CK</w:t>
      </w:r>
      <w:r w:rsidRPr="00C03543">
        <w:rPr>
          <w:rFonts w:ascii="Book Antiqua" w:eastAsia="宋体" w:hAnsi="Book Antiqua"/>
          <w:lang w:eastAsia="zh-CN"/>
        </w:rPr>
        <w:t>:</w:t>
      </w:r>
      <w:r w:rsidRPr="00C03543">
        <w:rPr>
          <w:rFonts w:ascii="Book Antiqua" w:hAnsi="Book Antiqua"/>
        </w:rPr>
        <w:t xml:space="preserve"> Creatine kinase</w:t>
      </w:r>
      <w:r w:rsidRPr="00C03543">
        <w:rPr>
          <w:rFonts w:ascii="Book Antiqua" w:eastAsia="宋体" w:hAnsi="Book Antiqua"/>
          <w:lang w:eastAsia="zh-CN"/>
        </w:rPr>
        <w:t>;</w:t>
      </w:r>
      <w:r w:rsidRPr="00C03543">
        <w:rPr>
          <w:rFonts w:ascii="Book Antiqua" w:hAnsi="Book Antiqua"/>
        </w:rPr>
        <w:t xml:space="preserve"> T2w-TSE</w:t>
      </w:r>
      <w:r w:rsidRPr="00C03543">
        <w:rPr>
          <w:rFonts w:ascii="Book Antiqua" w:eastAsia="宋体" w:hAnsi="Book Antiqua"/>
          <w:lang w:eastAsia="zh-CN"/>
        </w:rPr>
        <w:t>:</w:t>
      </w:r>
      <w:r w:rsidRPr="00C03543">
        <w:rPr>
          <w:rFonts w:ascii="Book Antiqua" w:hAnsi="Book Antiqua"/>
        </w:rPr>
        <w:t xml:space="preserve"> T2-weighted turbo spin echo</w:t>
      </w:r>
      <w:r w:rsidRPr="00C03543">
        <w:rPr>
          <w:rFonts w:ascii="Book Antiqua" w:eastAsia="宋体" w:hAnsi="Book Antiqua"/>
          <w:lang w:eastAsia="zh-CN"/>
        </w:rPr>
        <w:t xml:space="preserve">; </w:t>
      </w:r>
      <w:r w:rsidRPr="00C03543">
        <w:rPr>
          <w:rFonts w:ascii="Book Antiqua" w:hAnsi="Book Antiqua"/>
        </w:rPr>
        <w:t>MACE</w:t>
      </w:r>
      <w:r w:rsidRPr="00C03543">
        <w:rPr>
          <w:rFonts w:ascii="Book Antiqua" w:eastAsia="宋体" w:hAnsi="Book Antiqua"/>
          <w:lang w:eastAsia="zh-CN"/>
        </w:rPr>
        <w:t>:</w:t>
      </w:r>
      <w:r w:rsidRPr="00C03543">
        <w:rPr>
          <w:rFonts w:ascii="Book Antiqua" w:hAnsi="Book Antiqua"/>
        </w:rPr>
        <w:t xml:space="preserve"> Major adverse cardiovascular events</w:t>
      </w:r>
      <w:r w:rsidRPr="00C03543">
        <w:rPr>
          <w:rFonts w:ascii="Book Antiqua" w:eastAsia="宋体" w:hAnsi="Book Antiqua"/>
          <w:lang w:eastAsia="zh-CN"/>
        </w:rPr>
        <w:t xml:space="preserve">; </w:t>
      </w:r>
      <w:r w:rsidRPr="00C03543">
        <w:rPr>
          <w:rFonts w:ascii="Book Antiqua" w:hAnsi="Book Antiqua"/>
        </w:rPr>
        <w:t>CV</w:t>
      </w:r>
      <w:r w:rsidRPr="00C03543">
        <w:rPr>
          <w:rFonts w:ascii="Book Antiqua" w:eastAsia="宋体" w:hAnsi="Book Antiqua"/>
          <w:lang w:eastAsia="zh-CN"/>
        </w:rPr>
        <w:t>:</w:t>
      </w:r>
      <w:r w:rsidRPr="00C03543">
        <w:rPr>
          <w:rFonts w:ascii="Book Antiqua" w:hAnsi="Book Antiqua"/>
        </w:rPr>
        <w:t xml:space="preserve"> Cardiovascular</w:t>
      </w:r>
      <w:r w:rsidRPr="00C03543">
        <w:rPr>
          <w:rFonts w:ascii="Book Antiqua" w:eastAsia="宋体" w:hAnsi="Book Antiqua"/>
          <w:lang w:eastAsia="zh-CN"/>
        </w:rPr>
        <w:t>.</w:t>
      </w:r>
    </w:p>
    <w:p w14:paraId="1A764C33" w14:textId="77777777" w:rsidR="00E51036" w:rsidRPr="00C03543" w:rsidRDefault="00E51036" w:rsidP="00E51036">
      <w:pPr>
        <w:spacing w:line="360" w:lineRule="auto"/>
        <w:jc w:val="both"/>
        <w:rPr>
          <w:rFonts w:ascii="Book Antiqua" w:hAnsi="Book Antiqua"/>
        </w:rPr>
      </w:pPr>
    </w:p>
    <w:p w14:paraId="7A610120" w14:textId="77777777" w:rsidR="001205C7" w:rsidRPr="005A41BE" w:rsidRDefault="001205C7" w:rsidP="000B60AA">
      <w:pPr>
        <w:spacing w:line="360" w:lineRule="auto"/>
        <w:jc w:val="both"/>
        <w:rPr>
          <w:rFonts w:ascii="Book Antiqua" w:eastAsia="宋体" w:hAnsi="Book Antiqua"/>
          <w:lang w:eastAsia="zh-CN"/>
        </w:rPr>
      </w:pPr>
    </w:p>
    <w:sectPr w:rsidR="001205C7" w:rsidRPr="005A41BE" w:rsidSect="00150699">
      <w:footerReference w:type="even" r:id="rId21"/>
      <w:footerReference w:type="default" r:id="rId22"/>
      <w:pgSz w:w="11900" w:h="16840"/>
      <w:pgMar w:top="1418" w:right="1552" w:bottom="1440"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B05EC3" w14:textId="77777777" w:rsidR="002B031A" w:rsidRDefault="002B031A" w:rsidP="00BB3309">
      <w:r>
        <w:separator/>
      </w:r>
    </w:p>
    <w:p w14:paraId="58302C8A" w14:textId="77777777" w:rsidR="002B031A" w:rsidRDefault="002B031A"/>
  </w:endnote>
  <w:endnote w:type="continuationSeparator" w:id="0">
    <w:p w14:paraId="14CC8135" w14:textId="77777777" w:rsidR="002B031A" w:rsidRDefault="002B031A" w:rsidP="00BB3309">
      <w:r>
        <w:continuationSeparator/>
      </w:r>
    </w:p>
    <w:p w14:paraId="04858628" w14:textId="77777777" w:rsidR="002B031A" w:rsidRDefault="002B03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Antiqua">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FA3B9" w14:textId="77777777" w:rsidR="000A519A" w:rsidRDefault="000A519A" w:rsidP="004E272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14272192" w14:textId="77777777" w:rsidR="000A519A" w:rsidRDefault="000A519A">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565473" w14:textId="77777777" w:rsidR="000A519A" w:rsidRPr="003529B3" w:rsidRDefault="000A519A" w:rsidP="004E2720">
    <w:pPr>
      <w:pStyle w:val="a8"/>
      <w:framePr w:wrap="around" w:vAnchor="text" w:hAnchor="margin" w:xAlign="center" w:y="1"/>
      <w:rPr>
        <w:rStyle w:val="aa"/>
        <w:sz w:val="20"/>
      </w:rPr>
    </w:pPr>
    <w:r w:rsidRPr="003529B3">
      <w:rPr>
        <w:rStyle w:val="aa"/>
        <w:sz w:val="20"/>
      </w:rPr>
      <w:fldChar w:fldCharType="begin"/>
    </w:r>
    <w:r w:rsidRPr="003529B3">
      <w:rPr>
        <w:rStyle w:val="aa"/>
        <w:sz w:val="20"/>
      </w:rPr>
      <w:instrText xml:space="preserve">PAGE  </w:instrText>
    </w:r>
    <w:r w:rsidRPr="003529B3">
      <w:rPr>
        <w:rStyle w:val="aa"/>
        <w:sz w:val="20"/>
      </w:rPr>
      <w:fldChar w:fldCharType="separate"/>
    </w:r>
    <w:r w:rsidR="00B747FC">
      <w:rPr>
        <w:rStyle w:val="aa"/>
        <w:noProof/>
        <w:sz w:val="20"/>
      </w:rPr>
      <w:t>4</w:t>
    </w:r>
    <w:r w:rsidRPr="003529B3">
      <w:rPr>
        <w:rStyle w:val="aa"/>
        <w:sz w:val="20"/>
      </w:rPr>
      <w:fldChar w:fldCharType="end"/>
    </w:r>
  </w:p>
  <w:p w14:paraId="647EC4F2" w14:textId="4CF4B2A6" w:rsidR="000A519A" w:rsidRPr="000D270E" w:rsidRDefault="000A519A" w:rsidP="00922FF6">
    <w:pPr>
      <w:pStyle w:val="a8"/>
      <w:rPr>
        <w:rFonts w:ascii="Calibri" w:hAnsi="Calibri"/>
        <w:sz w:val="22"/>
        <w:szCs w:val="22"/>
      </w:rPr>
    </w:pPr>
    <w:r w:rsidRPr="000D270E">
      <w:rPr>
        <w:rFonts w:ascii="Calibri" w:hAnsi="Calibri"/>
        <w:sz w:val="22"/>
        <w:szCs w:val="22"/>
      </w:rPr>
      <w:tab/>
    </w:r>
    <w:r w:rsidRPr="000D270E">
      <w:rPr>
        <w:rFonts w:ascii="Calibri" w:hAnsi="Calibri"/>
        <w:sz w:val="22"/>
        <w:szCs w:val="22"/>
      </w:rPr>
      <w:tab/>
    </w:r>
    <w:r>
      <w:rPr>
        <w:rFonts w:ascii="Calibri" w:hAnsi="Calibri"/>
        <w:sz w:val="22"/>
        <w:szCs w:val="22"/>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0AE09" w14:textId="77777777" w:rsidR="000A519A" w:rsidRDefault="000A519A" w:rsidP="004E272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14715C99" w14:textId="77777777" w:rsidR="000A519A" w:rsidRDefault="000A519A">
    <w:pPr>
      <w:pStyle w:val="a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EAC1F" w14:textId="77777777" w:rsidR="000A519A" w:rsidRPr="003529B3" w:rsidRDefault="000A519A" w:rsidP="004E2720">
    <w:pPr>
      <w:pStyle w:val="a8"/>
      <w:framePr w:wrap="around" w:vAnchor="text" w:hAnchor="margin" w:xAlign="center" w:y="1"/>
      <w:rPr>
        <w:rStyle w:val="aa"/>
        <w:sz w:val="20"/>
      </w:rPr>
    </w:pPr>
    <w:r w:rsidRPr="003529B3">
      <w:rPr>
        <w:rStyle w:val="aa"/>
        <w:sz w:val="20"/>
      </w:rPr>
      <w:fldChar w:fldCharType="begin"/>
    </w:r>
    <w:r w:rsidRPr="003529B3">
      <w:rPr>
        <w:rStyle w:val="aa"/>
        <w:sz w:val="20"/>
      </w:rPr>
      <w:instrText xml:space="preserve">PAGE  </w:instrText>
    </w:r>
    <w:r w:rsidRPr="003529B3">
      <w:rPr>
        <w:rStyle w:val="aa"/>
        <w:sz w:val="20"/>
      </w:rPr>
      <w:fldChar w:fldCharType="separate"/>
    </w:r>
    <w:r w:rsidR="00B747FC">
      <w:rPr>
        <w:rStyle w:val="aa"/>
        <w:noProof/>
        <w:sz w:val="20"/>
      </w:rPr>
      <w:t>88</w:t>
    </w:r>
    <w:r w:rsidRPr="003529B3">
      <w:rPr>
        <w:rStyle w:val="aa"/>
        <w:sz w:val="20"/>
      </w:rPr>
      <w:fldChar w:fldCharType="end"/>
    </w:r>
  </w:p>
  <w:p w14:paraId="21CDD74A" w14:textId="77777777" w:rsidR="000A519A" w:rsidRPr="000D270E" w:rsidRDefault="000A519A" w:rsidP="00922FF6">
    <w:pPr>
      <w:pStyle w:val="a8"/>
      <w:rPr>
        <w:sz w:val="22"/>
        <w:szCs w:val="22"/>
      </w:rPr>
    </w:pPr>
    <w:r w:rsidRPr="000D270E">
      <w:rPr>
        <w:sz w:val="22"/>
        <w:szCs w:val="22"/>
      </w:rPr>
      <w:tab/>
    </w:r>
    <w:r w:rsidRPr="000D270E">
      <w:rPr>
        <w:sz w:val="22"/>
        <w:szCs w:val="22"/>
      </w:rPr>
      <w:tab/>
    </w:r>
    <w:r>
      <w:rPr>
        <w:sz w:val="22"/>
        <w:szCs w:val="22"/>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D2BDA4" w14:textId="77777777" w:rsidR="002B031A" w:rsidRDefault="002B031A" w:rsidP="00BB3309">
      <w:r>
        <w:separator/>
      </w:r>
    </w:p>
    <w:p w14:paraId="7CC21A16" w14:textId="77777777" w:rsidR="002B031A" w:rsidRDefault="002B031A"/>
  </w:footnote>
  <w:footnote w:type="continuationSeparator" w:id="0">
    <w:p w14:paraId="0486E2D4" w14:textId="77777777" w:rsidR="002B031A" w:rsidRDefault="002B031A" w:rsidP="00BB3309">
      <w:r>
        <w:continuationSeparator/>
      </w:r>
    </w:p>
    <w:p w14:paraId="45B89A0F" w14:textId="77777777" w:rsidR="002B031A" w:rsidRDefault="002B031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60A46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0F56C6"/>
    <w:multiLevelType w:val="hybridMultilevel"/>
    <w:tmpl w:val="DCB00056"/>
    <w:lvl w:ilvl="0" w:tplc="07742F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8440C4"/>
    <w:multiLevelType w:val="hybridMultilevel"/>
    <w:tmpl w:val="B30A366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81F3DFF"/>
    <w:multiLevelType w:val="multilevel"/>
    <w:tmpl w:val="20BC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8B70709"/>
    <w:multiLevelType w:val="multilevel"/>
    <w:tmpl w:val="5A721D84"/>
    <w:lvl w:ilvl="0">
      <w:start w:val="1"/>
      <w:numFmt w:val="decimal"/>
      <w:lvlText w:val="%1."/>
      <w:lvlJc w:val="left"/>
      <w:pPr>
        <w:ind w:left="720" w:hanging="360"/>
      </w:pPr>
      <w:rPr>
        <w:rFonts w:hint="default"/>
      </w:rPr>
    </w:lvl>
    <w:lvl w:ilvl="1">
      <w:start w:val="3"/>
      <w:numFmt w:val="decimal"/>
      <w:isLgl/>
      <w:lvlText w:val="%1.%2"/>
      <w:lvlJc w:val="left"/>
      <w:pPr>
        <w:ind w:left="1500" w:hanging="1140"/>
      </w:pPr>
      <w:rPr>
        <w:rFonts w:hint="default"/>
      </w:rPr>
    </w:lvl>
    <w:lvl w:ilvl="2">
      <w:start w:val="1"/>
      <w:numFmt w:val="decimal"/>
      <w:isLgl/>
      <w:lvlText w:val="%1.%2.%3"/>
      <w:lvlJc w:val="left"/>
      <w:pPr>
        <w:ind w:left="1500" w:hanging="1140"/>
      </w:pPr>
      <w:rPr>
        <w:rFonts w:hint="default"/>
      </w:rPr>
    </w:lvl>
    <w:lvl w:ilvl="3">
      <w:start w:val="1"/>
      <w:numFmt w:val="decimal"/>
      <w:isLgl/>
      <w:lvlText w:val="%1.%2.%3.%4"/>
      <w:lvlJc w:val="left"/>
      <w:pPr>
        <w:ind w:left="1500" w:hanging="1140"/>
      </w:pPr>
      <w:rPr>
        <w:rFonts w:hint="default"/>
      </w:rPr>
    </w:lvl>
    <w:lvl w:ilvl="4">
      <w:start w:val="1"/>
      <w:numFmt w:val="decimal"/>
      <w:isLgl/>
      <w:lvlText w:val="%1.%2.%3.%4.%5"/>
      <w:lvlJc w:val="left"/>
      <w:pPr>
        <w:ind w:left="1500" w:hanging="11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08FD06BC"/>
    <w:multiLevelType w:val="multilevel"/>
    <w:tmpl w:val="504854AC"/>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A4B0D60"/>
    <w:multiLevelType w:val="hybridMultilevel"/>
    <w:tmpl w:val="B00EB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C607140"/>
    <w:multiLevelType w:val="hybridMultilevel"/>
    <w:tmpl w:val="E58E22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0D8603E3"/>
    <w:multiLevelType w:val="hybridMultilevel"/>
    <w:tmpl w:val="ADE01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B20E7D"/>
    <w:multiLevelType w:val="hybridMultilevel"/>
    <w:tmpl w:val="F6362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E9227FE"/>
    <w:multiLevelType w:val="hybridMultilevel"/>
    <w:tmpl w:val="F454F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0357B0E"/>
    <w:multiLevelType w:val="hybridMultilevel"/>
    <w:tmpl w:val="19DED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29F0A44"/>
    <w:multiLevelType w:val="hybridMultilevel"/>
    <w:tmpl w:val="9A229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4B0C68"/>
    <w:multiLevelType w:val="hybridMultilevel"/>
    <w:tmpl w:val="223CA8D2"/>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5">
    <w:nsid w:val="17F71343"/>
    <w:multiLevelType w:val="hybridMultilevel"/>
    <w:tmpl w:val="78FA7AAA"/>
    <w:lvl w:ilvl="0" w:tplc="0312082A">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9A04F00"/>
    <w:multiLevelType w:val="hybridMultilevel"/>
    <w:tmpl w:val="E2F8E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3769A4"/>
    <w:multiLevelType w:val="hybridMultilevel"/>
    <w:tmpl w:val="06AEA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B221B89"/>
    <w:multiLevelType w:val="hybridMultilevel"/>
    <w:tmpl w:val="2F567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BF7772D"/>
    <w:multiLevelType w:val="multilevel"/>
    <w:tmpl w:val="81C2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1DE63C89"/>
    <w:multiLevelType w:val="hybridMultilevel"/>
    <w:tmpl w:val="3FECB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E486DF3"/>
    <w:multiLevelType w:val="hybridMultilevel"/>
    <w:tmpl w:val="86FCF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8A7052"/>
    <w:multiLevelType w:val="hybridMultilevel"/>
    <w:tmpl w:val="98CE9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191F4C"/>
    <w:multiLevelType w:val="hybridMultilevel"/>
    <w:tmpl w:val="96C8DA18"/>
    <w:lvl w:ilvl="0" w:tplc="04090001">
      <w:start w:val="1"/>
      <w:numFmt w:val="bullet"/>
      <w:lvlText w:val=""/>
      <w:lvlJc w:val="left"/>
      <w:pPr>
        <w:ind w:left="1420" w:hanging="360"/>
      </w:pPr>
      <w:rPr>
        <w:rFonts w:ascii="Symbol" w:hAnsi="Symbol" w:hint="default"/>
      </w:rPr>
    </w:lvl>
    <w:lvl w:ilvl="1" w:tplc="04090003" w:tentative="1">
      <w:start w:val="1"/>
      <w:numFmt w:val="bullet"/>
      <w:lvlText w:val="o"/>
      <w:lvlJc w:val="left"/>
      <w:pPr>
        <w:ind w:left="2140" w:hanging="360"/>
      </w:pPr>
      <w:rPr>
        <w:rFonts w:ascii="Courier New" w:hAnsi="Courier New" w:hint="default"/>
      </w:rPr>
    </w:lvl>
    <w:lvl w:ilvl="2" w:tplc="04090005" w:tentative="1">
      <w:start w:val="1"/>
      <w:numFmt w:val="bullet"/>
      <w:lvlText w:val=""/>
      <w:lvlJc w:val="left"/>
      <w:pPr>
        <w:ind w:left="2860" w:hanging="360"/>
      </w:pPr>
      <w:rPr>
        <w:rFonts w:ascii="Wingdings" w:hAnsi="Wingdings" w:hint="default"/>
      </w:rPr>
    </w:lvl>
    <w:lvl w:ilvl="3" w:tplc="04090001" w:tentative="1">
      <w:start w:val="1"/>
      <w:numFmt w:val="bullet"/>
      <w:lvlText w:val=""/>
      <w:lvlJc w:val="left"/>
      <w:pPr>
        <w:ind w:left="3580" w:hanging="360"/>
      </w:pPr>
      <w:rPr>
        <w:rFonts w:ascii="Symbol" w:hAnsi="Symbol" w:hint="default"/>
      </w:rPr>
    </w:lvl>
    <w:lvl w:ilvl="4" w:tplc="04090003" w:tentative="1">
      <w:start w:val="1"/>
      <w:numFmt w:val="bullet"/>
      <w:lvlText w:val="o"/>
      <w:lvlJc w:val="left"/>
      <w:pPr>
        <w:ind w:left="4300" w:hanging="360"/>
      </w:pPr>
      <w:rPr>
        <w:rFonts w:ascii="Courier New" w:hAnsi="Courier New" w:hint="default"/>
      </w:rPr>
    </w:lvl>
    <w:lvl w:ilvl="5" w:tplc="04090005" w:tentative="1">
      <w:start w:val="1"/>
      <w:numFmt w:val="bullet"/>
      <w:lvlText w:val=""/>
      <w:lvlJc w:val="left"/>
      <w:pPr>
        <w:ind w:left="5020" w:hanging="360"/>
      </w:pPr>
      <w:rPr>
        <w:rFonts w:ascii="Wingdings" w:hAnsi="Wingdings" w:hint="default"/>
      </w:rPr>
    </w:lvl>
    <w:lvl w:ilvl="6" w:tplc="04090001" w:tentative="1">
      <w:start w:val="1"/>
      <w:numFmt w:val="bullet"/>
      <w:lvlText w:val=""/>
      <w:lvlJc w:val="left"/>
      <w:pPr>
        <w:ind w:left="5740" w:hanging="360"/>
      </w:pPr>
      <w:rPr>
        <w:rFonts w:ascii="Symbol" w:hAnsi="Symbol" w:hint="default"/>
      </w:rPr>
    </w:lvl>
    <w:lvl w:ilvl="7" w:tplc="04090003" w:tentative="1">
      <w:start w:val="1"/>
      <w:numFmt w:val="bullet"/>
      <w:lvlText w:val="o"/>
      <w:lvlJc w:val="left"/>
      <w:pPr>
        <w:ind w:left="6460" w:hanging="360"/>
      </w:pPr>
      <w:rPr>
        <w:rFonts w:ascii="Courier New" w:hAnsi="Courier New" w:hint="default"/>
      </w:rPr>
    </w:lvl>
    <w:lvl w:ilvl="8" w:tplc="04090005" w:tentative="1">
      <w:start w:val="1"/>
      <w:numFmt w:val="bullet"/>
      <w:lvlText w:val=""/>
      <w:lvlJc w:val="left"/>
      <w:pPr>
        <w:ind w:left="7180" w:hanging="360"/>
      </w:pPr>
      <w:rPr>
        <w:rFonts w:ascii="Wingdings" w:hAnsi="Wingdings" w:hint="default"/>
      </w:rPr>
    </w:lvl>
  </w:abstractNum>
  <w:abstractNum w:abstractNumId="24">
    <w:nsid w:val="258E605E"/>
    <w:multiLevelType w:val="multilevel"/>
    <w:tmpl w:val="90A80894"/>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25987409"/>
    <w:multiLevelType w:val="multilevel"/>
    <w:tmpl w:val="C0D40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261B09C9"/>
    <w:multiLevelType w:val="hybridMultilevel"/>
    <w:tmpl w:val="44A4B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72033B0"/>
    <w:multiLevelType w:val="hybridMultilevel"/>
    <w:tmpl w:val="50BCD3D0"/>
    <w:lvl w:ilvl="0" w:tplc="69E4EEA4">
      <w:start w:val="1"/>
      <w:numFmt w:val="bullet"/>
      <w:lvlText w:val="•"/>
      <w:lvlJc w:val="left"/>
      <w:pPr>
        <w:tabs>
          <w:tab w:val="num" w:pos="720"/>
        </w:tabs>
        <w:ind w:left="720" w:hanging="360"/>
      </w:pPr>
      <w:rPr>
        <w:rFonts w:ascii="Arial" w:hAnsi="Arial" w:hint="default"/>
      </w:rPr>
    </w:lvl>
    <w:lvl w:ilvl="1" w:tplc="C5969E70" w:tentative="1">
      <w:start w:val="1"/>
      <w:numFmt w:val="bullet"/>
      <w:lvlText w:val="•"/>
      <w:lvlJc w:val="left"/>
      <w:pPr>
        <w:tabs>
          <w:tab w:val="num" w:pos="1440"/>
        </w:tabs>
        <w:ind w:left="1440" w:hanging="360"/>
      </w:pPr>
      <w:rPr>
        <w:rFonts w:ascii="Arial" w:hAnsi="Arial" w:hint="default"/>
      </w:rPr>
    </w:lvl>
    <w:lvl w:ilvl="2" w:tplc="C1FA3FEC" w:tentative="1">
      <w:start w:val="1"/>
      <w:numFmt w:val="bullet"/>
      <w:lvlText w:val="•"/>
      <w:lvlJc w:val="left"/>
      <w:pPr>
        <w:tabs>
          <w:tab w:val="num" w:pos="2160"/>
        </w:tabs>
        <w:ind w:left="2160" w:hanging="360"/>
      </w:pPr>
      <w:rPr>
        <w:rFonts w:ascii="Arial" w:hAnsi="Arial" w:hint="default"/>
      </w:rPr>
    </w:lvl>
    <w:lvl w:ilvl="3" w:tplc="A98E58B8" w:tentative="1">
      <w:start w:val="1"/>
      <w:numFmt w:val="bullet"/>
      <w:lvlText w:val="•"/>
      <w:lvlJc w:val="left"/>
      <w:pPr>
        <w:tabs>
          <w:tab w:val="num" w:pos="2880"/>
        </w:tabs>
        <w:ind w:left="2880" w:hanging="360"/>
      </w:pPr>
      <w:rPr>
        <w:rFonts w:ascii="Arial" w:hAnsi="Arial" w:hint="default"/>
      </w:rPr>
    </w:lvl>
    <w:lvl w:ilvl="4" w:tplc="079A1CDC" w:tentative="1">
      <w:start w:val="1"/>
      <w:numFmt w:val="bullet"/>
      <w:lvlText w:val="•"/>
      <w:lvlJc w:val="left"/>
      <w:pPr>
        <w:tabs>
          <w:tab w:val="num" w:pos="3600"/>
        </w:tabs>
        <w:ind w:left="3600" w:hanging="360"/>
      </w:pPr>
      <w:rPr>
        <w:rFonts w:ascii="Arial" w:hAnsi="Arial" w:hint="default"/>
      </w:rPr>
    </w:lvl>
    <w:lvl w:ilvl="5" w:tplc="A47CD908" w:tentative="1">
      <w:start w:val="1"/>
      <w:numFmt w:val="bullet"/>
      <w:lvlText w:val="•"/>
      <w:lvlJc w:val="left"/>
      <w:pPr>
        <w:tabs>
          <w:tab w:val="num" w:pos="4320"/>
        </w:tabs>
        <w:ind w:left="4320" w:hanging="360"/>
      </w:pPr>
      <w:rPr>
        <w:rFonts w:ascii="Arial" w:hAnsi="Arial" w:hint="default"/>
      </w:rPr>
    </w:lvl>
    <w:lvl w:ilvl="6" w:tplc="8D603796" w:tentative="1">
      <w:start w:val="1"/>
      <w:numFmt w:val="bullet"/>
      <w:lvlText w:val="•"/>
      <w:lvlJc w:val="left"/>
      <w:pPr>
        <w:tabs>
          <w:tab w:val="num" w:pos="5040"/>
        </w:tabs>
        <w:ind w:left="5040" w:hanging="360"/>
      </w:pPr>
      <w:rPr>
        <w:rFonts w:ascii="Arial" w:hAnsi="Arial" w:hint="default"/>
      </w:rPr>
    </w:lvl>
    <w:lvl w:ilvl="7" w:tplc="C3CE4D9A" w:tentative="1">
      <w:start w:val="1"/>
      <w:numFmt w:val="bullet"/>
      <w:lvlText w:val="•"/>
      <w:lvlJc w:val="left"/>
      <w:pPr>
        <w:tabs>
          <w:tab w:val="num" w:pos="5760"/>
        </w:tabs>
        <w:ind w:left="5760" w:hanging="360"/>
      </w:pPr>
      <w:rPr>
        <w:rFonts w:ascii="Arial" w:hAnsi="Arial" w:hint="default"/>
      </w:rPr>
    </w:lvl>
    <w:lvl w:ilvl="8" w:tplc="7750BC62" w:tentative="1">
      <w:start w:val="1"/>
      <w:numFmt w:val="bullet"/>
      <w:lvlText w:val="•"/>
      <w:lvlJc w:val="left"/>
      <w:pPr>
        <w:tabs>
          <w:tab w:val="num" w:pos="6480"/>
        </w:tabs>
        <w:ind w:left="6480" w:hanging="360"/>
      </w:pPr>
      <w:rPr>
        <w:rFonts w:ascii="Arial" w:hAnsi="Arial" w:hint="default"/>
      </w:rPr>
    </w:lvl>
  </w:abstractNum>
  <w:abstractNum w:abstractNumId="28">
    <w:nsid w:val="2C8C30BE"/>
    <w:multiLevelType w:val="hybridMultilevel"/>
    <w:tmpl w:val="3FD08BE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9">
    <w:nsid w:val="2D4435B1"/>
    <w:multiLevelType w:val="hybridMultilevel"/>
    <w:tmpl w:val="1024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D722BA6"/>
    <w:multiLevelType w:val="hybridMultilevel"/>
    <w:tmpl w:val="96805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DBE210F"/>
    <w:multiLevelType w:val="hybridMultilevel"/>
    <w:tmpl w:val="0DC69FA6"/>
    <w:lvl w:ilvl="0" w:tplc="0FDCB056">
      <w:start w:val="1"/>
      <w:numFmt w:val="lowerLetter"/>
      <w:lvlText w:val="%1)"/>
      <w:lvlJc w:val="left"/>
      <w:pPr>
        <w:tabs>
          <w:tab w:val="num" w:pos="720"/>
        </w:tabs>
        <w:ind w:left="720" w:hanging="360"/>
      </w:pPr>
    </w:lvl>
    <w:lvl w:ilvl="1" w:tplc="5C463FDC" w:tentative="1">
      <w:start w:val="1"/>
      <w:numFmt w:val="lowerLetter"/>
      <w:lvlText w:val="%2)"/>
      <w:lvlJc w:val="left"/>
      <w:pPr>
        <w:tabs>
          <w:tab w:val="num" w:pos="1440"/>
        </w:tabs>
        <w:ind w:left="1440" w:hanging="360"/>
      </w:pPr>
    </w:lvl>
    <w:lvl w:ilvl="2" w:tplc="6CB83EFA" w:tentative="1">
      <w:start w:val="1"/>
      <w:numFmt w:val="lowerLetter"/>
      <w:lvlText w:val="%3)"/>
      <w:lvlJc w:val="left"/>
      <w:pPr>
        <w:tabs>
          <w:tab w:val="num" w:pos="2160"/>
        </w:tabs>
        <w:ind w:left="2160" w:hanging="360"/>
      </w:pPr>
    </w:lvl>
    <w:lvl w:ilvl="3" w:tplc="705262C8" w:tentative="1">
      <w:start w:val="1"/>
      <w:numFmt w:val="lowerLetter"/>
      <w:lvlText w:val="%4)"/>
      <w:lvlJc w:val="left"/>
      <w:pPr>
        <w:tabs>
          <w:tab w:val="num" w:pos="2880"/>
        </w:tabs>
        <w:ind w:left="2880" w:hanging="360"/>
      </w:pPr>
    </w:lvl>
    <w:lvl w:ilvl="4" w:tplc="1EBEB558" w:tentative="1">
      <w:start w:val="1"/>
      <w:numFmt w:val="lowerLetter"/>
      <w:lvlText w:val="%5)"/>
      <w:lvlJc w:val="left"/>
      <w:pPr>
        <w:tabs>
          <w:tab w:val="num" w:pos="3600"/>
        </w:tabs>
        <w:ind w:left="3600" w:hanging="360"/>
      </w:pPr>
    </w:lvl>
    <w:lvl w:ilvl="5" w:tplc="A08CC410" w:tentative="1">
      <w:start w:val="1"/>
      <w:numFmt w:val="lowerLetter"/>
      <w:lvlText w:val="%6)"/>
      <w:lvlJc w:val="left"/>
      <w:pPr>
        <w:tabs>
          <w:tab w:val="num" w:pos="4320"/>
        </w:tabs>
        <w:ind w:left="4320" w:hanging="360"/>
      </w:pPr>
    </w:lvl>
    <w:lvl w:ilvl="6" w:tplc="31864DB8" w:tentative="1">
      <w:start w:val="1"/>
      <w:numFmt w:val="lowerLetter"/>
      <w:lvlText w:val="%7)"/>
      <w:lvlJc w:val="left"/>
      <w:pPr>
        <w:tabs>
          <w:tab w:val="num" w:pos="5040"/>
        </w:tabs>
        <w:ind w:left="5040" w:hanging="360"/>
      </w:pPr>
    </w:lvl>
    <w:lvl w:ilvl="7" w:tplc="DA08E1EA" w:tentative="1">
      <w:start w:val="1"/>
      <w:numFmt w:val="lowerLetter"/>
      <w:lvlText w:val="%8)"/>
      <w:lvlJc w:val="left"/>
      <w:pPr>
        <w:tabs>
          <w:tab w:val="num" w:pos="5760"/>
        </w:tabs>
        <w:ind w:left="5760" w:hanging="360"/>
      </w:pPr>
    </w:lvl>
    <w:lvl w:ilvl="8" w:tplc="52AE4056" w:tentative="1">
      <w:start w:val="1"/>
      <w:numFmt w:val="lowerLetter"/>
      <w:lvlText w:val="%9)"/>
      <w:lvlJc w:val="left"/>
      <w:pPr>
        <w:tabs>
          <w:tab w:val="num" w:pos="6480"/>
        </w:tabs>
        <w:ind w:left="6480" w:hanging="360"/>
      </w:pPr>
    </w:lvl>
  </w:abstractNum>
  <w:abstractNum w:abstractNumId="32">
    <w:nsid w:val="2E506ADD"/>
    <w:multiLevelType w:val="hybridMultilevel"/>
    <w:tmpl w:val="D8105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2E871E82"/>
    <w:multiLevelType w:val="hybridMultilevel"/>
    <w:tmpl w:val="4C223B44"/>
    <w:lvl w:ilvl="0" w:tplc="BEB0218E">
      <w:start w:val="1"/>
      <w:numFmt w:val="lowerLetter"/>
      <w:lvlText w:val="(%1)"/>
      <w:lvlJc w:val="left"/>
      <w:pPr>
        <w:ind w:left="478" w:hanging="360"/>
      </w:pPr>
      <w:rPr>
        <w:rFonts w:hint="default"/>
      </w:rPr>
    </w:lvl>
    <w:lvl w:ilvl="1" w:tplc="F54607B8">
      <w:start w:val="1"/>
      <w:numFmt w:val="decimal"/>
      <w:lvlText w:val="%2."/>
      <w:lvlJc w:val="left"/>
      <w:pPr>
        <w:ind w:left="1198" w:hanging="360"/>
      </w:pPr>
      <w:rPr>
        <w:rFonts w:hint="default"/>
      </w:rPr>
    </w:lvl>
    <w:lvl w:ilvl="2" w:tplc="0809001B" w:tentative="1">
      <w:start w:val="1"/>
      <w:numFmt w:val="lowerRoman"/>
      <w:lvlText w:val="%3."/>
      <w:lvlJc w:val="right"/>
      <w:pPr>
        <w:ind w:left="1918" w:hanging="180"/>
      </w:pPr>
    </w:lvl>
    <w:lvl w:ilvl="3" w:tplc="0809000F" w:tentative="1">
      <w:start w:val="1"/>
      <w:numFmt w:val="decimal"/>
      <w:lvlText w:val="%4."/>
      <w:lvlJc w:val="left"/>
      <w:pPr>
        <w:ind w:left="2638" w:hanging="360"/>
      </w:pPr>
    </w:lvl>
    <w:lvl w:ilvl="4" w:tplc="08090019" w:tentative="1">
      <w:start w:val="1"/>
      <w:numFmt w:val="lowerLetter"/>
      <w:lvlText w:val="%5."/>
      <w:lvlJc w:val="left"/>
      <w:pPr>
        <w:ind w:left="3358" w:hanging="360"/>
      </w:pPr>
    </w:lvl>
    <w:lvl w:ilvl="5" w:tplc="0809001B" w:tentative="1">
      <w:start w:val="1"/>
      <w:numFmt w:val="lowerRoman"/>
      <w:lvlText w:val="%6."/>
      <w:lvlJc w:val="right"/>
      <w:pPr>
        <w:ind w:left="4078" w:hanging="180"/>
      </w:pPr>
    </w:lvl>
    <w:lvl w:ilvl="6" w:tplc="0809000F" w:tentative="1">
      <w:start w:val="1"/>
      <w:numFmt w:val="decimal"/>
      <w:lvlText w:val="%7."/>
      <w:lvlJc w:val="left"/>
      <w:pPr>
        <w:ind w:left="4798" w:hanging="360"/>
      </w:pPr>
    </w:lvl>
    <w:lvl w:ilvl="7" w:tplc="08090019" w:tentative="1">
      <w:start w:val="1"/>
      <w:numFmt w:val="lowerLetter"/>
      <w:lvlText w:val="%8."/>
      <w:lvlJc w:val="left"/>
      <w:pPr>
        <w:ind w:left="5518" w:hanging="360"/>
      </w:pPr>
    </w:lvl>
    <w:lvl w:ilvl="8" w:tplc="0809001B" w:tentative="1">
      <w:start w:val="1"/>
      <w:numFmt w:val="lowerRoman"/>
      <w:lvlText w:val="%9."/>
      <w:lvlJc w:val="right"/>
      <w:pPr>
        <w:ind w:left="6238" w:hanging="180"/>
      </w:pPr>
    </w:lvl>
  </w:abstractNum>
  <w:abstractNum w:abstractNumId="34">
    <w:nsid w:val="2E8862F6"/>
    <w:multiLevelType w:val="hybridMultilevel"/>
    <w:tmpl w:val="7728D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1C46436"/>
    <w:multiLevelType w:val="multilevel"/>
    <w:tmpl w:val="9584584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332005C1"/>
    <w:multiLevelType w:val="hybridMultilevel"/>
    <w:tmpl w:val="B70A6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33451CFB"/>
    <w:multiLevelType w:val="multilevel"/>
    <w:tmpl w:val="041CF1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33D93F56"/>
    <w:multiLevelType w:val="hybridMultilevel"/>
    <w:tmpl w:val="EB303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4992214"/>
    <w:multiLevelType w:val="hybridMultilevel"/>
    <w:tmpl w:val="2AAA43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34A558FE"/>
    <w:multiLevelType w:val="hybridMultilevel"/>
    <w:tmpl w:val="C0CCD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54B437A"/>
    <w:multiLevelType w:val="multilevel"/>
    <w:tmpl w:val="7BE8ED68"/>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2">
    <w:nsid w:val="366D41E0"/>
    <w:multiLevelType w:val="hybridMultilevel"/>
    <w:tmpl w:val="EB000298"/>
    <w:lvl w:ilvl="0" w:tplc="04090001">
      <w:start w:val="1"/>
      <w:numFmt w:val="bullet"/>
      <w:lvlText w:val=""/>
      <w:lvlJc w:val="left"/>
      <w:pPr>
        <w:ind w:left="1420" w:hanging="360"/>
      </w:pPr>
      <w:rPr>
        <w:rFonts w:ascii="Symbol" w:hAnsi="Symbol" w:hint="default"/>
      </w:rPr>
    </w:lvl>
    <w:lvl w:ilvl="1" w:tplc="04090003" w:tentative="1">
      <w:start w:val="1"/>
      <w:numFmt w:val="bullet"/>
      <w:lvlText w:val="o"/>
      <w:lvlJc w:val="left"/>
      <w:pPr>
        <w:ind w:left="2140" w:hanging="360"/>
      </w:pPr>
      <w:rPr>
        <w:rFonts w:ascii="Courier New" w:hAnsi="Courier New" w:hint="default"/>
      </w:rPr>
    </w:lvl>
    <w:lvl w:ilvl="2" w:tplc="04090005" w:tentative="1">
      <w:start w:val="1"/>
      <w:numFmt w:val="bullet"/>
      <w:lvlText w:val=""/>
      <w:lvlJc w:val="left"/>
      <w:pPr>
        <w:ind w:left="2860" w:hanging="360"/>
      </w:pPr>
      <w:rPr>
        <w:rFonts w:ascii="Wingdings" w:hAnsi="Wingdings" w:hint="default"/>
      </w:rPr>
    </w:lvl>
    <w:lvl w:ilvl="3" w:tplc="04090001" w:tentative="1">
      <w:start w:val="1"/>
      <w:numFmt w:val="bullet"/>
      <w:lvlText w:val=""/>
      <w:lvlJc w:val="left"/>
      <w:pPr>
        <w:ind w:left="3580" w:hanging="360"/>
      </w:pPr>
      <w:rPr>
        <w:rFonts w:ascii="Symbol" w:hAnsi="Symbol" w:hint="default"/>
      </w:rPr>
    </w:lvl>
    <w:lvl w:ilvl="4" w:tplc="04090003" w:tentative="1">
      <w:start w:val="1"/>
      <w:numFmt w:val="bullet"/>
      <w:lvlText w:val="o"/>
      <w:lvlJc w:val="left"/>
      <w:pPr>
        <w:ind w:left="4300" w:hanging="360"/>
      </w:pPr>
      <w:rPr>
        <w:rFonts w:ascii="Courier New" w:hAnsi="Courier New" w:hint="default"/>
      </w:rPr>
    </w:lvl>
    <w:lvl w:ilvl="5" w:tplc="04090005" w:tentative="1">
      <w:start w:val="1"/>
      <w:numFmt w:val="bullet"/>
      <w:lvlText w:val=""/>
      <w:lvlJc w:val="left"/>
      <w:pPr>
        <w:ind w:left="5020" w:hanging="360"/>
      </w:pPr>
      <w:rPr>
        <w:rFonts w:ascii="Wingdings" w:hAnsi="Wingdings" w:hint="default"/>
      </w:rPr>
    </w:lvl>
    <w:lvl w:ilvl="6" w:tplc="04090001" w:tentative="1">
      <w:start w:val="1"/>
      <w:numFmt w:val="bullet"/>
      <w:lvlText w:val=""/>
      <w:lvlJc w:val="left"/>
      <w:pPr>
        <w:ind w:left="5740" w:hanging="360"/>
      </w:pPr>
      <w:rPr>
        <w:rFonts w:ascii="Symbol" w:hAnsi="Symbol" w:hint="default"/>
      </w:rPr>
    </w:lvl>
    <w:lvl w:ilvl="7" w:tplc="04090003" w:tentative="1">
      <w:start w:val="1"/>
      <w:numFmt w:val="bullet"/>
      <w:lvlText w:val="o"/>
      <w:lvlJc w:val="left"/>
      <w:pPr>
        <w:ind w:left="6460" w:hanging="360"/>
      </w:pPr>
      <w:rPr>
        <w:rFonts w:ascii="Courier New" w:hAnsi="Courier New" w:hint="default"/>
      </w:rPr>
    </w:lvl>
    <w:lvl w:ilvl="8" w:tplc="04090005" w:tentative="1">
      <w:start w:val="1"/>
      <w:numFmt w:val="bullet"/>
      <w:lvlText w:val=""/>
      <w:lvlJc w:val="left"/>
      <w:pPr>
        <w:ind w:left="7180" w:hanging="360"/>
      </w:pPr>
      <w:rPr>
        <w:rFonts w:ascii="Wingdings" w:hAnsi="Wingdings" w:hint="default"/>
      </w:rPr>
    </w:lvl>
  </w:abstractNum>
  <w:abstractNum w:abstractNumId="43">
    <w:nsid w:val="3A255BBC"/>
    <w:multiLevelType w:val="hybridMultilevel"/>
    <w:tmpl w:val="0E8C4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3AF63427"/>
    <w:multiLevelType w:val="hybridMultilevel"/>
    <w:tmpl w:val="22A81148"/>
    <w:lvl w:ilvl="0" w:tplc="04090001">
      <w:start w:val="1"/>
      <w:numFmt w:val="bullet"/>
      <w:lvlText w:val=""/>
      <w:lvlJc w:val="left"/>
      <w:pPr>
        <w:ind w:left="1420" w:hanging="360"/>
      </w:pPr>
      <w:rPr>
        <w:rFonts w:ascii="Symbol" w:hAnsi="Symbol" w:hint="default"/>
      </w:rPr>
    </w:lvl>
    <w:lvl w:ilvl="1" w:tplc="04090003" w:tentative="1">
      <w:start w:val="1"/>
      <w:numFmt w:val="bullet"/>
      <w:lvlText w:val="o"/>
      <w:lvlJc w:val="left"/>
      <w:pPr>
        <w:ind w:left="2140" w:hanging="360"/>
      </w:pPr>
      <w:rPr>
        <w:rFonts w:ascii="Courier New" w:hAnsi="Courier New" w:hint="default"/>
      </w:rPr>
    </w:lvl>
    <w:lvl w:ilvl="2" w:tplc="04090005" w:tentative="1">
      <w:start w:val="1"/>
      <w:numFmt w:val="bullet"/>
      <w:lvlText w:val=""/>
      <w:lvlJc w:val="left"/>
      <w:pPr>
        <w:ind w:left="2860" w:hanging="360"/>
      </w:pPr>
      <w:rPr>
        <w:rFonts w:ascii="Wingdings" w:hAnsi="Wingdings" w:hint="default"/>
      </w:rPr>
    </w:lvl>
    <w:lvl w:ilvl="3" w:tplc="04090001" w:tentative="1">
      <w:start w:val="1"/>
      <w:numFmt w:val="bullet"/>
      <w:lvlText w:val=""/>
      <w:lvlJc w:val="left"/>
      <w:pPr>
        <w:ind w:left="3580" w:hanging="360"/>
      </w:pPr>
      <w:rPr>
        <w:rFonts w:ascii="Symbol" w:hAnsi="Symbol" w:hint="default"/>
      </w:rPr>
    </w:lvl>
    <w:lvl w:ilvl="4" w:tplc="04090003" w:tentative="1">
      <w:start w:val="1"/>
      <w:numFmt w:val="bullet"/>
      <w:lvlText w:val="o"/>
      <w:lvlJc w:val="left"/>
      <w:pPr>
        <w:ind w:left="4300" w:hanging="360"/>
      </w:pPr>
      <w:rPr>
        <w:rFonts w:ascii="Courier New" w:hAnsi="Courier New" w:hint="default"/>
      </w:rPr>
    </w:lvl>
    <w:lvl w:ilvl="5" w:tplc="04090005" w:tentative="1">
      <w:start w:val="1"/>
      <w:numFmt w:val="bullet"/>
      <w:lvlText w:val=""/>
      <w:lvlJc w:val="left"/>
      <w:pPr>
        <w:ind w:left="5020" w:hanging="360"/>
      </w:pPr>
      <w:rPr>
        <w:rFonts w:ascii="Wingdings" w:hAnsi="Wingdings" w:hint="default"/>
      </w:rPr>
    </w:lvl>
    <w:lvl w:ilvl="6" w:tplc="04090001" w:tentative="1">
      <w:start w:val="1"/>
      <w:numFmt w:val="bullet"/>
      <w:lvlText w:val=""/>
      <w:lvlJc w:val="left"/>
      <w:pPr>
        <w:ind w:left="5740" w:hanging="360"/>
      </w:pPr>
      <w:rPr>
        <w:rFonts w:ascii="Symbol" w:hAnsi="Symbol" w:hint="default"/>
      </w:rPr>
    </w:lvl>
    <w:lvl w:ilvl="7" w:tplc="04090003" w:tentative="1">
      <w:start w:val="1"/>
      <w:numFmt w:val="bullet"/>
      <w:lvlText w:val="o"/>
      <w:lvlJc w:val="left"/>
      <w:pPr>
        <w:ind w:left="6460" w:hanging="360"/>
      </w:pPr>
      <w:rPr>
        <w:rFonts w:ascii="Courier New" w:hAnsi="Courier New" w:hint="default"/>
      </w:rPr>
    </w:lvl>
    <w:lvl w:ilvl="8" w:tplc="04090005" w:tentative="1">
      <w:start w:val="1"/>
      <w:numFmt w:val="bullet"/>
      <w:lvlText w:val=""/>
      <w:lvlJc w:val="left"/>
      <w:pPr>
        <w:ind w:left="7180" w:hanging="360"/>
      </w:pPr>
      <w:rPr>
        <w:rFonts w:ascii="Wingdings" w:hAnsi="Wingdings" w:hint="default"/>
      </w:rPr>
    </w:lvl>
  </w:abstractNum>
  <w:abstractNum w:abstractNumId="45">
    <w:nsid w:val="3C136A25"/>
    <w:multiLevelType w:val="hybridMultilevel"/>
    <w:tmpl w:val="CD085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3E783EA1"/>
    <w:multiLevelType w:val="hybridMultilevel"/>
    <w:tmpl w:val="D244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FCE05B8"/>
    <w:multiLevelType w:val="hybridMultilevel"/>
    <w:tmpl w:val="26142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4FE0863"/>
    <w:multiLevelType w:val="hybridMultilevel"/>
    <w:tmpl w:val="D700D6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455A5910"/>
    <w:multiLevelType w:val="hybridMultilevel"/>
    <w:tmpl w:val="186AF3A6"/>
    <w:lvl w:ilvl="0" w:tplc="04090001">
      <w:start w:val="1"/>
      <w:numFmt w:val="bullet"/>
      <w:lvlText w:val=""/>
      <w:lvlJc w:val="left"/>
      <w:pPr>
        <w:ind w:left="1420" w:hanging="360"/>
      </w:pPr>
      <w:rPr>
        <w:rFonts w:ascii="Symbol" w:hAnsi="Symbol" w:hint="default"/>
      </w:rPr>
    </w:lvl>
    <w:lvl w:ilvl="1" w:tplc="04090003" w:tentative="1">
      <w:start w:val="1"/>
      <w:numFmt w:val="bullet"/>
      <w:lvlText w:val="o"/>
      <w:lvlJc w:val="left"/>
      <w:pPr>
        <w:ind w:left="2140" w:hanging="360"/>
      </w:pPr>
      <w:rPr>
        <w:rFonts w:ascii="Courier New" w:hAnsi="Courier New" w:hint="default"/>
      </w:rPr>
    </w:lvl>
    <w:lvl w:ilvl="2" w:tplc="04090005" w:tentative="1">
      <w:start w:val="1"/>
      <w:numFmt w:val="bullet"/>
      <w:lvlText w:val=""/>
      <w:lvlJc w:val="left"/>
      <w:pPr>
        <w:ind w:left="2860" w:hanging="360"/>
      </w:pPr>
      <w:rPr>
        <w:rFonts w:ascii="Wingdings" w:hAnsi="Wingdings" w:hint="default"/>
      </w:rPr>
    </w:lvl>
    <w:lvl w:ilvl="3" w:tplc="04090001" w:tentative="1">
      <w:start w:val="1"/>
      <w:numFmt w:val="bullet"/>
      <w:lvlText w:val=""/>
      <w:lvlJc w:val="left"/>
      <w:pPr>
        <w:ind w:left="3580" w:hanging="360"/>
      </w:pPr>
      <w:rPr>
        <w:rFonts w:ascii="Symbol" w:hAnsi="Symbol" w:hint="default"/>
      </w:rPr>
    </w:lvl>
    <w:lvl w:ilvl="4" w:tplc="04090003" w:tentative="1">
      <w:start w:val="1"/>
      <w:numFmt w:val="bullet"/>
      <w:lvlText w:val="o"/>
      <w:lvlJc w:val="left"/>
      <w:pPr>
        <w:ind w:left="4300" w:hanging="360"/>
      </w:pPr>
      <w:rPr>
        <w:rFonts w:ascii="Courier New" w:hAnsi="Courier New" w:hint="default"/>
      </w:rPr>
    </w:lvl>
    <w:lvl w:ilvl="5" w:tplc="04090005" w:tentative="1">
      <w:start w:val="1"/>
      <w:numFmt w:val="bullet"/>
      <w:lvlText w:val=""/>
      <w:lvlJc w:val="left"/>
      <w:pPr>
        <w:ind w:left="5020" w:hanging="360"/>
      </w:pPr>
      <w:rPr>
        <w:rFonts w:ascii="Wingdings" w:hAnsi="Wingdings" w:hint="default"/>
      </w:rPr>
    </w:lvl>
    <w:lvl w:ilvl="6" w:tplc="04090001" w:tentative="1">
      <w:start w:val="1"/>
      <w:numFmt w:val="bullet"/>
      <w:lvlText w:val=""/>
      <w:lvlJc w:val="left"/>
      <w:pPr>
        <w:ind w:left="5740" w:hanging="360"/>
      </w:pPr>
      <w:rPr>
        <w:rFonts w:ascii="Symbol" w:hAnsi="Symbol" w:hint="default"/>
      </w:rPr>
    </w:lvl>
    <w:lvl w:ilvl="7" w:tplc="04090003" w:tentative="1">
      <w:start w:val="1"/>
      <w:numFmt w:val="bullet"/>
      <w:lvlText w:val="o"/>
      <w:lvlJc w:val="left"/>
      <w:pPr>
        <w:ind w:left="6460" w:hanging="360"/>
      </w:pPr>
      <w:rPr>
        <w:rFonts w:ascii="Courier New" w:hAnsi="Courier New" w:hint="default"/>
      </w:rPr>
    </w:lvl>
    <w:lvl w:ilvl="8" w:tplc="04090005" w:tentative="1">
      <w:start w:val="1"/>
      <w:numFmt w:val="bullet"/>
      <w:lvlText w:val=""/>
      <w:lvlJc w:val="left"/>
      <w:pPr>
        <w:ind w:left="7180" w:hanging="360"/>
      </w:pPr>
      <w:rPr>
        <w:rFonts w:ascii="Wingdings" w:hAnsi="Wingdings" w:hint="default"/>
      </w:rPr>
    </w:lvl>
  </w:abstractNum>
  <w:abstractNum w:abstractNumId="50">
    <w:nsid w:val="45713967"/>
    <w:multiLevelType w:val="hybridMultilevel"/>
    <w:tmpl w:val="AE825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6172730"/>
    <w:multiLevelType w:val="multilevel"/>
    <w:tmpl w:val="0644CD64"/>
    <w:lvl w:ilvl="0">
      <w:start w:val="1"/>
      <w:numFmt w:val="decimal"/>
      <w:pStyle w:val="SAPSection1"/>
      <w:suff w:val="space"/>
      <w:lvlText w:val="%1."/>
      <w:lvlJc w:val="left"/>
      <w:pPr>
        <w:ind w:left="284" w:hanging="284"/>
      </w:pPr>
      <w:rPr>
        <w:rFonts w:ascii="Times New Roman" w:hAnsi="Times New Roman" w:hint="default"/>
        <w:b/>
        <w:i w:val="0"/>
        <w:sz w:val="32"/>
      </w:rPr>
    </w:lvl>
    <w:lvl w:ilvl="1">
      <w:start w:val="1"/>
      <w:numFmt w:val="decimal"/>
      <w:pStyle w:val="SAPSection11"/>
      <w:suff w:val="space"/>
      <w:lvlText w:val="%1.%2."/>
      <w:lvlJc w:val="left"/>
      <w:pPr>
        <w:ind w:left="284" w:hanging="284"/>
      </w:pPr>
      <w:rPr>
        <w:rFonts w:ascii="Times New Roman" w:hAnsi="Times New Roman" w:hint="default"/>
        <w:b/>
        <w:i w:val="0"/>
        <w:sz w:val="28"/>
      </w:rPr>
    </w:lvl>
    <w:lvl w:ilvl="2">
      <w:start w:val="1"/>
      <w:numFmt w:val="decimal"/>
      <w:pStyle w:val="SAPSection111"/>
      <w:suff w:val="space"/>
      <w:lvlText w:val="%1.%2.%3."/>
      <w:lvlJc w:val="left"/>
      <w:pPr>
        <w:ind w:left="284" w:hanging="284"/>
      </w:pPr>
      <w:rPr>
        <w:rFonts w:ascii="Times New Roman" w:hAnsi="Times New Roman" w:hint="default"/>
        <w:b/>
        <w:i w:val="0"/>
        <w:sz w:val="24"/>
      </w:rPr>
    </w:lvl>
    <w:lvl w:ilvl="3">
      <w:start w:val="1"/>
      <w:numFmt w:val="upperLetter"/>
      <w:lvlRestart w:val="1"/>
      <w:pStyle w:val="SAPAppendix"/>
      <w:suff w:val="space"/>
      <w:lvlText w:val="Appendix %4."/>
      <w:lvlJc w:val="left"/>
      <w:pPr>
        <w:ind w:left="284" w:hanging="284"/>
      </w:pPr>
      <w:rPr>
        <w:rFonts w:ascii="Times New Roman" w:hAnsi="Times New Roman" w:hint="default"/>
        <w:b/>
        <w:i w:val="0"/>
        <w:caps/>
        <w:sz w:val="28"/>
        <w:szCs w:val="28"/>
      </w:rPr>
    </w:lvl>
    <w:lvl w:ilvl="4">
      <w:start w:val="1"/>
      <w:numFmt w:val="decimal"/>
      <w:suff w:val="space"/>
      <w:lvlText w:val="Table %5."/>
      <w:lvlJc w:val="left"/>
      <w:pPr>
        <w:ind w:left="284" w:hanging="284"/>
      </w:pPr>
      <w:rPr>
        <w:rFonts w:ascii="Times New Roman" w:hAnsi="Times New Roman" w:hint="default"/>
        <w:b/>
        <w:i w:val="0"/>
        <w:caps w:val="0"/>
        <w:sz w:val="24"/>
        <w:szCs w:val="24"/>
      </w:rPr>
    </w:lvl>
    <w:lvl w:ilvl="5">
      <w:start w:val="1"/>
      <w:numFmt w:val="decimal"/>
      <w:lvlRestart w:val="4"/>
      <w:pStyle w:val="SAPFigure"/>
      <w:suff w:val="space"/>
      <w:lvlText w:val="Figure %6."/>
      <w:lvlJc w:val="left"/>
      <w:pPr>
        <w:ind w:left="284" w:hanging="284"/>
      </w:pPr>
      <w:rPr>
        <w:rFonts w:ascii="Times New Roman" w:hAnsi="Times New Roman" w:hint="default"/>
        <w:b/>
        <w:i w:val="0"/>
        <w:sz w:val="24"/>
        <w:szCs w:val="24"/>
      </w:rPr>
    </w:lvl>
    <w:lvl w:ilvl="6">
      <w:start w:val="1"/>
      <w:numFmt w:val="decimal"/>
      <w:lvlRestart w:val="4"/>
      <w:suff w:val="space"/>
      <w:lvlText w:val="Listing %7."/>
      <w:lvlJc w:val="left"/>
      <w:pPr>
        <w:ind w:left="567" w:hanging="567"/>
      </w:pPr>
      <w:rPr>
        <w:rFonts w:ascii="Times New Roman" w:hAnsi="Times New Roman" w:hint="default"/>
        <w:b/>
        <w:i w:val="0"/>
        <w:sz w:val="24"/>
        <w:szCs w:val="24"/>
      </w:rPr>
    </w:lvl>
    <w:lvl w:ilvl="7">
      <w:start w:val="1"/>
      <w:numFmt w:val="none"/>
      <w:lvlRestart w:val="5"/>
      <w:suff w:val="space"/>
      <w:lvlText w:val="%8"/>
      <w:lvlJc w:val="left"/>
      <w:pPr>
        <w:ind w:left="567" w:hanging="567"/>
      </w:pPr>
      <w:rPr>
        <w:rFonts w:ascii="Times New Roman" w:hAnsi="Times New Roman" w:hint="default"/>
        <w:b w:val="0"/>
        <w:i w:val="0"/>
        <w:sz w:val="24"/>
        <w:szCs w:val="24"/>
      </w:rPr>
    </w:lvl>
    <w:lvl w:ilvl="8">
      <w:start w:val="1"/>
      <w:numFmt w:val="none"/>
      <w:lvlText w:val=""/>
      <w:lvlJc w:val="left"/>
      <w:pPr>
        <w:tabs>
          <w:tab w:val="num" w:pos="6120"/>
        </w:tabs>
        <w:ind w:left="4320" w:hanging="1440"/>
      </w:pPr>
      <w:rPr>
        <w:rFonts w:hint="default"/>
      </w:rPr>
    </w:lvl>
  </w:abstractNum>
  <w:abstractNum w:abstractNumId="52">
    <w:nsid w:val="464C1533"/>
    <w:multiLevelType w:val="multilevel"/>
    <w:tmpl w:val="16DA1D1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nsid w:val="48996AF4"/>
    <w:multiLevelType w:val="hybridMultilevel"/>
    <w:tmpl w:val="E5C8D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4A4D25EB"/>
    <w:multiLevelType w:val="hybridMultilevel"/>
    <w:tmpl w:val="D28CE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A8B09BA"/>
    <w:multiLevelType w:val="hybridMultilevel"/>
    <w:tmpl w:val="93FE1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4B6E058F"/>
    <w:multiLevelType w:val="hybridMultilevel"/>
    <w:tmpl w:val="76D2E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nsid w:val="4F2A4FA3"/>
    <w:multiLevelType w:val="multilevel"/>
    <w:tmpl w:val="E586F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nsid w:val="4FF958F9"/>
    <w:multiLevelType w:val="hybridMultilevel"/>
    <w:tmpl w:val="48FAF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0977DE6"/>
    <w:multiLevelType w:val="hybridMultilevel"/>
    <w:tmpl w:val="687CE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52D7400E"/>
    <w:multiLevelType w:val="hybridMultilevel"/>
    <w:tmpl w:val="39CCB3D0"/>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61">
    <w:nsid w:val="53757592"/>
    <w:multiLevelType w:val="multilevel"/>
    <w:tmpl w:val="6868D4E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53AB7B5E"/>
    <w:multiLevelType w:val="hybridMultilevel"/>
    <w:tmpl w:val="15FCDF20"/>
    <w:lvl w:ilvl="0" w:tplc="04090001">
      <w:start w:val="1"/>
      <w:numFmt w:val="bullet"/>
      <w:lvlText w:val=""/>
      <w:lvlJc w:val="left"/>
      <w:pPr>
        <w:ind w:left="816" w:hanging="360"/>
      </w:pPr>
      <w:rPr>
        <w:rFonts w:ascii="Symbol" w:hAnsi="Symbol" w:hint="default"/>
      </w:rPr>
    </w:lvl>
    <w:lvl w:ilvl="1" w:tplc="04090003" w:tentative="1">
      <w:start w:val="1"/>
      <w:numFmt w:val="bullet"/>
      <w:lvlText w:val="o"/>
      <w:lvlJc w:val="left"/>
      <w:pPr>
        <w:ind w:left="1536" w:hanging="360"/>
      </w:pPr>
      <w:rPr>
        <w:rFonts w:ascii="Courier New" w:hAnsi="Courier New" w:hint="default"/>
      </w:rPr>
    </w:lvl>
    <w:lvl w:ilvl="2" w:tplc="04090005" w:tentative="1">
      <w:start w:val="1"/>
      <w:numFmt w:val="bullet"/>
      <w:lvlText w:val=""/>
      <w:lvlJc w:val="left"/>
      <w:pPr>
        <w:ind w:left="2256" w:hanging="360"/>
      </w:pPr>
      <w:rPr>
        <w:rFonts w:ascii="Wingdings" w:hAnsi="Wingdings" w:hint="default"/>
      </w:rPr>
    </w:lvl>
    <w:lvl w:ilvl="3" w:tplc="04090001" w:tentative="1">
      <w:start w:val="1"/>
      <w:numFmt w:val="bullet"/>
      <w:lvlText w:val=""/>
      <w:lvlJc w:val="left"/>
      <w:pPr>
        <w:ind w:left="2976" w:hanging="360"/>
      </w:pPr>
      <w:rPr>
        <w:rFonts w:ascii="Symbol" w:hAnsi="Symbol" w:hint="default"/>
      </w:rPr>
    </w:lvl>
    <w:lvl w:ilvl="4" w:tplc="04090003" w:tentative="1">
      <w:start w:val="1"/>
      <w:numFmt w:val="bullet"/>
      <w:lvlText w:val="o"/>
      <w:lvlJc w:val="left"/>
      <w:pPr>
        <w:ind w:left="3696" w:hanging="360"/>
      </w:pPr>
      <w:rPr>
        <w:rFonts w:ascii="Courier New" w:hAnsi="Courier New" w:hint="default"/>
      </w:rPr>
    </w:lvl>
    <w:lvl w:ilvl="5" w:tplc="04090005" w:tentative="1">
      <w:start w:val="1"/>
      <w:numFmt w:val="bullet"/>
      <w:lvlText w:val=""/>
      <w:lvlJc w:val="left"/>
      <w:pPr>
        <w:ind w:left="4416" w:hanging="360"/>
      </w:pPr>
      <w:rPr>
        <w:rFonts w:ascii="Wingdings" w:hAnsi="Wingdings" w:hint="default"/>
      </w:rPr>
    </w:lvl>
    <w:lvl w:ilvl="6" w:tplc="04090001" w:tentative="1">
      <w:start w:val="1"/>
      <w:numFmt w:val="bullet"/>
      <w:lvlText w:val=""/>
      <w:lvlJc w:val="left"/>
      <w:pPr>
        <w:ind w:left="5136" w:hanging="360"/>
      </w:pPr>
      <w:rPr>
        <w:rFonts w:ascii="Symbol" w:hAnsi="Symbol" w:hint="default"/>
      </w:rPr>
    </w:lvl>
    <w:lvl w:ilvl="7" w:tplc="04090003" w:tentative="1">
      <w:start w:val="1"/>
      <w:numFmt w:val="bullet"/>
      <w:lvlText w:val="o"/>
      <w:lvlJc w:val="left"/>
      <w:pPr>
        <w:ind w:left="5856" w:hanging="360"/>
      </w:pPr>
      <w:rPr>
        <w:rFonts w:ascii="Courier New" w:hAnsi="Courier New" w:hint="default"/>
      </w:rPr>
    </w:lvl>
    <w:lvl w:ilvl="8" w:tplc="04090005" w:tentative="1">
      <w:start w:val="1"/>
      <w:numFmt w:val="bullet"/>
      <w:lvlText w:val=""/>
      <w:lvlJc w:val="left"/>
      <w:pPr>
        <w:ind w:left="6576" w:hanging="360"/>
      </w:pPr>
      <w:rPr>
        <w:rFonts w:ascii="Wingdings" w:hAnsi="Wingdings" w:hint="default"/>
      </w:rPr>
    </w:lvl>
  </w:abstractNum>
  <w:abstractNum w:abstractNumId="63">
    <w:nsid w:val="54464C03"/>
    <w:multiLevelType w:val="hybridMultilevel"/>
    <w:tmpl w:val="AAB8EA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nsid w:val="554030A3"/>
    <w:multiLevelType w:val="hybridMultilevel"/>
    <w:tmpl w:val="9A229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6BD4C60"/>
    <w:multiLevelType w:val="hybridMultilevel"/>
    <w:tmpl w:val="6E90E83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56F82428"/>
    <w:multiLevelType w:val="hybridMultilevel"/>
    <w:tmpl w:val="B524C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91F3921"/>
    <w:multiLevelType w:val="hybridMultilevel"/>
    <w:tmpl w:val="EB6418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9974143"/>
    <w:multiLevelType w:val="hybridMultilevel"/>
    <w:tmpl w:val="07CC65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nsid w:val="5A943492"/>
    <w:multiLevelType w:val="hybridMultilevel"/>
    <w:tmpl w:val="C4CA0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5BD07668"/>
    <w:multiLevelType w:val="hybridMultilevel"/>
    <w:tmpl w:val="70C47FD0"/>
    <w:lvl w:ilvl="0" w:tplc="04090001">
      <w:start w:val="1"/>
      <w:numFmt w:val="bullet"/>
      <w:lvlText w:val=""/>
      <w:lvlJc w:val="left"/>
      <w:pPr>
        <w:ind w:left="1420" w:hanging="360"/>
      </w:pPr>
      <w:rPr>
        <w:rFonts w:ascii="Symbol" w:hAnsi="Symbol" w:hint="default"/>
      </w:rPr>
    </w:lvl>
    <w:lvl w:ilvl="1" w:tplc="04090003" w:tentative="1">
      <w:start w:val="1"/>
      <w:numFmt w:val="bullet"/>
      <w:lvlText w:val="o"/>
      <w:lvlJc w:val="left"/>
      <w:pPr>
        <w:ind w:left="2140" w:hanging="360"/>
      </w:pPr>
      <w:rPr>
        <w:rFonts w:ascii="Courier New" w:hAnsi="Courier New" w:hint="default"/>
      </w:rPr>
    </w:lvl>
    <w:lvl w:ilvl="2" w:tplc="04090005" w:tentative="1">
      <w:start w:val="1"/>
      <w:numFmt w:val="bullet"/>
      <w:lvlText w:val=""/>
      <w:lvlJc w:val="left"/>
      <w:pPr>
        <w:ind w:left="2860" w:hanging="360"/>
      </w:pPr>
      <w:rPr>
        <w:rFonts w:ascii="Wingdings" w:hAnsi="Wingdings" w:hint="default"/>
      </w:rPr>
    </w:lvl>
    <w:lvl w:ilvl="3" w:tplc="04090001" w:tentative="1">
      <w:start w:val="1"/>
      <w:numFmt w:val="bullet"/>
      <w:lvlText w:val=""/>
      <w:lvlJc w:val="left"/>
      <w:pPr>
        <w:ind w:left="3580" w:hanging="360"/>
      </w:pPr>
      <w:rPr>
        <w:rFonts w:ascii="Symbol" w:hAnsi="Symbol" w:hint="default"/>
      </w:rPr>
    </w:lvl>
    <w:lvl w:ilvl="4" w:tplc="04090003" w:tentative="1">
      <w:start w:val="1"/>
      <w:numFmt w:val="bullet"/>
      <w:lvlText w:val="o"/>
      <w:lvlJc w:val="left"/>
      <w:pPr>
        <w:ind w:left="4300" w:hanging="360"/>
      </w:pPr>
      <w:rPr>
        <w:rFonts w:ascii="Courier New" w:hAnsi="Courier New" w:hint="default"/>
      </w:rPr>
    </w:lvl>
    <w:lvl w:ilvl="5" w:tplc="04090005" w:tentative="1">
      <w:start w:val="1"/>
      <w:numFmt w:val="bullet"/>
      <w:lvlText w:val=""/>
      <w:lvlJc w:val="left"/>
      <w:pPr>
        <w:ind w:left="5020" w:hanging="360"/>
      </w:pPr>
      <w:rPr>
        <w:rFonts w:ascii="Wingdings" w:hAnsi="Wingdings" w:hint="default"/>
      </w:rPr>
    </w:lvl>
    <w:lvl w:ilvl="6" w:tplc="04090001" w:tentative="1">
      <w:start w:val="1"/>
      <w:numFmt w:val="bullet"/>
      <w:lvlText w:val=""/>
      <w:lvlJc w:val="left"/>
      <w:pPr>
        <w:ind w:left="5740" w:hanging="360"/>
      </w:pPr>
      <w:rPr>
        <w:rFonts w:ascii="Symbol" w:hAnsi="Symbol" w:hint="default"/>
      </w:rPr>
    </w:lvl>
    <w:lvl w:ilvl="7" w:tplc="04090003" w:tentative="1">
      <w:start w:val="1"/>
      <w:numFmt w:val="bullet"/>
      <w:lvlText w:val="o"/>
      <w:lvlJc w:val="left"/>
      <w:pPr>
        <w:ind w:left="6460" w:hanging="360"/>
      </w:pPr>
      <w:rPr>
        <w:rFonts w:ascii="Courier New" w:hAnsi="Courier New" w:hint="default"/>
      </w:rPr>
    </w:lvl>
    <w:lvl w:ilvl="8" w:tplc="04090005" w:tentative="1">
      <w:start w:val="1"/>
      <w:numFmt w:val="bullet"/>
      <w:lvlText w:val=""/>
      <w:lvlJc w:val="left"/>
      <w:pPr>
        <w:ind w:left="7180" w:hanging="360"/>
      </w:pPr>
      <w:rPr>
        <w:rFonts w:ascii="Wingdings" w:hAnsi="Wingdings" w:hint="default"/>
      </w:rPr>
    </w:lvl>
  </w:abstractNum>
  <w:abstractNum w:abstractNumId="71">
    <w:nsid w:val="5BE825C1"/>
    <w:multiLevelType w:val="hybridMultilevel"/>
    <w:tmpl w:val="47F29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5FDC3E40"/>
    <w:multiLevelType w:val="hybridMultilevel"/>
    <w:tmpl w:val="988E0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625E73DA"/>
    <w:multiLevelType w:val="hybridMultilevel"/>
    <w:tmpl w:val="7EB08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4624A26"/>
    <w:multiLevelType w:val="hybridMultilevel"/>
    <w:tmpl w:val="18E46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5327E0B"/>
    <w:multiLevelType w:val="hybridMultilevel"/>
    <w:tmpl w:val="9A229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5B63C9F"/>
    <w:multiLevelType w:val="hybridMultilevel"/>
    <w:tmpl w:val="AA82A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66EC3EFD"/>
    <w:multiLevelType w:val="hybridMultilevel"/>
    <w:tmpl w:val="826CF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77A7C4C"/>
    <w:multiLevelType w:val="hybridMultilevel"/>
    <w:tmpl w:val="6CAEC8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nsid w:val="698554EC"/>
    <w:multiLevelType w:val="hybridMultilevel"/>
    <w:tmpl w:val="536CB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6BE3284B"/>
    <w:multiLevelType w:val="hybridMultilevel"/>
    <w:tmpl w:val="D9CE2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6E2316DC"/>
    <w:multiLevelType w:val="multilevel"/>
    <w:tmpl w:val="4CA231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2">
    <w:nsid w:val="6FDE59DF"/>
    <w:multiLevelType w:val="multilevel"/>
    <w:tmpl w:val="35C659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nsid w:val="6FF26939"/>
    <w:multiLevelType w:val="hybridMultilevel"/>
    <w:tmpl w:val="F29E2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715D3A4F"/>
    <w:multiLevelType w:val="hybridMultilevel"/>
    <w:tmpl w:val="5B2E7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26B3EA7"/>
    <w:multiLevelType w:val="hybridMultilevel"/>
    <w:tmpl w:val="BFACA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727245E3"/>
    <w:multiLevelType w:val="hybridMultilevel"/>
    <w:tmpl w:val="AC305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73071326"/>
    <w:multiLevelType w:val="hybridMultilevel"/>
    <w:tmpl w:val="4CA23132"/>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88">
    <w:nsid w:val="734C7944"/>
    <w:multiLevelType w:val="hybridMultilevel"/>
    <w:tmpl w:val="5F3865BA"/>
    <w:lvl w:ilvl="0" w:tplc="F50C8DBE">
      <w:start w:val="1"/>
      <w:numFmt w:val="decimal"/>
      <w:lvlText w:val="%1."/>
      <w:lvlJc w:val="left"/>
      <w:pPr>
        <w:ind w:left="4260" w:hanging="114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89">
    <w:nsid w:val="758C569D"/>
    <w:multiLevelType w:val="hybridMultilevel"/>
    <w:tmpl w:val="C65A1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7BC3C93"/>
    <w:multiLevelType w:val="hybridMultilevel"/>
    <w:tmpl w:val="4CA23132"/>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91">
    <w:nsid w:val="77CA4B53"/>
    <w:multiLevelType w:val="hybridMultilevel"/>
    <w:tmpl w:val="DC66B900"/>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2">
    <w:nsid w:val="77E3011A"/>
    <w:multiLevelType w:val="hybridMultilevel"/>
    <w:tmpl w:val="323C9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7A2E1879"/>
    <w:multiLevelType w:val="hybridMultilevel"/>
    <w:tmpl w:val="2DB49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7B8B67CD"/>
    <w:multiLevelType w:val="hybridMultilevel"/>
    <w:tmpl w:val="E0884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7BC505C6"/>
    <w:multiLevelType w:val="hybridMultilevel"/>
    <w:tmpl w:val="71B81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7FD900D4"/>
    <w:multiLevelType w:val="multilevel"/>
    <w:tmpl w:val="DB98022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7"/>
  </w:num>
  <w:num w:numId="2">
    <w:abstractNumId w:val="31"/>
  </w:num>
  <w:num w:numId="3">
    <w:abstractNumId w:val="6"/>
  </w:num>
  <w:num w:numId="4">
    <w:abstractNumId w:val="63"/>
  </w:num>
  <w:num w:numId="5">
    <w:abstractNumId w:val="53"/>
  </w:num>
  <w:num w:numId="6">
    <w:abstractNumId w:val="6"/>
    <w:lvlOverride w:ilvl="0">
      <w:startOverride w:val="2"/>
    </w:lvlOverride>
    <w:lvlOverride w:ilvl="1">
      <w:startOverride w:val="9"/>
    </w:lvlOverride>
  </w:num>
  <w:num w:numId="7">
    <w:abstractNumId w:val="6"/>
    <w:lvlOverride w:ilvl="0">
      <w:startOverride w:val="2"/>
    </w:lvlOverride>
    <w:lvlOverride w:ilvl="1">
      <w:startOverride w:val="9"/>
    </w:lvlOverride>
  </w:num>
  <w:num w:numId="8">
    <w:abstractNumId w:val="65"/>
  </w:num>
  <w:num w:numId="9">
    <w:abstractNumId w:val="94"/>
  </w:num>
  <w:num w:numId="10">
    <w:abstractNumId w:val="43"/>
  </w:num>
  <w:num w:numId="11">
    <w:abstractNumId w:val="67"/>
  </w:num>
  <w:num w:numId="12">
    <w:abstractNumId w:val="83"/>
  </w:num>
  <w:num w:numId="13">
    <w:abstractNumId w:val="12"/>
  </w:num>
  <w:num w:numId="14">
    <w:abstractNumId w:val="1"/>
  </w:num>
  <w:num w:numId="15">
    <w:abstractNumId w:val="38"/>
  </w:num>
  <w:num w:numId="16">
    <w:abstractNumId w:val="21"/>
  </w:num>
  <w:num w:numId="17">
    <w:abstractNumId w:val="36"/>
  </w:num>
  <w:num w:numId="18">
    <w:abstractNumId w:val="84"/>
  </w:num>
  <w:num w:numId="19">
    <w:abstractNumId w:val="28"/>
  </w:num>
  <w:num w:numId="20">
    <w:abstractNumId w:val="69"/>
  </w:num>
  <w:num w:numId="21">
    <w:abstractNumId w:val="59"/>
  </w:num>
  <w:num w:numId="22">
    <w:abstractNumId w:val="62"/>
  </w:num>
  <w:num w:numId="23">
    <w:abstractNumId w:val="75"/>
  </w:num>
  <w:num w:numId="24">
    <w:abstractNumId w:val="13"/>
  </w:num>
  <w:num w:numId="25">
    <w:abstractNumId w:val="5"/>
  </w:num>
  <w:num w:numId="26">
    <w:abstractNumId w:val="91"/>
  </w:num>
  <w:num w:numId="27">
    <w:abstractNumId w:val="46"/>
  </w:num>
  <w:num w:numId="28">
    <w:abstractNumId w:val="45"/>
  </w:num>
  <w:num w:numId="29">
    <w:abstractNumId w:val="66"/>
  </w:num>
  <w:num w:numId="30">
    <w:abstractNumId w:val="7"/>
  </w:num>
  <w:num w:numId="31">
    <w:abstractNumId w:val="64"/>
  </w:num>
  <w:num w:numId="32">
    <w:abstractNumId w:val="29"/>
  </w:num>
  <w:num w:numId="33">
    <w:abstractNumId w:val="93"/>
  </w:num>
  <w:num w:numId="34">
    <w:abstractNumId w:val="2"/>
  </w:num>
  <w:num w:numId="35">
    <w:abstractNumId w:val="48"/>
  </w:num>
  <w:num w:numId="36">
    <w:abstractNumId w:val="39"/>
  </w:num>
  <w:num w:numId="37">
    <w:abstractNumId w:val="3"/>
  </w:num>
  <w:num w:numId="38">
    <w:abstractNumId w:val="68"/>
  </w:num>
  <w:num w:numId="39">
    <w:abstractNumId w:val="15"/>
  </w:num>
  <w:num w:numId="40">
    <w:abstractNumId w:val="90"/>
  </w:num>
  <w:num w:numId="41">
    <w:abstractNumId w:val="60"/>
  </w:num>
  <w:num w:numId="42">
    <w:abstractNumId w:val="89"/>
  </w:num>
  <w:num w:numId="43">
    <w:abstractNumId w:val="87"/>
  </w:num>
  <w:num w:numId="44">
    <w:abstractNumId w:val="81"/>
  </w:num>
  <w:num w:numId="45">
    <w:abstractNumId w:val="0"/>
  </w:num>
  <w:num w:numId="46">
    <w:abstractNumId w:val="50"/>
  </w:num>
  <w:num w:numId="47">
    <w:abstractNumId w:val="30"/>
  </w:num>
  <w:num w:numId="48">
    <w:abstractNumId w:val="73"/>
  </w:num>
  <w:num w:numId="49">
    <w:abstractNumId w:val="76"/>
  </w:num>
  <w:num w:numId="50">
    <w:abstractNumId w:val="55"/>
  </w:num>
  <w:num w:numId="51">
    <w:abstractNumId w:val="88"/>
  </w:num>
  <w:num w:numId="52">
    <w:abstractNumId w:val="16"/>
  </w:num>
  <w:num w:numId="53">
    <w:abstractNumId w:val="22"/>
  </w:num>
  <w:num w:numId="54">
    <w:abstractNumId w:val="26"/>
  </w:num>
  <w:num w:numId="55">
    <w:abstractNumId w:val="9"/>
  </w:num>
  <w:num w:numId="56">
    <w:abstractNumId w:val="95"/>
  </w:num>
  <w:num w:numId="57">
    <w:abstractNumId w:val="54"/>
  </w:num>
  <w:num w:numId="58">
    <w:abstractNumId w:val="71"/>
  </w:num>
  <w:num w:numId="59">
    <w:abstractNumId w:val="4"/>
  </w:num>
  <w:num w:numId="60">
    <w:abstractNumId w:val="25"/>
  </w:num>
  <w:num w:numId="61">
    <w:abstractNumId w:val="19"/>
  </w:num>
  <w:num w:numId="62">
    <w:abstractNumId w:val="57"/>
  </w:num>
  <w:num w:numId="63">
    <w:abstractNumId w:val="41"/>
  </w:num>
  <w:num w:numId="64">
    <w:abstractNumId w:val="33"/>
  </w:num>
  <w:num w:numId="65">
    <w:abstractNumId w:val="92"/>
  </w:num>
  <w:num w:numId="66">
    <w:abstractNumId w:val="72"/>
  </w:num>
  <w:num w:numId="67">
    <w:abstractNumId w:val="77"/>
  </w:num>
  <w:num w:numId="68">
    <w:abstractNumId w:val="40"/>
  </w:num>
  <w:num w:numId="69">
    <w:abstractNumId w:val="41"/>
    <w:lvlOverride w:ilvl="0">
      <w:startOverride w:val="2"/>
    </w:lvlOverride>
    <w:lvlOverride w:ilvl="1">
      <w:startOverride w:val="2"/>
    </w:lvlOverride>
  </w:num>
  <w:num w:numId="70">
    <w:abstractNumId w:val="34"/>
  </w:num>
  <w:num w:numId="71">
    <w:abstractNumId w:val="10"/>
  </w:num>
  <w:num w:numId="72">
    <w:abstractNumId w:val="56"/>
  </w:num>
  <w:num w:numId="73">
    <w:abstractNumId w:val="47"/>
  </w:num>
  <w:num w:numId="74">
    <w:abstractNumId w:val="8"/>
  </w:num>
  <w:num w:numId="75">
    <w:abstractNumId w:val="49"/>
  </w:num>
  <w:num w:numId="76">
    <w:abstractNumId w:val="70"/>
  </w:num>
  <w:num w:numId="77">
    <w:abstractNumId w:val="23"/>
  </w:num>
  <w:num w:numId="78">
    <w:abstractNumId w:val="42"/>
  </w:num>
  <w:num w:numId="79">
    <w:abstractNumId w:val="44"/>
  </w:num>
  <w:num w:numId="80">
    <w:abstractNumId w:val="78"/>
  </w:num>
  <w:num w:numId="81">
    <w:abstractNumId w:val="80"/>
  </w:num>
  <w:num w:numId="82">
    <w:abstractNumId w:val="51"/>
  </w:num>
  <w:num w:numId="83">
    <w:abstractNumId w:val="82"/>
  </w:num>
  <w:num w:numId="84">
    <w:abstractNumId w:val="35"/>
  </w:num>
  <w:num w:numId="85">
    <w:abstractNumId w:val="37"/>
  </w:num>
  <w:num w:numId="86">
    <w:abstractNumId w:val="61"/>
  </w:num>
  <w:num w:numId="87">
    <w:abstractNumId w:val="96"/>
  </w:num>
  <w:num w:numId="88">
    <w:abstractNumId w:val="52"/>
  </w:num>
  <w:num w:numId="89">
    <w:abstractNumId w:val="17"/>
  </w:num>
  <w:num w:numId="90">
    <w:abstractNumId w:val="14"/>
  </w:num>
  <w:num w:numId="91">
    <w:abstractNumId w:val="86"/>
  </w:num>
  <w:num w:numId="92">
    <w:abstractNumId w:val="85"/>
  </w:num>
  <w:num w:numId="93">
    <w:abstractNumId w:val="58"/>
  </w:num>
  <w:num w:numId="94">
    <w:abstractNumId w:val="11"/>
  </w:num>
  <w:num w:numId="95">
    <w:abstractNumId w:val="18"/>
  </w:num>
  <w:num w:numId="96">
    <w:abstractNumId w:val="32"/>
  </w:num>
  <w:num w:numId="97">
    <w:abstractNumId w:val="24"/>
  </w:num>
  <w:num w:numId="98">
    <w:abstractNumId w:val="20"/>
  </w:num>
  <w:num w:numId="99">
    <w:abstractNumId w:val="79"/>
  </w:num>
  <w:num w:numId="100">
    <w:abstractNumId w:val="74"/>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st0pe9v92wx6eaxf6pwstvvxxs0tzd5rfr&quot;&gt;Jamal Endnote Lib1 (11.6&lt;record-ids&gt;&lt;item&gt;15&lt;/item&gt;&lt;item&gt;16&lt;/item&gt;&lt;item&gt;24&lt;/item&gt;&lt;item&gt;25&lt;/item&gt;&lt;item&gt;27&lt;/item&gt;&lt;item&gt;29&lt;/item&gt;&lt;item&gt;30&lt;/item&gt;&lt;item&gt;35&lt;/item&gt;&lt;item&gt;36&lt;/item&gt;&lt;item&gt;39&lt;/item&gt;&lt;item&gt;41&lt;/item&gt;&lt;item&gt;42&lt;/item&gt;&lt;item&gt;43&lt;/item&gt;&lt;item&gt;45&lt;/item&gt;&lt;item&gt;46&lt;/item&gt;&lt;item&gt;47&lt;/item&gt;&lt;item&gt;54&lt;/item&gt;&lt;item&gt;58&lt;/item&gt;&lt;item&gt;59&lt;/item&gt;&lt;item&gt;139&lt;/item&gt;&lt;item&gt;210&lt;/item&gt;&lt;item&gt;211&lt;/item&gt;&lt;item&gt;267&lt;/item&gt;&lt;item&gt;268&lt;/item&gt;&lt;item&gt;269&lt;/item&gt;&lt;item&gt;270&lt;/item&gt;&lt;item&gt;272&lt;/item&gt;&lt;item&gt;274&lt;/item&gt;&lt;item&gt;275&lt;/item&gt;&lt;item&gt;370&lt;/item&gt;&lt;item&gt;371&lt;/item&gt;&lt;item&gt;372&lt;/item&gt;&lt;item&gt;376&lt;/item&gt;&lt;item&gt;413&lt;/item&gt;&lt;item&gt;414&lt;/item&gt;&lt;item&gt;499&lt;/item&gt;&lt;item&gt;504&lt;/item&gt;&lt;item&gt;509&lt;/item&gt;&lt;item&gt;513&lt;/item&gt;&lt;item&gt;536&lt;/item&gt;&lt;item&gt;672&lt;/item&gt;&lt;item&gt;675&lt;/item&gt;&lt;item&gt;681&lt;/item&gt;&lt;item&gt;882&lt;/item&gt;&lt;item&gt;886&lt;/item&gt;&lt;item&gt;888&lt;/item&gt;&lt;item&gt;890&lt;/item&gt;&lt;item&gt;892&lt;/item&gt;&lt;item&gt;894&lt;/item&gt;&lt;item&gt;897&lt;/item&gt;&lt;item&gt;900&lt;/item&gt;&lt;item&gt;903&lt;/item&gt;&lt;item&gt;907&lt;/item&gt;&lt;item&gt;914&lt;/item&gt;&lt;item&gt;916&lt;/item&gt;&lt;item&gt;918&lt;/item&gt;&lt;item&gt;921&lt;/item&gt;&lt;item&gt;922&lt;/item&gt;&lt;item&gt;925&lt;/item&gt;&lt;item&gt;928&lt;/item&gt;&lt;item&gt;930&lt;/item&gt;&lt;item&gt;933&lt;/item&gt;&lt;item&gt;961&lt;/item&gt;&lt;item&gt;997&lt;/item&gt;&lt;item&gt;1000&lt;/item&gt;&lt;item&gt;1001&lt;/item&gt;&lt;item&gt;1004&lt;/item&gt;&lt;item&gt;1005&lt;/item&gt;&lt;item&gt;1007&lt;/item&gt;&lt;item&gt;1008&lt;/item&gt;&lt;item&gt;1010&lt;/item&gt;&lt;item&gt;1014&lt;/item&gt;&lt;item&gt;1017&lt;/item&gt;&lt;item&gt;1018&lt;/item&gt;&lt;item&gt;1024&lt;/item&gt;&lt;item&gt;1025&lt;/item&gt;&lt;item&gt;1026&lt;/item&gt;&lt;item&gt;1027&lt;/item&gt;&lt;item&gt;1056&lt;/item&gt;&lt;item&gt;1058&lt;/item&gt;&lt;item&gt;1061&lt;/item&gt;&lt;item&gt;1062&lt;/item&gt;&lt;item&gt;1063&lt;/item&gt;&lt;item&gt;1065&lt;/item&gt;&lt;item&gt;1066&lt;/item&gt;&lt;item&gt;1070&lt;/item&gt;&lt;item&gt;1072&lt;/item&gt;&lt;item&gt;1084&lt;/item&gt;&lt;item&gt;1085&lt;/item&gt;&lt;item&gt;1086&lt;/item&gt;&lt;item&gt;1088&lt;/item&gt;&lt;item&gt;1089&lt;/item&gt;&lt;item&gt;1090&lt;/item&gt;&lt;item&gt;1099&lt;/item&gt;&lt;item&gt;1102&lt;/item&gt;&lt;item&gt;1105&lt;/item&gt;&lt;item&gt;1116&lt;/item&gt;&lt;item&gt;1118&lt;/item&gt;&lt;item&gt;1124&lt;/item&gt;&lt;item&gt;1125&lt;/item&gt;&lt;item&gt;1127&lt;/item&gt;&lt;item&gt;1128&lt;/item&gt;&lt;item&gt;1132&lt;/item&gt;&lt;item&gt;1134&lt;/item&gt;&lt;item&gt;1135&lt;/item&gt;&lt;item&gt;1137&lt;/item&gt;&lt;item&gt;1139&lt;/item&gt;&lt;item&gt;1210&lt;/item&gt;&lt;item&gt;1215&lt;/item&gt;&lt;item&gt;1216&lt;/item&gt;&lt;item&gt;1217&lt;/item&gt;&lt;item&gt;1222&lt;/item&gt;&lt;item&gt;1223&lt;/item&gt;&lt;item&gt;1224&lt;/item&gt;&lt;item&gt;1226&lt;/item&gt;&lt;item&gt;1229&lt;/item&gt;&lt;item&gt;1330&lt;/item&gt;&lt;item&gt;1335&lt;/item&gt;&lt;item&gt;1386&lt;/item&gt;&lt;item&gt;1419&lt;/item&gt;&lt;item&gt;1434&lt;/item&gt;&lt;item&gt;1445&lt;/item&gt;&lt;item&gt;1453&lt;/item&gt;&lt;item&gt;1477&lt;/item&gt;&lt;item&gt;1554&lt;/item&gt;&lt;item&gt;1607&lt;/item&gt;&lt;item&gt;1639&lt;/item&gt;&lt;item&gt;1642&lt;/item&gt;&lt;item&gt;1645&lt;/item&gt;&lt;item&gt;1676&lt;/item&gt;&lt;item&gt;1687&lt;/item&gt;&lt;item&gt;1689&lt;/item&gt;&lt;item&gt;1699&lt;/item&gt;&lt;item&gt;1702&lt;/item&gt;&lt;item&gt;1705&lt;/item&gt;&lt;item&gt;1707&lt;/item&gt;&lt;item&gt;1711&lt;/item&gt;&lt;item&gt;1713&lt;/item&gt;&lt;item&gt;1719&lt;/item&gt;&lt;item&gt;1722&lt;/item&gt;&lt;item&gt;1726&lt;/item&gt;&lt;item&gt;1729&lt;/item&gt;&lt;item&gt;1730&lt;/item&gt;&lt;item&gt;1738&lt;/item&gt;&lt;item&gt;1739&lt;/item&gt;&lt;item&gt;1745&lt;/item&gt;&lt;item&gt;1746&lt;/item&gt;&lt;item&gt;1754&lt;/item&gt;&lt;item&gt;1764&lt;/item&gt;&lt;item&gt;1774&lt;/item&gt;&lt;item&gt;1787&lt;/item&gt;&lt;item&gt;1788&lt;/item&gt;&lt;item&gt;1789&lt;/item&gt;&lt;item&gt;1827&lt;/item&gt;&lt;item&gt;1860&lt;/item&gt;&lt;item&gt;1861&lt;/item&gt;&lt;item&gt;1865&lt;/item&gt;&lt;item&gt;1873&lt;/item&gt;&lt;item&gt;1878&lt;/item&gt;&lt;item&gt;1879&lt;/item&gt;&lt;item&gt;1881&lt;/item&gt;&lt;item&gt;1882&lt;/item&gt;&lt;item&gt;1883&lt;/item&gt;&lt;item&gt;1886&lt;/item&gt;&lt;item&gt;1888&lt;/item&gt;&lt;item&gt;1902&lt;/item&gt;&lt;item&gt;1903&lt;/item&gt;&lt;item&gt;1905&lt;/item&gt;&lt;item&gt;1906&lt;/item&gt;&lt;item&gt;1908&lt;/item&gt;&lt;item&gt;1915&lt;/item&gt;&lt;item&gt;1916&lt;/item&gt;&lt;item&gt;1919&lt;/item&gt;&lt;item&gt;1921&lt;/item&gt;&lt;item&gt;1956&lt;/item&gt;&lt;item&gt;1971&lt;/item&gt;&lt;item&gt;1976&lt;/item&gt;&lt;item&gt;1990&lt;/item&gt;&lt;item&gt;1991&lt;/item&gt;&lt;item&gt;2000&lt;/item&gt;&lt;item&gt;2096&lt;/item&gt;&lt;item&gt;2107&lt;/item&gt;&lt;item&gt;2109&lt;/item&gt;&lt;item&gt;2110&lt;/item&gt;&lt;item&gt;2113&lt;/item&gt;&lt;item&gt;2114&lt;/item&gt;&lt;item&gt;2120&lt;/item&gt;&lt;item&gt;2122&lt;/item&gt;&lt;item&gt;2123&lt;/item&gt;&lt;item&gt;2131&lt;/item&gt;&lt;item&gt;2135&lt;/item&gt;&lt;item&gt;2136&lt;/item&gt;&lt;/record-ids&gt;&lt;/item&gt;&lt;/Libraries&gt;"/>
  </w:docVars>
  <w:rsids>
    <w:rsidRoot w:val="00937544"/>
    <w:rsid w:val="000004B8"/>
    <w:rsid w:val="00000FBD"/>
    <w:rsid w:val="000010E0"/>
    <w:rsid w:val="000012D3"/>
    <w:rsid w:val="000013CF"/>
    <w:rsid w:val="0000165B"/>
    <w:rsid w:val="000019F4"/>
    <w:rsid w:val="00001CCA"/>
    <w:rsid w:val="00001E17"/>
    <w:rsid w:val="0000205C"/>
    <w:rsid w:val="00002087"/>
    <w:rsid w:val="00002176"/>
    <w:rsid w:val="0000255A"/>
    <w:rsid w:val="000027DA"/>
    <w:rsid w:val="00002989"/>
    <w:rsid w:val="00002AC5"/>
    <w:rsid w:val="00002B96"/>
    <w:rsid w:val="00002C52"/>
    <w:rsid w:val="0000358A"/>
    <w:rsid w:val="0000361B"/>
    <w:rsid w:val="000039FF"/>
    <w:rsid w:val="00003C50"/>
    <w:rsid w:val="00004884"/>
    <w:rsid w:val="00004971"/>
    <w:rsid w:val="00004B92"/>
    <w:rsid w:val="00004E7A"/>
    <w:rsid w:val="00004EE4"/>
    <w:rsid w:val="00004F1D"/>
    <w:rsid w:val="0000521A"/>
    <w:rsid w:val="00005474"/>
    <w:rsid w:val="00005913"/>
    <w:rsid w:val="00005C4B"/>
    <w:rsid w:val="0000624E"/>
    <w:rsid w:val="000067E9"/>
    <w:rsid w:val="00006B09"/>
    <w:rsid w:val="00006D57"/>
    <w:rsid w:val="00007049"/>
    <w:rsid w:val="000076E6"/>
    <w:rsid w:val="00007807"/>
    <w:rsid w:val="00007D2A"/>
    <w:rsid w:val="00007E37"/>
    <w:rsid w:val="00007ED3"/>
    <w:rsid w:val="00007F72"/>
    <w:rsid w:val="00007FCD"/>
    <w:rsid w:val="000103BD"/>
    <w:rsid w:val="00010765"/>
    <w:rsid w:val="00010ACA"/>
    <w:rsid w:val="00011377"/>
    <w:rsid w:val="0001159D"/>
    <w:rsid w:val="00011658"/>
    <w:rsid w:val="00011DD3"/>
    <w:rsid w:val="00011E75"/>
    <w:rsid w:val="00011EE4"/>
    <w:rsid w:val="00011F24"/>
    <w:rsid w:val="00012214"/>
    <w:rsid w:val="00012572"/>
    <w:rsid w:val="000125C8"/>
    <w:rsid w:val="00012AFB"/>
    <w:rsid w:val="00012B31"/>
    <w:rsid w:val="00012B3F"/>
    <w:rsid w:val="00012B6E"/>
    <w:rsid w:val="0001354D"/>
    <w:rsid w:val="000136F4"/>
    <w:rsid w:val="00013849"/>
    <w:rsid w:val="00013B9A"/>
    <w:rsid w:val="00013CB5"/>
    <w:rsid w:val="00013DBE"/>
    <w:rsid w:val="000144E0"/>
    <w:rsid w:val="00014DFD"/>
    <w:rsid w:val="00014E7F"/>
    <w:rsid w:val="000151CB"/>
    <w:rsid w:val="000154EA"/>
    <w:rsid w:val="00015C90"/>
    <w:rsid w:val="000164BC"/>
    <w:rsid w:val="00016572"/>
    <w:rsid w:val="00016E99"/>
    <w:rsid w:val="00016ECB"/>
    <w:rsid w:val="00016FB1"/>
    <w:rsid w:val="0001729C"/>
    <w:rsid w:val="0001742F"/>
    <w:rsid w:val="0001762F"/>
    <w:rsid w:val="000203C8"/>
    <w:rsid w:val="000207FB"/>
    <w:rsid w:val="000208DD"/>
    <w:rsid w:val="00020935"/>
    <w:rsid w:val="00020F35"/>
    <w:rsid w:val="00021034"/>
    <w:rsid w:val="00021117"/>
    <w:rsid w:val="000211EE"/>
    <w:rsid w:val="00021697"/>
    <w:rsid w:val="000218A9"/>
    <w:rsid w:val="00021A15"/>
    <w:rsid w:val="00021A49"/>
    <w:rsid w:val="00021B80"/>
    <w:rsid w:val="00022121"/>
    <w:rsid w:val="0002272A"/>
    <w:rsid w:val="00022B67"/>
    <w:rsid w:val="000237C1"/>
    <w:rsid w:val="0002383F"/>
    <w:rsid w:val="00023DF8"/>
    <w:rsid w:val="00024009"/>
    <w:rsid w:val="000242EC"/>
    <w:rsid w:val="000244F8"/>
    <w:rsid w:val="0002452B"/>
    <w:rsid w:val="0002469F"/>
    <w:rsid w:val="000247E2"/>
    <w:rsid w:val="000249C6"/>
    <w:rsid w:val="00024BB1"/>
    <w:rsid w:val="00024DD4"/>
    <w:rsid w:val="000256B9"/>
    <w:rsid w:val="00025739"/>
    <w:rsid w:val="00025D6D"/>
    <w:rsid w:val="00025F4C"/>
    <w:rsid w:val="00025F70"/>
    <w:rsid w:val="00026594"/>
    <w:rsid w:val="00026646"/>
    <w:rsid w:val="0002669B"/>
    <w:rsid w:val="00026729"/>
    <w:rsid w:val="000267CD"/>
    <w:rsid w:val="0002680E"/>
    <w:rsid w:val="00026C75"/>
    <w:rsid w:val="00026DD8"/>
    <w:rsid w:val="00026EC7"/>
    <w:rsid w:val="000273D3"/>
    <w:rsid w:val="000273D5"/>
    <w:rsid w:val="00027458"/>
    <w:rsid w:val="00027B8D"/>
    <w:rsid w:val="00027CD3"/>
    <w:rsid w:val="00027EC8"/>
    <w:rsid w:val="0003001C"/>
    <w:rsid w:val="00030237"/>
    <w:rsid w:val="00030308"/>
    <w:rsid w:val="000304FF"/>
    <w:rsid w:val="00030505"/>
    <w:rsid w:val="00030642"/>
    <w:rsid w:val="000306AE"/>
    <w:rsid w:val="00030A19"/>
    <w:rsid w:val="00030E03"/>
    <w:rsid w:val="00030E7E"/>
    <w:rsid w:val="000314AC"/>
    <w:rsid w:val="000315C3"/>
    <w:rsid w:val="000315CB"/>
    <w:rsid w:val="00031666"/>
    <w:rsid w:val="00031FC8"/>
    <w:rsid w:val="000323E0"/>
    <w:rsid w:val="00032928"/>
    <w:rsid w:val="000329C3"/>
    <w:rsid w:val="00032AB5"/>
    <w:rsid w:val="00032AF4"/>
    <w:rsid w:val="00032B54"/>
    <w:rsid w:val="00032B62"/>
    <w:rsid w:val="00032CFF"/>
    <w:rsid w:val="00032E60"/>
    <w:rsid w:val="00032F0D"/>
    <w:rsid w:val="000330AC"/>
    <w:rsid w:val="000330D3"/>
    <w:rsid w:val="000332DE"/>
    <w:rsid w:val="000334F6"/>
    <w:rsid w:val="00033A5E"/>
    <w:rsid w:val="00033BFB"/>
    <w:rsid w:val="00033E24"/>
    <w:rsid w:val="00033EB3"/>
    <w:rsid w:val="0003408A"/>
    <w:rsid w:val="00034692"/>
    <w:rsid w:val="00034BA4"/>
    <w:rsid w:val="00034CB4"/>
    <w:rsid w:val="00035172"/>
    <w:rsid w:val="0003538C"/>
    <w:rsid w:val="000356CF"/>
    <w:rsid w:val="00035EF3"/>
    <w:rsid w:val="00035F9D"/>
    <w:rsid w:val="00036041"/>
    <w:rsid w:val="000365C4"/>
    <w:rsid w:val="00036D67"/>
    <w:rsid w:val="000371F2"/>
    <w:rsid w:val="000374C5"/>
    <w:rsid w:val="0003799B"/>
    <w:rsid w:val="00037CE7"/>
    <w:rsid w:val="000401A6"/>
    <w:rsid w:val="00040301"/>
    <w:rsid w:val="00040AD5"/>
    <w:rsid w:val="00040DCD"/>
    <w:rsid w:val="000414F4"/>
    <w:rsid w:val="000419BF"/>
    <w:rsid w:val="00041D28"/>
    <w:rsid w:val="00042012"/>
    <w:rsid w:val="0004223D"/>
    <w:rsid w:val="00042307"/>
    <w:rsid w:val="000424D3"/>
    <w:rsid w:val="00042507"/>
    <w:rsid w:val="000427E7"/>
    <w:rsid w:val="00043114"/>
    <w:rsid w:val="0004354A"/>
    <w:rsid w:val="0004398D"/>
    <w:rsid w:val="00043A2E"/>
    <w:rsid w:val="00043B56"/>
    <w:rsid w:val="00043B84"/>
    <w:rsid w:val="00043BFA"/>
    <w:rsid w:val="00043C66"/>
    <w:rsid w:val="00043DD3"/>
    <w:rsid w:val="00043F40"/>
    <w:rsid w:val="000443B7"/>
    <w:rsid w:val="00044A14"/>
    <w:rsid w:val="00045805"/>
    <w:rsid w:val="00045A48"/>
    <w:rsid w:val="00045B69"/>
    <w:rsid w:val="00046972"/>
    <w:rsid w:val="00046BCD"/>
    <w:rsid w:val="000470CD"/>
    <w:rsid w:val="000474EC"/>
    <w:rsid w:val="00047584"/>
    <w:rsid w:val="000477B6"/>
    <w:rsid w:val="00047B07"/>
    <w:rsid w:val="00047C30"/>
    <w:rsid w:val="00047C9A"/>
    <w:rsid w:val="00047E90"/>
    <w:rsid w:val="00047F37"/>
    <w:rsid w:val="0005015B"/>
    <w:rsid w:val="000502E3"/>
    <w:rsid w:val="0005060D"/>
    <w:rsid w:val="00050632"/>
    <w:rsid w:val="00050937"/>
    <w:rsid w:val="00051134"/>
    <w:rsid w:val="00051253"/>
    <w:rsid w:val="00051916"/>
    <w:rsid w:val="00051B4E"/>
    <w:rsid w:val="00051B73"/>
    <w:rsid w:val="00051E66"/>
    <w:rsid w:val="00052000"/>
    <w:rsid w:val="0005213A"/>
    <w:rsid w:val="00052149"/>
    <w:rsid w:val="000522B9"/>
    <w:rsid w:val="0005261F"/>
    <w:rsid w:val="000526B9"/>
    <w:rsid w:val="000528B6"/>
    <w:rsid w:val="00052A94"/>
    <w:rsid w:val="00052E46"/>
    <w:rsid w:val="0005301F"/>
    <w:rsid w:val="000533AC"/>
    <w:rsid w:val="00053631"/>
    <w:rsid w:val="00053717"/>
    <w:rsid w:val="000537F3"/>
    <w:rsid w:val="00053A2E"/>
    <w:rsid w:val="00053F9C"/>
    <w:rsid w:val="000541A8"/>
    <w:rsid w:val="0005477C"/>
    <w:rsid w:val="000548EC"/>
    <w:rsid w:val="0005490C"/>
    <w:rsid w:val="000549D9"/>
    <w:rsid w:val="00054E9B"/>
    <w:rsid w:val="00054E9E"/>
    <w:rsid w:val="00054EEF"/>
    <w:rsid w:val="000551CE"/>
    <w:rsid w:val="000553A3"/>
    <w:rsid w:val="00055730"/>
    <w:rsid w:val="00055AA5"/>
    <w:rsid w:val="00055EF8"/>
    <w:rsid w:val="000560FD"/>
    <w:rsid w:val="0005641E"/>
    <w:rsid w:val="00056591"/>
    <w:rsid w:val="000567FD"/>
    <w:rsid w:val="000568AF"/>
    <w:rsid w:val="00056B3B"/>
    <w:rsid w:val="00056E8E"/>
    <w:rsid w:val="00056EF8"/>
    <w:rsid w:val="00056FDF"/>
    <w:rsid w:val="000570BB"/>
    <w:rsid w:val="000570BC"/>
    <w:rsid w:val="000573C6"/>
    <w:rsid w:val="0005752B"/>
    <w:rsid w:val="0005752D"/>
    <w:rsid w:val="0005782F"/>
    <w:rsid w:val="000579C7"/>
    <w:rsid w:val="00057D2D"/>
    <w:rsid w:val="00060103"/>
    <w:rsid w:val="00060181"/>
    <w:rsid w:val="00060299"/>
    <w:rsid w:val="00060A96"/>
    <w:rsid w:val="000613C6"/>
    <w:rsid w:val="00061833"/>
    <w:rsid w:val="00061E97"/>
    <w:rsid w:val="00061F2E"/>
    <w:rsid w:val="000620A7"/>
    <w:rsid w:val="00062231"/>
    <w:rsid w:val="0006227E"/>
    <w:rsid w:val="00062795"/>
    <w:rsid w:val="000628F9"/>
    <w:rsid w:val="00062925"/>
    <w:rsid w:val="00063276"/>
    <w:rsid w:val="000637C1"/>
    <w:rsid w:val="00063C1D"/>
    <w:rsid w:val="00063C7A"/>
    <w:rsid w:val="00063FBB"/>
    <w:rsid w:val="00064487"/>
    <w:rsid w:val="000644A3"/>
    <w:rsid w:val="00064690"/>
    <w:rsid w:val="000648FD"/>
    <w:rsid w:val="00064F42"/>
    <w:rsid w:val="00064F80"/>
    <w:rsid w:val="000654A9"/>
    <w:rsid w:val="000655E0"/>
    <w:rsid w:val="00065AF7"/>
    <w:rsid w:val="00065E94"/>
    <w:rsid w:val="000665AF"/>
    <w:rsid w:val="00066776"/>
    <w:rsid w:val="00066916"/>
    <w:rsid w:val="00066EA0"/>
    <w:rsid w:val="000675CD"/>
    <w:rsid w:val="0006760F"/>
    <w:rsid w:val="000676A0"/>
    <w:rsid w:val="00067774"/>
    <w:rsid w:val="00067B81"/>
    <w:rsid w:val="00067BC4"/>
    <w:rsid w:val="00067C07"/>
    <w:rsid w:val="00067DBC"/>
    <w:rsid w:val="00070025"/>
    <w:rsid w:val="000708EA"/>
    <w:rsid w:val="00071162"/>
    <w:rsid w:val="00071AAB"/>
    <w:rsid w:val="00071D74"/>
    <w:rsid w:val="00071D8E"/>
    <w:rsid w:val="00071E10"/>
    <w:rsid w:val="000720A5"/>
    <w:rsid w:val="00072315"/>
    <w:rsid w:val="00072399"/>
    <w:rsid w:val="00072982"/>
    <w:rsid w:val="000729FC"/>
    <w:rsid w:val="00072FF9"/>
    <w:rsid w:val="00073559"/>
    <w:rsid w:val="0007356B"/>
    <w:rsid w:val="000739C6"/>
    <w:rsid w:val="00073EA5"/>
    <w:rsid w:val="00074236"/>
    <w:rsid w:val="000749FE"/>
    <w:rsid w:val="00074AD8"/>
    <w:rsid w:val="00074E75"/>
    <w:rsid w:val="0007503E"/>
    <w:rsid w:val="00075739"/>
    <w:rsid w:val="00075C10"/>
    <w:rsid w:val="00075EA4"/>
    <w:rsid w:val="0007622F"/>
    <w:rsid w:val="00076672"/>
    <w:rsid w:val="00076A51"/>
    <w:rsid w:val="00077208"/>
    <w:rsid w:val="000774E6"/>
    <w:rsid w:val="000776A0"/>
    <w:rsid w:val="0007784B"/>
    <w:rsid w:val="00077E07"/>
    <w:rsid w:val="00077F63"/>
    <w:rsid w:val="0008012B"/>
    <w:rsid w:val="000804EB"/>
    <w:rsid w:val="00080509"/>
    <w:rsid w:val="00080901"/>
    <w:rsid w:val="00080B79"/>
    <w:rsid w:val="00080FEB"/>
    <w:rsid w:val="0008101D"/>
    <w:rsid w:val="00081086"/>
    <w:rsid w:val="000816DA"/>
    <w:rsid w:val="0008186A"/>
    <w:rsid w:val="00081AAE"/>
    <w:rsid w:val="00081BB0"/>
    <w:rsid w:val="00081CF6"/>
    <w:rsid w:val="0008247B"/>
    <w:rsid w:val="00082909"/>
    <w:rsid w:val="00082E8A"/>
    <w:rsid w:val="00082F7F"/>
    <w:rsid w:val="000837CC"/>
    <w:rsid w:val="0008393F"/>
    <w:rsid w:val="00083957"/>
    <w:rsid w:val="0008398C"/>
    <w:rsid w:val="00083CBE"/>
    <w:rsid w:val="00083ECF"/>
    <w:rsid w:val="000841C7"/>
    <w:rsid w:val="00084529"/>
    <w:rsid w:val="00084550"/>
    <w:rsid w:val="00084795"/>
    <w:rsid w:val="00084E05"/>
    <w:rsid w:val="00084F17"/>
    <w:rsid w:val="00085099"/>
    <w:rsid w:val="00085136"/>
    <w:rsid w:val="00085217"/>
    <w:rsid w:val="00085226"/>
    <w:rsid w:val="00085682"/>
    <w:rsid w:val="00085B1E"/>
    <w:rsid w:val="00085DEC"/>
    <w:rsid w:val="00086205"/>
    <w:rsid w:val="0008640E"/>
    <w:rsid w:val="00086D37"/>
    <w:rsid w:val="00086FBE"/>
    <w:rsid w:val="0008717D"/>
    <w:rsid w:val="0008723D"/>
    <w:rsid w:val="0008734C"/>
    <w:rsid w:val="000873D0"/>
    <w:rsid w:val="000875CC"/>
    <w:rsid w:val="00087946"/>
    <w:rsid w:val="00087B0C"/>
    <w:rsid w:val="00087F14"/>
    <w:rsid w:val="00087FD8"/>
    <w:rsid w:val="00090161"/>
    <w:rsid w:val="00090176"/>
    <w:rsid w:val="00090923"/>
    <w:rsid w:val="00090B6A"/>
    <w:rsid w:val="00090C82"/>
    <w:rsid w:val="00090FA3"/>
    <w:rsid w:val="000910EA"/>
    <w:rsid w:val="0009116C"/>
    <w:rsid w:val="000918EE"/>
    <w:rsid w:val="00091948"/>
    <w:rsid w:val="00091A82"/>
    <w:rsid w:val="00091B44"/>
    <w:rsid w:val="00091B91"/>
    <w:rsid w:val="00091DF1"/>
    <w:rsid w:val="00091E25"/>
    <w:rsid w:val="00092068"/>
    <w:rsid w:val="00092493"/>
    <w:rsid w:val="00092673"/>
    <w:rsid w:val="00092674"/>
    <w:rsid w:val="00092D7B"/>
    <w:rsid w:val="000932F4"/>
    <w:rsid w:val="00093366"/>
    <w:rsid w:val="00093398"/>
    <w:rsid w:val="000937DD"/>
    <w:rsid w:val="00093B3C"/>
    <w:rsid w:val="00093D46"/>
    <w:rsid w:val="00094015"/>
    <w:rsid w:val="000941CF"/>
    <w:rsid w:val="00094301"/>
    <w:rsid w:val="00094A53"/>
    <w:rsid w:val="000951FA"/>
    <w:rsid w:val="000952F4"/>
    <w:rsid w:val="00095404"/>
    <w:rsid w:val="0009553D"/>
    <w:rsid w:val="00095958"/>
    <w:rsid w:val="000962BA"/>
    <w:rsid w:val="00096358"/>
    <w:rsid w:val="0009691A"/>
    <w:rsid w:val="000969BA"/>
    <w:rsid w:val="00096A3A"/>
    <w:rsid w:val="00096AEE"/>
    <w:rsid w:val="00096E43"/>
    <w:rsid w:val="00096F77"/>
    <w:rsid w:val="000970F2"/>
    <w:rsid w:val="00097387"/>
    <w:rsid w:val="00097595"/>
    <w:rsid w:val="00097E1B"/>
    <w:rsid w:val="000A0136"/>
    <w:rsid w:val="000A02C2"/>
    <w:rsid w:val="000A0367"/>
    <w:rsid w:val="000A04B7"/>
    <w:rsid w:val="000A0642"/>
    <w:rsid w:val="000A0EEB"/>
    <w:rsid w:val="000A0FBB"/>
    <w:rsid w:val="000A10F3"/>
    <w:rsid w:val="000A1396"/>
    <w:rsid w:val="000A1441"/>
    <w:rsid w:val="000A1741"/>
    <w:rsid w:val="000A1920"/>
    <w:rsid w:val="000A1B13"/>
    <w:rsid w:val="000A1F10"/>
    <w:rsid w:val="000A2213"/>
    <w:rsid w:val="000A2702"/>
    <w:rsid w:val="000A2708"/>
    <w:rsid w:val="000A281D"/>
    <w:rsid w:val="000A2A57"/>
    <w:rsid w:val="000A3557"/>
    <w:rsid w:val="000A36B7"/>
    <w:rsid w:val="000A37F3"/>
    <w:rsid w:val="000A3A5E"/>
    <w:rsid w:val="000A3C58"/>
    <w:rsid w:val="000A3C87"/>
    <w:rsid w:val="000A3E66"/>
    <w:rsid w:val="000A3F9E"/>
    <w:rsid w:val="000A3FA4"/>
    <w:rsid w:val="000A4152"/>
    <w:rsid w:val="000A43F4"/>
    <w:rsid w:val="000A45E9"/>
    <w:rsid w:val="000A4626"/>
    <w:rsid w:val="000A49D0"/>
    <w:rsid w:val="000A4A4C"/>
    <w:rsid w:val="000A4B33"/>
    <w:rsid w:val="000A4CFD"/>
    <w:rsid w:val="000A519A"/>
    <w:rsid w:val="000A571F"/>
    <w:rsid w:val="000A5740"/>
    <w:rsid w:val="000A578C"/>
    <w:rsid w:val="000A5E4F"/>
    <w:rsid w:val="000A6113"/>
    <w:rsid w:val="000A68BD"/>
    <w:rsid w:val="000A69F5"/>
    <w:rsid w:val="000A6D80"/>
    <w:rsid w:val="000A6E4E"/>
    <w:rsid w:val="000A793A"/>
    <w:rsid w:val="000A79C8"/>
    <w:rsid w:val="000A7DE4"/>
    <w:rsid w:val="000A7F4B"/>
    <w:rsid w:val="000B0364"/>
    <w:rsid w:val="000B06E2"/>
    <w:rsid w:val="000B1163"/>
    <w:rsid w:val="000B1170"/>
    <w:rsid w:val="000B12BF"/>
    <w:rsid w:val="000B155E"/>
    <w:rsid w:val="000B187E"/>
    <w:rsid w:val="000B1C57"/>
    <w:rsid w:val="000B222E"/>
    <w:rsid w:val="000B24C3"/>
    <w:rsid w:val="000B25DD"/>
    <w:rsid w:val="000B2720"/>
    <w:rsid w:val="000B2CD4"/>
    <w:rsid w:val="000B32A2"/>
    <w:rsid w:val="000B3784"/>
    <w:rsid w:val="000B388A"/>
    <w:rsid w:val="000B38A3"/>
    <w:rsid w:val="000B3D3B"/>
    <w:rsid w:val="000B3D66"/>
    <w:rsid w:val="000B3D9F"/>
    <w:rsid w:val="000B43BA"/>
    <w:rsid w:val="000B443D"/>
    <w:rsid w:val="000B44B0"/>
    <w:rsid w:val="000B4855"/>
    <w:rsid w:val="000B4B0B"/>
    <w:rsid w:val="000B5113"/>
    <w:rsid w:val="000B54D1"/>
    <w:rsid w:val="000B57BC"/>
    <w:rsid w:val="000B582F"/>
    <w:rsid w:val="000B5AC9"/>
    <w:rsid w:val="000B60AA"/>
    <w:rsid w:val="000B6401"/>
    <w:rsid w:val="000B68C2"/>
    <w:rsid w:val="000B6D32"/>
    <w:rsid w:val="000B7103"/>
    <w:rsid w:val="000B729C"/>
    <w:rsid w:val="000B7687"/>
    <w:rsid w:val="000B797E"/>
    <w:rsid w:val="000B7A68"/>
    <w:rsid w:val="000C01BB"/>
    <w:rsid w:val="000C04C3"/>
    <w:rsid w:val="000C05CD"/>
    <w:rsid w:val="000C062C"/>
    <w:rsid w:val="000C06AA"/>
    <w:rsid w:val="000C07BD"/>
    <w:rsid w:val="000C0C95"/>
    <w:rsid w:val="000C110F"/>
    <w:rsid w:val="000C14D7"/>
    <w:rsid w:val="000C151F"/>
    <w:rsid w:val="000C168E"/>
    <w:rsid w:val="000C1F7E"/>
    <w:rsid w:val="000C272F"/>
    <w:rsid w:val="000C27BA"/>
    <w:rsid w:val="000C27F9"/>
    <w:rsid w:val="000C2943"/>
    <w:rsid w:val="000C2A03"/>
    <w:rsid w:val="000C2A2F"/>
    <w:rsid w:val="000C30AD"/>
    <w:rsid w:val="000C30C1"/>
    <w:rsid w:val="000C30E2"/>
    <w:rsid w:val="000C3205"/>
    <w:rsid w:val="000C370F"/>
    <w:rsid w:val="000C3F2C"/>
    <w:rsid w:val="000C44A6"/>
    <w:rsid w:val="000C4EBA"/>
    <w:rsid w:val="000C5281"/>
    <w:rsid w:val="000C5359"/>
    <w:rsid w:val="000C53FE"/>
    <w:rsid w:val="000C58A5"/>
    <w:rsid w:val="000C597E"/>
    <w:rsid w:val="000C5D8E"/>
    <w:rsid w:val="000C5DD0"/>
    <w:rsid w:val="000C5F6C"/>
    <w:rsid w:val="000C6131"/>
    <w:rsid w:val="000C6626"/>
    <w:rsid w:val="000C6AC7"/>
    <w:rsid w:val="000C703D"/>
    <w:rsid w:val="000C70B3"/>
    <w:rsid w:val="000C712D"/>
    <w:rsid w:val="000C7134"/>
    <w:rsid w:val="000C72E2"/>
    <w:rsid w:val="000C76EC"/>
    <w:rsid w:val="000D04EA"/>
    <w:rsid w:val="000D04F4"/>
    <w:rsid w:val="000D0623"/>
    <w:rsid w:val="000D074F"/>
    <w:rsid w:val="000D1028"/>
    <w:rsid w:val="000D1062"/>
    <w:rsid w:val="000D12A3"/>
    <w:rsid w:val="000D1B19"/>
    <w:rsid w:val="000D1E06"/>
    <w:rsid w:val="000D20C8"/>
    <w:rsid w:val="000D239D"/>
    <w:rsid w:val="000D260A"/>
    <w:rsid w:val="000D270E"/>
    <w:rsid w:val="000D2788"/>
    <w:rsid w:val="000D29F6"/>
    <w:rsid w:val="000D2DE0"/>
    <w:rsid w:val="000D2E23"/>
    <w:rsid w:val="000D3038"/>
    <w:rsid w:val="000D3128"/>
    <w:rsid w:val="000D3637"/>
    <w:rsid w:val="000D3D74"/>
    <w:rsid w:val="000D40BA"/>
    <w:rsid w:val="000D4D47"/>
    <w:rsid w:val="000D4E47"/>
    <w:rsid w:val="000D4F9E"/>
    <w:rsid w:val="000D52AC"/>
    <w:rsid w:val="000D59D2"/>
    <w:rsid w:val="000D5B2E"/>
    <w:rsid w:val="000D5D34"/>
    <w:rsid w:val="000D5E12"/>
    <w:rsid w:val="000D6024"/>
    <w:rsid w:val="000D62AC"/>
    <w:rsid w:val="000D659A"/>
    <w:rsid w:val="000D69BB"/>
    <w:rsid w:val="000D6D11"/>
    <w:rsid w:val="000D6F8A"/>
    <w:rsid w:val="000D6FD5"/>
    <w:rsid w:val="000D7958"/>
    <w:rsid w:val="000E0064"/>
    <w:rsid w:val="000E02BA"/>
    <w:rsid w:val="000E08C8"/>
    <w:rsid w:val="000E0AF5"/>
    <w:rsid w:val="000E0B14"/>
    <w:rsid w:val="000E0BE7"/>
    <w:rsid w:val="000E15D2"/>
    <w:rsid w:val="000E17FC"/>
    <w:rsid w:val="000E239A"/>
    <w:rsid w:val="000E2413"/>
    <w:rsid w:val="000E25C4"/>
    <w:rsid w:val="000E27F6"/>
    <w:rsid w:val="000E2989"/>
    <w:rsid w:val="000E2ACB"/>
    <w:rsid w:val="000E2F4D"/>
    <w:rsid w:val="000E305B"/>
    <w:rsid w:val="000E3453"/>
    <w:rsid w:val="000E349E"/>
    <w:rsid w:val="000E34EA"/>
    <w:rsid w:val="000E380C"/>
    <w:rsid w:val="000E388E"/>
    <w:rsid w:val="000E39B3"/>
    <w:rsid w:val="000E3A66"/>
    <w:rsid w:val="000E4598"/>
    <w:rsid w:val="000E48A0"/>
    <w:rsid w:val="000E4929"/>
    <w:rsid w:val="000E4B86"/>
    <w:rsid w:val="000E4D0D"/>
    <w:rsid w:val="000E5058"/>
    <w:rsid w:val="000E5089"/>
    <w:rsid w:val="000E50EA"/>
    <w:rsid w:val="000E5192"/>
    <w:rsid w:val="000E524F"/>
    <w:rsid w:val="000E553D"/>
    <w:rsid w:val="000E56D6"/>
    <w:rsid w:val="000E5775"/>
    <w:rsid w:val="000E5979"/>
    <w:rsid w:val="000E5D4E"/>
    <w:rsid w:val="000E5FCF"/>
    <w:rsid w:val="000E6E36"/>
    <w:rsid w:val="000E7236"/>
    <w:rsid w:val="000E7385"/>
    <w:rsid w:val="000E7386"/>
    <w:rsid w:val="000E75A5"/>
    <w:rsid w:val="000E7D16"/>
    <w:rsid w:val="000E7D88"/>
    <w:rsid w:val="000E7E01"/>
    <w:rsid w:val="000F01E0"/>
    <w:rsid w:val="000F0440"/>
    <w:rsid w:val="000F07E0"/>
    <w:rsid w:val="000F0BF0"/>
    <w:rsid w:val="000F0ED7"/>
    <w:rsid w:val="000F0F64"/>
    <w:rsid w:val="000F13EC"/>
    <w:rsid w:val="000F142B"/>
    <w:rsid w:val="000F1697"/>
    <w:rsid w:val="000F1828"/>
    <w:rsid w:val="000F1A41"/>
    <w:rsid w:val="000F25D9"/>
    <w:rsid w:val="000F291D"/>
    <w:rsid w:val="000F3128"/>
    <w:rsid w:val="000F3146"/>
    <w:rsid w:val="000F3490"/>
    <w:rsid w:val="000F3A09"/>
    <w:rsid w:val="000F3FB0"/>
    <w:rsid w:val="000F4471"/>
    <w:rsid w:val="000F48A3"/>
    <w:rsid w:val="000F4ABA"/>
    <w:rsid w:val="000F4E4C"/>
    <w:rsid w:val="000F4EBD"/>
    <w:rsid w:val="000F5738"/>
    <w:rsid w:val="000F5A04"/>
    <w:rsid w:val="000F5A81"/>
    <w:rsid w:val="000F5B51"/>
    <w:rsid w:val="000F5F24"/>
    <w:rsid w:val="000F6044"/>
    <w:rsid w:val="000F6203"/>
    <w:rsid w:val="000F63C2"/>
    <w:rsid w:val="000F644E"/>
    <w:rsid w:val="000F66B1"/>
    <w:rsid w:val="000F6997"/>
    <w:rsid w:val="000F75B4"/>
    <w:rsid w:val="000F76FD"/>
    <w:rsid w:val="000F7860"/>
    <w:rsid w:val="000F7930"/>
    <w:rsid w:val="000F7B6D"/>
    <w:rsid w:val="00100118"/>
    <w:rsid w:val="001001B1"/>
    <w:rsid w:val="0010025B"/>
    <w:rsid w:val="001002A4"/>
    <w:rsid w:val="00100468"/>
    <w:rsid w:val="001007D2"/>
    <w:rsid w:val="00100A3C"/>
    <w:rsid w:val="00100D6F"/>
    <w:rsid w:val="00100DD1"/>
    <w:rsid w:val="0010181A"/>
    <w:rsid w:val="00101A44"/>
    <w:rsid w:val="00101D50"/>
    <w:rsid w:val="00101DFC"/>
    <w:rsid w:val="00101F77"/>
    <w:rsid w:val="00101FBE"/>
    <w:rsid w:val="00102097"/>
    <w:rsid w:val="0010269C"/>
    <w:rsid w:val="0010287B"/>
    <w:rsid w:val="00102A78"/>
    <w:rsid w:val="00102B78"/>
    <w:rsid w:val="00102EE2"/>
    <w:rsid w:val="0010319A"/>
    <w:rsid w:val="00103604"/>
    <w:rsid w:val="00103BA8"/>
    <w:rsid w:val="00103F5F"/>
    <w:rsid w:val="00104083"/>
    <w:rsid w:val="00104089"/>
    <w:rsid w:val="00104617"/>
    <w:rsid w:val="00104B94"/>
    <w:rsid w:val="00104D28"/>
    <w:rsid w:val="00104F74"/>
    <w:rsid w:val="0010512C"/>
    <w:rsid w:val="001053A5"/>
    <w:rsid w:val="0010557A"/>
    <w:rsid w:val="001055CA"/>
    <w:rsid w:val="00105787"/>
    <w:rsid w:val="00105D4F"/>
    <w:rsid w:val="00105DAB"/>
    <w:rsid w:val="001062F6"/>
    <w:rsid w:val="0010634B"/>
    <w:rsid w:val="0010672C"/>
    <w:rsid w:val="001067E8"/>
    <w:rsid w:val="00106909"/>
    <w:rsid w:val="00106DD4"/>
    <w:rsid w:val="00106E4A"/>
    <w:rsid w:val="0010732C"/>
    <w:rsid w:val="00107365"/>
    <w:rsid w:val="00107446"/>
    <w:rsid w:val="0010760D"/>
    <w:rsid w:val="001101A1"/>
    <w:rsid w:val="00110220"/>
    <w:rsid w:val="001104D5"/>
    <w:rsid w:val="0011058E"/>
    <w:rsid w:val="001108D8"/>
    <w:rsid w:val="001109E2"/>
    <w:rsid w:val="00110BD9"/>
    <w:rsid w:val="001110CA"/>
    <w:rsid w:val="00111503"/>
    <w:rsid w:val="001116F2"/>
    <w:rsid w:val="00111735"/>
    <w:rsid w:val="00111854"/>
    <w:rsid w:val="00111EED"/>
    <w:rsid w:val="0011243F"/>
    <w:rsid w:val="00112899"/>
    <w:rsid w:val="00112909"/>
    <w:rsid w:val="00112A75"/>
    <w:rsid w:val="00112B0D"/>
    <w:rsid w:val="00112C09"/>
    <w:rsid w:val="00113028"/>
    <w:rsid w:val="0011323F"/>
    <w:rsid w:val="00113C8B"/>
    <w:rsid w:val="00114214"/>
    <w:rsid w:val="00114399"/>
    <w:rsid w:val="001146F6"/>
    <w:rsid w:val="00114BF9"/>
    <w:rsid w:val="00114CA4"/>
    <w:rsid w:val="0011521A"/>
    <w:rsid w:val="0011522D"/>
    <w:rsid w:val="0011535B"/>
    <w:rsid w:val="001153A3"/>
    <w:rsid w:val="0011595D"/>
    <w:rsid w:val="001159CB"/>
    <w:rsid w:val="00115B6F"/>
    <w:rsid w:val="00115F38"/>
    <w:rsid w:val="00116110"/>
    <w:rsid w:val="001169F6"/>
    <w:rsid w:val="00116AC3"/>
    <w:rsid w:val="00116CEF"/>
    <w:rsid w:val="00116FAE"/>
    <w:rsid w:val="00117966"/>
    <w:rsid w:val="001179AB"/>
    <w:rsid w:val="00117A89"/>
    <w:rsid w:val="00117AAF"/>
    <w:rsid w:val="00117B6D"/>
    <w:rsid w:val="00117F8B"/>
    <w:rsid w:val="0012023D"/>
    <w:rsid w:val="0012029C"/>
    <w:rsid w:val="0012054F"/>
    <w:rsid w:val="001205C7"/>
    <w:rsid w:val="001207E3"/>
    <w:rsid w:val="00120B1B"/>
    <w:rsid w:val="00120D56"/>
    <w:rsid w:val="00120DB9"/>
    <w:rsid w:val="0012141D"/>
    <w:rsid w:val="00121950"/>
    <w:rsid w:val="00121AA2"/>
    <w:rsid w:val="00121AE9"/>
    <w:rsid w:val="00121BEB"/>
    <w:rsid w:val="00121D5B"/>
    <w:rsid w:val="00121E09"/>
    <w:rsid w:val="00121EC5"/>
    <w:rsid w:val="0012208E"/>
    <w:rsid w:val="0012209A"/>
    <w:rsid w:val="00122451"/>
    <w:rsid w:val="00122501"/>
    <w:rsid w:val="00122643"/>
    <w:rsid w:val="00122906"/>
    <w:rsid w:val="001229D0"/>
    <w:rsid w:val="00122CFA"/>
    <w:rsid w:val="00123431"/>
    <w:rsid w:val="001235DF"/>
    <w:rsid w:val="001236EF"/>
    <w:rsid w:val="00123942"/>
    <w:rsid w:val="0012399A"/>
    <w:rsid w:val="00123A63"/>
    <w:rsid w:val="00123AC6"/>
    <w:rsid w:val="00123E97"/>
    <w:rsid w:val="00123FBE"/>
    <w:rsid w:val="0012425B"/>
    <w:rsid w:val="00124295"/>
    <w:rsid w:val="001243AD"/>
    <w:rsid w:val="00124542"/>
    <w:rsid w:val="0012491D"/>
    <w:rsid w:val="00124A98"/>
    <w:rsid w:val="00124EA3"/>
    <w:rsid w:val="00124EB6"/>
    <w:rsid w:val="001259E8"/>
    <w:rsid w:val="00125DEA"/>
    <w:rsid w:val="00126081"/>
    <w:rsid w:val="001261B4"/>
    <w:rsid w:val="00126349"/>
    <w:rsid w:val="001265C8"/>
    <w:rsid w:val="00127393"/>
    <w:rsid w:val="0012743F"/>
    <w:rsid w:val="0012755E"/>
    <w:rsid w:val="00127643"/>
    <w:rsid w:val="00127BBC"/>
    <w:rsid w:val="00127CD3"/>
    <w:rsid w:val="00127CFE"/>
    <w:rsid w:val="00130884"/>
    <w:rsid w:val="001310FA"/>
    <w:rsid w:val="00131507"/>
    <w:rsid w:val="00131598"/>
    <w:rsid w:val="001315F5"/>
    <w:rsid w:val="001319C5"/>
    <w:rsid w:val="00131A39"/>
    <w:rsid w:val="00131F49"/>
    <w:rsid w:val="00132209"/>
    <w:rsid w:val="0013271F"/>
    <w:rsid w:val="00133007"/>
    <w:rsid w:val="001330CE"/>
    <w:rsid w:val="0013312E"/>
    <w:rsid w:val="001331A4"/>
    <w:rsid w:val="001334D0"/>
    <w:rsid w:val="001334E4"/>
    <w:rsid w:val="00133770"/>
    <w:rsid w:val="0013379A"/>
    <w:rsid w:val="001341BF"/>
    <w:rsid w:val="00134426"/>
    <w:rsid w:val="00134670"/>
    <w:rsid w:val="001346C9"/>
    <w:rsid w:val="001346E6"/>
    <w:rsid w:val="00134748"/>
    <w:rsid w:val="001347E7"/>
    <w:rsid w:val="00134A4C"/>
    <w:rsid w:val="00134BD0"/>
    <w:rsid w:val="00135289"/>
    <w:rsid w:val="00135290"/>
    <w:rsid w:val="00135438"/>
    <w:rsid w:val="001356AB"/>
    <w:rsid w:val="001357DD"/>
    <w:rsid w:val="00135F6A"/>
    <w:rsid w:val="00136040"/>
    <w:rsid w:val="00136370"/>
    <w:rsid w:val="001366F8"/>
    <w:rsid w:val="00136DC5"/>
    <w:rsid w:val="00136EA5"/>
    <w:rsid w:val="00137392"/>
    <w:rsid w:val="00137568"/>
    <w:rsid w:val="00137713"/>
    <w:rsid w:val="0013785D"/>
    <w:rsid w:val="001378AC"/>
    <w:rsid w:val="00137C9D"/>
    <w:rsid w:val="00137FD1"/>
    <w:rsid w:val="00140414"/>
    <w:rsid w:val="0014056B"/>
    <w:rsid w:val="001415E8"/>
    <w:rsid w:val="0014160D"/>
    <w:rsid w:val="0014168F"/>
    <w:rsid w:val="0014174A"/>
    <w:rsid w:val="001418D7"/>
    <w:rsid w:val="001419A2"/>
    <w:rsid w:val="00141B66"/>
    <w:rsid w:val="00141E1C"/>
    <w:rsid w:val="00141F66"/>
    <w:rsid w:val="00142146"/>
    <w:rsid w:val="001421F9"/>
    <w:rsid w:val="001422C6"/>
    <w:rsid w:val="001423AE"/>
    <w:rsid w:val="001423E4"/>
    <w:rsid w:val="00142831"/>
    <w:rsid w:val="00142AD1"/>
    <w:rsid w:val="001437A2"/>
    <w:rsid w:val="00144513"/>
    <w:rsid w:val="00144EC1"/>
    <w:rsid w:val="00145143"/>
    <w:rsid w:val="00145200"/>
    <w:rsid w:val="001454EC"/>
    <w:rsid w:val="001458CC"/>
    <w:rsid w:val="00145B4C"/>
    <w:rsid w:val="00145BCE"/>
    <w:rsid w:val="00145CBA"/>
    <w:rsid w:val="00145DEF"/>
    <w:rsid w:val="00145E74"/>
    <w:rsid w:val="00146AD0"/>
    <w:rsid w:val="00146B91"/>
    <w:rsid w:val="00146C09"/>
    <w:rsid w:val="00146DAB"/>
    <w:rsid w:val="00146DC1"/>
    <w:rsid w:val="00147330"/>
    <w:rsid w:val="00147391"/>
    <w:rsid w:val="00147433"/>
    <w:rsid w:val="0014750B"/>
    <w:rsid w:val="00147612"/>
    <w:rsid w:val="0014794E"/>
    <w:rsid w:val="001479E4"/>
    <w:rsid w:val="00147EE9"/>
    <w:rsid w:val="00147F59"/>
    <w:rsid w:val="00150699"/>
    <w:rsid w:val="001508E8"/>
    <w:rsid w:val="001509FB"/>
    <w:rsid w:val="00150CAD"/>
    <w:rsid w:val="001512D5"/>
    <w:rsid w:val="001517BC"/>
    <w:rsid w:val="00151FE6"/>
    <w:rsid w:val="00152205"/>
    <w:rsid w:val="00152224"/>
    <w:rsid w:val="00152374"/>
    <w:rsid w:val="00152812"/>
    <w:rsid w:val="00152A3F"/>
    <w:rsid w:val="00152BA2"/>
    <w:rsid w:val="00152F42"/>
    <w:rsid w:val="001530C5"/>
    <w:rsid w:val="001531D6"/>
    <w:rsid w:val="001533C9"/>
    <w:rsid w:val="0015356A"/>
    <w:rsid w:val="0015362C"/>
    <w:rsid w:val="001536D4"/>
    <w:rsid w:val="00153AFE"/>
    <w:rsid w:val="00153B6D"/>
    <w:rsid w:val="00153DE3"/>
    <w:rsid w:val="00153DE4"/>
    <w:rsid w:val="00153EE1"/>
    <w:rsid w:val="00153F78"/>
    <w:rsid w:val="001541B5"/>
    <w:rsid w:val="00154542"/>
    <w:rsid w:val="00154708"/>
    <w:rsid w:val="00154B1B"/>
    <w:rsid w:val="00154C0F"/>
    <w:rsid w:val="00155271"/>
    <w:rsid w:val="00155987"/>
    <w:rsid w:val="00155AF0"/>
    <w:rsid w:val="00155F2E"/>
    <w:rsid w:val="00156181"/>
    <w:rsid w:val="001561E6"/>
    <w:rsid w:val="0015670F"/>
    <w:rsid w:val="0015690F"/>
    <w:rsid w:val="00156A86"/>
    <w:rsid w:val="00157406"/>
    <w:rsid w:val="00157730"/>
    <w:rsid w:val="0015795A"/>
    <w:rsid w:val="00160043"/>
    <w:rsid w:val="0016007A"/>
    <w:rsid w:val="001603D1"/>
    <w:rsid w:val="00160B9E"/>
    <w:rsid w:val="00160C6D"/>
    <w:rsid w:val="00160CD6"/>
    <w:rsid w:val="00160D74"/>
    <w:rsid w:val="00161051"/>
    <w:rsid w:val="0016114A"/>
    <w:rsid w:val="00161235"/>
    <w:rsid w:val="001617F1"/>
    <w:rsid w:val="00161987"/>
    <w:rsid w:val="00161A28"/>
    <w:rsid w:val="00161B10"/>
    <w:rsid w:val="00161B8E"/>
    <w:rsid w:val="00161E78"/>
    <w:rsid w:val="001622CC"/>
    <w:rsid w:val="00163665"/>
    <w:rsid w:val="001636C2"/>
    <w:rsid w:val="001638C7"/>
    <w:rsid w:val="00164550"/>
    <w:rsid w:val="00165622"/>
    <w:rsid w:val="0016564D"/>
    <w:rsid w:val="00165BD1"/>
    <w:rsid w:val="00165C1E"/>
    <w:rsid w:val="00165FCF"/>
    <w:rsid w:val="00165FE2"/>
    <w:rsid w:val="001660C7"/>
    <w:rsid w:val="00166134"/>
    <w:rsid w:val="0016660C"/>
    <w:rsid w:val="00166CED"/>
    <w:rsid w:val="00167230"/>
    <w:rsid w:val="00167501"/>
    <w:rsid w:val="001675EF"/>
    <w:rsid w:val="0016785B"/>
    <w:rsid w:val="00167A12"/>
    <w:rsid w:val="00167A24"/>
    <w:rsid w:val="00167B20"/>
    <w:rsid w:val="00167D50"/>
    <w:rsid w:val="001703C7"/>
    <w:rsid w:val="00170CEB"/>
    <w:rsid w:val="00170DD0"/>
    <w:rsid w:val="00171048"/>
    <w:rsid w:val="00171257"/>
    <w:rsid w:val="001714B6"/>
    <w:rsid w:val="00171A8C"/>
    <w:rsid w:val="00171BA1"/>
    <w:rsid w:val="00172911"/>
    <w:rsid w:val="00172BCC"/>
    <w:rsid w:val="00172CAC"/>
    <w:rsid w:val="00172CB9"/>
    <w:rsid w:val="00172EEE"/>
    <w:rsid w:val="00173041"/>
    <w:rsid w:val="001732EB"/>
    <w:rsid w:val="001733B1"/>
    <w:rsid w:val="001733B2"/>
    <w:rsid w:val="001733D3"/>
    <w:rsid w:val="001733F3"/>
    <w:rsid w:val="00173726"/>
    <w:rsid w:val="00173951"/>
    <w:rsid w:val="00173F18"/>
    <w:rsid w:val="00173FA5"/>
    <w:rsid w:val="0017438C"/>
    <w:rsid w:val="001743BB"/>
    <w:rsid w:val="001752B4"/>
    <w:rsid w:val="0017542A"/>
    <w:rsid w:val="001754DB"/>
    <w:rsid w:val="00175662"/>
    <w:rsid w:val="0017568D"/>
    <w:rsid w:val="00175B15"/>
    <w:rsid w:val="001760B5"/>
    <w:rsid w:val="001760DB"/>
    <w:rsid w:val="001769EF"/>
    <w:rsid w:val="00176C54"/>
    <w:rsid w:val="00177119"/>
    <w:rsid w:val="001774F8"/>
    <w:rsid w:val="00177744"/>
    <w:rsid w:val="00177BA0"/>
    <w:rsid w:val="00177C18"/>
    <w:rsid w:val="00177CF1"/>
    <w:rsid w:val="00180108"/>
    <w:rsid w:val="0018048D"/>
    <w:rsid w:val="00180534"/>
    <w:rsid w:val="00180AE4"/>
    <w:rsid w:val="00180DB5"/>
    <w:rsid w:val="00180E2C"/>
    <w:rsid w:val="00181329"/>
    <w:rsid w:val="00181B0B"/>
    <w:rsid w:val="00181B77"/>
    <w:rsid w:val="00181BF6"/>
    <w:rsid w:val="00181C04"/>
    <w:rsid w:val="00181C37"/>
    <w:rsid w:val="0018225B"/>
    <w:rsid w:val="0018274F"/>
    <w:rsid w:val="00182799"/>
    <w:rsid w:val="001828B3"/>
    <w:rsid w:val="00182951"/>
    <w:rsid w:val="001829EB"/>
    <w:rsid w:val="00182B19"/>
    <w:rsid w:val="00182FC6"/>
    <w:rsid w:val="0018335E"/>
    <w:rsid w:val="00183384"/>
    <w:rsid w:val="0018348A"/>
    <w:rsid w:val="001838E2"/>
    <w:rsid w:val="00183D03"/>
    <w:rsid w:val="00184604"/>
    <w:rsid w:val="001848F8"/>
    <w:rsid w:val="00184919"/>
    <w:rsid w:val="001849C8"/>
    <w:rsid w:val="00184E16"/>
    <w:rsid w:val="00184EFE"/>
    <w:rsid w:val="00184F6D"/>
    <w:rsid w:val="00185359"/>
    <w:rsid w:val="00185585"/>
    <w:rsid w:val="001855C1"/>
    <w:rsid w:val="001855EF"/>
    <w:rsid w:val="001857DB"/>
    <w:rsid w:val="00185C29"/>
    <w:rsid w:val="001867AA"/>
    <w:rsid w:val="001870EF"/>
    <w:rsid w:val="001870FF"/>
    <w:rsid w:val="00187753"/>
    <w:rsid w:val="001879CC"/>
    <w:rsid w:val="00190085"/>
    <w:rsid w:val="001903E9"/>
    <w:rsid w:val="001905E2"/>
    <w:rsid w:val="00190A64"/>
    <w:rsid w:val="00190DA9"/>
    <w:rsid w:val="0019136D"/>
    <w:rsid w:val="00191804"/>
    <w:rsid w:val="00191B48"/>
    <w:rsid w:val="00191E0E"/>
    <w:rsid w:val="00191EAD"/>
    <w:rsid w:val="00191F20"/>
    <w:rsid w:val="00191F7C"/>
    <w:rsid w:val="001921BA"/>
    <w:rsid w:val="0019256F"/>
    <w:rsid w:val="00192889"/>
    <w:rsid w:val="00192AB8"/>
    <w:rsid w:val="00193233"/>
    <w:rsid w:val="0019356D"/>
    <w:rsid w:val="0019382A"/>
    <w:rsid w:val="0019403B"/>
    <w:rsid w:val="00194094"/>
    <w:rsid w:val="001945C7"/>
    <w:rsid w:val="001946F3"/>
    <w:rsid w:val="00194805"/>
    <w:rsid w:val="001948BD"/>
    <w:rsid w:val="00194A40"/>
    <w:rsid w:val="00194CCE"/>
    <w:rsid w:val="00194E9E"/>
    <w:rsid w:val="00194F89"/>
    <w:rsid w:val="00195037"/>
    <w:rsid w:val="00195838"/>
    <w:rsid w:val="00195BB4"/>
    <w:rsid w:val="001966A0"/>
    <w:rsid w:val="00196742"/>
    <w:rsid w:val="001968C3"/>
    <w:rsid w:val="00196976"/>
    <w:rsid w:val="001969B6"/>
    <w:rsid w:val="001969CA"/>
    <w:rsid w:val="00196D2B"/>
    <w:rsid w:val="00196D9C"/>
    <w:rsid w:val="001977AB"/>
    <w:rsid w:val="001978D2"/>
    <w:rsid w:val="00197CD6"/>
    <w:rsid w:val="00197D17"/>
    <w:rsid w:val="00197D85"/>
    <w:rsid w:val="00197EAD"/>
    <w:rsid w:val="001A0135"/>
    <w:rsid w:val="001A04FC"/>
    <w:rsid w:val="001A055E"/>
    <w:rsid w:val="001A0C49"/>
    <w:rsid w:val="001A0DA5"/>
    <w:rsid w:val="001A1164"/>
    <w:rsid w:val="001A1245"/>
    <w:rsid w:val="001A154C"/>
    <w:rsid w:val="001A1C4E"/>
    <w:rsid w:val="001A1D4E"/>
    <w:rsid w:val="001A23A9"/>
    <w:rsid w:val="001A2400"/>
    <w:rsid w:val="001A2662"/>
    <w:rsid w:val="001A270C"/>
    <w:rsid w:val="001A2DFE"/>
    <w:rsid w:val="001A3199"/>
    <w:rsid w:val="001A332E"/>
    <w:rsid w:val="001A3369"/>
    <w:rsid w:val="001A3637"/>
    <w:rsid w:val="001A3C07"/>
    <w:rsid w:val="001A3C66"/>
    <w:rsid w:val="001A43E9"/>
    <w:rsid w:val="001A47C1"/>
    <w:rsid w:val="001A49F2"/>
    <w:rsid w:val="001A5259"/>
    <w:rsid w:val="001A5487"/>
    <w:rsid w:val="001A574B"/>
    <w:rsid w:val="001A57D9"/>
    <w:rsid w:val="001A5C7B"/>
    <w:rsid w:val="001A5E59"/>
    <w:rsid w:val="001A5EEB"/>
    <w:rsid w:val="001A6084"/>
    <w:rsid w:val="001A64B4"/>
    <w:rsid w:val="001A6739"/>
    <w:rsid w:val="001A67E9"/>
    <w:rsid w:val="001A6B06"/>
    <w:rsid w:val="001A6BAC"/>
    <w:rsid w:val="001A6C42"/>
    <w:rsid w:val="001A6E02"/>
    <w:rsid w:val="001A7058"/>
    <w:rsid w:val="001A7489"/>
    <w:rsid w:val="001A77BE"/>
    <w:rsid w:val="001A7805"/>
    <w:rsid w:val="001A7B1A"/>
    <w:rsid w:val="001A7C5B"/>
    <w:rsid w:val="001B01BC"/>
    <w:rsid w:val="001B01C6"/>
    <w:rsid w:val="001B07B0"/>
    <w:rsid w:val="001B11A5"/>
    <w:rsid w:val="001B1841"/>
    <w:rsid w:val="001B1943"/>
    <w:rsid w:val="001B1DB1"/>
    <w:rsid w:val="001B2055"/>
    <w:rsid w:val="001B2422"/>
    <w:rsid w:val="001B276F"/>
    <w:rsid w:val="001B27FD"/>
    <w:rsid w:val="001B2AF7"/>
    <w:rsid w:val="001B30D2"/>
    <w:rsid w:val="001B30FB"/>
    <w:rsid w:val="001B3195"/>
    <w:rsid w:val="001B362D"/>
    <w:rsid w:val="001B3871"/>
    <w:rsid w:val="001B3E9E"/>
    <w:rsid w:val="001B3F8B"/>
    <w:rsid w:val="001B4185"/>
    <w:rsid w:val="001B42D3"/>
    <w:rsid w:val="001B4E39"/>
    <w:rsid w:val="001B51FC"/>
    <w:rsid w:val="001B53A1"/>
    <w:rsid w:val="001B5438"/>
    <w:rsid w:val="001B5586"/>
    <w:rsid w:val="001B5736"/>
    <w:rsid w:val="001B5B00"/>
    <w:rsid w:val="001B63EB"/>
    <w:rsid w:val="001B7971"/>
    <w:rsid w:val="001B7E2D"/>
    <w:rsid w:val="001C0039"/>
    <w:rsid w:val="001C075D"/>
    <w:rsid w:val="001C08F4"/>
    <w:rsid w:val="001C0C12"/>
    <w:rsid w:val="001C0ED2"/>
    <w:rsid w:val="001C132A"/>
    <w:rsid w:val="001C183C"/>
    <w:rsid w:val="001C1938"/>
    <w:rsid w:val="001C20FD"/>
    <w:rsid w:val="001C219F"/>
    <w:rsid w:val="001C25D0"/>
    <w:rsid w:val="001C27B4"/>
    <w:rsid w:val="001C2BD3"/>
    <w:rsid w:val="001C31C0"/>
    <w:rsid w:val="001C33C6"/>
    <w:rsid w:val="001C3461"/>
    <w:rsid w:val="001C455E"/>
    <w:rsid w:val="001C46B3"/>
    <w:rsid w:val="001C478D"/>
    <w:rsid w:val="001C4A55"/>
    <w:rsid w:val="001C4DC8"/>
    <w:rsid w:val="001C4F17"/>
    <w:rsid w:val="001C4FFE"/>
    <w:rsid w:val="001C50CF"/>
    <w:rsid w:val="001C5355"/>
    <w:rsid w:val="001C53AD"/>
    <w:rsid w:val="001C540B"/>
    <w:rsid w:val="001C5413"/>
    <w:rsid w:val="001C57D1"/>
    <w:rsid w:val="001C5B1A"/>
    <w:rsid w:val="001C6282"/>
    <w:rsid w:val="001C66CE"/>
    <w:rsid w:val="001C679D"/>
    <w:rsid w:val="001C67ED"/>
    <w:rsid w:val="001C6910"/>
    <w:rsid w:val="001C69D0"/>
    <w:rsid w:val="001C6D5E"/>
    <w:rsid w:val="001C6EC5"/>
    <w:rsid w:val="001C701E"/>
    <w:rsid w:val="001C772E"/>
    <w:rsid w:val="001C7831"/>
    <w:rsid w:val="001C7851"/>
    <w:rsid w:val="001C7908"/>
    <w:rsid w:val="001C794F"/>
    <w:rsid w:val="001D0383"/>
    <w:rsid w:val="001D046E"/>
    <w:rsid w:val="001D0587"/>
    <w:rsid w:val="001D06CB"/>
    <w:rsid w:val="001D079F"/>
    <w:rsid w:val="001D0C94"/>
    <w:rsid w:val="001D0FA1"/>
    <w:rsid w:val="001D1055"/>
    <w:rsid w:val="001D174F"/>
    <w:rsid w:val="001D1800"/>
    <w:rsid w:val="001D198F"/>
    <w:rsid w:val="001D1A41"/>
    <w:rsid w:val="001D1F58"/>
    <w:rsid w:val="001D20F5"/>
    <w:rsid w:val="001D2222"/>
    <w:rsid w:val="001D228A"/>
    <w:rsid w:val="001D299E"/>
    <w:rsid w:val="001D2C10"/>
    <w:rsid w:val="001D2D5F"/>
    <w:rsid w:val="001D2DE3"/>
    <w:rsid w:val="001D2F08"/>
    <w:rsid w:val="001D335E"/>
    <w:rsid w:val="001D35E4"/>
    <w:rsid w:val="001D3635"/>
    <w:rsid w:val="001D3756"/>
    <w:rsid w:val="001D3EDB"/>
    <w:rsid w:val="001D42FE"/>
    <w:rsid w:val="001D447C"/>
    <w:rsid w:val="001D4612"/>
    <w:rsid w:val="001D4898"/>
    <w:rsid w:val="001D489B"/>
    <w:rsid w:val="001D49D3"/>
    <w:rsid w:val="001D4D7D"/>
    <w:rsid w:val="001D51BF"/>
    <w:rsid w:val="001D56D6"/>
    <w:rsid w:val="001D5B75"/>
    <w:rsid w:val="001D5F05"/>
    <w:rsid w:val="001D64D8"/>
    <w:rsid w:val="001D70B1"/>
    <w:rsid w:val="001D70F3"/>
    <w:rsid w:val="001D712A"/>
    <w:rsid w:val="001D726F"/>
    <w:rsid w:val="001D7392"/>
    <w:rsid w:val="001D7508"/>
    <w:rsid w:val="001D7B05"/>
    <w:rsid w:val="001D7F58"/>
    <w:rsid w:val="001E067C"/>
    <w:rsid w:val="001E0EBD"/>
    <w:rsid w:val="001E0FB7"/>
    <w:rsid w:val="001E13E3"/>
    <w:rsid w:val="001E151F"/>
    <w:rsid w:val="001E1C9C"/>
    <w:rsid w:val="001E1EFB"/>
    <w:rsid w:val="001E2908"/>
    <w:rsid w:val="001E2CBB"/>
    <w:rsid w:val="001E2DAA"/>
    <w:rsid w:val="001E3237"/>
    <w:rsid w:val="001E370A"/>
    <w:rsid w:val="001E37CF"/>
    <w:rsid w:val="001E3857"/>
    <w:rsid w:val="001E38B7"/>
    <w:rsid w:val="001E397C"/>
    <w:rsid w:val="001E3A9B"/>
    <w:rsid w:val="001E3C84"/>
    <w:rsid w:val="001E3D61"/>
    <w:rsid w:val="001E3E36"/>
    <w:rsid w:val="001E3E84"/>
    <w:rsid w:val="001E4848"/>
    <w:rsid w:val="001E4A85"/>
    <w:rsid w:val="001E4B4F"/>
    <w:rsid w:val="001E4D75"/>
    <w:rsid w:val="001E4FFC"/>
    <w:rsid w:val="001E5D34"/>
    <w:rsid w:val="001E61FE"/>
    <w:rsid w:val="001E67CD"/>
    <w:rsid w:val="001E6E93"/>
    <w:rsid w:val="001E7241"/>
    <w:rsid w:val="001E74B5"/>
    <w:rsid w:val="001E7560"/>
    <w:rsid w:val="001E76EE"/>
    <w:rsid w:val="001E771E"/>
    <w:rsid w:val="001E7830"/>
    <w:rsid w:val="001E78E4"/>
    <w:rsid w:val="001E78E7"/>
    <w:rsid w:val="001E7BC6"/>
    <w:rsid w:val="001E7C93"/>
    <w:rsid w:val="001F019D"/>
    <w:rsid w:val="001F07F2"/>
    <w:rsid w:val="001F0C8D"/>
    <w:rsid w:val="001F1062"/>
    <w:rsid w:val="001F113D"/>
    <w:rsid w:val="001F145A"/>
    <w:rsid w:val="001F14B8"/>
    <w:rsid w:val="001F16A1"/>
    <w:rsid w:val="001F1B29"/>
    <w:rsid w:val="001F1E71"/>
    <w:rsid w:val="001F1FD9"/>
    <w:rsid w:val="001F24AF"/>
    <w:rsid w:val="001F24D6"/>
    <w:rsid w:val="001F2911"/>
    <w:rsid w:val="001F2C46"/>
    <w:rsid w:val="001F2D44"/>
    <w:rsid w:val="001F2F23"/>
    <w:rsid w:val="001F306A"/>
    <w:rsid w:val="001F30BF"/>
    <w:rsid w:val="001F3211"/>
    <w:rsid w:val="001F375D"/>
    <w:rsid w:val="001F37E9"/>
    <w:rsid w:val="001F3923"/>
    <w:rsid w:val="001F3ED9"/>
    <w:rsid w:val="001F3F52"/>
    <w:rsid w:val="001F4364"/>
    <w:rsid w:val="001F43AD"/>
    <w:rsid w:val="001F4416"/>
    <w:rsid w:val="001F44E8"/>
    <w:rsid w:val="001F46E9"/>
    <w:rsid w:val="001F4C98"/>
    <w:rsid w:val="001F4F74"/>
    <w:rsid w:val="001F5699"/>
    <w:rsid w:val="001F5A40"/>
    <w:rsid w:val="001F5FAA"/>
    <w:rsid w:val="001F606F"/>
    <w:rsid w:val="001F63AA"/>
    <w:rsid w:val="001F67FE"/>
    <w:rsid w:val="001F6B03"/>
    <w:rsid w:val="001F6C11"/>
    <w:rsid w:val="001F6E65"/>
    <w:rsid w:val="001F70B6"/>
    <w:rsid w:val="001F72A3"/>
    <w:rsid w:val="001F740A"/>
    <w:rsid w:val="001F75C7"/>
    <w:rsid w:val="001F7CF1"/>
    <w:rsid w:val="0020003B"/>
    <w:rsid w:val="002005F3"/>
    <w:rsid w:val="00200A98"/>
    <w:rsid w:val="00200C56"/>
    <w:rsid w:val="00200E45"/>
    <w:rsid w:val="002013E1"/>
    <w:rsid w:val="00201ED8"/>
    <w:rsid w:val="0020240A"/>
    <w:rsid w:val="002027DC"/>
    <w:rsid w:val="00202DA8"/>
    <w:rsid w:val="00202FE5"/>
    <w:rsid w:val="0020312D"/>
    <w:rsid w:val="002039B4"/>
    <w:rsid w:val="00203A37"/>
    <w:rsid w:val="00203F9A"/>
    <w:rsid w:val="00204160"/>
    <w:rsid w:val="00204571"/>
    <w:rsid w:val="0020517E"/>
    <w:rsid w:val="002052CB"/>
    <w:rsid w:val="002056D9"/>
    <w:rsid w:val="002059CE"/>
    <w:rsid w:val="00205C0F"/>
    <w:rsid w:val="00206873"/>
    <w:rsid w:val="00206877"/>
    <w:rsid w:val="00206919"/>
    <w:rsid w:val="002069FA"/>
    <w:rsid w:val="00206F66"/>
    <w:rsid w:val="00207028"/>
    <w:rsid w:val="0020713A"/>
    <w:rsid w:val="002071BA"/>
    <w:rsid w:val="002071CA"/>
    <w:rsid w:val="0020759A"/>
    <w:rsid w:val="0020759D"/>
    <w:rsid w:val="002076BB"/>
    <w:rsid w:val="002101EC"/>
    <w:rsid w:val="00210512"/>
    <w:rsid w:val="0021093A"/>
    <w:rsid w:val="0021112D"/>
    <w:rsid w:val="00211480"/>
    <w:rsid w:val="00211D0A"/>
    <w:rsid w:val="0021246B"/>
    <w:rsid w:val="00212AF4"/>
    <w:rsid w:val="00212B81"/>
    <w:rsid w:val="00212F6C"/>
    <w:rsid w:val="00213054"/>
    <w:rsid w:val="0021333A"/>
    <w:rsid w:val="00213425"/>
    <w:rsid w:val="002135B0"/>
    <w:rsid w:val="002138F9"/>
    <w:rsid w:val="0021401E"/>
    <w:rsid w:val="002143BE"/>
    <w:rsid w:val="002145B4"/>
    <w:rsid w:val="00214E9C"/>
    <w:rsid w:val="0021574C"/>
    <w:rsid w:val="00215A52"/>
    <w:rsid w:val="002160DE"/>
    <w:rsid w:val="0021659F"/>
    <w:rsid w:val="00216627"/>
    <w:rsid w:val="00216762"/>
    <w:rsid w:val="002167D4"/>
    <w:rsid w:val="00216980"/>
    <w:rsid w:val="00216D58"/>
    <w:rsid w:val="002170C0"/>
    <w:rsid w:val="002171D6"/>
    <w:rsid w:val="0021741E"/>
    <w:rsid w:val="002174B2"/>
    <w:rsid w:val="002177F8"/>
    <w:rsid w:val="00217965"/>
    <w:rsid w:val="00217B83"/>
    <w:rsid w:val="00217B93"/>
    <w:rsid w:val="00217D0B"/>
    <w:rsid w:val="00217DF2"/>
    <w:rsid w:val="00220649"/>
    <w:rsid w:val="002214A4"/>
    <w:rsid w:val="00221601"/>
    <w:rsid w:val="00221E53"/>
    <w:rsid w:val="002220CE"/>
    <w:rsid w:val="00222426"/>
    <w:rsid w:val="00222ECA"/>
    <w:rsid w:val="0022317C"/>
    <w:rsid w:val="00223712"/>
    <w:rsid w:val="00223EF4"/>
    <w:rsid w:val="00224278"/>
    <w:rsid w:val="00224657"/>
    <w:rsid w:val="00224978"/>
    <w:rsid w:val="002249A1"/>
    <w:rsid w:val="00224D08"/>
    <w:rsid w:val="00224D40"/>
    <w:rsid w:val="00224E98"/>
    <w:rsid w:val="00224F9E"/>
    <w:rsid w:val="0022530C"/>
    <w:rsid w:val="00225860"/>
    <w:rsid w:val="00225B9F"/>
    <w:rsid w:val="00225BC7"/>
    <w:rsid w:val="0022604C"/>
    <w:rsid w:val="00226442"/>
    <w:rsid w:val="002264E9"/>
    <w:rsid w:val="00226518"/>
    <w:rsid w:val="00226C69"/>
    <w:rsid w:val="0022739B"/>
    <w:rsid w:val="0022781E"/>
    <w:rsid w:val="00227D4A"/>
    <w:rsid w:val="00230582"/>
    <w:rsid w:val="00230684"/>
    <w:rsid w:val="00230A0B"/>
    <w:rsid w:val="00230A44"/>
    <w:rsid w:val="00230AF0"/>
    <w:rsid w:val="00230C04"/>
    <w:rsid w:val="00231167"/>
    <w:rsid w:val="002315C9"/>
    <w:rsid w:val="00231E58"/>
    <w:rsid w:val="0023223D"/>
    <w:rsid w:val="00232541"/>
    <w:rsid w:val="0023297A"/>
    <w:rsid w:val="00232C91"/>
    <w:rsid w:val="00233675"/>
    <w:rsid w:val="00233AA1"/>
    <w:rsid w:val="00233BC5"/>
    <w:rsid w:val="00233C82"/>
    <w:rsid w:val="002344F5"/>
    <w:rsid w:val="00234A9E"/>
    <w:rsid w:val="00234D93"/>
    <w:rsid w:val="0023508B"/>
    <w:rsid w:val="002351C8"/>
    <w:rsid w:val="00235807"/>
    <w:rsid w:val="00235A4B"/>
    <w:rsid w:val="00235ABB"/>
    <w:rsid w:val="00235BCC"/>
    <w:rsid w:val="002361E1"/>
    <w:rsid w:val="0023667E"/>
    <w:rsid w:val="002370F3"/>
    <w:rsid w:val="002371B6"/>
    <w:rsid w:val="00237887"/>
    <w:rsid w:val="00237AF1"/>
    <w:rsid w:val="00237DF6"/>
    <w:rsid w:val="00240161"/>
    <w:rsid w:val="002401A5"/>
    <w:rsid w:val="002404AE"/>
    <w:rsid w:val="00241601"/>
    <w:rsid w:val="00241A33"/>
    <w:rsid w:val="00241F3D"/>
    <w:rsid w:val="00241FFC"/>
    <w:rsid w:val="00242180"/>
    <w:rsid w:val="0024273D"/>
    <w:rsid w:val="002427F0"/>
    <w:rsid w:val="00242A06"/>
    <w:rsid w:val="00242BF1"/>
    <w:rsid w:val="00242DE9"/>
    <w:rsid w:val="0024302D"/>
    <w:rsid w:val="002437AF"/>
    <w:rsid w:val="0024387E"/>
    <w:rsid w:val="00243933"/>
    <w:rsid w:val="00243BBD"/>
    <w:rsid w:val="00243D56"/>
    <w:rsid w:val="0024434D"/>
    <w:rsid w:val="00244392"/>
    <w:rsid w:val="002445A8"/>
    <w:rsid w:val="00244F2F"/>
    <w:rsid w:val="00244F50"/>
    <w:rsid w:val="00245115"/>
    <w:rsid w:val="002454E9"/>
    <w:rsid w:val="00245596"/>
    <w:rsid w:val="002456C8"/>
    <w:rsid w:val="00245745"/>
    <w:rsid w:val="002459B4"/>
    <w:rsid w:val="00245D05"/>
    <w:rsid w:val="00245FC5"/>
    <w:rsid w:val="002466D8"/>
    <w:rsid w:val="00246AF8"/>
    <w:rsid w:val="00246C6B"/>
    <w:rsid w:val="00246D0C"/>
    <w:rsid w:val="00246D6C"/>
    <w:rsid w:val="0024705D"/>
    <w:rsid w:val="002470B9"/>
    <w:rsid w:val="002470DF"/>
    <w:rsid w:val="00247179"/>
    <w:rsid w:val="00247311"/>
    <w:rsid w:val="0024738D"/>
    <w:rsid w:val="00247579"/>
    <w:rsid w:val="002475EC"/>
    <w:rsid w:val="002476E2"/>
    <w:rsid w:val="002478D6"/>
    <w:rsid w:val="0025030D"/>
    <w:rsid w:val="0025045A"/>
    <w:rsid w:val="00250927"/>
    <w:rsid w:val="00250C2B"/>
    <w:rsid w:val="00250E38"/>
    <w:rsid w:val="002518AE"/>
    <w:rsid w:val="0025191A"/>
    <w:rsid w:val="00251B2A"/>
    <w:rsid w:val="00251BB9"/>
    <w:rsid w:val="00251DF9"/>
    <w:rsid w:val="002525F4"/>
    <w:rsid w:val="002533DF"/>
    <w:rsid w:val="0025346A"/>
    <w:rsid w:val="002538C2"/>
    <w:rsid w:val="0025399A"/>
    <w:rsid w:val="00253C69"/>
    <w:rsid w:val="0025425C"/>
    <w:rsid w:val="002545B8"/>
    <w:rsid w:val="002545C2"/>
    <w:rsid w:val="002547D4"/>
    <w:rsid w:val="00254B26"/>
    <w:rsid w:val="0025512F"/>
    <w:rsid w:val="0025543C"/>
    <w:rsid w:val="00255FE8"/>
    <w:rsid w:val="0025657E"/>
    <w:rsid w:val="002566E1"/>
    <w:rsid w:val="00256A13"/>
    <w:rsid w:val="002576E3"/>
    <w:rsid w:val="00257A23"/>
    <w:rsid w:val="00257ACF"/>
    <w:rsid w:val="00257B96"/>
    <w:rsid w:val="00257CC0"/>
    <w:rsid w:val="00260453"/>
    <w:rsid w:val="002604D8"/>
    <w:rsid w:val="00260820"/>
    <w:rsid w:val="00260A01"/>
    <w:rsid w:val="00260A5D"/>
    <w:rsid w:val="00260D10"/>
    <w:rsid w:val="00260F2B"/>
    <w:rsid w:val="00260FD2"/>
    <w:rsid w:val="0026128C"/>
    <w:rsid w:val="00261BBF"/>
    <w:rsid w:val="00261BE5"/>
    <w:rsid w:val="00261EC8"/>
    <w:rsid w:val="002626BE"/>
    <w:rsid w:val="002628DC"/>
    <w:rsid w:val="00262966"/>
    <w:rsid w:val="00262A0D"/>
    <w:rsid w:val="00262FBA"/>
    <w:rsid w:val="00263543"/>
    <w:rsid w:val="00263711"/>
    <w:rsid w:val="00263847"/>
    <w:rsid w:val="00263910"/>
    <w:rsid w:val="00263913"/>
    <w:rsid w:val="002639C9"/>
    <w:rsid w:val="00263B20"/>
    <w:rsid w:val="00263B57"/>
    <w:rsid w:val="00263D4C"/>
    <w:rsid w:val="00263F4D"/>
    <w:rsid w:val="0026446F"/>
    <w:rsid w:val="00264A44"/>
    <w:rsid w:val="00264B4E"/>
    <w:rsid w:val="00264DBC"/>
    <w:rsid w:val="00265073"/>
    <w:rsid w:val="002652F2"/>
    <w:rsid w:val="002654CA"/>
    <w:rsid w:val="002654CE"/>
    <w:rsid w:val="002657B2"/>
    <w:rsid w:val="002658AA"/>
    <w:rsid w:val="0026590B"/>
    <w:rsid w:val="002659D8"/>
    <w:rsid w:val="00265CA3"/>
    <w:rsid w:val="00266397"/>
    <w:rsid w:val="0026642D"/>
    <w:rsid w:val="00266459"/>
    <w:rsid w:val="002665EF"/>
    <w:rsid w:val="00266A3E"/>
    <w:rsid w:val="00266D12"/>
    <w:rsid w:val="0026732E"/>
    <w:rsid w:val="0026733A"/>
    <w:rsid w:val="00267740"/>
    <w:rsid w:val="0026787F"/>
    <w:rsid w:val="00267ABE"/>
    <w:rsid w:val="00267CC4"/>
    <w:rsid w:val="00267D0F"/>
    <w:rsid w:val="00267E2A"/>
    <w:rsid w:val="00267F95"/>
    <w:rsid w:val="00267F9F"/>
    <w:rsid w:val="00270980"/>
    <w:rsid w:val="00270A38"/>
    <w:rsid w:val="00270CFA"/>
    <w:rsid w:val="00270E56"/>
    <w:rsid w:val="00270E5D"/>
    <w:rsid w:val="00270EFB"/>
    <w:rsid w:val="00271209"/>
    <w:rsid w:val="00271417"/>
    <w:rsid w:val="002715CC"/>
    <w:rsid w:val="00271F33"/>
    <w:rsid w:val="002720E5"/>
    <w:rsid w:val="0027223F"/>
    <w:rsid w:val="0027253E"/>
    <w:rsid w:val="0027262E"/>
    <w:rsid w:val="00272BB2"/>
    <w:rsid w:val="00272FA5"/>
    <w:rsid w:val="00273347"/>
    <w:rsid w:val="00273561"/>
    <w:rsid w:val="00273AAC"/>
    <w:rsid w:val="00273CD5"/>
    <w:rsid w:val="00273D07"/>
    <w:rsid w:val="00273DA0"/>
    <w:rsid w:val="002740B1"/>
    <w:rsid w:val="0027467E"/>
    <w:rsid w:val="002748AF"/>
    <w:rsid w:val="00274A87"/>
    <w:rsid w:val="00274BB9"/>
    <w:rsid w:val="00274F8E"/>
    <w:rsid w:val="00275235"/>
    <w:rsid w:val="00275641"/>
    <w:rsid w:val="0027611F"/>
    <w:rsid w:val="002761F9"/>
    <w:rsid w:val="00276704"/>
    <w:rsid w:val="00276873"/>
    <w:rsid w:val="00276BB2"/>
    <w:rsid w:val="00276C39"/>
    <w:rsid w:val="00276E69"/>
    <w:rsid w:val="0027718B"/>
    <w:rsid w:val="0027767B"/>
    <w:rsid w:val="00277709"/>
    <w:rsid w:val="00277E16"/>
    <w:rsid w:val="00280243"/>
    <w:rsid w:val="00280952"/>
    <w:rsid w:val="00280D85"/>
    <w:rsid w:val="00280E8F"/>
    <w:rsid w:val="00280EEA"/>
    <w:rsid w:val="00281145"/>
    <w:rsid w:val="002811F9"/>
    <w:rsid w:val="002812F4"/>
    <w:rsid w:val="00281553"/>
    <w:rsid w:val="002816D7"/>
    <w:rsid w:val="00281D0A"/>
    <w:rsid w:val="00281FEA"/>
    <w:rsid w:val="002820C2"/>
    <w:rsid w:val="0028238E"/>
    <w:rsid w:val="002828A5"/>
    <w:rsid w:val="002828F5"/>
    <w:rsid w:val="00282CD1"/>
    <w:rsid w:val="00282D26"/>
    <w:rsid w:val="00282F4B"/>
    <w:rsid w:val="00283302"/>
    <w:rsid w:val="002834ED"/>
    <w:rsid w:val="00283B2A"/>
    <w:rsid w:val="00283B45"/>
    <w:rsid w:val="00283C8B"/>
    <w:rsid w:val="00283F39"/>
    <w:rsid w:val="00284580"/>
    <w:rsid w:val="00284CD0"/>
    <w:rsid w:val="00284CD3"/>
    <w:rsid w:val="00284DB0"/>
    <w:rsid w:val="00284E06"/>
    <w:rsid w:val="002852CE"/>
    <w:rsid w:val="00285D9B"/>
    <w:rsid w:val="00285DC3"/>
    <w:rsid w:val="00285E92"/>
    <w:rsid w:val="00285FC9"/>
    <w:rsid w:val="00286426"/>
    <w:rsid w:val="002864F0"/>
    <w:rsid w:val="00286611"/>
    <w:rsid w:val="00286906"/>
    <w:rsid w:val="002869A0"/>
    <w:rsid w:val="00286A1F"/>
    <w:rsid w:val="00286AF5"/>
    <w:rsid w:val="00286FD0"/>
    <w:rsid w:val="002874D8"/>
    <w:rsid w:val="00287703"/>
    <w:rsid w:val="0028792A"/>
    <w:rsid w:val="00287B1B"/>
    <w:rsid w:val="00287C0F"/>
    <w:rsid w:val="00287C6C"/>
    <w:rsid w:val="00287C73"/>
    <w:rsid w:val="002903FE"/>
    <w:rsid w:val="00290951"/>
    <w:rsid w:val="00291206"/>
    <w:rsid w:val="0029120C"/>
    <w:rsid w:val="00291243"/>
    <w:rsid w:val="00291488"/>
    <w:rsid w:val="00291CCC"/>
    <w:rsid w:val="002926A7"/>
    <w:rsid w:val="002929D1"/>
    <w:rsid w:val="00293235"/>
    <w:rsid w:val="002934E0"/>
    <w:rsid w:val="0029361A"/>
    <w:rsid w:val="00293B0C"/>
    <w:rsid w:val="00293B5A"/>
    <w:rsid w:val="0029403A"/>
    <w:rsid w:val="00294127"/>
    <w:rsid w:val="00294214"/>
    <w:rsid w:val="002943BF"/>
    <w:rsid w:val="0029457A"/>
    <w:rsid w:val="0029476D"/>
    <w:rsid w:val="00294E58"/>
    <w:rsid w:val="00294F82"/>
    <w:rsid w:val="00295B5E"/>
    <w:rsid w:val="0029606C"/>
    <w:rsid w:val="00296103"/>
    <w:rsid w:val="00296143"/>
    <w:rsid w:val="00296306"/>
    <w:rsid w:val="002963C6"/>
    <w:rsid w:val="002965B1"/>
    <w:rsid w:val="002968E4"/>
    <w:rsid w:val="00297371"/>
    <w:rsid w:val="002975BA"/>
    <w:rsid w:val="002979BC"/>
    <w:rsid w:val="002979E2"/>
    <w:rsid w:val="002A037F"/>
    <w:rsid w:val="002A08A9"/>
    <w:rsid w:val="002A08E6"/>
    <w:rsid w:val="002A091F"/>
    <w:rsid w:val="002A0A5E"/>
    <w:rsid w:val="002A171A"/>
    <w:rsid w:val="002A1998"/>
    <w:rsid w:val="002A2073"/>
    <w:rsid w:val="002A2225"/>
    <w:rsid w:val="002A261C"/>
    <w:rsid w:val="002A2AE0"/>
    <w:rsid w:val="002A2CAB"/>
    <w:rsid w:val="002A2D0B"/>
    <w:rsid w:val="002A2E21"/>
    <w:rsid w:val="002A2E71"/>
    <w:rsid w:val="002A3564"/>
    <w:rsid w:val="002A3721"/>
    <w:rsid w:val="002A3F72"/>
    <w:rsid w:val="002A41F7"/>
    <w:rsid w:val="002A4440"/>
    <w:rsid w:val="002A4AE2"/>
    <w:rsid w:val="002A4AEA"/>
    <w:rsid w:val="002A4FA2"/>
    <w:rsid w:val="002A5C53"/>
    <w:rsid w:val="002A5D8F"/>
    <w:rsid w:val="002A626A"/>
    <w:rsid w:val="002A654C"/>
    <w:rsid w:val="002A658B"/>
    <w:rsid w:val="002A6780"/>
    <w:rsid w:val="002A67D3"/>
    <w:rsid w:val="002A6A0F"/>
    <w:rsid w:val="002A6B31"/>
    <w:rsid w:val="002A6C79"/>
    <w:rsid w:val="002A6CB9"/>
    <w:rsid w:val="002A7239"/>
    <w:rsid w:val="002A7425"/>
    <w:rsid w:val="002A7DAA"/>
    <w:rsid w:val="002A7F01"/>
    <w:rsid w:val="002B002F"/>
    <w:rsid w:val="002B0161"/>
    <w:rsid w:val="002B031A"/>
    <w:rsid w:val="002B033A"/>
    <w:rsid w:val="002B048F"/>
    <w:rsid w:val="002B0C78"/>
    <w:rsid w:val="002B1092"/>
    <w:rsid w:val="002B190A"/>
    <w:rsid w:val="002B194F"/>
    <w:rsid w:val="002B26C1"/>
    <w:rsid w:val="002B2724"/>
    <w:rsid w:val="002B2AC7"/>
    <w:rsid w:val="002B3084"/>
    <w:rsid w:val="002B358F"/>
    <w:rsid w:val="002B3871"/>
    <w:rsid w:val="002B38F3"/>
    <w:rsid w:val="002B3AAC"/>
    <w:rsid w:val="002B4144"/>
    <w:rsid w:val="002B4409"/>
    <w:rsid w:val="002B464E"/>
    <w:rsid w:val="002B46E2"/>
    <w:rsid w:val="002B4975"/>
    <w:rsid w:val="002B4A22"/>
    <w:rsid w:val="002B4A3B"/>
    <w:rsid w:val="002B4C85"/>
    <w:rsid w:val="002B4F39"/>
    <w:rsid w:val="002B5251"/>
    <w:rsid w:val="002B5260"/>
    <w:rsid w:val="002B5289"/>
    <w:rsid w:val="002B5313"/>
    <w:rsid w:val="002B56D4"/>
    <w:rsid w:val="002B56F3"/>
    <w:rsid w:val="002B5E3E"/>
    <w:rsid w:val="002B5F0F"/>
    <w:rsid w:val="002B60D7"/>
    <w:rsid w:val="002B66EA"/>
    <w:rsid w:val="002B67A6"/>
    <w:rsid w:val="002B68EB"/>
    <w:rsid w:val="002B69B8"/>
    <w:rsid w:val="002B6B14"/>
    <w:rsid w:val="002B6BDA"/>
    <w:rsid w:val="002B70ED"/>
    <w:rsid w:val="002B72D5"/>
    <w:rsid w:val="002B73F0"/>
    <w:rsid w:val="002B7AEB"/>
    <w:rsid w:val="002B7BC3"/>
    <w:rsid w:val="002C0174"/>
    <w:rsid w:val="002C0902"/>
    <w:rsid w:val="002C09EF"/>
    <w:rsid w:val="002C0BAC"/>
    <w:rsid w:val="002C13F7"/>
    <w:rsid w:val="002C1767"/>
    <w:rsid w:val="002C181E"/>
    <w:rsid w:val="002C1B4C"/>
    <w:rsid w:val="002C1BA5"/>
    <w:rsid w:val="002C1F7A"/>
    <w:rsid w:val="002C2150"/>
    <w:rsid w:val="002C2B41"/>
    <w:rsid w:val="002C2DC2"/>
    <w:rsid w:val="002C34FF"/>
    <w:rsid w:val="002C376F"/>
    <w:rsid w:val="002C3892"/>
    <w:rsid w:val="002C3C54"/>
    <w:rsid w:val="002C3D4B"/>
    <w:rsid w:val="002C422E"/>
    <w:rsid w:val="002C4573"/>
    <w:rsid w:val="002C4B5D"/>
    <w:rsid w:val="002C50A1"/>
    <w:rsid w:val="002C531A"/>
    <w:rsid w:val="002C5525"/>
    <w:rsid w:val="002C5693"/>
    <w:rsid w:val="002C5968"/>
    <w:rsid w:val="002C5A8E"/>
    <w:rsid w:val="002C5BFE"/>
    <w:rsid w:val="002C5F7D"/>
    <w:rsid w:val="002C6316"/>
    <w:rsid w:val="002C6547"/>
    <w:rsid w:val="002C682D"/>
    <w:rsid w:val="002C6A5D"/>
    <w:rsid w:val="002C6BC0"/>
    <w:rsid w:val="002C76EF"/>
    <w:rsid w:val="002C7830"/>
    <w:rsid w:val="002C799E"/>
    <w:rsid w:val="002C7CA2"/>
    <w:rsid w:val="002C7F36"/>
    <w:rsid w:val="002C7F4F"/>
    <w:rsid w:val="002D00FE"/>
    <w:rsid w:val="002D0476"/>
    <w:rsid w:val="002D04AF"/>
    <w:rsid w:val="002D06D1"/>
    <w:rsid w:val="002D0CF1"/>
    <w:rsid w:val="002D0E20"/>
    <w:rsid w:val="002D10E1"/>
    <w:rsid w:val="002D1953"/>
    <w:rsid w:val="002D1BB0"/>
    <w:rsid w:val="002D24A5"/>
    <w:rsid w:val="002D24C5"/>
    <w:rsid w:val="002D2DC2"/>
    <w:rsid w:val="002D2E1A"/>
    <w:rsid w:val="002D2F48"/>
    <w:rsid w:val="002D30A7"/>
    <w:rsid w:val="002D32DB"/>
    <w:rsid w:val="002D340B"/>
    <w:rsid w:val="002D3425"/>
    <w:rsid w:val="002D381D"/>
    <w:rsid w:val="002D3AEF"/>
    <w:rsid w:val="002D3B34"/>
    <w:rsid w:val="002D3BCC"/>
    <w:rsid w:val="002D41FF"/>
    <w:rsid w:val="002D42BB"/>
    <w:rsid w:val="002D43B0"/>
    <w:rsid w:val="002D43C2"/>
    <w:rsid w:val="002D4424"/>
    <w:rsid w:val="002D462F"/>
    <w:rsid w:val="002D468D"/>
    <w:rsid w:val="002D49C4"/>
    <w:rsid w:val="002D4BA7"/>
    <w:rsid w:val="002D4C51"/>
    <w:rsid w:val="002D4E3C"/>
    <w:rsid w:val="002D5879"/>
    <w:rsid w:val="002D6851"/>
    <w:rsid w:val="002D69CB"/>
    <w:rsid w:val="002D6CD7"/>
    <w:rsid w:val="002D6CE1"/>
    <w:rsid w:val="002D6E5D"/>
    <w:rsid w:val="002D6FCC"/>
    <w:rsid w:val="002D7062"/>
    <w:rsid w:val="002D739F"/>
    <w:rsid w:val="002D7534"/>
    <w:rsid w:val="002D7A0A"/>
    <w:rsid w:val="002D7EEB"/>
    <w:rsid w:val="002E05FB"/>
    <w:rsid w:val="002E0F03"/>
    <w:rsid w:val="002E1491"/>
    <w:rsid w:val="002E292D"/>
    <w:rsid w:val="002E2ACC"/>
    <w:rsid w:val="002E2E82"/>
    <w:rsid w:val="002E395A"/>
    <w:rsid w:val="002E3F98"/>
    <w:rsid w:val="002E4AED"/>
    <w:rsid w:val="002E4C1F"/>
    <w:rsid w:val="002E530A"/>
    <w:rsid w:val="002E531C"/>
    <w:rsid w:val="002E54E2"/>
    <w:rsid w:val="002E5722"/>
    <w:rsid w:val="002E5FAE"/>
    <w:rsid w:val="002E6152"/>
    <w:rsid w:val="002E6391"/>
    <w:rsid w:val="002E6842"/>
    <w:rsid w:val="002E6988"/>
    <w:rsid w:val="002E6F05"/>
    <w:rsid w:val="002E706E"/>
    <w:rsid w:val="002E72EA"/>
    <w:rsid w:val="002E7366"/>
    <w:rsid w:val="002E74A2"/>
    <w:rsid w:val="002E7A39"/>
    <w:rsid w:val="002F011C"/>
    <w:rsid w:val="002F03AF"/>
    <w:rsid w:val="002F0812"/>
    <w:rsid w:val="002F0C02"/>
    <w:rsid w:val="002F0D45"/>
    <w:rsid w:val="002F12F5"/>
    <w:rsid w:val="002F1434"/>
    <w:rsid w:val="002F1951"/>
    <w:rsid w:val="002F19F9"/>
    <w:rsid w:val="002F1DB2"/>
    <w:rsid w:val="002F205A"/>
    <w:rsid w:val="002F218C"/>
    <w:rsid w:val="002F21FD"/>
    <w:rsid w:val="002F2862"/>
    <w:rsid w:val="002F2B96"/>
    <w:rsid w:val="002F2C33"/>
    <w:rsid w:val="002F2C4C"/>
    <w:rsid w:val="002F3036"/>
    <w:rsid w:val="002F340C"/>
    <w:rsid w:val="002F3560"/>
    <w:rsid w:val="002F36AC"/>
    <w:rsid w:val="002F391F"/>
    <w:rsid w:val="002F3ACD"/>
    <w:rsid w:val="002F3AD1"/>
    <w:rsid w:val="002F3B2C"/>
    <w:rsid w:val="002F44A0"/>
    <w:rsid w:val="002F48BC"/>
    <w:rsid w:val="002F4979"/>
    <w:rsid w:val="002F4A96"/>
    <w:rsid w:val="002F4E5F"/>
    <w:rsid w:val="002F518C"/>
    <w:rsid w:val="002F5364"/>
    <w:rsid w:val="002F592C"/>
    <w:rsid w:val="002F5B07"/>
    <w:rsid w:val="002F5B0E"/>
    <w:rsid w:val="002F5BC9"/>
    <w:rsid w:val="002F5BD0"/>
    <w:rsid w:val="002F5C07"/>
    <w:rsid w:val="002F5C15"/>
    <w:rsid w:val="002F60A4"/>
    <w:rsid w:val="002F60D2"/>
    <w:rsid w:val="002F6269"/>
    <w:rsid w:val="002F6327"/>
    <w:rsid w:val="002F67C8"/>
    <w:rsid w:val="002F691F"/>
    <w:rsid w:val="002F6B14"/>
    <w:rsid w:val="002F6B6A"/>
    <w:rsid w:val="002F6E9F"/>
    <w:rsid w:val="002F6F8B"/>
    <w:rsid w:val="002F6F90"/>
    <w:rsid w:val="002F71DA"/>
    <w:rsid w:val="002F7770"/>
    <w:rsid w:val="002F7B3E"/>
    <w:rsid w:val="003012FA"/>
    <w:rsid w:val="003016C7"/>
    <w:rsid w:val="00301869"/>
    <w:rsid w:val="00301CA0"/>
    <w:rsid w:val="00301F1F"/>
    <w:rsid w:val="00302009"/>
    <w:rsid w:val="00302229"/>
    <w:rsid w:val="00302341"/>
    <w:rsid w:val="003023C0"/>
    <w:rsid w:val="00302596"/>
    <w:rsid w:val="00302640"/>
    <w:rsid w:val="0030278C"/>
    <w:rsid w:val="00302C7F"/>
    <w:rsid w:val="00302FB5"/>
    <w:rsid w:val="00302FC2"/>
    <w:rsid w:val="00303196"/>
    <w:rsid w:val="0030348F"/>
    <w:rsid w:val="003038AB"/>
    <w:rsid w:val="00303909"/>
    <w:rsid w:val="00304005"/>
    <w:rsid w:val="003042D2"/>
    <w:rsid w:val="0030497D"/>
    <w:rsid w:val="00304AED"/>
    <w:rsid w:val="00304BCB"/>
    <w:rsid w:val="00304CAA"/>
    <w:rsid w:val="00305177"/>
    <w:rsid w:val="00305475"/>
    <w:rsid w:val="00305693"/>
    <w:rsid w:val="0030595B"/>
    <w:rsid w:val="00305B21"/>
    <w:rsid w:val="0030635C"/>
    <w:rsid w:val="0030636B"/>
    <w:rsid w:val="0030638A"/>
    <w:rsid w:val="003065E4"/>
    <w:rsid w:val="0030687A"/>
    <w:rsid w:val="003070D6"/>
    <w:rsid w:val="003071F0"/>
    <w:rsid w:val="003074F3"/>
    <w:rsid w:val="00307C66"/>
    <w:rsid w:val="00307CA1"/>
    <w:rsid w:val="0031060D"/>
    <w:rsid w:val="003106B2"/>
    <w:rsid w:val="00310934"/>
    <w:rsid w:val="00310C39"/>
    <w:rsid w:val="00310CB7"/>
    <w:rsid w:val="00310CDB"/>
    <w:rsid w:val="00310CF8"/>
    <w:rsid w:val="00310F55"/>
    <w:rsid w:val="00310FB5"/>
    <w:rsid w:val="003111DD"/>
    <w:rsid w:val="00311614"/>
    <w:rsid w:val="0031171C"/>
    <w:rsid w:val="00311844"/>
    <w:rsid w:val="00311B1F"/>
    <w:rsid w:val="00311DDA"/>
    <w:rsid w:val="00311F7A"/>
    <w:rsid w:val="003121AD"/>
    <w:rsid w:val="00312735"/>
    <w:rsid w:val="00312C34"/>
    <w:rsid w:val="00312DF5"/>
    <w:rsid w:val="00313326"/>
    <w:rsid w:val="003137A9"/>
    <w:rsid w:val="00313A18"/>
    <w:rsid w:val="00313F01"/>
    <w:rsid w:val="00313FA0"/>
    <w:rsid w:val="00314255"/>
    <w:rsid w:val="00314512"/>
    <w:rsid w:val="0031468C"/>
    <w:rsid w:val="00314741"/>
    <w:rsid w:val="003147AE"/>
    <w:rsid w:val="003148F5"/>
    <w:rsid w:val="00314900"/>
    <w:rsid w:val="00314D01"/>
    <w:rsid w:val="00314FA9"/>
    <w:rsid w:val="003150B4"/>
    <w:rsid w:val="00315159"/>
    <w:rsid w:val="0031558E"/>
    <w:rsid w:val="0031585E"/>
    <w:rsid w:val="00315B34"/>
    <w:rsid w:val="00315F32"/>
    <w:rsid w:val="00316299"/>
    <w:rsid w:val="00316327"/>
    <w:rsid w:val="0031635D"/>
    <w:rsid w:val="003169E1"/>
    <w:rsid w:val="00316ACC"/>
    <w:rsid w:val="0031701C"/>
    <w:rsid w:val="00317224"/>
    <w:rsid w:val="00317256"/>
    <w:rsid w:val="00317997"/>
    <w:rsid w:val="00317B04"/>
    <w:rsid w:val="00317DEC"/>
    <w:rsid w:val="00317FB7"/>
    <w:rsid w:val="00320183"/>
    <w:rsid w:val="00320BC4"/>
    <w:rsid w:val="00320D7D"/>
    <w:rsid w:val="00320E41"/>
    <w:rsid w:val="00321041"/>
    <w:rsid w:val="003216E6"/>
    <w:rsid w:val="003219A4"/>
    <w:rsid w:val="00321BB6"/>
    <w:rsid w:val="00321E8C"/>
    <w:rsid w:val="003223D1"/>
    <w:rsid w:val="00322445"/>
    <w:rsid w:val="00322685"/>
    <w:rsid w:val="003228AE"/>
    <w:rsid w:val="00322983"/>
    <w:rsid w:val="00322F7D"/>
    <w:rsid w:val="0032316A"/>
    <w:rsid w:val="0032317F"/>
    <w:rsid w:val="0032330D"/>
    <w:rsid w:val="00323324"/>
    <w:rsid w:val="00323713"/>
    <w:rsid w:val="003238BE"/>
    <w:rsid w:val="00323DD7"/>
    <w:rsid w:val="00324127"/>
    <w:rsid w:val="003241D1"/>
    <w:rsid w:val="00324363"/>
    <w:rsid w:val="0032480B"/>
    <w:rsid w:val="00324E3B"/>
    <w:rsid w:val="0032506D"/>
    <w:rsid w:val="00325457"/>
    <w:rsid w:val="00325B17"/>
    <w:rsid w:val="003264C6"/>
    <w:rsid w:val="003264E0"/>
    <w:rsid w:val="00326689"/>
    <w:rsid w:val="003274E4"/>
    <w:rsid w:val="0032756F"/>
    <w:rsid w:val="00327691"/>
    <w:rsid w:val="0032784D"/>
    <w:rsid w:val="00327909"/>
    <w:rsid w:val="003279D9"/>
    <w:rsid w:val="00327D0E"/>
    <w:rsid w:val="00330226"/>
    <w:rsid w:val="0033032E"/>
    <w:rsid w:val="00330592"/>
    <w:rsid w:val="003307E4"/>
    <w:rsid w:val="0033087E"/>
    <w:rsid w:val="003310AF"/>
    <w:rsid w:val="003311E1"/>
    <w:rsid w:val="003314AC"/>
    <w:rsid w:val="00331896"/>
    <w:rsid w:val="00331B96"/>
    <w:rsid w:val="00331BDC"/>
    <w:rsid w:val="00331BEA"/>
    <w:rsid w:val="00331C3C"/>
    <w:rsid w:val="00332084"/>
    <w:rsid w:val="003324FA"/>
    <w:rsid w:val="003327DF"/>
    <w:rsid w:val="00332EF0"/>
    <w:rsid w:val="00332F00"/>
    <w:rsid w:val="00332F5C"/>
    <w:rsid w:val="00332F6A"/>
    <w:rsid w:val="003337AD"/>
    <w:rsid w:val="003344D0"/>
    <w:rsid w:val="003349FE"/>
    <w:rsid w:val="00334C85"/>
    <w:rsid w:val="00334E37"/>
    <w:rsid w:val="00334FFE"/>
    <w:rsid w:val="003350CE"/>
    <w:rsid w:val="00335737"/>
    <w:rsid w:val="00335922"/>
    <w:rsid w:val="00335963"/>
    <w:rsid w:val="00335E1E"/>
    <w:rsid w:val="00335E90"/>
    <w:rsid w:val="00335FE1"/>
    <w:rsid w:val="003361E3"/>
    <w:rsid w:val="0033629E"/>
    <w:rsid w:val="003362B9"/>
    <w:rsid w:val="00336347"/>
    <w:rsid w:val="00336663"/>
    <w:rsid w:val="003369BB"/>
    <w:rsid w:val="00336F9E"/>
    <w:rsid w:val="0033717F"/>
    <w:rsid w:val="00337428"/>
    <w:rsid w:val="0033787F"/>
    <w:rsid w:val="00337DE4"/>
    <w:rsid w:val="00337F91"/>
    <w:rsid w:val="00340226"/>
    <w:rsid w:val="003402EF"/>
    <w:rsid w:val="003409C7"/>
    <w:rsid w:val="00340AFE"/>
    <w:rsid w:val="00340C54"/>
    <w:rsid w:val="00341D77"/>
    <w:rsid w:val="00341E9A"/>
    <w:rsid w:val="00341FFC"/>
    <w:rsid w:val="00342538"/>
    <w:rsid w:val="003428E9"/>
    <w:rsid w:val="00342934"/>
    <w:rsid w:val="00342C4B"/>
    <w:rsid w:val="00342EFE"/>
    <w:rsid w:val="003430EA"/>
    <w:rsid w:val="003431DA"/>
    <w:rsid w:val="00343479"/>
    <w:rsid w:val="0034348B"/>
    <w:rsid w:val="00343594"/>
    <w:rsid w:val="00343665"/>
    <w:rsid w:val="003436A9"/>
    <w:rsid w:val="003436E7"/>
    <w:rsid w:val="0034388E"/>
    <w:rsid w:val="00343BFF"/>
    <w:rsid w:val="00343F74"/>
    <w:rsid w:val="003441C8"/>
    <w:rsid w:val="003446C9"/>
    <w:rsid w:val="003449F8"/>
    <w:rsid w:val="0034514B"/>
    <w:rsid w:val="003452F9"/>
    <w:rsid w:val="00345400"/>
    <w:rsid w:val="00345633"/>
    <w:rsid w:val="00345EC8"/>
    <w:rsid w:val="0034627B"/>
    <w:rsid w:val="00346464"/>
    <w:rsid w:val="003465DF"/>
    <w:rsid w:val="003468B3"/>
    <w:rsid w:val="0034690D"/>
    <w:rsid w:val="00346C78"/>
    <w:rsid w:val="00346FD0"/>
    <w:rsid w:val="00347817"/>
    <w:rsid w:val="00347919"/>
    <w:rsid w:val="0034799A"/>
    <w:rsid w:val="00347ED9"/>
    <w:rsid w:val="00347F06"/>
    <w:rsid w:val="00350E6D"/>
    <w:rsid w:val="0035129B"/>
    <w:rsid w:val="003512FD"/>
    <w:rsid w:val="003514DD"/>
    <w:rsid w:val="00351544"/>
    <w:rsid w:val="003518CF"/>
    <w:rsid w:val="00351C31"/>
    <w:rsid w:val="00351EE7"/>
    <w:rsid w:val="00352266"/>
    <w:rsid w:val="003523EC"/>
    <w:rsid w:val="003524AA"/>
    <w:rsid w:val="00352654"/>
    <w:rsid w:val="00352806"/>
    <w:rsid w:val="0035289B"/>
    <w:rsid w:val="003529B3"/>
    <w:rsid w:val="00352B9D"/>
    <w:rsid w:val="00352BE2"/>
    <w:rsid w:val="00352F6C"/>
    <w:rsid w:val="0035316E"/>
    <w:rsid w:val="0035369F"/>
    <w:rsid w:val="00353D03"/>
    <w:rsid w:val="00353DD1"/>
    <w:rsid w:val="00353F1F"/>
    <w:rsid w:val="0035401F"/>
    <w:rsid w:val="00354129"/>
    <w:rsid w:val="003541DC"/>
    <w:rsid w:val="00354232"/>
    <w:rsid w:val="003544EA"/>
    <w:rsid w:val="00354857"/>
    <w:rsid w:val="00354929"/>
    <w:rsid w:val="00354991"/>
    <w:rsid w:val="00355091"/>
    <w:rsid w:val="003550D5"/>
    <w:rsid w:val="0035553E"/>
    <w:rsid w:val="0035559B"/>
    <w:rsid w:val="00355733"/>
    <w:rsid w:val="00355909"/>
    <w:rsid w:val="003559D0"/>
    <w:rsid w:val="00355B32"/>
    <w:rsid w:val="00355F80"/>
    <w:rsid w:val="003562B6"/>
    <w:rsid w:val="00356434"/>
    <w:rsid w:val="00356977"/>
    <w:rsid w:val="003569F7"/>
    <w:rsid w:val="00356A52"/>
    <w:rsid w:val="00356C1F"/>
    <w:rsid w:val="00356D38"/>
    <w:rsid w:val="00356DA0"/>
    <w:rsid w:val="00356DE8"/>
    <w:rsid w:val="00356E86"/>
    <w:rsid w:val="003570CD"/>
    <w:rsid w:val="0035785E"/>
    <w:rsid w:val="00357C40"/>
    <w:rsid w:val="0036025B"/>
    <w:rsid w:val="003602CA"/>
    <w:rsid w:val="003607E8"/>
    <w:rsid w:val="0036094B"/>
    <w:rsid w:val="0036095D"/>
    <w:rsid w:val="00360981"/>
    <w:rsid w:val="00360985"/>
    <w:rsid w:val="00360B11"/>
    <w:rsid w:val="00360C61"/>
    <w:rsid w:val="00360D28"/>
    <w:rsid w:val="00361246"/>
    <w:rsid w:val="003615D5"/>
    <w:rsid w:val="00361691"/>
    <w:rsid w:val="00361A9F"/>
    <w:rsid w:val="003622D3"/>
    <w:rsid w:val="003624CF"/>
    <w:rsid w:val="00362588"/>
    <w:rsid w:val="00362738"/>
    <w:rsid w:val="003629E8"/>
    <w:rsid w:val="00362A96"/>
    <w:rsid w:val="00362D2F"/>
    <w:rsid w:val="00363809"/>
    <w:rsid w:val="00364032"/>
    <w:rsid w:val="00364468"/>
    <w:rsid w:val="00364486"/>
    <w:rsid w:val="003645BC"/>
    <w:rsid w:val="003648F9"/>
    <w:rsid w:val="00364AB8"/>
    <w:rsid w:val="00364F97"/>
    <w:rsid w:val="003653E7"/>
    <w:rsid w:val="00365695"/>
    <w:rsid w:val="003657B4"/>
    <w:rsid w:val="00365826"/>
    <w:rsid w:val="003667C2"/>
    <w:rsid w:val="003669C4"/>
    <w:rsid w:val="00366B86"/>
    <w:rsid w:val="00366C04"/>
    <w:rsid w:val="0036734E"/>
    <w:rsid w:val="003677C4"/>
    <w:rsid w:val="003679F8"/>
    <w:rsid w:val="00367AC4"/>
    <w:rsid w:val="00367B92"/>
    <w:rsid w:val="00367E2A"/>
    <w:rsid w:val="00370150"/>
    <w:rsid w:val="0037019F"/>
    <w:rsid w:val="003705C0"/>
    <w:rsid w:val="003707A5"/>
    <w:rsid w:val="00370FA3"/>
    <w:rsid w:val="0037105B"/>
    <w:rsid w:val="003712D9"/>
    <w:rsid w:val="0037158A"/>
    <w:rsid w:val="00371660"/>
    <w:rsid w:val="003716D3"/>
    <w:rsid w:val="00371ABF"/>
    <w:rsid w:val="00372399"/>
    <w:rsid w:val="00372809"/>
    <w:rsid w:val="00372916"/>
    <w:rsid w:val="00372D9C"/>
    <w:rsid w:val="00372E23"/>
    <w:rsid w:val="00373046"/>
    <w:rsid w:val="0037355C"/>
    <w:rsid w:val="0037357D"/>
    <w:rsid w:val="00373765"/>
    <w:rsid w:val="003737C7"/>
    <w:rsid w:val="00373F68"/>
    <w:rsid w:val="0037401D"/>
    <w:rsid w:val="003743E8"/>
    <w:rsid w:val="003745D5"/>
    <w:rsid w:val="0037497E"/>
    <w:rsid w:val="00374B40"/>
    <w:rsid w:val="00374C55"/>
    <w:rsid w:val="00374CD7"/>
    <w:rsid w:val="00374E71"/>
    <w:rsid w:val="0037560E"/>
    <w:rsid w:val="00375645"/>
    <w:rsid w:val="00375782"/>
    <w:rsid w:val="0037592E"/>
    <w:rsid w:val="00375973"/>
    <w:rsid w:val="00375B34"/>
    <w:rsid w:val="00375B60"/>
    <w:rsid w:val="00375B9D"/>
    <w:rsid w:val="00375C3D"/>
    <w:rsid w:val="00375DD2"/>
    <w:rsid w:val="00376130"/>
    <w:rsid w:val="0037645F"/>
    <w:rsid w:val="003767F2"/>
    <w:rsid w:val="003767F4"/>
    <w:rsid w:val="00376A21"/>
    <w:rsid w:val="00376BD4"/>
    <w:rsid w:val="00376EC7"/>
    <w:rsid w:val="00377021"/>
    <w:rsid w:val="0037784F"/>
    <w:rsid w:val="00377F99"/>
    <w:rsid w:val="0038009B"/>
    <w:rsid w:val="00380559"/>
    <w:rsid w:val="00380DBA"/>
    <w:rsid w:val="003810AE"/>
    <w:rsid w:val="00381267"/>
    <w:rsid w:val="003812E7"/>
    <w:rsid w:val="0038159B"/>
    <w:rsid w:val="003818BA"/>
    <w:rsid w:val="003819A9"/>
    <w:rsid w:val="003821D9"/>
    <w:rsid w:val="0038222F"/>
    <w:rsid w:val="00382939"/>
    <w:rsid w:val="003829C6"/>
    <w:rsid w:val="00382A51"/>
    <w:rsid w:val="00382C74"/>
    <w:rsid w:val="00382CDD"/>
    <w:rsid w:val="00382EA2"/>
    <w:rsid w:val="00382F49"/>
    <w:rsid w:val="00382F4C"/>
    <w:rsid w:val="0038317C"/>
    <w:rsid w:val="00383E8E"/>
    <w:rsid w:val="00383EF9"/>
    <w:rsid w:val="00384178"/>
    <w:rsid w:val="003844BE"/>
    <w:rsid w:val="00384AC3"/>
    <w:rsid w:val="00384B7D"/>
    <w:rsid w:val="00384F0E"/>
    <w:rsid w:val="00385351"/>
    <w:rsid w:val="0038597D"/>
    <w:rsid w:val="003859DC"/>
    <w:rsid w:val="00385BB6"/>
    <w:rsid w:val="00385D4F"/>
    <w:rsid w:val="00385DF2"/>
    <w:rsid w:val="00385E52"/>
    <w:rsid w:val="00386699"/>
    <w:rsid w:val="00386703"/>
    <w:rsid w:val="003867A7"/>
    <w:rsid w:val="00386B78"/>
    <w:rsid w:val="00386FE2"/>
    <w:rsid w:val="0038700F"/>
    <w:rsid w:val="003873CB"/>
    <w:rsid w:val="003877E2"/>
    <w:rsid w:val="003879FB"/>
    <w:rsid w:val="00387C86"/>
    <w:rsid w:val="003900D6"/>
    <w:rsid w:val="003902B5"/>
    <w:rsid w:val="00390462"/>
    <w:rsid w:val="003909CD"/>
    <w:rsid w:val="00390CEE"/>
    <w:rsid w:val="00391832"/>
    <w:rsid w:val="003919FE"/>
    <w:rsid w:val="00391CBA"/>
    <w:rsid w:val="00392150"/>
    <w:rsid w:val="003923FA"/>
    <w:rsid w:val="00392455"/>
    <w:rsid w:val="00392572"/>
    <w:rsid w:val="00392874"/>
    <w:rsid w:val="003929BA"/>
    <w:rsid w:val="003929ED"/>
    <w:rsid w:val="00392D18"/>
    <w:rsid w:val="00392E6B"/>
    <w:rsid w:val="00393692"/>
    <w:rsid w:val="00393741"/>
    <w:rsid w:val="0039375B"/>
    <w:rsid w:val="00393ACF"/>
    <w:rsid w:val="00393CFC"/>
    <w:rsid w:val="003940C1"/>
    <w:rsid w:val="003943B3"/>
    <w:rsid w:val="00394948"/>
    <w:rsid w:val="00394D62"/>
    <w:rsid w:val="003955DF"/>
    <w:rsid w:val="0039570C"/>
    <w:rsid w:val="00395791"/>
    <w:rsid w:val="003958AC"/>
    <w:rsid w:val="003959F5"/>
    <w:rsid w:val="00395FDE"/>
    <w:rsid w:val="00396551"/>
    <w:rsid w:val="00396719"/>
    <w:rsid w:val="00396C24"/>
    <w:rsid w:val="003972E8"/>
    <w:rsid w:val="003977F0"/>
    <w:rsid w:val="00397A7F"/>
    <w:rsid w:val="003A00E6"/>
    <w:rsid w:val="003A0213"/>
    <w:rsid w:val="003A02D4"/>
    <w:rsid w:val="003A0C4B"/>
    <w:rsid w:val="003A0CF3"/>
    <w:rsid w:val="003A0E62"/>
    <w:rsid w:val="003A1189"/>
    <w:rsid w:val="003A1778"/>
    <w:rsid w:val="003A1A68"/>
    <w:rsid w:val="003A1D5D"/>
    <w:rsid w:val="003A2165"/>
    <w:rsid w:val="003A230B"/>
    <w:rsid w:val="003A264E"/>
    <w:rsid w:val="003A2815"/>
    <w:rsid w:val="003A28E2"/>
    <w:rsid w:val="003A2E77"/>
    <w:rsid w:val="003A349D"/>
    <w:rsid w:val="003A3575"/>
    <w:rsid w:val="003A3853"/>
    <w:rsid w:val="003A3BA4"/>
    <w:rsid w:val="003A3CCF"/>
    <w:rsid w:val="003A4AAE"/>
    <w:rsid w:val="003A4AF6"/>
    <w:rsid w:val="003A4B65"/>
    <w:rsid w:val="003A4E16"/>
    <w:rsid w:val="003A515D"/>
    <w:rsid w:val="003A5368"/>
    <w:rsid w:val="003A57FD"/>
    <w:rsid w:val="003A59D7"/>
    <w:rsid w:val="003A66B3"/>
    <w:rsid w:val="003A6734"/>
    <w:rsid w:val="003A67C9"/>
    <w:rsid w:val="003A68E3"/>
    <w:rsid w:val="003A6B78"/>
    <w:rsid w:val="003A740D"/>
    <w:rsid w:val="003A743C"/>
    <w:rsid w:val="003A74A8"/>
    <w:rsid w:val="003A7E54"/>
    <w:rsid w:val="003A7F27"/>
    <w:rsid w:val="003B0497"/>
    <w:rsid w:val="003B0536"/>
    <w:rsid w:val="003B05F4"/>
    <w:rsid w:val="003B0799"/>
    <w:rsid w:val="003B0902"/>
    <w:rsid w:val="003B0DC3"/>
    <w:rsid w:val="003B108C"/>
    <w:rsid w:val="003B1545"/>
    <w:rsid w:val="003B18A7"/>
    <w:rsid w:val="003B19A3"/>
    <w:rsid w:val="003B1E5F"/>
    <w:rsid w:val="003B244C"/>
    <w:rsid w:val="003B2D48"/>
    <w:rsid w:val="003B2E51"/>
    <w:rsid w:val="003B355D"/>
    <w:rsid w:val="003B37BF"/>
    <w:rsid w:val="003B3927"/>
    <w:rsid w:val="003B3A92"/>
    <w:rsid w:val="003B3CD7"/>
    <w:rsid w:val="003B4024"/>
    <w:rsid w:val="003B43BE"/>
    <w:rsid w:val="003B45AF"/>
    <w:rsid w:val="003B45D6"/>
    <w:rsid w:val="003B462C"/>
    <w:rsid w:val="003B46CD"/>
    <w:rsid w:val="003B4D61"/>
    <w:rsid w:val="003B518E"/>
    <w:rsid w:val="003B54F8"/>
    <w:rsid w:val="003B5541"/>
    <w:rsid w:val="003B56AE"/>
    <w:rsid w:val="003B5DD3"/>
    <w:rsid w:val="003B5F78"/>
    <w:rsid w:val="003B64FB"/>
    <w:rsid w:val="003B65D8"/>
    <w:rsid w:val="003B698E"/>
    <w:rsid w:val="003B6FE0"/>
    <w:rsid w:val="003B7073"/>
    <w:rsid w:val="003B725C"/>
    <w:rsid w:val="003B75BC"/>
    <w:rsid w:val="003B7786"/>
    <w:rsid w:val="003B7976"/>
    <w:rsid w:val="003C0305"/>
    <w:rsid w:val="003C0349"/>
    <w:rsid w:val="003C0A46"/>
    <w:rsid w:val="003C0EDD"/>
    <w:rsid w:val="003C1946"/>
    <w:rsid w:val="003C1A22"/>
    <w:rsid w:val="003C1AAA"/>
    <w:rsid w:val="003C1EDB"/>
    <w:rsid w:val="003C2729"/>
    <w:rsid w:val="003C2D29"/>
    <w:rsid w:val="003C2DA3"/>
    <w:rsid w:val="003C300B"/>
    <w:rsid w:val="003C3F1F"/>
    <w:rsid w:val="003C41DE"/>
    <w:rsid w:val="003C439C"/>
    <w:rsid w:val="003C448B"/>
    <w:rsid w:val="003C4A9E"/>
    <w:rsid w:val="003C4C19"/>
    <w:rsid w:val="003C4E4F"/>
    <w:rsid w:val="003C4EAC"/>
    <w:rsid w:val="003C516B"/>
    <w:rsid w:val="003C5438"/>
    <w:rsid w:val="003C5470"/>
    <w:rsid w:val="003C55AC"/>
    <w:rsid w:val="003C5828"/>
    <w:rsid w:val="003C5A97"/>
    <w:rsid w:val="003C5C8D"/>
    <w:rsid w:val="003C5F23"/>
    <w:rsid w:val="003C659B"/>
    <w:rsid w:val="003C65A2"/>
    <w:rsid w:val="003C671F"/>
    <w:rsid w:val="003C6AE5"/>
    <w:rsid w:val="003C6BEB"/>
    <w:rsid w:val="003C6DC6"/>
    <w:rsid w:val="003C6FD5"/>
    <w:rsid w:val="003C7276"/>
    <w:rsid w:val="003C7338"/>
    <w:rsid w:val="003C7890"/>
    <w:rsid w:val="003C7BFE"/>
    <w:rsid w:val="003C7C55"/>
    <w:rsid w:val="003D079A"/>
    <w:rsid w:val="003D07C1"/>
    <w:rsid w:val="003D0934"/>
    <w:rsid w:val="003D0985"/>
    <w:rsid w:val="003D0C0C"/>
    <w:rsid w:val="003D0D1D"/>
    <w:rsid w:val="003D1603"/>
    <w:rsid w:val="003D18D9"/>
    <w:rsid w:val="003D1AA9"/>
    <w:rsid w:val="003D1B0C"/>
    <w:rsid w:val="003D2529"/>
    <w:rsid w:val="003D2711"/>
    <w:rsid w:val="003D2CD0"/>
    <w:rsid w:val="003D2D74"/>
    <w:rsid w:val="003D3172"/>
    <w:rsid w:val="003D3993"/>
    <w:rsid w:val="003D4488"/>
    <w:rsid w:val="003D47EB"/>
    <w:rsid w:val="003D4813"/>
    <w:rsid w:val="003D499A"/>
    <w:rsid w:val="003D50E9"/>
    <w:rsid w:val="003D58E9"/>
    <w:rsid w:val="003D5B9C"/>
    <w:rsid w:val="003D5BA2"/>
    <w:rsid w:val="003D5DAB"/>
    <w:rsid w:val="003D607F"/>
    <w:rsid w:val="003D60D7"/>
    <w:rsid w:val="003D617D"/>
    <w:rsid w:val="003D6542"/>
    <w:rsid w:val="003D781A"/>
    <w:rsid w:val="003E003B"/>
    <w:rsid w:val="003E0110"/>
    <w:rsid w:val="003E019C"/>
    <w:rsid w:val="003E01F3"/>
    <w:rsid w:val="003E070C"/>
    <w:rsid w:val="003E09B9"/>
    <w:rsid w:val="003E0B7B"/>
    <w:rsid w:val="003E16CE"/>
    <w:rsid w:val="003E1701"/>
    <w:rsid w:val="003E193E"/>
    <w:rsid w:val="003E1E4D"/>
    <w:rsid w:val="003E223D"/>
    <w:rsid w:val="003E2A15"/>
    <w:rsid w:val="003E364C"/>
    <w:rsid w:val="003E3A68"/>
    <w:rsid w:val="003E4099"/>
    <w:rsid w:val="003E40A5"/>
    <w:rsid w:val="003E40DD"/>
    <w:rsid w:val="003E43F5"/>
    <w:rsid w:val="003E44D5"/>
    <w:rsid w:val="003E4FE2"/>
    <w:rsid w:val="003E50AD"/>
    <w:rsid w:val="003E515D"/>
    <w:rsid w:val="003E5595"/>
    <w:rsid w:val="003E5AF1"/>
    <w:rsid w:val="003E5B2A"/>
    <w:rsid w:val="003E5D27"/>
    <w:rsid w:val="003E63E6"/>
    <w:rsid w:val="003E6537"/>
    <w:rsid w:val="003E656B"/>
    <w:rsid w:val="003E65C0"/>
    <w:rsid w:val="003E67A3"/>
    <w:rsid w:val="003E68A7"/>
    <w:rsid w:val="003E691B"/>
    <w:rsid w:val="003E6BEC"/>
    <w:rsid w:val="003E709A"/>
    <w:rsid w:val="003E7456"/>
    <w:rsid w:val="003E798E"/>
    <w:rsid w:val="003E7DE3"/>
    <w:rsid w:val="003E7FAB"/>
    <w:rsid w:val="003F0477"/>
    <w:rsid w:val="003F0D05"/>
    <w:rsid w:val="003F0E7B"/>
    <w:rsid w:val="003F11E4"/>
    <w:rsid w:val="003F1334"/>
    <w:rsid w:val="003F1666"/>
    <w:rsid w:val="003F19A9"/>
    <w:rsid w:val="003F1BEC"/>
    <w:rsid w:val="003F22AE"/>
    <w:rsid w:val="003F23D5"/>
    <w:rsid w:val="003F23D9"/>
    <w:rsid w:val="003F24AC"/>
    <w:rsid w:val="003F2610"/>
    <w:rsid w:val="003F2658"/>
    <w:rsid w:val="003F26EA"/>
    <w:rsid w:val="003F2866"/>
    <w:rsid w:val="003F2BCB"/>
    <w:rsid w:val="003F2EC5"/>
    <w:rsid w:val="003F2FF9"/>
    <w:rsid w:val="003F30F4"/>
    <w:rsid w:val="003F37C1"/>
    <w:rsid w:val="003F3BED"/>
    <w:rsid w:val="003F3FDB"/>
    <w:rsid w:val="003F43F3"/>
    <w:rsid w:val="003F451A"/>
    <w:rsid w:val="003F45C7"/>
    <w:rsid w:val="003F4870"/>
    <w:rsid w:val="003F4D9D"/>
    <w:rsid w:val="003F58B9"/>
    <w:rsid w:val="003F6467"/>
    <w:rsid w:val="003F648F"/>
    <w:rsid w:val="003F6935"/>
    <w:rsid w:val="003F6A59"/>
    <w:rsid w:val="003F7484"/>
    <w:rsid w:val="003F7613"/>
    <w:rsid w:val="003F7961"/>
    <w:rsid w:val="003F79EE"/>
    <w:rsid w:val="003F7B85"/>
    <w:rsid w:val="003F7CF0"/>
    <w:rsid w:val="004000D5"/>
    <w:rsid w:val="00400231"/>
    <w:rsid w:val="0040026A"/>
    <w:rsid w:val="004003D0"/>
    <w:rsid w:val="004006EC"/>
    <w:rsid w:val="0040072F"/>
    <w:rsid w:val="0040093B"/>
    <w:rsid w:val="00400E20"/>
    <w:rsid w:val="00401091"/>
    <w:rsid w:val="004014C9"/>
    <w:rsid w:val="004016B2"/>
    <w:rsid w:val="0040186F"/>
    <w:rsid w:val="00401A23"/>
    <w:rsid w:val="00401B02"/>
    <w:rsid w:val="00401E55"/>
    <w:rsid w:val="00401F5F"/>
    <w:rsid w:val="00402141"/>
    <w:rsid w:val="0040235C"/>
    <w:rsid w:val="004025FB"/>
    <w:rsid w:val="0040261A"/>
    <w:rsid w:val="004033F2"/>
    <w:rsid w:val="0040342E"/>
    <w:rsid w:val="00403573"/>
    <w:rsid w:val="004035DA"/>
    <w:rsid w:val="0040370C"/>
    <w:rsid w:val="00403AC6"/>
    <w:rsid w:val="00403C6A"/>
    <w:rsid w:val="004042A3"/>
    <w:rsid w:val="004046FD"/>
    <w:rsid w:val="00404751"/>
    <w:rsid w:val="00404C4B"/>
    <w:rsid w:val="00404F00"/>
    <w:rsid w:val="00404FAD"/>
    <w:rsid w:val="004050C3"/>
    <w:rsid w:val="0040542D"/>
    <w:rsid w:val="00405525"/>
    <w:rsid w:val="004057D7"/>
    <w:rsid w:val="00405C34"/>
    <w:rsid w:val="004061FE"/>
    <w:rsid w:val="004065AF"/>
    <w:rsid w:val="00406739"/>
    <w:rsid w:val="0040678B"/>
    <w:rsid w:val="004069D1"/>
    <w:rsid w:val="00406ED6"/>
    <w:rsid w:val="00406F15"/>
    <w:rsid w:val="00407534"/>
    <w:rsid w:val="004075E7"/>
    <w:rsid w:val="00407780"/>
    <w:rsid w:val="00407A5D"/>
    <w:rsid w:val="004100D7"/>
    <w:rsid w:val="00410112"/>
    <w:rsid w:val="0041075D"/>
    <w:rsid w:val="00410B6D"/>
    <w:rsid w:val="0041197C"/>
    <w:rsid w:val="00411B78"/>
    <w:rsid w:val="00411D19"/>
    <w:rsid w:val="00412235"/>
    <w:rsid w:val="0041263C"/>
    <w:rsid w:val="0041278F"/>
    <w:rsid w:val="00412D00"/>
    <w:rsid w:val="00413836"/>
    <w:rsid w:val="00413B77"/>
    <w:rsid w:val="00413D13"/>
    <w:rsid w:val="00413E9C"/>
    <w:rsid w:val="00414079"/>
    <w:rsid w:val="0041493D"/>
    <w:rsid w:val="00414CA1"/>
    <w:rsid w:val="00414CD6"/>
    <w:rsid w:val="00415279"/>
    <w:rsid w:val="00415366"/>
    <w:rsid w:val="00415376"/>
    <w:rsid w:val="0041595C"/>
    <w:rsid w:val="00415A37"/>
    <w:rsid w:val="00415C92"/>
    <w:rsid w:val="00416A07"/>
    <w:rsid w:val="00416C0C"/>
    <w:rsid w:val="00416C3B"/>
    <w:rsid w:val="00416E86"/>
    <w:rsid w:val="004172EB"/>
    <w:rsid w:val="004173AF"/>
    <w:rsid w:val="004174C1"/>
    <w:rsid w:val="0041776F"/>
    <w:rsid w:val="0041787B"/>
    <w:rsid w:val="00417A85"/>
    <w:rsid w:val="00417AB2"/>
    <w:rsid w:val="00417D76"/>
    <w:rsid w:val="00420066"/>
    <w:rsid w:val="00420067"/>
    <w:rsid w:val="00420337"/>
    <w:rsid w:val="004203AD"/>
    <w:rsid w:val="00420420"/>
    <w:rsid w:val="0042051B"/>
    <w:rsid w:val="0042068F"/>
    <w:rsid w:val="00420A6C"/>
    <w:rsid w:val="00421944"/>
    <w:rsid w:val="00421B70"/>
    <w:rsid w:val="00421BE4"/>
    <w:rsid w:val="00421E19"/>
    <w:rsid w:val="00422143"/>
    <w:rsid w:val="004223DD"/>
    <w:rsid w:val="004224A6"/>
    <w:rsid w:val="0042251A"/>
    <w:rsid w:val="00422611"/>
    <w:rsid w:val="0042272C"/>
    <w:rsid w:val="00422902"/>
    <w:rsid w:val="004229DE"/>
    <w:rsid w:val="00422F26"/>
    <w:rsid w:val="004234FC"/>
    <w:rsid w:val="004237AC"/>
    <w:rsid w:val="00423868"/>
    <w:rsid w:val="0042389C"/>
    <w:rsid w:val="00423B17"/>
    <w:rsid w:val="00423CD7"/>
    <w:rsid w:val="00423D73"/>
    <w:rsid w:val="00423DAE"/>
    <w:rsid w:val="004241D2"/>
    <w:rsid w:val="004246AC"/>
    <w:rsid w:val="0042530B"/>
    <w:rsid w:val="0042541E"/>
    <w:rsid w:val="00425663"/>
    <w:rsid w:val="00425B1F"/>
    <w:rsid w:val="00425EE1"/>
    <w:rsid w:val="004260CB"/>
    <w:rsid w:val="00426290"/>
    <w:rsid w:val="004263A8"/>
    <w:rsid w:val="00426917"/>
    <w:rsid w:val="00426DC3"/>
    <w:rsid w:val="0042724F"/>
    <w:rsid w:val="00427369"/>
    <w:rsid w:val="00427C85"/>
    <w:rsid w:val="00430248"/>
    <w:rsid w:val="00430339"/>
    <w:rsid w:val="00430654"/>
    <w:rsid w:val="00430F13"/>
    <w:rsid w:val="00431398"/>
    <w:rsid w:val="004314C9"/>
    <w:rsid w:val="004316B8"/>
    <w:rsid w:val="0043186A"/>
    <w:rsid w:val="00431D8B"/>
    <w:rsid w:val="00431F47"/>
    <w:rsid w:val="0043241F"/>
    <w:rsid w:val="004326CF"/>
    <w:rsid w:val="004327EC"/>
    <w:rsid w:val="00432803"/>
    <w:rsid w:val="00432CB2"/>
    <w:rsid w:val="00432EF3"/>
    <w:rsid w:val="00432F0A"/>
    <w:rsid w:val="0043316A"/>
    <w:rsid w:val="00433373"/>
    <w:rsid w:val="0043345E"/>
    <w:rsid w:val="004334FE"/>
    <w:rsid w:val="00433530"/>
    <w:rsid w:val="00433AF3"/>
    <w:rsid w:val="00433C82"/>
    <w:rsid w:val="004340CD"/>
    <w:rsid w:val="00434241"/>
    <w:rsid w:val="0043437A"/>
    <w:rsid w:val="00434402"/>
    <w:rsid w:val="0043445E"/>
    <w:rsid w:val="004346BB"/>
    <w:rsid w:val="0043470B"/>
    <w:rsid w:val="004351C5"/>
    <w:rsid w:val="0043565C"/>
    <w:rsid w:val="00435671"/>
    <w:rsid w:val="004356CB"/>
    <w:rsid w:val="004357EC"/>
    <w:rsid w:val="00435CB0"/>
    <w:rsid w:val="004360CD"/>
    <w:rsid w:val="0043674F"/>
    <w:rsid w:val="0043687D"/>
    <w:rsid w:val="00436EAA"/>
    <w:rsid w:val="0043700F"/>
    <w:rsid w:val="00437203"/>
    <w:rsid w:val="004378B2"/>
    <w:rsid w:val="00437ADC"/>
    <w:rsid w:val="00437CCB"/>
    <w:rsid w:val="00437DCF"/>
    <w:rsid w:val="00437E12"/>
    <w:rsid w:val="00440563"/>
    <w:rsid w:val="004405B6"/>
    <w:rsid w:val="00440A20"/>
    <w:rsid w:val="00440A8E"/>
    <w:rsid w:val="00440DFA"/>
    <w:rsid w:val="00440F6D"/>
    <w:rsid w:val="00441146"/>
    <w:rsid w:val="0044143D"/>
    <w:rsid w:val="00441456"/>
    <w:rsid w:val="0044151D"/>
    <w:rsid w:val="00441B73"/>
    <w:rsid w:val="00441D4F"/>
    <w:rsid w:val="00441DB4"/>
    <w:rsid w:val="00441DC2"/>
    <w:rsid w:val="00441E28"/>
    <w:rsid w:val="00441EB8"/>
    <w:rsid w:val="00441F76"/>
    <w:rsid w:val="004421FE"/>
    <w:rsid w:val="0044237A"/>
    <w:rsid w:val="004426F7"/>
    <w:rsid w:val="004429B4"/>
    <w:rsid w:val="00442B41"/>
    <w:rsid w:val="0044328D"/>
    <w:rsid w:val="00443AE4"/>
    <w:rsid w:val="00443B0A"/>
    <w:rsid w:val="00443E3C"/>
    <w:rsid w:val="00444033"/>
    <w:rsid w:val="004442B2"/>
    <w:rsid w:val="004444CE"/>
    <w:rsid w:val="004445DD"/>
    <w:rsid w:val="0044464B"/>
    <w:rsid w:val="00444749"/>
    <w:rsid w:val="00444FBE"/>
    <w:rsid w:val="00445174"/>
    <w:rsid w:val="004456F4"/>
    <w:rsid w:val="004469AF"/>
    <w:rsid w:val="00446A7D"/>
    <w:rsid w:val="00446B68"/>
    <w:rsid w:val="004476B1"/>
    <w:rsid w:val="004477B1"/>
    <w:rsid w:val="00447C9A"/>
    <w:rsid w:val="00447CFA"/>
    <w:rsid w:val="00447DAF"/>
    <w:rsid w:val="00447E18"/>
    <w:rsid w:val="004504D1"/>
    <w:rsid w:val="00450523"/>
    <w:rsid w:val="00450737"/>
    <w:rsid w:val="0045096D"/>
    <w:rsid w:val="00450DBA"/>
    <w:rsid w:val="0045101E"/>
    <w:rsid w:val="004510D6"/>
    <w:rsid w:val="00451292"/>
    <w:rsid w:val="00451402"/>
    <w:rsid w:val="00451674"/>
    <w:rsid w:val="00451769"/>
    <w:rsid w:val="00451D82"/>
    <w:rsid w:val="004521A0"/>
    <w:rsid w:val="004523C1"/>
    <w:rsid w:val="004524F2"/>
    <w:rsid w:val="00452791"/>
    <w:rsid w:val="004527BB"/>
    <w:rsid w:val="00452B48"/>
    <w:rsid w:val="00452EF8"/>
    <w:rsid w:val="00452F4F"/>
    <w:rsid w:val="0045342F"/>
    <w:rsid w:val="0045362F"/>
    <w:rsid w:val="0045391F"/>
    <w:rsid w:val="00453933"/>
    <w:rsid w:val="00453B8F"/>
    <w:rsid w:val="00454157"/>
    <w:rsid w:val="0045447F"/>
    <w:rsid w:val="004546D3"/>
    <w:rsid w:val="00454A76"/>
    <w:rsid w:val="00454E55"/>
    <w:rsid w:val="004555AA"/>
    <w:rsid w:val="00455BE9"/>
    <w:rsid w:val="004563C1"/>
    <w:rsid w:val="004565A3"/>
    <w:rsid w:val="00456697"/>
    <w:rsid w:val="0045669F"/>
    <w:rsid w:val="00456705"/>
    <w:rsid w:val="0045678F"/>
    <w:rsid w:val="00456BCA"/>
    <w:rsid w:val="00456D65"/>
    <w:rsid w:val="00456EC0"/>
    <w:rsid w:val="00457652"/>
    <w:rsid w:val="004576C1"/>
    <w:rsid w:val="00457B33"/>
    <w:rsid w:val="0046013B"/>
    <w:rsid w:val="004602EF"/>
    <w:rsid w:val="00460CBD"/>
    <w:rsid w:val="00460DB8"/>
    <w:rsid w:val="00460E8F"/>
    <w:rsid w:val="00460F65"/>
    <w:rsid w:val="00461318"/>
    <w:rsid w:val="0046140C"/>
    <w:rsid w:val="00461713"/>
    <w:rsid w:val="00461830"/>
    <w:rsid w:val="00461A21"/>
    <w:rsid w:val="00461DB8"/>
    <w:rsid w:val="004620FC"/>
    <w:rsid w:val="004627B3"/>
    <w:rsid w:val="004628ED"/>
    <w:rsid w:val="0046319E"/>
    <w:rsid w:val="00463288"/>
    <w:rsid w:val="004636E9"/>
    <w:rsid w:val="00463724"/>
    <w:rsid w:val="004637C8"/>
    <w:rsid w:val="0046403B"/>
    <w:rsid w:val="0046413C"/>
    <w:rsid w:val="00464218"/>
    <w:rsid w:val="00464227"/>
    <w:rsid w:val="004642EA"/>
    <w:rsid w:val="004643D7"/>
    <w:rsid w:val="00464597"/>
    <w:rsid w:val="00464BAF"/>
    <w:rsid w:val="004650FE"/>
    <w:rsid w:val="00465453"/>
    <w:rsid w:val="00465821"/>
    <w:rsid w:val="004658B4"/>
    <w:rsid w:val="004662CC"/>
    <w:rsid w:val="00466901"/>
    <w:rsid w:val="00466AF6"/>
    <w:rsid w:val="00466B42"/>
    <w:rsid w:val="00466B79"/>
    <w:rsid w:val="00466B7B"/>
    <w:rsid w:val="00466D4C"/>
    <w:rsid w:val="00467227"/>
    <w:rsid w:val="004675D3"/>
    <w:rsid w:val="004676F9"/>
    <w:rsid w:val="00467A65"/>
    <w:rsid w:val="0047017A"/>
    <w:rsid w:val="00470572"/>
    <w:rsid w:val="004708C5"/>
    <w:rsid w:val="00470952"/>
    <w:rsid w:val="00470978"/>
    <w:rsid w:val="004715AD"/>
    <w:rsid w:val="004718BE"/>
    <w:rsid w:val="00471A01"/>
    <w:rsid w:val="00471D42"/>
    <w:rsid w:val="00471DAF"/>
    <w:rsid w:val="004728A9"/>
    <w:rsid w:val="0047340B"/>
    <w:rsid w:val="0047372C"/>
    <w:rsid w:val="004739CB"/>
    <w:rsid w:val="00473A1D"/>
    <w:rsid w:val="00473AA7"/>
    <w:rsid w:val="00473FD8"/>
    <w:rsid w:val="004744BF"/>
    <w:rsid w:val="004744F6"/>
    <w:rsid w:val="00475C5A"/>
    <w:rsid w:val="00475DBC"/>
    <w:rsid w:val="00475EB2"/>
    <w:rsid w:val="004768E4"/>
    <w:rsid w:val="00477D39"/>
    <w:rsid w:val="00477FAB"/>
    <w:rsid w:val="00477FED"/>
    <w:rsid w:val="004802B6"/>
    <w:rsid w:val="00480381"/>
    <w:rsid w:val="0048079B"/>
    <w:rsid w:val="004807F3"/>
    <w:rsid w:val="00480F7C"/>
    <w:rsid w:val="00481720"/>
    <w:rsid w:val="00481A73"/>
    <w:rsid w:val="00481C04"/>
    <w:rsid w:val="00481C6B"/>
    <w:rsid w:val="00481D46"/>
    <w:rsid w:val="00481DF4"/>
    <w:rsid w:val="0048221F"/>
    <w:rsid w:val="0048243C"/>
    <w:rsid w:val="0048283C"/>
    <w:rsid w:val="0048295C"/>
    <w:rsid w:val="00482A70"/>
    <w:rsid w:val="00482C16"/>
    <w:rsid w:val="00482F85"/>
    <w:rsid w:val="00482FBB"/>
    <w:rsid w:val="004830EB"/>
    <w:rsid w:val="0048328A"/>
    <w:rsid w:val="00483506"/>
    <w:rsid w:val="0048358F"/>
    <w:rsid w:val="00483B6B"/>
    <w:rsid w:val="00483CCD"/>
    <w:rsid w:val="00484716"/>
    <w:rsid w:val="00484814"/>
    <w:rsid w:val="00484842"/>
    <w:rsid w:val="00484AEC"/>
    <w:rsid w:val="00484B45"/>
    <w:rsid w:val="00484C89"/>
    <w:rsid w:val="00484FD6"/>
    <w:rsid w:val="00484FED"/>
    <w:rsid w:val="004855D5"/>
    <w:rsid w:val="00485884"/>
    <w:rsid w:val="00485B18"/>
    <w:rsid w:val="00485DE4"/>
    <w:rsid w:val="00485DE5"/>
    <w:rsid w:val="00485E60"/>
    <w:rsid w:val="00486188"/>
    <w:rsid w:val="0048657E"/>
    <w:rsid w:val="0048666C"/>
    <w:rsid w:val="0048675B"/>
    <w:rsid w:val="00486CCF"/>
    <w:rsid w:val="004871C4"/>
    <w:rsid w:val="004873B4"/>
    <w:rsid w:val="00487510"/>
    <w:rsid w:val="00487CFC"/>
    <w:rsid w:val="00487F67"/>
    <w:rsid w:val="0049046A"/>
    <w:rsid w:val="004904D8"/>
    <w:rsid w:val="00490588"/>
    <w:rsid w:val="004905F0"/>
    <w:rsid w:val="004906D6"/>
    <w:rsid w:val="00490C06"/>
    <w:rsid w:val="00490CCA"/>
    <w:rsid w:val="00491509"/>
    <w:rsid w:val="0049150B"/>
    <w:rsid w:val="00491559"/>
    <w:rsid w:val="0049162F"/>
    <w:rsid w:val="00491C1D"/>
    <w:rsid w:val="00491C69"/>
    <w:rsid w:val="00492069"/>
    <w:rsid w:val="0049218D"/>
    <w:rsid w:val="004922DC"/>
    <w:rsid w:val="0049249E"/>
    <w:rsid w:val="00492732"/>
    <w:rsid w:val="00492807"/>
    <w:rsid w:val="00492A33"/>
    <w:rsid w:val="00492AD1"/>
    <w:rsid w:val="00492B1F"/>
    <w:rsid w:val="00492CB7"/>
    <w:rsid w:val="004934B4"/>
    <w:rsid w:val="004936EB"/>
    <w:rsid w:val="00493924"/>
    <w:rsid w:val="004941C6"/>
    <w:rsid w:val="0049457A"/>
    <w:rsid w:val="004945F1"/>
    <w:rsid w:val="0049464A"/>
    <w:rsid w:val="004948C6"/>
    <w:rsid w:val="004953A8"/>
    <w:rsid w:val="00495655"/>
    <w:rsid w:val="00495826"/>
    <w:rsid w:val="004958E7"/>
    <w:rsid w:val="00495AA8"/>
    <w:rsid w:val="00495DD8"/>
    <w:rsid w:val="00495F3A"/>
    <w:rsid w:val="0049633B"/>
    <w:rsid w:val="0049641F"/>
    <w:rsid w:val="0049656A"/>
    <w:rsid w:val="00496575"/>
    <w:rsid w:val="00496771"/>
    <w:rsid w:val="00496A01"/>
    <w:rsid w:val="00496E4B"/>
    <w:rsid w:val="00496F7F"/>
    <w:rsid w:val="004975B9"/>
    <w:rsid w:val="004975D9"/>
    <w:rsid w:val="00497B3D"/>
    <w:rsid w:val="00497CB1"/>
    <w:rsid w:val="00497CBA"/>
    <w:rsid w:val="004A00C5"/>
    <w:rsid w:val="004A01BC"/>
    <w:rsid w:val="004A056D"/>
    <w:rsid w:val="004A0675"/>
    <w:rsid w:val="004A077C"/>
    <w:rsid w:val="004A086E"/>
    <w:rsid w:val="004A0950"/>
    <w:rsid w:val="004A10F2"/>
    <w:rsid w:val="004A11AC"/>
    <w:rsid w:val="004A1450"/>
    <w:rsid w:val="004A147E"/>
    <w:rsid w:val="004A1AAB"/>
    <w:rsid w:val="004A1BB3"/>
    <w:rsid w:val="004A1EA1"/>
    <w:rsid w:val="004A2003"/>
    <w:rsid w:val="004A2165"/>
    <w:rsid w:val="004A27CE"/>
    <w:rsid w:val="004A2FAB"/>
    <w:rsid w:val="004A31D3"/>
    <w:rsid w:val="004A32B9"/>
    <w:rsid w:val="004A3346"/>
    <w:rsid w:val="004A34BF"/>
    <w:rsid w:val="004A376B"/>
    <w:rsid w:val="004A37E7"/>
    <w:rsid w:val="004A3B4E"/>
    <w:rsid w:val="004A3D79"/>
    <w:rsid w:val="004A3EC2"/>
    <w:rsid w:val="004A4056"/>
    <w:rsid w:val="004A4412"/>
    <w:rsid w:val="004A4761"/>
    <w:rsid w:val="004A4880"/>
    <w:rsid w:val="004A4C5D"/>
    <w:rsid w:val="004A4F14"/>
    <w:rsid w:val="004A4FAC"/>
    <w:rsid w:val="004A50BA"/>
    <w:rsid w:val="004A5443"/>
    <w:rsid w:val="004A5630"/>
    <w:rsid w:val="004A57EC"/>
    <w:rsid w:val="004A5E64"/>
    <w:rsid w:val="004A5ED1"/>
    <w:rsid w:val="004A5F4F"/>
    <w:rsid w:val="004A60CB"/>
    <w:rsid w:val="004A6232"/>
    <w:rsid w:val="004A66E8"/>
    <w:rsid w:val="004A677B"/>
    <w:rsid w:val="004A69A4"/>
    <w:rsid w:val="004A6F2A"/>
    <w:rsid w:val="004A73E3"/>
    <w:rsid w:val="004A7DF0"/>
    <w:rsid w:val="004B07EF"/>
    <w:rsid w:val="004B0851"/>
    <w:rsid w:val="004B0A33"/>
    <w:rsid w:val="004B0B93"/>
    <w:rsid w:val="004B0C3B"/>
    <w:rsid w:val="004B0D7D"/>
    <w:rsid w:val="004B0FE6"/>
    <w:rsid w:val="004B11FB"/>
    <w:rsid w:val="004B154A"/>
    <w:rsid w:val="004B1CF2"/>
    <w:rsid w:val="004B212B"/>
    <w:rsid w:val="004B220C"/>
    <w:rsid w:val="004B232E"/>
    <w:rsid w:val="004B25C3"/>
    <w:rsid w:val="004B26FE"/>
    <w:rsid w:val="004B27D1"/>
    <w:rsid w:val="004B28D2"/>
    <w:rsid w:val="004B2EA8"/>
    <w:rsid w:val="004B304F"/>
    <w:rsid w:val="004B3071"/>
    <w:rsid w:val="004B32CB"/>
    <w:rsid w:val="004B33A6"/>
    <w:rsid w:val="004B36DC"/>
    <w:rsid w:val="004B411C"/>
    <w:rsid w:val="004B4340"/>
    <w:rsid w:val="004B4836"/>
    <w:rsid w:val="004B4930"/>
    <w:rsid w:val="004B4BE8"/>
    <w:rsid w:val="004B5058"/>
    <w:rsid w:val="004B5527"/>
    <w:rsid w:val="004B5BFA"/>
    <w:rsid w:val="004B5FEA"/>
    <w:rsid w:val="004B61AA"/>
    <w:rsid w:val="004B6770"/>
    <w:rsid w:val="004B6AE2"/>
    <w:rsid w:val="004B6BBC"/>
    <w:rsid w:val="004B6DFD"/>
    <w:rsid w:val="004B7467"/>
    <w:rsid w:val="004B7A71"/>
    <w:rsid w:val="004B7A77"/>
    <w:rsid w:val="004B7CEA"/>
    <w:rsid w:val="004C0301"/>
    <w:rsid w:val="004C0331"/>
    <w:rsid w:val="004C0470"/>
    <w:rsid w:val="004C04AA"/>
    <w:rsid w:val="004C0CB8"/>
    <w:rsid w:val="004C1283"/>
    <w:rsid w:val="004C1656"/>
    <w:rsid w:val="004C1700"/>
    <w:rsid w:val="004C1799"/>
    <w:rsid w:val="004C17B3"/>
    <w:rsid w:val="004C1B09"/>
    <w:rsid w:val="004C21AF"/>
    <w:rsid w:val="004C2503"/>
    <w:rsid w:val="004C289F"/>
    <w:rsid w:val="004C2DFB"/>
    <w:rsid w:val="004C2F79"/>
    <w:rsid w:val="004C3472"/>
    <w:rsid w:val="004C46D7"/>
    <w:rsid w:val="004C4C4E"/>
    <w:rsid w:val="004C4CF1"/>
    <w:rsid w:val="004C4D64"/>
    <w:rsid w:val="004C4D8A"/>
    <w:rsid w:val="004C4D8C"/>
    <w:rsid w:val="004C4DB9"/>
    <w:rsid w:val="004C51F6"/>
    <w:rsid w:val="004C53FF"/>
    <w:rsid w:val="004C5D95"/>
    <w:rsid w:val="004C5EEB"/>
    <w:rsid w:val="004C5F16"/>
    <w:rsid w:val="004C5F85"/>
    <w:rsid w:val="004C6409"/>
    <w:rsid w:val="004C68BD"/>
    <w:rsid w:val="004C6960"/>
    <w:rsid w:val="004C6B31"/>
    <w:rsid w:val="004C6C85"/>
    <w:rsid w:val="004C7014"/>
    <w:rsid w:val="004C707B"/>
    <w:rsid w:val="004C7164"/>
    <w:rsid w:val="004C7566"/>
    <w:rsid w:val="004C77C4"/>
    <w:rsid w:val="004C77FD"/>
    <w:rsid w:val="004C7880"/>
    <w:rsid w:val="004C7CEE"/>
    <w:rsid w:val="004C7EAB"/>
    <w:rsid w:val="004D0124"/>
    <w:rsid w:val="004D0693"/>
    <w:rsid w:val="004D0982"/>
    <w:rsid w:val="004D0EE3"/>
    <w:rsid w:val="004D0F35"/>
    <w:rsid w:val="004D1077"/>
    <w:rsid w:val="004D12CD"/>
    <w:rsid w:val="004D1D9C"/>
    <w:rsid w:val="004D1E50"/>
    <w:rsid w:val="004D224A"/>
    <w:rsid w:val="004D27E7"/>
    <w:rsid w:val="004D283A"/>
    <w:rsid w:val="004D3282"/>
    <w:rsid w:val="004D3468"/>
    <w:rsid w:val="004D375A"/>
    <w:rsid w:val="004D3F80"/>
    <w:rsid w:val="004D4397"/>
    <w:rsid w:val="004D4C03"/>
    <w:rsid w:val="004D4D7B"/>
    <w:rsid w:val="004D4EDB"/>
    <w:rsid w:val="004D4F0D"/>
    <w:rsid w:val="004D5377"/>
    <w:rsid w:val="004D54A1"/>
    <w:rsid w:val="004D57AE"/>
    <w:rsid w:val="004D615A"/>
    <w:rsid w:val="004D63AB"/>
    <w:rsid w:val="004D6557"/>
    <w:rsid w:val="004D6C29"/>
    <w:rsid w:val="004D6CD1"/>
    <w:rsid w:val="004D6E1E"/>
    <w:rsid w:val="004D6E2B"/>
    <w:rsid w:val="004D6EC0"/>
    <w:rsid w:val="004D70C4"/>
    <w:rsid w:val="004D725A"/>
    <w:rsid w:val="004D7472"/>
    <w:rsid w:val="004D7778"/>
    <w:rsid w:val="004D77E5"/>
    <w:rsid w:val="004D789B"/>
    <w:rsid w:val="004D7DA8"/>
    <w:rsid w:val="004D7ECD"/>
    <w:rsid w:val="004E0167"/>
    <w:rsid w:val="004E0ADA"/>
    <w:rsid w:val="004E0FD4"/>
    <w:rsid w:val="004E13E6"/>
    <w:rsid w:val="004E156A"/>
    <w:rsid w:val="004E1ABA"/>
    <w:rsid w:val="004E1D9E"/>
    <w:rsid w:val="004E21B5"/>
    <w:rsid w:val="004E2222"/>
    <w:rsid w:val="004E2661"/>
    <w:rsid w:val="004E2720"/>
    <w:rsid w:val="004E2BDA"/>
    <w:rsid w:val="004E2F3D"/>
    <w:rsid w:val="004E3042"/>
    <w:rsid w:val="004E332F"/>
    <w:rsid w:val="004E3536"/>
    <w:rsid w:val="004E3711"/>
    <w:rsid w:val="004E39F8"/>
    <w:rsid w:val="004E3A99"/>
    <w:rsid w:val="004E3B11"/>
    <w:rsid w:val="004E3FA0"/>
    <w:rsid w:val="004E4148"/>
    <w:rsid w:val="004E4714"/>
    <w:rsid w:val="004E4773"/>
    <w:rsid w:val="004E48A8"/>
    <w:rsid w:val="004E4A60"/>
    <w:rsid w:val="004E4BB3"/>
    <w:rsid w:val="004E4BFE"/>
    <w:rsid w:val="004E5411"/>
    <w:rsid w:val="004E5AC4"/>
    <w:rsid w:val="004E5CF8"/>
    <w:rsid w:val="004E5DC4"/>
    <w:rsid w:val="004E6560"/>
    <w:rsid w:val="004E6ABD"/>
    <w:rsid w:val="004E72D1"/>
    <w:rsid w:val="004E75A3"/>
    <w:rsid w:val="004F022C"/>
    <w:rsid w:val="004F093F"/>
    <w:rsid w:val="004F0EF4"/>
    <w:rsid w:val="004F1029"/>
    <w:rsid w:val="004F106B"/>
    <w:rsid w:val="004F112E"/>
    <w:rsid w:val="004F1191"/>
    <w:rsid w:val="004F1331"/>
    <w:rsid w:val="004F1432"/>
    <w:rsid w:val="004F18D3"/>
    <w:rsid w:val="004F1A6E"/>
    <w:rsid w:val="004F1C73"/>
    <w:rsid w:val="004F1D8B"/>
    <w:rsid w:val="004F2323"/>
    <w:rsid w:val="004F253E"/>
    <w:rsid w:val="004F26BB"/>
    <w:rsid w:val="004F2CBA"/>
    <w:rsid w:val="004F2E9D"/>
    <w:rsid w:val="004F2F48"/>
    <w:rsid w:val="004F307D"/>
    <w:rsid w:val="004F30B2"/>
    <w:rsid w:val="004F3149"/>
    <w:rsid w:val="004F3677"/>
    <w:rsid w:val="004F3D23"/>
    <w:rsid w:val="004F4062"/>
    <w:rsid w:val="004F43A0"/>
    <w:rsid w:val="004F47E6"/>
    <w:rsid w:val="004F4DD6"/>
    <w:rsid w:val="004F4F44"/>
    <w:rsid w:val="004F51CC"/>
    <w:rsid w:val="004F5769"/>
    <w:rsid w:val="004F5793"/>
    <w:rsid w:val="004F57C7"/>
    <w:rsid w:val="004F5EB6"/>
    <w:rsid w:val="004F612E"/>
    <w:rsid w:val="004F61A7"/>
    <w:rsid w:val="004F639C"/>
    <w:rsid w:val="004F6450"/>
    <w:rsid w:val="004F6546"/>
    <w:rsid w:val="004F66D2"/>
    <w:rsid w:val="004F6718"/>
    <w:rsid w:val="004F6CEF"/>
    <w:rsid w:val="004F6D2D"/>
    <w:rsid w:val="004F6E2D"/>
    <w:rsid w:val="004F7410"/>
    <w:rsid w:val="004F7682"/>
    <w:rsid w:val="005009BC"/>
    <w:rsid w:val="00500B75"/>
    <w:rsid w:val="00500ED9"/>
    <w:rsid w:val="00500F93"/>
    <w:rsid w:val="00501337"/>
    <w:rsid w:val="00501520"/>
    <w:rsid w:val="00501696"/>
    <w:rsid w:val="005018FE"/>
    <w:rsid w:val="00501954"/>
    <w:rsid w:val="00502227"/>
    <w:rsid w:val="0050243D"/>
    <w:rsid w:val="005025A8"/>
    <w:rsid w:val="0050288F"/>
    <w:rsid w:val="005029F2"/>
    <w:rsid w:val="00502B73"/>
    <w:rsid w:val="00503129"/>
    <w:rsid w:val="0050313E"/>
    <w:rsid w:val="005032DB"/>
    <w:rsid w:val="005032E4"/>
    <w:rsid w:val="00503391"/>
    <w:rsid w:val="005038A8"/>
    <w:rsid w:val="00503ACC"/>
    <w:rsid w:val="00504269"/>
    <w:rsid w:val="00505044"/>
    <w:rsid w:val="005053B5"/>
    <w:rsid w:val="005057B7"/>
    <w:rsid w:val="005057BB"/>
    <w:rsid w:val="00505D22"/>
    <w:rsid w:val="00505DBC"/>
    <w:rsid w:val="005060A6"/>
    <w:rsid w:val="005061A1"/>
    <w:rsid w:val="0050681F"/>
    <w:rsid w:val="0050685B"/>
    <w:rsid w:val="00506B15"/>
    <w:rsid w:val="00506C9A"/>
    <w:rsid w:val="00506DE8"/>
    <w:rsid w:val="00506EE2"/>
    <w:rsid w:val="005070FA"/>
    <w:rsid w:val="005075AC"/>
    <w:rsid w:val="00507A5F"/>
    <w:rsid w:val="00507C64"/>
    <w:rsid w:val="0051062A"/>
    <w:rsid w:val="00510CAE"/>
    <w:rsid w:val="00510F2D"/>
    <w:rsid w:val="0051191F"/>
    <w:rsid w:val="00511C5E"/>
    <w:rsid w:val="00511F49"/>
    <w:rsid w:val="005121DA"/>
    <w:rsid w:val="0051220E"/>
    <w:rsid w:val="00512B02"/>
    <w:rsid w:val="00512E28"/>
    <w:rsid w:val="005133BC"/>
    <w:rsid w:val="00513657"/>
    <w:rsid w:val="005136B8"/>
    <w:rsid w:val="00513E58"/>
    <w:rsid w:val="00514104"/>
    <w:rsid w:val="00514318"/>
    <w:rsid w:val="00514958"/>
    <w:rsid w:val="00514B65"/>
    <w:rsid w:val="0051507C"/>
    <w:rsid w:val="0051584A"/>
    <w:rsid w:val="00515A66"/>
    <w:rsid w:val="00515F2C"/>
    <w:rsid w:val="005160D8"/>
    <w:rsid w:val="00516491"/>
    <w:rsid w:val="0051695D"/>
    <w:rsid w:val="00516B92"/>
    <w:rsid w:val="00516DE8"/>
    <w:rsid w:val="0051709C"/>
    <w:rsid w:val="005170E4"/>
    <w:rsid w:val="00517467"/>
    <w:rsid w:val="00517BE3"/>
    <w:rsid w:val="00517DE5"/>
    <w:rsid w:val="00517ED2"/>
    <w:rsid w:val="00517FC1"/>
    <w:rsid w:val="0052002D"/>
    <w:rsid w:val="00520144"/>
    <w:rsid w:val="00520511"/>
    <w:rsid w:val="005205FA"/>
    <w:rsid w:val="00520AC0"/>
    <w:rsid w:val="00520C86"/>
    <w:rsid w:val="00520E61"/>
    <w:rsid w:val="00521222"/>
    <w:rsid w:val="0052186F"/>
    <w:rsid w:val="00521C7C"/>
    <w:rsid w:val="00521D94"/>
    <w:rsid w:val="00522328"/>
    <w:rsid w:val="0052245E"/>
    <w:rsid w:val="00522468"/>
    <w:rsid w:val="0052254B"/>
    <w:rsid w:val="005227B1"/>
    <w:rsid w:val="00522925"/>
    <w:rsid w:val="00522FAE"/>
    <w:rsid w:val="0052327E"/>
    <w:rsid w:val="00523280"/>
    <w:rsid w:val="005235C3"/>
    <w:rsid w:val="0052367A"/>
    <w:rsid w:val="00523C15"/>
    <w:rsid w:val="00523CB7"/>
    <w:rsid w:val="00523CFA"/>
    <w:rsid w:val="00524004"/>
    <w:rsid w:val="005242E6"/>
    <w:rsid w:val="00524359"/>
    <w:rsid w:val="00524595"/>
    <w:rsid w:val="00524609"/>
    <w:rsid w:val="0052463E"/>
    <w:rsid w:val="005248AF"/>
    <w:rsid w:val="00524BAC"/>
    <w:rsid w:val="00524FB0"/>
    <w:rsid w:val="00525070"/>
    <w:rsid w:val="005252A0"/>
    <w:rsid w:val="00525311"/>
    <w:rsid w:val="00525514"/>
    <w:rsid w:val="005257A0"/>
    <w:rsid w:val="00525AA7"/>
    <w:rsid w:val="00525B10"/>
    <w:rsid w:val="00525C99"/>
    <w:rsid w:val="00525DAF"/>
    <w:rsid w:val="00525E6D"/>
    <w:rsid w:val="005264E6"/>
    <w:rsid w:val="00526771"/>
    <w:rsid w:val="005267E6"/>
    <w:rsid w:val="0052788A"/>
    <w:rsid w:val="005278EF"/>
    <w:rsid w:val="005301B8"/>
    <w:rsid w:val="0053065B"/>
    <w:rsid w:val="00530A8E"/>
    <w:rsid w:val="0053126F"/>
    <w:rsid w:val="00531C07"/>
    <w:rsid w:val="00531CAC"/>
    <w:rsid w:val="00531EC8"/>
    <w:rsid w:val="005324E5"/>
    <w:rsid w:val="0053250A"/>
    <w:rsid w:val="005325D5"/>
    <w:rsid w:val="005328D9"/>
    <w:rsid w:val="0053290F"/>
    <w:rsid w:val="00532968"/>
    <w:rsid w:val="00532B2B"/>
    <w:rsid w:val="00532FA0"/>
    <w:rsid w:val="005332A8"/>
    <w:rsid w:val="005337FC"/>
    <w:rsid w:val="005338B5"/>
    <w:rsid w:val="005338F0"/>
    <w:rsid w:val="00533E12"/>
    <w:rsid w:val="00533F01"/>
    <w:rsid w:val="00534278"/>
    <w:rsid w:val="0053466C"/>
    <w:rsid w:val="00534AF9"/>
    <w:rsid w:val="00534B58"/>
    <w:rsid w:val="00534BD7"/>
    <w:rsid w:val="00534C89"/>
    <w:rsid w:val="00534DA3"/>
    <w:rsid w:val="0053502E"/>
    <w:rsid w:val="0053555C"/>
    <w:rsid w:val="00535743"/>
    <w:rsid w:val="00535AE2"/>
    <w:rsid w:val="00535B26"/>
    <w:rsid w:val="0053617B"/>
    <w:rsid w:val="00536391"/>
    <w:rsid w:val="005364EF"/>
    <w:rsid w:val="00536767"/>
    <w:rsid w:val="00536C0F"/>
    <w:rsid w:val="00536C86"/>
    <w:rsid w:val="00536D2F"/>
    <w:rsid w:val="00536E86"/>
    <w:rsid w:val="00536EC7"/>
    <w:rsid w:val="00537A0E"/>
    <w:rsid w:val="00537D5C"/>
    <w:rsid w:val="00537DC6"/>
    <w:rsid w:val="0054038C"/>
    <w:rsid w:val="005403B1"/>
    <w:rsid w:val="005403E6"/>
    <w:rsid w:val="0054051D"/>
    <w:rsid w:val="00540537"/>
    <w:rsid w:val="00540A88"/>
    <w:rsid w:val="00540AEE"/>
    <w:rsid w:val="00540D66"/>
    <w:rsid w:val="00540F3A"/>
    <w:rsid w:val="00541358"/>
    <w:rsid w:val="00541789"/>
    <w:rsid w:val="0054188F"/>
    <w:rsid w:val="00541ACE"/>
    <w:rsid w:val="00541B06"/>
    <w:rsid w:val="00541DE7"/>
    <w:rsid w:val="005421BA"/>
    <w:rsid w:val="00542316"/>
    <w:rsid w:val="00542A1B"/>
    <w:rsid w:val="00542A6F"/>
    <w:rsid w:val="00542B06"/>
    <w:rsid w:val="00542C33"/>
    <w:rsid w:val="0054303A"/>
    <w:rsid w:val="005430A0"/>
    <w:rsid w:val="00543213"/>
    <w:rsid w:val="00543325"/>
    <w:rsid w:val="005434ED"/>
    <w:rsid w:val="005435F0"/>
    <w:rsid w:val="00544723"/>
    <w:rsid w:val="0054478C"/>
    <w:rsid w:val="00544796"/>
    <w:rsid w:val="00544B46"/>
    <w:rsid w:val="00544BED"/>
    <w:rsid w:val="005450CB"/>
    <w:rsid w:val="005450F6"/>
    <w:rsid w:val="00545243"/>
    <w:rsid w:val="00545353"/>
    <w:rsid w:val="00545953"/>
    <w:rsid w:val="0054595D"/>
    <w:rsid w:val="005462B5"/>
    <w:rsid w:val="0054667A"/>
    <w:rsid w:val="005467E3"/>
    <w:rsid w:val="00546CAD"/>
    <w:rsid w:val="00546D8C"/>
    <w:rsid w:val="0054701D"/>
    <w:rsid w:val="005474B6"/>
    <w:rsid w:val="00547680"/>
    <w:rsid w:val="00547BA0"/>
    <w:rsid w:val="00550149"/>
    <w:rsid w:val="00550E43"/>
    <w:rsid w:val="00550EB8"/>
    <w:rsid w:val="00551063"/>
    <w:rsid w:val="00551201"/>
    <w:rsid w:val="00551653"/>
    <w:rsid w:val="00551D5E"/>
    <w:rsid w:val="0055243A"/>
    <w:rsid w:val="005524EB"/>
    <w:rsid w:val="005526F9"/>
    <w:rsid w:val="0055376C"/>
    <w:rsid w:val="005538C6"/>
    <w:rsid w:val="00553CC4"/>
    <w:rsid w:val="00554275"/>
    <w:rsid w:val="005542F5"/>
    <w:rsid w:val="005547DE"/>
    <w:rsid w:val="00554C52"/>
    <w:rsid w:val="0055553D"/>
    <w:rsid w:val="005557B8"/>
    <w:rsid w:val="005558EC"/>
    <w:rsid w:val="00555F62"/>
    <w:rsid w:val="005568E8"/>
    <w:rsid w:val="00556988"/>
    <w:rsid w:val="00556C3E"/>
    <w:rsid w:val="00557093"/>
    <w:rsid w:val="005570FB"/>
    <w:rsid w:val="0055711F"/>
    <w:rsid w:val="0055762F"/>
    <w:rsid w:val="00557660"/>
    <w:rsid w:val="00557FDD"/>
    <w:rsid w:val="005601DA"/>
    <w:rsid w:val="00560456"/>
    <w:rsid w:val="0056077D"/>
    <w:rsid w:val="00560855"/>
    <w:rsid w:val="0056095E"/>
    <w:rsid w:val="00560BCC"/>
    <w:rsid w:val="00560D21"/>
    <w:rsid w:val="00560D98"/>
    <w:rsid w:val="00560F4F"/>
    <w:rsid w:val="00561194"/>
    <w:rsid w:val="005613B4"/>
    <w:rsid w:val="0056152B"/>
    <w:rsid w:val="00561D18"/>
    <w:rsid w:val="00561DC4"/>
    <w:rsid w:val="0056205B"/>
    <w:rsid w:val="00562C3D"/>
    <w:rsid w:val="00562CB8"/>
    <w:rsid w:val="00562D2C"/>
    <w:rsid w:val="00563149"/>
    <w:rsid w:val="005633A0"/>
    <w:rsid w:val="005633F4"/>
    <w:rsid w:val="00563BDF"/>
    <w:rsid w:val="00563D16"/>
    <w:rsid w:val="005649EF"/>
    <w:rsid w:val="00564A1D"/>
    <w:rsid w:val="00564EB8"/>
    <w:rsid w:val="00565596"/>
    <w:rsid w:val="00565668"/>
    <w:rsid w:val="0056583D"/>
    <w:rsid w:val="00565B5D"/>
    <w:rsid w:val="00565CE2"/>
    <w:rsid w:val="00565E3E"/>
    <w:rsid w:val="00565E8E"/>
    <w:rsid w:val="00566160"/>
    <w:rsid w:val="00566949"/>
    <w:rsid w:val="005669A5"/>
    <w:rsid w:val="00566BC4"/>
    <w:rsid w:val="00567060"/>
    <w:rsid w:val="005672C6"/>
    <w:rsid w:val="00567C77"/>
    <w:rsid w:val="00567D87"/>
    <w:rsid w:val="00567DB5"/>
    <w:rsid w:val="00567E3A"/>
    <w:rsid w:val="00567FEC"/>
    <w:rsid w:val="005703EE"/>
    <w:rsid w:val="00570688"/>
    <w:rsid w:val="005708AD"/>
    <w:rsid w:val="00570A7C"/>
    <w:rsid w:val="00571233"/>
    <w:rsid w:val="005712F9"/>
    <w:rsid w:val="00571A74"/>
    <w:rsid w:val="00571F7D"/>
    <w:rsid w:val="005726B5"/>
    <w:rsid w:val="00572803"/>
    <w:rsid w:val="005734FD"/>
    <w:rsid w:val="00573BB8"/>
    <w:rsid w:val="00573D20"/>
    <w:rsid w:val="00573E75"/>
    <w:rsid w:val="00573FB5"/>
    <w:rsid w:val="0057421E"/>
    <w:rsid w:val="00574402"/>
    <w:rsid w:val="005749D9"/>
    <w:rsid w:val="00574F18"/>
    <w:rsid w:val="00575296"/>
    <w:rsid w:val="00575529"/>
    <w:rsid w:val="00575570"/>
    <w:rsid w:val="0057585F"/>
    <w:rsid w:val="0057586F"/>
    <w:rsid w:val="00575A2D"/>
    <w:rsid w:val="00575B54"/>
    <w:rsid w:val="00575BF7"/>
    <w:rsid w:val="00575DAB"/>
    <w:rsid w:val="00575F93"/>
    <w:rsid w:val="00576363"/>
    <w:rsid w:val="0057647C"/>
    <w:rsid w:val="00576991"/>
    <w:rsid w:val="005769B5"/>
    <w:rsid w:val="00576AD2"/>
    <w:rsid w:val="00576E98"/>
    <w:rsid w:val="00577095"/>
    <w:rsid w:val="0057757B"/>
    <w:rsid w:val="0057791F"/>
    <w:rsid w:val="00577FF0"/>
    <w:rsid w:val="005809AE"/>
    <w:rsid w:val="005809E4"/>
    <w:rsid w:val="00580BF5"/>
    <w:rsid w:val="0058107B"/>
    <w:rsid w:val="00581118"/>
    <w:rsid w:val="00581412"/>
    <w:rsid w:val="005817EB"/>
    <w:rsid w:val="00581B40"/>
    <w:rsid w:val="00581E52"/>
    <w:rsid w:val="00581E54"/>
    <w:rsid w:val="00582003"/>
    <w:rsid w:val="005823A1"/>
    <w:rsid w:val="00582941"/>
    <w:rsid w:val="0058298F"/>
    <w:rsid w:val="00582C8B"/>
    <w:rsid w:val="00582EEB"/>
    <w:rsid w:val="005832D9"/>
    <w:rsid w:val="005832FB"/>
    <w:rsid w:val="005836F0"/>
    <w:rsid w:val="0058398A"/>
    <w:rsid w:val="00583BAC"/>
    <w:rsid w:val="00583BE1"/>
    <w:rsid w:val="00583FA9"/>
    <w:rsid w:val="005843E3"/>
    <w:rsid w:val="00584956"/>
    <w:rsid w:val="00584D1F"/>
    <w:rsid w:val="00584EC0"/>
    <w:rsid w:val="00585421"/>
    <w:rsid w:val="0058584D"/>
    <w:rsid w:val="005859A9"/>
    <w:rsid w:val="00585CAE"/>
    <w:rsid w:val="00585D82"/>
    <w:rsid w:val="00585DD5"/>
    <w:rsid w:val="00585EA0"/>
    <w:rsid w:val="005860BC"/>
    <w:rsid w:val="005860CF"/>
    <w:rsid w:val="0058661F"/>
    <w:rsid w:val="00586756"/>
    <w:rsid w:val="00586915"/>
    <w:rsid w:val="00586C13"/>
    <w:rsid w:val="00586FCB"/>
    <w:rsid w:val="00587029"/>
    <w:rsid w:val="0058710C"/>
    <w:rsid w:val="00587871"/>
    <w:rsid w:val="00587DE6"/>
    <w:rsid w:val="00587ED6"/>
    <w:rsid w:val="005904B8"/>
    <w:rsid w:val="00590575"/>
    <w:rsid w:val="005907EB"/>
    <w:rsid w:val="005908FD"/>
    <w:rsid w:val="00590913"/>
    <w:rsid w:val="00590F24"/>
    <w:rsid w:val="00591AD9"/>
    <w:rsid w:val="00591CDA"/>
    <w:rsid w:val="00591CDD"/>
    <w:rsid w:val="00591E14"/>
    <w:rsid w:val="00592067"/>
    <w:rsid w:val="00592839"/>
    <w:rsid w:val="00592A63"/>
    <w:rsid w:val="00592E53"/>
    <w:rsid w:val="00593073"/>
    <w:rsid w:val="005930F3"/>
    <w:rsid w:val="005933D3"/>
    <w:rsid w:val="00593649"/>
    <w:rsid w:val="00593F7F"/>
    <w:rsid w:val="00594265"/>
    <w:rsid w:val="0059466A"/>
    <w:rsid w:val="00594800"/>
    <w:rsid w:val="00594D83"/>
    <w:rsid w:val="005952E6"/>
    <w:rsid w:val="0059544A"/>
    <w:rsid w:val="00595591"/>
    <w:rsid w:val="0059580A"/>
    <w:rsid w:val="00595FA6"/>
    <w:rsid w:val="0059625A"/>
    <w:rsid w:val="0059631E"/>
    <w:rsid w:val="00596433"/>
    <w:rsid w:val="00596547"/>
    <w:rsid w:val="005967D4"/>
    <w:rsid w:val="00596841"/>
    <w:rsid w:val="005968C8"/>
    <w:rsid w:val="00596C5D"/>
    <w:rsid w:val="00596C85"/>
    <w:rsid w:val="00596DD4"/>
    <w:rsid w:val="00596F35"/>
    <w:rsid w:val="00596F5C"/>
    <w:rsid w:val="00597527"/>
    <w:rsid w:val="00597682"/>
    <w:rsid w:val="0059782D"/>
    <w:rsid w:val="00597C4B"/>
    <w:rsid w:val="005A00A2"/>
    <w:rsid w:val="005A08BB"/>
    <w:rsid w:val="005A0CFB"/>
    <w:rsid w:val="005A0D2A"/>
    <w:rsid w:val="005A0E43"/>
    <w:rsid w:val="005A0E5A"/>
    <w:rsid w:val="005A0EA6"/>
    <w:rsid w:val="005A0FC6"/>
    <w:rsid w:val="005A15F4"/>
    <w:rsid w:val="005A1616"/>
    <w:rsid w:val="005A1682"/>
    <w:rsid w:val="005A18D0"/>
    <w:rsid w:val="005A1AC4"/>
    <w:rsid w:val="005A1ED1"/>
    <w:rsid w:val="005A21C9"/>
    <w:rsid w:val="005A232C"/>
    <w:rsid w:val="005A2877"/>
    <w:rsid w:val="005A2A0C"/>
    <w:rsid w:val="005A2DCF"/>
    <w:rsid w:val="005A2EB3"/>
    <w:rsid w:val="005A33BE"/>
    <w:rsid w:val="005A35A0"/>
    <w:rsid w:val="005A3660"/>
    <w:rsid w:val="005A36EE"/>
    <w:rsid w:val="005A3735"/>
    <w:rsid w:val="005A3E87"/>
    <w:rsid w:val="005A4014"/>
    <w:rsid w:val="005A41BE"/>
    <w:rsid w:val="005A45A2"/>
    <w:rsid w:val="005A45E3"/>
    <w:rsid w:val="005A4FB1"/>
    <w:rsid w:val="005A549D"/>
    <w:rsid w:val="005A551B"/>
    <w:rsid w:val="005A577E"/>
    <w:rsid w:val="005A5C58"/>
    <w:rsid w:val="005A5EA7"/>
    <w:rsid w:val="005A5F54"/>
    <w:rsid w:val="005A61D3"/>
    <w:rsid w:val="005A672D"/>
    <w:rsid w:val="005A679E"/>
    <w:rsid w:val="005A693D"/>
    <w:rsid w:val="005A6ADC"/>
    <w:rsid w:val="005A6F7C"/>
    <w:rsid w:val="005A75F1"/>
    <w:rsid w:val="005A7A75"/>
    <w:rsid w:val="005B00AF"/>
    <w:rsid w:val="005B02F9"/>
    <w:rsid w:val="005B03D3"/>
    <w:rsid w:val="005B0965"/>
    <w:rsid w:val="005B0981"/>
    <w:rsid w:val="005B0C3D"/>
    <w:rsid w:val="005B16F5"/>
    <w:rsid w:val="005B19A0"/>
    <w:rsid w:val="005B1D51"/>
    <w:rsid w:val="005B250F"/>
    <w:rsid w:val="005B25A4"/>
    <w:rsid w:val="005B25C0"/>
    <w:rsid w:val="005B26D1"/>
    <w:rsid w:val="005B2CD4"/>
    <w:rsid w:val="005B2CFC"/>
    <w:rsid w:val="005B2F54"/>
    <w:rsid w:val="005B34D0"/>
    <w:rsid w:val="005B3ECA"/>
    <w:rsid w:val="005B40B5"/>
    <w:rsid w:val="005B4A6E"/>
    <w:rsid w:val="005B4C77"/>
    <w:rsid w:val="005B4F97"/>
    <w:rsid w:val="005B545A"/>
    <w:rsid w:val="005B5AAC"/>
    <w:rsid w:val="005B69D3"/>
    <w:rsid w:val="005B6E64"/>
    <w:rsid w:val="005B7165"/>
    <w:rsid w:val="005B7245"/>
    <w:rsid w:val="005B792C"/>
    <w:rsid w:val="005B7DFC"/>
    <w:rsid w:val="005C00F5"/>
    <w:rsid w:val="005C020B"/>
    <w:rsid w:val="005C04BA"/>
    <w:rsid w:val="005C07FD"/>
    <w:rsid w:val="005C084D"/>
    <w:rsid w:val="005C0A30"/>
    <w:rsid w:val="005C0A89"/>
    <w:rsid w:val="005C0AED"/>
    <w:rsid w:val="005C0EE8"/>
    <w:rsid w:val="005C0FA7"/>
    <w:rsid w:val="005C13D8"/>
    <w:rsid w:val="005C14A1"/>
    <w:rsid w:val="005C153C"/>
    <w:rsid w:val="005C16A6"/>
    <w:rsid w:val="005C1CC5"/>
    <w:rsid w:val="005C1F9E"/>
    <w:rsid w:val="005C274C"/>
    <w:rsid w:val="005C2AEA"/>
    <w:rsid w:val="005C2DA5"/>
    <w:rsid w:val="005C2DBC"/>
    <w:rsid w:val="005C2DCB"/>
    <w:rsid w:val="005C3306"/>
    <w:rsid w:val="005C34F1"/>
    <w:rsid w:val="005C38AD"/>
    <w:rsid w:val="005C39CF"/>
    <w:rsid w:val="005C3C55"/>
    <w:rsid w:val="005C4120"/>
    <w:rsid w:val="005C423F"/>
    <w:rsid w:val="005C4600"/>
    <w:rsid w:val="005C4A1D"/>
    <w:rsid w:val="005C539D"/>
    <w:rsid w:val="005C54F8"/>
    <w:rsid w:val="005C5731"/>
    <w:rsid w:val="005C61A5"/>
    <w:rsid w:val="005C6284"/>
    <w:rsid w:val="005C6527"/>
    <w:rsid w:val="005C6B31"/>
    <w:rsid w:val="005C6F07"/>
    <w:rsid w:val="005C6FFB"/>
    <w:rsid w:val="005C7485"/>
    <w:rsid w:val="005C767C"/>
    <w:rsid w:val="005C7EAD"/>
    <w:rsid w:val="005D0007"/>
    <w:rsid w:val="005D005D"/>
    <w:rsid w:val="005D012C"/>
    <w:rsid w:val="005D05FE"/>
    <w:rsid w:val="005D07FD"/>
    <w:rsid w:val="005D08DC"/>
    <w:rsid w:val="005D0A4C"/>
    <w:rsid w:val="005D0DFF"/>
    <w:rsid w:val="005D102D"/>
    <w:rsid w:val="005D123E"/>
    <w:rsid w:val="005D150F"/>
    <w:rsid w:val="005D1707"/>
    <w:rsid w:val="005D1CF7"/>
    <w:rsid w:val="005D1F46"/>
    <w:rsid w:val="005D2646"/>
    <w:rsid w:val="005D26F5"/>
    <w:rsid w:val="005D2B3D"/>
    <w:rsid w:val="005D2B88"/>
    <w:rsid w:val="005D2C81"/>
    <w:rsid w:val="005D2F7F"/>
    <w:rsid w:val="005D3067"/>
    <w:rsid w:val="005D32AB"/>
    <w:rsid w:val="005D343E"/>
    <w:rsid w:val="005D3605"/>
    <w:rsid w:val="005D37D1"/>
    <w:rsid w:val="005D3A31"/>
    <w:rsid w:val="005D3CD3"/>
    <w:rsid w:val="005D3CE3"/>
    <w:rsid w:val="005D3E07"/>
    <w:rsid w:val="005D3ECD"/>
    <w:rsid w:val="005D4444"/>
    <w:rsid w:val="005D4AE8"/>
    <w:rsid w:val="005D4D53"/>
    <w:rsid w:val="005D51BA"/>
    <w:rsid w:val="005D5606"/>
    <w:rsid w:val="005D566A"/>
    <w:rsid w:val="005D5C33"/>
    <w:rsid w:val="005D6200"/>
    <w:rsid w:val="005D6489"/>
    <w:rsid w:val="005D6989"/>
    <w:rsid w:val="005D6A31"/>
    <w:rsid w:val="005D6DCB"/>
    <w:rsid w:val="005D6E21"/>
    <w:rsid w:val="005D70B4"/>
    <w:rsid w:val="005D7253"/>
    <w:rsid w:val="005D73E3"/>
    <w:rsid w:val="005D7859"/>
    <w:rsid w:val="005D7D6D"/>
    <w:rsid w:val="005D7F28"/>
    <w:rsid w:val="005E035A"/>
    <w:rsid w:val="005E065F"/>
    <w:rsid w:val="005E116D"/>
    <w:rsid w:val="005E158E"/>
    <w:rsid w:val="005E1615"/>
    <w:rsid w:val="005E1687"/>
    <w:rsid w:val="005E1849"/>
    <w:rsid w:val="005E1E96"/>
    <w:rsid w:val="005E218E"/>
    <w:rsid w:val="005E238F"/>
    <w:rsid w:val="005E24C0"/>
    <w:rsid w:val="005E2616"/>
    <w:rsid w:val="005E2639"/>
    <w:rsid w:val="005E31AB"/>
    <w:rsid w:val="005E335E"/>
    <w:rsid w:val="005E336C"/>
    <w:rsid w:val="005E3861"/>
    <w:rsid w:val="005E3E8C"/>
    <w:rsid w:val="005E42EE"/>
    <w:rsid w:val="005E4314"/>
    <w:rsid w:val="005E45B4"/>
    <w:rsid w:val="005E46E1"/>
    <w:rsid w:val="005E4AB2"/>
    <w:rsid w:val="005E519E"/>
    <w:rsid w:val="005E57E4"/>
    <w:rsid w:val="005E5B8A"/>
    <w:rsid w:val="005E613A"/>
    <w:rsid w:val="005E641E"/>
    <w:rsid w:val="005E6F08"/>
    <w:rsid w:val="005E72F7"/>
    <w:rsid w:val="005E7424"/>
    <w:rsid w:val="005E75A4"/>
    <w:rsid w:val="005E7984"/>
    <w:rsid w:val="005E7BFA"/>
    <w:rsid w:val="005F056C"/>
    <w:rsid w:val="005F078C"/>
    <w:rsid w:val="005F0AA4"/>
    <w:rsid w:val="005F0BDF"/>
    <w:rsid w:val="005F0E47"/>
    <w:rsid w:val="005F14E2"/>
    <w:rsid w:val="005F14EF"/>
    <w:rsid w:val="005F15C5"/>
    <w:rsid w:val="005F16A5"/>
    <w:rsid w:val="005F18B4"/>
    <w:rsid w:val="005F19EC"/>
    <w:rsid w:val="005F1A65"/>
    <w:rsid w:val="005F1AE0"/>
    <w:rsid w:val="005F22E5"/>
    <w:rsid w:val="005F23ED"/>
    <w:rsid w:val="005F2469"/>
    <w:rsid w:val="005F2ACF"/>
    <w:rsid w:val="005F2B8C"/>
    <w:rsid w:val="005F2DA9"/>
    <w:rsid w:val="005F2E42"/>
    <w:rsid w:val="005F345C"/>
    <w:rsid w:val="005F38C9"/>
    <w:rsid w:val="005F398B"/>
    <w:rsid w:val="005F470C"/>
    <w:rsid w:val="005F491D"/>
    <w:rsid w:val="005F4993"/>
    <w:rsid w:val="005F5294"/>
    <w:rsid w:val="005F57FB"/>
    <w:rsid w:val="005F599F"/>
    <w:rsid w:val="005F5AEB"/>
    <w:rsid w:val="005F5FC4"/>
    <w:rsid w:val="005F604A"/>
    <w:rsid w:val="005F6209"/>
    <w:rsid w:val="005F6343"/>
    <w:rsid w:val="005F641B"/>
    <w:rsid w:val="005F6506"/>
    <w:rsid w:val="005F6558"/>
    <w:rsid w:val="005F679D"/>
    <w:rsid w:val="005F68B7"/>
    <w:rsid w:val="005F6B91"/>
    <w:rsid w:val="005F6D52"/>
    <w:rsid w:val="005F7186"/>
    <w:rsid w:val="005F71C1"/>
    <w:rsid w:val="005F75D0"/>
    <w:rsid w:val="005F7622"/>
    <w:rsid w:val="005F7630"/>
    <w:rsid w:val="005F77F6"/>
    <w:rsid w:val="005F7F10"/>
    <w:rsid w:val="005F7FE8"/>
    <w:rsid w:val="006007DF"/>
    <w:rsid w:val="00600C88"/>
    <w:rsid w:val="006010ED"/>
    <w:rsid w:val="006012BB"/>
    <w:rsid w:val="006019B1"/>
    <w:rsid w:val="00601FAB"/>
    <w:rsid w:val="00602181"/>
    <w:rsid w:val="0060228A"/>
    <w:rsid w:val="00602441"/>
    <w:rsid w:val="0060254A"/>
    <w:rsid w:val="0060260D"/>
    <w:rsid w:val="0060269E"/>
    <w:rsid w:val="006026BA"/>
    <w:rsid w:val="00602D39"/>
    <w:rsid w:val="006030BE"/>
    <w:rsid w:val="00603884"/>
    <w:rsid w:val="006038A5"/>
    <w:rsid w:val="00603AF0"/>
    <w:rsid w:val="00603CC9"/>
    <w:rsid w:val="00603CDB"/>
    <w:rsid w:val="00603D8F"/>
    <w:rsid w:val="00603F1A"/>
    <w:rsid w:val="0060447F"/>
    <w:rsid w:val="006045A5"/>
    <w:rsid w:val="00604F25"/>
    <w:rsid w:val="0060500F"/>
    <w:rsid w:val="006058BF"/>
    <w:rsid w:val="00605927"/>
    <w:rsid w:val="00605D1F"/>
    <w:rsid w:val="00605D9C"/>
    <w:rsid w:val="00606056"/>
    <w:rsid w:val="0060620B"/>
    <w:rsid w:val="006067F9"/>
    <w:rsid w:val="00606987"/>
    <w:rsid w:val="0060706D"/>
    <w:rsid w:val="00607261"/>
    <w:rsid w:val="00607426"/>
    <w:rsid w:val="006074A8"/>
    <w:rsid w:val="006077BB"/>
    <w:rsid w:val="00607C58"/>
    <w:rsid w:val="00607CBA"/>
    <w:rsid w:val="00610484"/>
    <w:rsid w:val="00610747"/>
    <w:rsid w:val="00610900"/>
    <w:rsid w:val="00611923"/>
    <w:rsid w:val="00611ABC"/>
    <w:rsid w:val="00611F37"/>
    <w:rsid w:val="00612186"/>
    <w:rsid w:val="006122B0"/>
    <w:rsid w:val="00612486"/>
    <w:rsid w:val="00612886"/>
    <w:rsid w:val="00613775"/>
    <w:rsid w:val="00613800"/>
    <w:rsid w:val="00613B9B"/>
    <w:rsid w:val="00614A9C"/>
    <w:rsid w:val="00614AC7"/>
    <w:rsid w:val="00614C20"/>
    <w:rsid w:val="006155DB"/>
    <w:rsid w:val="00615E20"/>
    <w:rsid w:val="00615FE4"/>
    <w:rsid w:val="006161DB"/>
    <w:rsid w:val="0061686B"/>
    <w:rsid w:val="00616A01"/>
    <w:rsid w:val="006172D9"/>
    <w:rsid w:val="0061754E"/>
    <w:rsid w:val="00617588"/>
    <w:rsid w:val="0061760D"/>
    <w:rsid w:val="00617713"/>
    <w:rsid w:val="00617AD4"/>
    <w:rsid w:val="00617E11"/>
    <w:rsid w:val="0062048A"/>
    <w:rsid w:val="00620A18"/>
    <w:rsid w:val="00620A5E"/>
    <w:rsid w:val="00620BA0"/>
    <w:rsid w:val="00620E29"/>
    <w:rsid w:val="00620E5C"/>
    <w:rsid w:val="0062103F"/>
    <w:rsid w:val="006212B5"/>
    <w:rsid w:val="006214B2"/>
    <w:rsid w:val="00621625"/>
    <w:rsid w:val="0062169D"/>
    <w:rsid w:val="00621BEC"/>
    <w:rsid w:val="00622181"/>
    <w:rsid w:val="00622191"/>
    <w:rsid w:val="006225CB"/>
    <w:rsid w:val="00622836"/>
    <w:rsid w:val="0062286C"/>
    <w:rsid w:val="00622E26"/>
    <w:rsid w:val="00623132"/>
    <w:rsid w:val="00623295"/>
    <w:rsid w:val="00623580"/>
    <w:rsid w:val="006235F8"/>
    <w:rsid w:val="00623780"/>
    <w:rsid w:val="00623D88"/>
    <w:rsid w:val="00623F38"/>
    <w:rsid w:val="00623F6E"/>
    <w:rsid w:val="0062424D"/>
    <w:rsid w:val="00624525"/>
    <w:rsid w:val="00624745"/>
    <w:rsid w:val="0062484A"/>
    <w:rsid w:val="00624BBA"/>
    <w:rsid w:val="00624E98"/>
    <w:rsid w:val="006251DD"/>
    <w:rsid w:val="006254B0"/>
    <w:rsid w:val="006254FB"/>
    <w:rsid w:val="0062556B"/>
    <w:rsid w:val="00625693"/>
    <w:rsid w:val="0062571E"/>
    <w:rsid w:val="006257F5"/>
    <w:rsid w:val="00626311"/>
    <w:rsid w:val="00626575"/>
    <w:rsid w:val="00626BD5"/>
    <w:rsid w:val="00627434"/>
    <w:rsid w:val="0062747A"/>
    <w:rsid w:val="0062794E"/>
    <w:rsid w:val="00627BF7"/>
    <w:rsid w:val="00627D16"/>
    <w:rsid w:val="00627D37"/>
    <w:rsid w:val="00627EF3"/>
    <w:rsid w:val="00630083"/>
    <w:rsid w:val="006303A5"/>
    <w:rsid w:val="00630414"/>
    <w:rsid w:val="0063054C"/>
    <w:rsid w:val="00630729"/>
    <w:rsid w:val="00630B97"/>
    <w:rsid w:val="00631047"/>
    <w:rsid w:val="0063106A"/>
    <w:rsid w:val="006310C7"/>
    <w:rsid w:val="00631309"/>
    <w:rsid w:val="00631812"/>
    <w:rsid w:val="00631C2C"/>
    <w:rsid w:val="00631C95"/>
    <w:rsid w:val="00631CF6"/>
    <w:rsid w:val="006320FF"/>
    <w:rsid w:val="00632123"/>
    <w:rsid w:val="0063218C"/>
    <w:rsid w:val="006324E9"/>
    <w:rsid w:val="00632665"/>
    <w:rsid w:val="0063313B"/>
    <w:rsid w:val="00633214"/>
    <w:rsid w:val="00633277"/>
    <w:rsid w:val="00633478"/>
    <w:rsid w:val="006337A2"/>
    <w:rsid w:val="00633818"/>
    <w:rsid w:val="0063382E"/>
    <w:rsid w:val="00633ADD"/>
    <w:rsid w:val="00633B85"/>
    <w:rsid w:val="00633D38"/>
    <w:rsid w:val="006346E3"/>
    <w:rsid w:val="00634786"/>
    <w:rsid w:val="00634F1D"/>
    <w:rsid w:val="00634F34"/>
    <w:rsid w:val="0063501F"/>
    <w:rsid w:val="0063506E"/>
    <w:rsid w:val="0063506F"/>
    <w:rsid w:val="00635347"/>
    <w:rsid w:val="0063557E"/>
    <w:rsid w:val="00635796"/>
    <w:rsid w:val="00635D08"/>
    <w:rsid w:val="00635E72"/>
    <w:rsid w:val="00635EB6"/>
    <w:rsid w:val="006362B7"/>
    <w:rsid w:val="006364A2"/>
    <w:rsid w:val="00636726"/>
    <w:rsid w:val="00636A72"/>
    <w:rsid w:val="00636BAF"/>
    <w:rsid w:val="00636C7D"/>
    <w:rsid w:val="00636DFC"/>
    <w:rsid w:val="00637448"/>
    <w:rsid w:val="00637999"/>
    <w:rsid w:val="00637B33"/>
    <w:rsid w:val="00637BAF"/>
    <w:rsid w:val="00637BC0"/>
    <w:rsid w:val="00637BEE"/>
    <w:rsid w:val="00637DD2"/>
    <w:rsid w:val="00640103"/>
    <w:rsid w:val="00640121"/>
    <w:rsid w:val="006408ED"/>
    <w:rsid w:val="00640A6D"/>
    <w:rsid w:val="00640AF6"/>
    <w:rsid w:val="00640E4C"/>
    <w:rsid w:val="00641327"/>
    <w:rsid w:val="006415C1"/>
    <w:rsid w:val="006416EE"/>
    <w:rsid w:val="00641B80"/>
    <w:rsid w:val="00641D91"/>
    <w:rsid w:val="00641D9C"/>
    <w:rsid w:val="00642473"/>
    <w:rsid w:val="0064250C"/>
    <w:rsid w:val="006425E7"/>
    <w:rsid w:val="00643025"/>
    <w:rsid w:val="00643246"/>
    <w:rsid w:val="006432C1"/>
    <w:rsid w:val="0064337A"/>
    <w:rsid w:val="00643AE3"/>
    <w:rsid w:val="00643CA6"/>
    <w:rsid w:val="00643D83"/>
    <w:rsid w:val="006444A5"/>
    <w:rsid w:val="00644553"/>
    <w:rsid w:val="0064472E"/>
    <w:rsid w:val="00644E3B"/>
    <w:rsid w:val="00644F23"/>
    <w:rsid w:val="006450DB"/>
    <w:rsid w:val="0064552F"/>
    <w:rsid w:val="0064598E"/>
    <w:rsid w:val="00645D59"/>
    <w:rsid w:val="00645F79"/>
    <w:rsid w:val="0064625B"/>
    <w:rsid w:val="006464E3"/>
    <w:rsid w:val="00646628"/>
    <w:rsid w:val="00646F75"/>
    <w:rsid w:val="006477B6"/>
    <w:rsid w:val="00647896"/>
    <w:rsid w:val="00650019"/>
    <w:rsid w:val="0065009B"/>
    <w:rsid w:val="00650194"/>
    <w:rsid w:val="006502E5"/>
    <w:rsid w:val="00650616"/>
    <w:rsid w:val="00650783"/>
    <w:rsid w:val="00650B59"/>
    <w:rsid w:val="00650C75"/>
    <w:rsid w:val="00650DDF"/>
    <w:rsid w:val="00650E73"/>
    <w:rsid w:val="00650EC6"/>
    <w:rsid w:val="00650F4B"/>
    <w:rsid w:val="00650FD8"/>
    <w:rsid w:val="00651540"/>
    <w:rsid w:val="00651619"/>
    <w:rsid w:val="00651EBC"/>
    <w:rsid w:val="006520C3"/>
    <w:rsid w:val="006525B0"/>
    <w:rsid w:val="00652854"/>
    <w:rsid w:val="00652AB1"/>
    <w:rsid w:val="00652C73"/>
    <w:rsid w:val="00653197"/>
    <w:rsid w:val="006538C5"/>
    <w:rsid w:val="00653940"/>
    <w:rsid w:val="00653B0A"/>
    <w:rsid w:val="00653B39"/>
    <w:rsid w:val="00653E72"/>
    <w:rsid w:val="00653F12"/>
    <w:rsid w:val="00654000"/>
    <w:rsid w:val="006541DE"/>
    <w:rsid w:val="0065436B"/>
    <w:rsid w:val="0065547C"/>
    <w:rsid w:val="00655611"/>
    <w:rsid w:val="00655BB2"/>
    <w:rsid w:val="00656350"/>
    <w:rsid w:val="0065669F"/>
    <w:rsid w:val="006568E4"/>
    <w:rsid w:val="00656B3E"/>
    <w:rsid w:val="00656EC5"/>
    <w:rsid w:val="006571AC"/>
    <w:rsid w:val="006573E0"/>
    <w:rsid w:val="00657CA7"/>
    <w:rsid w:val="00660045"/>
    <w:rsid w:val="0066037D"/>
    <w:rsid w:val="0066075B"/>
    <w:rsid w:val="006607D3"/>
    <w:rsid w:val="0066094F"/>
    <w:rsid w:val="00660B18"/>
    <w:rsid w:val="00660EE9"/>
    <w:rsid w:val="00660F23"/>
    <w:rsid w:val="00661702"/>
    <w:rsid w:val="00661855"/>
    <w:rsid w:val="00661E38"/>
    <w:rsid w:val="0066215F"/>
    <w:rsid w:val="00662314"/>
    <w:rsid w:val="00662501"/>
    <w:rsid w:val="00662B41"/>
    <w:rsid w:val="00662D32"/>
    <w:rsid w:val="00662E84"/>
    <w:rsid w:val="00662FE2"/>
    <w:rsid w:val="00662FF7"/>
    <w:rsid w:val="0066357F"/>
    <w:rsid w:val="00663624"/>
    <w:rsid w:val="00663862"/>
    <w:rsid w:val="00663ED1"/>
    <w:rsid w:val="0066404F"/>
    <w:rsid w:val="00664074"/>
    <w:rsid w:val="00664534"/>
    <w:rsid w:val="006645DB"/>
    <w:rsid w:val="0066474F"/>
    <w:rsid w:val="0066502F"/>
    <w:rsid w:val="00665048"/>
    <w:rsid w:val="00665272"/>
    <w:rsid w:val="006652A8"/>
    <w:rsid w:val="00665572"/>
    <w:rsid w:val="00665A74"/>
    <w:rsid w:val="00665DFE"/>
    <w:rsid w:val="00665E0E"/>
    <w:rsid w:val="00666BE6"/>
    <w:rsid w:val="00666F98"/>
    <w:rsid w:val="006670AD"/>
    <w:rsid w:val="00667203"/>
    <w:rsid w:val="00667238"/>
    <w:rsid w:val="00667839"/>
    <w:rsid w:val="00667A64"/>
    <w:rsid w:val="00667C67"/>
    <w:rsid w:val="00667ECB"/>
    <w:rsid w:val="0067006A"/>
    <w:rsid w:val="00670256"/>
    <w:rsid w:val="00670349"/>
    <w:rsid w:val="006704ED"/>
    <w:rsid w:val="0067054B"/>
    <w:rsid w:val="0067082C"/>
    <w:rsid w:val="00670A5F"/>
    <w:rsid w:val="00670ECB"/>
    <w:rsid w:val="006713A8"/>
    <w:rsid w:val="0067152A"/>
    <w:rsid w:val="00671956"/>
    <w:rsid w:val="006719BA"/>
    <w:rsid w:val="00671D5F"/>
    <w:rsid w:val="00671EFA"/>
    <w:rsid w:val="00672829"/>
    <w:rsid w:val="00672BDA"/>
    <w:rsid w:val="00673129"/>
    <w:rsid w:val="0067317B"/>
    <w:rsid w:val="006734A1"/>
    <w:rsid w:val="006735C4"/>
    <w:rsid w:val="006737CC"/>
    <w:rsid w:val="00673955"/>
    <w:rsid w:val="00673A78"/>
    <w:rsid w:val="00673AEE"/>
    <w:rsid w:val="00673CB3"/>
    <w:rsid w:val="00674452"/>
    <w:rsid w:val="00674736"/>
    <w:rsid w:val="006749D1"/>
    <w:rsid w:val="00675206"/>
    <w:rsid w:val="00675299"/>
    <w:rsid w:val="006755A2"/>
    <w:rsid w:val="006756F1"/>
    <w:rsid w:val="006759FF"/>
    <w:rsid w:val="00675B86"/>
    <w:rsid w:val="00675C44"/>
    <w:rsid w:val="00675D12"/>
    <w:rsid w:val="00675E10"/>
    <w:rsid w:val="0067612A"/>
    <w:rsid w:val="00676464"/>
    <w:rsid w:val="006765B3"/>
    <w:rsid w:val="00676741"/>
    <w:rsid w:val="00676770"/>
    <w:rsid w:val="0067687F"/>
    <w:rsid w:val="00676BC8"/>
    <w:rsid w:val="00676D66"/>
    <w:rsid w:val="00676D93"/>
    <w:rsid w:val="0067714A"/>
    <w:rsid w:val="00677266"/>
    <w:rsid w:val="00677495"/>
    <w:rsid w:val="0067758E"/>
    <w:rsid w:val="006775DF"/>
    <w:rsid w:val="00677AAA"/>
    <w:rsid w:val="00677BEC"/>
    <w:rsid w:val="006804B2"/>
    <w:rsid w:val="00680BD2"/>
    <w:rsid w:val="00680C8E"/>
    <w:rsid w:val="00681171"/>
    <w:rsid w:val="00681B73"/>
    <w:rsid w:val="00681C01"/>
    <w:rsid w:val="00681F27"/>
    <w:rsid w:val="0068232D"/>
    <w:rsid w:val="00682850"/>
    <w:rsid w:val="0068287B"/>
    <w:rsid w:val="00682C21"/>
    <w:rsid w:val="00682D22"/>
    <w:rsid w:val="00682FF2"/>
    <w:rsid w:val="0068301C"/>
    <w:rsid w:val="0068392B"/>
    <w:rsid w:val="00683B26"/>
    <w:rsid w:val="0068403E"/>
    <w:rsid w:val="006842D4"/>
    <w:rsid w:val="00684387"/>
    <w:rsid w:val="00684404"/>
    <w:rsid w:val="0068460E"/>
    <w:rsid w:val="0068480E"/>
    <w:rsid w:val="00684CFA"/>
    <w:rsid w:val="00684F7A"/>
    <w:rsid w:val="0068507A"/>
    <w:rsid w:val="006852F8"/>
    <w:rsid w:val="006853B4"/>
    <w:rsid w:val="00685520"/>
    <w:rsid w:val="006856C2"/>
    <w:rsid w:val="00685977"/>
    <w:rsid w:val="0068597F"/>
    <w:rsid w:val="00685B05"/>
    <w:rsid w:val="00685B1A"/>
    <w:rsid w:val="006862FB"/>
    <w:rsid w:val="0068714E"/>
    <w:rsid w:val="00687F06"/>
    <w:rsid w:val="00690242"/>
    <w:rsid w:val="006903F6"/>
    <w:rsid w:val="0069052A"/>
    <w:rsid w:val="00690639"/>
    <w:rsid w:val="006907E0"/>
    <w:rsid w:val="006908B4"/>
    <w:rsid w:val="00690C75"/>
    <w:rsid w:val="00690E3B"/>
    <w:rsid w:val="0069144E"/>
    <w:rsid w:val="00691940"/>
    <w:rsid w:val="006919FC"/>
    <w:rsid w:val="00691B6D"/>
    <w:rsid w:val="00691C2B"/>
    <w:rsid w:val="00691DAF"/>
    <w:rsid w:val="00691EAD"/>
    <w:rsid w:val="00692075"/>
    <w:rsid w:val="006926CB"/>
    <w:rsid w:val="00692DE3"/>
    <w:rsid w:val="00692F12"/>
    <w:rsid w:val="006931C4"/>
    <w:rsid w:val="00693324"/>
    <w:rsid w:val="0069340F"/>
    <w:rsid w:val="00693583"/>
    <w:rsid w:val="006937EC"/>
    <w:rsid w:val="00693977"/>
    <w:rsid w:val="00693C49"/>
    <w:rsid w:val="006945FB"/>
    <w:rsid w:val="006947A9"/>
    <w:rsid w:val="006947E8"/>
    <w:rsid w:val="006950E5"/>
    <w:rsid w:val="00695151"/>
    <w:rsid w:val="00695259"/>
    <w:rsid w:val="00695477"/>
    <w:rsid w:val="0069552F"/>
    <w:rsid w:val="006955E0"/>
    <w:rsid w:val="00695688"/>
    <w:rsid w:val="00695A2D"/>
    <w:rsid w:val="00695DA3"/>
    <w:rsid w:val="00695E78"/>
    <w:rsid w:val="00696027"/>
    <w:rsid w:val="00696077"/>
    <w:rsid w:val="00696472"/>
    <w:rsid w:val="006964F4"/>
    <w:rsid w:val="00696777"/>
    <w:rsid w:val="00696932"/>
    <w:rsid w:val="00696A22"/>
    <w:rsid w:val="00696C04"/>
    <w:rsid w:val="00696E3D"/>
    <w:rsid w:val="00696F74"/>
    <w:rsid w:val="00697064"/>
    <w:rsid w:val="00697515"/>
    <w:rsid w:val="00697553"/>
    <w:rsid w:val="0069788F"/>
    <w:rsid w:val="00697B99"/>
    <w:rsid w:val="00697D95"/>
    <w:rsid w:val="00697FF7"/>
    <w:rsid w:val="006A0309"/>
    <w:rsid w:val="006A03EB"/>
    <w:rsid w:val="006A0443"/>
    <w:rsid w:val="006A0668"/>
    <w:rsid w:val="006A06B1"/>
    <w:rsid w:val="006A08AE"/>
    <w:rsid w:val="006A08CE"/>
    <w:rsid w:val="006A0B28"/>
    <w:rsid w:val="006A0B99"/>
    <w:rsid w:val="006A0E6D"/>
    <w:rsid w:val="006A1042"/>
    <w:rsid w:val="006A1193"/>
    <w:rsid w:val="006A1297"/>
    <w:rsid w:val="006A12D5"/>
    <w:rsid w:val="006A14A6"/>
    <w:rsid w:val="006A1721"/>
    <w:rsid w:val="006A174F"/>
    <w:rsid w:val="006A19E5"/>
    <w:rsid w:val="006A1EC5"/>
    <w:rsid w:val="006A254B"/>
    <w:rsid w:val="006A2709"/>
    <w:rsid w:val="006A28A8"/>
    <w:rsid w:val="006A28C7"/>
    <w:rsid w:val="006A2934"/>
    <w:rsid w:val="006A29F8"/>
    <w:rsid w:val="006A2D28"/>
    <w:rsid w:val="006A2D92"/>
    <w:rsid w:val="006A2E13"/>
    <w:rsid w:val="006A2EC7"/>
    <w:rsid w:val="006A2F1E"/>
    <w:rsid w:val="006A307C"/>
    <w:rsid w:val="006A375A"/>
    <w:rsid w:val="006A391A"/>
    <w:rsid w:val="006A3F74"/>
    <w:rsid w:val="006A4251"/>
    <w:rsid w:val="006A42A7"/>
    <w:rsid w:val="006A42ED"/>
    <w:rsid w:val="006A47F6"/>
    <w:rsid w:val="006A4E5A"/>
    <w:rsid w:val="006A50D9"/>
    <w:rsid w:val="006A51D2"/>
    <w:rsid w:val="006A5378"/>
    <w:rsid w:val="006A5456"/>
    <w:rsid w:val="006A5583"/>
    <w:rsid w:val="006A5B11"/>
    <w:rsid w:val="006A65C5"/>
    <w:rsid w:val="006A660D"/>
    <w:rsid w:val="006A6948"/>
    <w:rsid w:val="006A703B"/>
    <w:rsid w:val="006A7278"/>
    <w:rsid w:val="006A7378"/>
    <w:rsid w:val="006A7383"/>
    <w:rsid w:val="006A751B"/>
    <w:rsid w:val="006A7A45"/>
    <w:rsid w:val="006B0106"/>
    <w:rsid w:val="006B03B8"/>
    <w:rsid w:val="006B054D"/>
    <w:rsid w:val="006B05E6"/>
    <w:rsid w:val="006B08EC"/>
    <w:rsid w:val="006B0CAE"/>
    <w:rsid w:val="006B176D"/>
    <w:rsid w:val="006B18AA"/>
    <w:rsid w:val="006B1B8B"/>
    <w:rsid w:val="006B2328"/>
    <w:rsid w:val="006B2664"/>
    <w:rsid w:val="006B27C3"/>
    <w:rsid w:val="006B280E"/>
    <w:rsid w:val="006B2935"/>
    <w:rsid w:val="006B2B3B"/>
    <w:rsid w:val="006B33EF"/>
    <w:rsid w:val="006B3837"/>
    <w:rsid w:val="006B3ACB"/>
    <w:rsid w:val="006B3BA9"/>
    <w:rsid w:val="006B3F2D"/>
    <w:rsid w:val="006B4498"/>
    <w:rsid w:val="006B49B3"/>
    <w:rsid w:val="006B4B42"/>
    <w:rsid w:val="006B4B6C"/>
    <w:rsid w:val="006B52C2"/>
    <w:rsid w:val="006B55BE"/>
    <w:rsid w:val="006B5633"/>
    <w:rsid w:val="006B5DCF"/>
    <w:rsid w:val="006B5E28"/>
    <w:rsid w:val="006B5F2A"/>
    <w:rsid w:val="006B695D"/>
    <w:rsid w:val="006B6BE5"/>
    <w:rsid w:val="006B6BE8"/>
    <w:rsid w:val="006B7344"/>
    <w:rsid w:val="006B741E"/>
    <w:rsid w:val="006B7567"/>
    <w:rsid w:val="006B796F"/>
    <w:rsid w:val="006B7987"/>
    <w:rsid w:val="006B7FD3"/>
    <w:rsid w:val="006C032B"/>
    <w:rsid w:val="006C0469"/>
    <w:rsid w:val="006C049C"/>
    <w:rsid w:val="006C061C"/>
    <w:rsid w:val="006C0D23"/>
    <w:rsid w:val="006C1717"/>
    <w:rsid w:val="006C18FA"/>
    <w:rsid w:val="006C1A1E"/>
    <w:rsid w:val="006C1AEF"/>
    <w:rsid w:val="006C1B2E"/>
    <w:rsid w:val="006C1D5D"/>
    <w:rsid w:val="006C20FA"/>
    <w:rsid w:val="006C22E0"/>
    <w:rsid w:val="006C2546"/>
    <w:rsid w:val="006C2835"/>
    <w:rsid w:val="006C2A62"/>
    <w:rsid w:val="006C31DC"/>
    <w:rsid w:val="006C326F"/>
    <w:rsid w:val="006C32E0"/>
    <w:rsid w:val="006C38C7"/>
    <w:rsid w:val="006C3AC2"/>
    <w:rsid w:val="006C3C9A"/>
    <w:rsid w:val="006C4006"/>
    <w:rsid w:val="006C438E"/>
    <w:rsid w:val="006C45C7"/>
    <w:rsid w:val="006C4A29"/>
    <w:rsid w:val="006C51CA"/>
    <w:rsid w:val="006C5F19"/>
    <w:rsid w:val="006C6011"/>
    <w:rsid w:val="006C6141"/>
    <w:rsid w:val="006C6343"/>
    <w:rsid w:val="006C645F"/>
    <w:rsid w:val="006C650A"/>
    <w:rsid w:val="006C6E2E"/>
    <w:rsid w:val="006C7191"/>
    <w:rsid w:val="006C77B7"/>
    <w:rsid w:val="006C79E0"/>
    <w:rsid w:val="006C7A44"/>
    <w:rsid w:val="006C7CA8"/>
    <w:rsid w:val="006C7D64"/>
    <w:rsid w:val="006D0141"/>
    <w:rsid w:val="006D03A6"/>
    <w:rsid w:val="006D03EF"/>
    <w:rsid w:val="006D075D"/>
    <w:rsid w:val="006D082E"/>
    <w:rsid w:val="006D0897"/>
    <w:rsid w:val="006D0932"/>
    <w:rsid w:val="006D0B85"/>
    <w:rsid w:val="006D0E11"/>
    <w:rsid w:val="006D0F80"/>
    <w:rsid w:val="006D0F94"/>
    <w:rsid w:val="006D111E"/>
    <w:rsid w:val="006D127C"/>
    <w:rsid w:val="006D13B0"/>
    <w:rsid w:val="006D14AA"/>
    <w:rsid w:val="006D17F5"/>
    <w:rsid w:val="006D1B7C"/>
    <w:rsid w:val="006D1D1B"/>
    <w:rsid w:val="006D2494"/>
    <w:rsid w:val="006D2720"/>
    <w:rsid w:val="006D313E"/>
    <w:rsid w:val="006D3295"/>
    <w:rsid w:val="006D39AF"/>
    <w:rsid w:val="006D3BD1"/>
    <w:rsid w:val="006D419E"/>
    <w:rsid w:val="006D43F4"/>
    <w:rsid w:val="006D454A"/>
    <w:rsid w:val="006D4671"/>
    <w:rsid w:val="006D4727"/>
    <w:rsid w:val="006D4D78"/>
    <w:rsid w:val="006D50ED"/>
    <w:rsid w:val="006D52EB"/>
    <w:rsid w:val="006D5B62"/>
    <w:rsid w:val="006D6160"/>
    <w:rsid w:val="006D62CD"/>
    <w:rsid w:val="006D62E9"/>
    <w:rsid w:val="006D65D2"/>
    <w:rsid w:val="006D66D8"/>
    <w:rsid w:val="006D6AC0"/>
    <w:rsid w:val="006D6D47"/>
    <w:rsid w:val="006D6EDB"/>
    <w:rsid w:val="006D70E3"/>
    <w:rsid w:val="006D70ED"/>
    <w:rsid w:val="006D7597"/>
    <w:rsid w:val="006D78DC"/>
    <w:rsid w:val="006D7E2F"/>
    <w:rsid w:val="006D7EB6"/>
    <w:rsid w:val="006D7F2B"/>
    <w:rsid w:val="006E0E84"/>
    <w:rsid w:val="006E1462"/>
    <w:rsid w:val="006E16C2"/>
    <w:rsid w:val="006E174A"/>
    <w:rsid w:val="006E1925"/>
    <w:rsid w:val="006E1B4C"/>
    <w:rsid w:val="006E1B87"/>
    <w:rsid w:val="006E1C76"/>
    <w:rsid w:val="006E1CB2"/>
    <w:rsid w:val="006E205C"/>
    <w:rsid w:val="006E2B19"/>
    <w:rsid w:val="006E2B98"/>
    <w:rsid w:val="006E2E80"/>
    <w:rsid w:val="006E2FDD"/>
    <w:rsid w:val="006E316F"/>
    <w:rsid w:val="006E3A4E"/>
    <w:rsid w:val="006E3D2B"/>
    <w:rsid w:val="006E4256"/>
    <w:rsid w:val="006E454A"/>
    <w:rsid w:val="006E473E"/>
    <w:rsid w:val="006E4DD3"/>
    <w:rsid w:val="006E5026"/>
    <w:rsid w:val="006E5141"/>
    <w:rsid w:val="006E53AC"/>
    <w:rsid w:val="006E5817"/>
    <w:rsid w:val="006E5B4F"/>
    <w:rsid w:val="006E5BBB"/>
    <w:rsid w:val="006E5DA8"/>
    <w:rsid w:val="006E64E8"/>
    <w:rsid w:val="006E66B8"/>
    <w:rsid w:val="006E66BD"/>
    <w:rsid w:val="006E66FD"/>
    <w:rsid w:val="006E675E"/>
    <w:rsid w:val="006E6816"/>
    <w:rsid w:val="006E6918"/>
    <w:rsid w:val="006E69E2"/>
    <w:rsid w:val="006E6A6E"/>
    <w:rsid w:val="006E6C6E"/>
    <w:rsid w:val="006E6D41"/>
    <w:rsid w:val="006E75FC"/>
    <w:rsid w:val="006E7741"/>
    <w:rsid w:val="006E79F3"/>
    <w:rsid w:val="006E7A6B"/>
    <w:rsid w:val="006E7DE2"/>
    <w:rsid w:val="006E7E5D"/>
    <w:rsid w:val="006F01E6"/>
    <w:rsid w:val="006F0425"/>
    <w:rsid w:val="006F07EE"/>
    <w:rsid w:val="006F07FB"/>
    <w:rsid w:val="006F0884"/>
    <w:rsid w:val="006F0DEE"/>
    <w:rsid w:val="006F0FF0"/>
    <w:rsid w:val="006F1762"/>
    <w:rsid w:val="006F1889"/>
    <w:rsid w:val="006F1BEC"/>
    <w:rsid w:val="006F2830"/>
    <w:rsid w:val="006F287C"/>
    <w:rsid w:val="006F2A75"/>
    <w:rsid w:val="006F2B2F"/>
    <w:rsid w:val="006F2FA6"/>
    <w:rsid w:val="006F345B"/>
    <w:rsid w:val="006F3600"/>
    <w:rsid w:val="006F3D10"/>
    <w:rsid w:val="006F3E6E"/>
    <w:rsid w:val="006F47B5"/>
    <w:rsid w:val="006F4898"/>
    <w:rsid w:val="006F48C4"/>
    <w:rsid w:val="006F49AE"/>
    <w:rsid w:val="006F4C6C"/>
    <w:rsid w:val="006F5156"/>
    <w:rsid w:val="006F516B"/>
    <w:rsid w:val="006F56DA"/>
    <w:rsid w:val="006F56E8"/>
    <w:rsid w:val="006F5746"/>
    <w:rsid w:val="006F57A3"/>
    <w:rsid w:val="006F5EB0"/>
    <w:rsid w:val="006F5F7A"/>
    <w:rsid w:val="006F5FCF"/>
    <w:rsid w:val="006F63DE"/>
    <w:rsid w:val="006F64B6"/>
    <w:rsid w:val="006F64CE"/>
    <w:rsid w:val="006F693D"/>
    <w:rsid w:val="006F6CA8"/>
    <w:rsid w:val="006F6FE9"/>
    <w:rsid w:val="006F7548"/>
    <w:rsid w:val="006F76D1"/>
    <w:rsid w:val="006F7907"/>
    <w:rsid w:val="006F79A1"/>
    <w:rsid w:val="006F7B35"/>
    <w:rsid w:val="006F7F44"/>
    <w:rsid w:val="007002F7"/>
    <w:rsid w:val="00700792"/>
    <w:rsid w:val="007007CB"/>
    <w:rsid w:val="00700A6A"/>
    <w:rsid w:val="00700ABA"/>
    <w:rsid w:val="00700F1D"/>
    <w:rsid w:val="00700F56"/>
    <w:rsid w:val="007014A4"/>
    <w:rsid w:val="00701686"/>
    <w:rsid w:val="0070174E"/>
    <w:rsid w:val="007018F6"/>
    <w:rsid w:val="00701C3A"/>
    <w:rsid w:val="00701D59"/>
    <w:rsid w:val="00701E27"/>
    <w:rsid w:val="00701EE4"/>
    <w:rsid w:val="007021C7"/>
    <w:rsid w:val="00702340"/>
    <w:rsid w:val="0070264E"/>
    <w:rsid w:val="00702A26"/>
    <w:rsid w:val="00702DBB"/>
    <w:rsid w:val="00702E51"/>
    <w:rsid w:val="007034AE"/>
    <w:rsid w:val="00703745"/>
    <w:rsid w:val="0070387C"/>
    <w:rsid w:val="00703B45"/>
    <w:rsid w:val="00703EF0"/>
    <w:rsid w:val="0070429F"/>
    <w:rsid w:val="0070491F"/>
    <w:rsid w:val="00704AB6"/>
    <w:rsid w:val="00704ABF"/>
    <w:rsid w:val="00704CB6"/>
    <w:rsid w:val="00705141"/>
    <w:rsid w:val="007052FD"/>
    <w:rsid w:val="007054ED"/>
    <w:rsid w:val="00705944"/>
    <w:rsid w:val="007059A3"/>
    <w:rsid w:val="007059CE"/>
    <w:rsid w:val="00705E42"/>
    <w:rsid w:val="00705F81"/>
    <w:rsid w:val="007065E4"/>
    <w:rsid w:val="00706FC4"/>
    <w:rsid w:val="00707304"/>
    <w:rsid w:val="007074CC"/>
    <w:rsid w:val="007075F6"/>
    <w:rsid w:val="00707623"/>
    <w:rsid w:val="00707A2F"/>
    <w:rsid w:val="00707C29"/>
    <w:rsid w:val="00707D80"/>
    <w:rsid w:val="00707F9D"/>
    <w:rsid w:val="00707FCF"/>
    <w:rsid w:val="00710266"/>
    <w:rsid w:val="007102CD"/>
    <w:rsid w:val="00710582"/>
    <w:rsid w:val="0071078B"/>
    <w:rsid w:val="0071097E"/>
    <w:rsid w:val="0071099E"/>
    <w:rsid w:val="00710A3E"/>
    <w:rsid w:val="00710AC2"/>
    <w:rsid w:val="00710F64"/>
    <w:rsid w:val="007110F2"/>
    <w:rsid w:val="00711304"/>
    <w:rsid w:val="0071191A"/>
    <w:rsid w:val="00712758"/>
    <w:rsid w:val="00712DB3"/>
    <w:rsid w:val="007130F9"/>
    <w:rsid w:val="007139D1"/>
    <w:rsid w:val="00713D74"/>
    <w:rsid w:val="00713F8E"/>
    <w:rsid w:val="00714570"/>
    <w:rsid w:val="007147C0"/>
    <w:rsid w:val="00714878"/>
    <w:rsid w:val="00714931"/>
    <w:rsid w:val="00714968"/>
    <w:rsid w:val="00715538"/>
    <w:rsid w:val="007157CD"/>
    <w:rsid w:val="007158E6"/>
    <w:rsid w:val="00715B20"/>
    <w:rsid w:val="00715DD7"/>
    <w:rsid w:val="00715FEF"/>
    <w:rsid w:val="007169D1"/>
    <w:rsid w:val="00716D39"/>
    <w:rsid w:val="00716D9F"/>
    <w:rsid w:val="007170F6"/>
    <w:rsid w:val="007175BB"/>
    <w:rsid w:val="00717767"/>
    <w:rsid w:val="00720337"/>
    <w:rsid w:val="00720374"/>
    <w:rsid w:val="00720F62"/>
    <w:rsid w:val="00721359"/>
    <w:rsid w:val="00721497"/>
    <w:rsid w:val="007215EF"/>
    <w:rsid w:val="00721777"/>
    <w:rsid w:val="00721A1B"/>
    <w:rsid w:val="00721A4A"/>
    <w:rsid w:val="00721F8C"/>
    <w:rsid w:val="007223CD"/>
    <w:rsid w:val="007228A4"/>
    <w:rsid w:val="007228DD"/>
    <w:rsid w:val="00722AE5"/>
    <w:rsid w:val="00722B6F"/>
    <w:rsid w:val="00722F7C"/>
    <w:rsid w:val="0072351C"/>
    <w:rsid w:val="00723689"/>
    <w:rsid w:val="0072389D"/>
    <w:rsid w:val="00723E77"/>
    <w:rsid w:val="00724356"/>
    <w:rsid w:val="007247FD"/>
    <w:rsid w:val="00724832"/>
    <w:rsid w:val="00724B34"/>
    <w:rsid w:val="00724C25"/>
    <w:rsid w:val="00724DEB"/>
    <w:rsid w:val="0072538E"/>
    <w:rsid w:val="007254E4"/>
    <w:rsid w:val="007255CC"/>
    <w:rsid w:val="00725A21"/>
    <w:rsid w:val="00726128"/>
    <w:rsid w:val="0072668E"/>
    <w:rsid w:val="00726B72"/>
    <w:rsid w:val="00726E69"/>
    <w:rsid w:val="00727276"/>
    <w:rsid w:val="00727715"/>
    <w:rsid w:val="00727C32"/>
    <w:rsid w:val="00727CB2"/>
    <w:rsid w:val="00727CB9"/>
    <w:rsid w:val="00727E35"/>
    <w:rsid w:val="00730013"/>
    <w:rsid w:val="00730507"/>
    <w:rsid w:val="00730D60"/>
    <w:rsid w:val="00731858"/>
    <w:rsid w:val="00731F0F"/>
    <w:rsid w:val="00732842"/>
    <w:rsid w:val="0073285E"/>
    <w:rsid w:val="007328FE"/>
    <w:rsid w:val="00732A54"/>
    <w:rsid w:val="00732AB8"/>
    <w:rsid w:val="00732EDA"/>
    <w:rsid w:val="00732FD7"/>
    <w:rsid w:val="00733102"/>
    <w:rsid w:val="007333CD"/>
    <w:rsid w:val="007335F4"/>
    <w:rsid w:val="00733731"/>
    <w:rsid w:val="00733BBE"/>
    <w:rsid w:val="00733EDE"/>
    <w:rsid w:val="00734194"/>
    <w:rsid w:val="00734214"/>
    <w:rsid w:val="007343F1"/>
    <w:rsid w:val="0073481F"/>
    <w:rsid w:val="0073483F"/>
    <w:rsid w:val="00734950"/>
    <w:rsid w:val="00734CB6"/>
    <w:rsid w:val="00734DD0"/>
    <w:rsid w:val="00734FF0"/>
    <w:rsid w:val="007351E1"/>
    <w:rsid w:val="007351E6"/>
    <w:rsid w:val="00735479"/>
    <w:rsid w:val="00735AEE"/>
    <w:rsid w:val="00735C9C"/>
    <w:rsid w:val="007366C7"/>
    <w:rsid w:val="00736B3B"/>
    <w:rsid w:val="00736D59"/>
    <w:rsid w:val="00737000"/>
    <w:rsid w:val="0073702A"/>
    <w:rsid w:val="00737447"/>
    <w:rsid w:val="0073794B"/>
    <w:rsid w:val="00737EFB"/>
    <w:rsid w:val="0074020E"/>
    <w:rsid w:val="00740238"/>
    <w:rsid w:val="007403BF"/>
    <w:rsid w:val="0074076D"/>
    <w:rsid w:val="00740AB4"/>
    <w:rsid w:val="00740E68"/>
    <w:rsid w:val="00740F29"/>
    <w:rsid w:val="00741A69"/>
    <w:rsid w:val="00741B7C"/>
    <w:rsid w:val="00741CD2"/>
    <w:rsid w:val="00741FB3"/>
    <w:rsid w:val="0074210C"/>
    <w:rsid w:val="00742364"/>
    <w:rsid w:val="007425E6"/>
    <w:rsid w:val="0074267D"/>
    <w:rsid w:val="007427FB"/>
    <w:rsid w:val="00742E14"/>
    <w:rsid w:val="007430A7"/>
    <w:rsid w:val="007433C5"/>
    <w:rsid w:val="00743528"/>
    <w:rsid w:val="00743571"/>
    <w:rsid w:val="0074369E"/>
    <w:rsid w:val="007436CC"/>
    <w:rsid w:val="00743918"/>
    <w:rsid w:val="0074399F"/>
    <w:rsid w:val="007440A0"/>
    <w:rsid w:val="00744768"/>
    <w:rsid w:val="00744913"/>
    <w:rsid w:val="00744D84"/>
    <w:rsid w:val="00744DC1"/>
    <w:rsid w:val="00744E40"/>
    <w:rsid w:val="007453C3"/>
    <w:rsid w:val="00745520"/>
    <w:rsid w:val="007456CE"/>
    <w:rsid w:val="00745AEC"/>
    <w:rsid w:val="00745B56"/>
    <w:rsid w:val="00746055"/>
    <w:rsid w:val="007460EC"/>
    <w:rsid w:val="0074620A"/>
    <w:rsid w:val="00746C13"/>
    <w:rsid w:val="007472B8"/>
    <w:rsid w:val="00750239"/>
    <w:rsid w:val="00750304"/>
    <w:rsid w:val="00750832"/>
    <w:rsid w:val="007510A2"/>
    <w:rsid w:val="007510BC"/>
    <w:rsid w:val="007514AB"/>
    <w:rsid w:val="007519BE"/>
    <w:rsid w:val="00752136"/>
    <w:rsid w:val="00752815"/>
    <w:rsid w:val="00752824"/>
    <w:rsid w:val="00752C63"/>
    <w:rsid w:val="00752D3F"/>
    <w:rsid w:val="0075349C"/>
    <w:rsid w:val="007536D9"/>
    <w:rsid w:val="00753C64"/>
    <w:rsid w:val="00754A01"/>
    <w:rsid w:val="00754A1F"/>
    <w:rsid w:val="00754AC3"/>
    <w:rsid w:val="0075526D"/>
    <w:rsid w:val="007558BD"/>
    <w:rsid w:val="00755927"/>
    <w:rsid w:val="007559BF"/>
    <w:rsid w:val="00755D33"/>
    <w:rsid w:val="00755D4B"/>
    <w:rsid w:val="00755EBD"/>
    <w:rsid w:val="00755F7C"/>
    <w:rsid w:val="00755FB4"/>
    <w:rsid w:val="007565BB"/>
    <w:rsid w:val="0075671C"/>
    <w:rsid w:val="0075687B"/>
    <w:rsid w:val="00756AA6"/>
    <w:rsid w:val="00756BE7"/>
    <w:rsid w:val="007570A3"/>
    <w:rsid w:val="007571E7"/>
    <w:rsid w:val="007579A8"/>
    <w:rsid w:val="00757C5A"/>
    <w:rsid w:val="00757CC4"/>
    <w:rsid w:val="00757E35"/>
    <w:rsid w:val="00757E45"/>
    <w:rsid w:val="00757EB7"/>
    <w:rsid w:val="00757FEF"/>
    <w:rsid w:val="007600F6"/>
    <w:rsid w:val="0076026A"/>
    <w:rsid w:val="007607AF"/>
    <w:rsid w:val="00760FE0"/>
    <w:rsid w:val="00761450"/>
    <w:rsid w:val="007615FD"/>
    <w:rsid w:val="00761A1E"/>
    <w:rsid w:val="00761F97"/>
    <w:rsid w:val="007620D0"/>
    <w:rsid w:val="007621DC"/>
    <w:rsid w:val="00762538"/>
    <w:rsid w:val="00762568"/>
    <w:rsid w:val="007625BD"/>
    <w:rsid w:val="0076281C"/>
    <w:rsid w:val="00762878"/>
    <w:rsid w:val="00762A40"/>
    <w:rsid w:val="00762D39"/>
    <w:rsid w:val="00762EE0"/>
    <w:rsid w:val="0076308A"/>
    <w:rsid w:val="0076312B"/>
    <w:rsid w:val="00763462"/>
    <w:rsid w:val="007634C4"/>
    <w:rsid w:val="00763ECE"/>
    <w:rsid w:val="00763EEA"/>
    <w:rsid w:val="00763F5C"/>
    <w:rsid w:val="00764137"/>
    <w:rsid w:val="007648DB"/>
    <w:rsid w:val="007649D2"/>
    <w:rsid w:val="00764A20"/>
    <w:rsid w:val="00764A8F"/>
    <w:rsid w:val="00764C5A"/>
    <w:rsid w:val="00764C72"/>
    <w:rsid w:val="007650D3"/>
    <w:rsid w:val="00765426"/>
    <w:rsid w:val="0076696E"/>
    <w:rsid w:val="00766C87"/>
    <w:rsid w:val="00767421"/>
    <w:rsid w:val="00767885"/>
    <w:rsid w:val="00767E52"/>
    <w:rsid w:val="00767E58"/>
    <w:rsid w:val="00767E87"/>
    <w:rsid w:val="00767F7A"/>
    <w:rsid w:val="00770093"/>
    <w:rsid w:val="007701AF"/>
    <w:rsid w:val="007702D9"/>
    <w:rsid w:val="007703E9"/>
    <w:rsid w:val="007705BD"/>
    <w:rsid w:val="00770733"/>
    <w:rsid w:val="00770D4A"/>
    <w:rsid w:val="00771437"/>
    <w:rsid w:val="007714B7"/>
    <w:rsid w:val="007714DD"/>
    <w:rsid w:val="00771A68"/>
    <w:rsid w:val="00771D04"/>
    <w:rsid w:val="00771D23"/>
    <w:rsid w:val="00771D24"/>
    <w:rsid w:val="00772220"/>
    <w:rsid w:val="00772285"/>
    <w:rsid w:val="0077266C"/>
    <w:rsid w:val="00772869"/>
    <w:rsid w:val="00772D29"/>
    <w:rsid w:val="00772D8B"/>
    <w:rsid w:val="00772EE1"/>
    <w:rsid w:val="007736D5"/>
    <w:rsid w:val="00773C5E"/>
    <w:rsid w:val="00773D5E"/>
    <w:rsid w:val="00774208"/>
    <w:rsid w:val="00774262"/>
    <w:rsid w:val="007743A9"/>
    <w:rsid w:val="00774A13"/>
    <w:rsid w:val="00774B03"/>
    <w:rsid w:val="007751DD"/>
    <w:rsid w:val="00775B46"/>
    <w:rsid w:val="00775D5D"/>
    <w:rsid w:val="007763B1"/>
    <w:rsid w:val="007763D3"/>
    <w:rsid w:val="00776D3F"/>
    <w:rsid w:val="00776F37"/>
    <w:rsid w:val="00777205"/>
    <w:rsid w:val="007772FA"/>
    <w:rsid w:val="0077768A"/>
    <w:rsid w:val="00777BD8"/>
    <w:rsid w:val="00777DE3"/>
    <w:rsid w:val="0078055D"/>
    <w:rsid w:val="007806EE"/>
    <w:rsid w:val="00780FE5"/>
    <w:rsid w:val="00781203"/>
    <w:rsid w:val="00781210"/>
    <w:rsid w:val="007813F3"/>
    <w:rsid w:val="00781488"/>
    <w:rsid w:val="0078172B"/>
    <w:rsid w:val="00781947"/>
    <w:rsid w:val="007819AE"/>
    <w:rsid w:val="00781BC6"/>
    <w:rsid w:val="00781C70"/>
    <w:rsid w:val="007828A3"/>
    <w:rsid w:val="007829DE"/>
    <w:rsid w:val="00782B17"/>
    <w:rsid w:val="00782C3E"/>
    <w:rsid w:val="00782DAA"/>
    <w:rsid w:val="00782F23"/>
    <w:rsid w:val="007830B4"/>
    <w:rsid w:val="00783347"/>
    <w:rsid w:val="007836D4"/>
    <w:rsid w:val="007837DD"/>
    <w:rsid w:val="00783976"/>
    <w:rsid w:val="00783999"/>
    <w:rsid w:val="007839CE"/>
    <w:rsid w:val="00783A76"/>
    <w:rsid w:val="00783B43"/>
    <w:rsid w:val="0078453B"/>
    <w:rsid w:val="00784626"/>
    <w:rsid w:val="0078481E"/>
    <w:rsid w:val="0078537F"/>
    <w:rsid w:val="007855A9"/>
    <w:rsid w:val="00785DC6"/>
    <w:rsid w:val="00785EB0"/>
    <w:rsid w:val="00785F2E"/>
    <w:rsid w:val="0078656B"/>
    <w:rsid w:val="00786FD5"/>
    <w:rsid w:val="00787127"/>
    <w:rsid w:val="007872D4"/>
    <w:rsid w:val="00787736"/>
    <w:rsid w:val="007877F7"/>
    <w:rsid w:val="007908E7"/>
    <w:rsid w:val="00790CF4"/>
    <w:rsid w:val="00790F76"/>
    <w:rsid w:val="00790FD5"/>
    <w:rsid w:val="0079145A"/>
    <w:rsid w:val="00791494"/>
    <w:rsid w:val="00791498"/>
    <w:rsid w:val="00791872"/>
    <w:rsid w:val="007918A9"/>
    <w:rsid w:val="00791E30"/>
    <w:rsid w:val="00791F76"/>
    <w:rsid w:val="007920FE"/>
    <w:rsid w:val="007921D7"/>
    <w:rsid w:val="007927A4"/>
    <w:rsid w:val="0079291B"/>
    <w:rsid w:val="007929E4"/>
    <w:rsid w:val="00792A59"/>
    <w:rsid w:val="00792A5A"/>
    <w:rsid w:val="00792D7B"/>
    <w:rsid w:val="00792E57"/>
    <w:rsid w:val="00793123"/>
    <w:rsid w:val="00793246"/>
    <w:rsid w:val="0079335F"/>
    <w:rsid w:val="007933F2"/>
    <w:rsid w:val="007938B6"/>
    <w:rsid w:val="00793A55"/>
    <w:rsid w:val="00793D13"/>
    <w:rsid w:val="00793EEA"/>
    <w:rsid w:val="00794122"/>
    <w:rsid w:val="007941A2"/>
    <w:rsid w:val="007941D2"/>
    <w:rsid w:val="00794222"/>
    <w:rsid w:val="007947C0"/>
    <w:rsid w:val="007949B9"/>
    <w:rsid w:val="00794A16"/>
    <w:rsid w:val="00794B26"/>
    <w:rsid w:val="00794EB2"/>
    <w:rsid w:val="0079512D"/>
    <w:rsid w:val="007953D6"/>
    <w:rsid w:val="007958BF"/>
    <w:rsid w:val="00795BA3"/>
    <w:rsid w:val="00796217"/>
    <w:rsid w:val="007966C9"/>
    <w:rsid w:val="00796A90"/>
    <w:rsid w:val="00796D73"/>
    <w:rsid w:val="00796DA3"/>
    <w:rsid w:val="00797066"/>
    <w:rsid w:val="00797085"/>
    <w:rsid w:val="007971F1"/>
    <w:rsid w:val="00797294"/>
    <w:rsid w:val="00797465"/>
    <w:rsid w:val="0079783E"/>
    <w:rsid w:val="00797F47"/>
    <w:rsid w:val="007A0039"/>
    <w:rsid w:val="007A0115"/>
    <w:rsid w:val="007A01EE"/>
    <w:rsid w:val="007A0367"/>
    <w:rsid w:val="007A0742"/>
    <w:rsid w:val="007A09C8"/>
    <w:rsid w:val="007A0A61"/>
    <w:rsid w:val="007A0B87"/>
    <w:rsid w:val="007A0BE6"/>
    <w:rsid w:val="007A0EFD"/>
    <w:rsid w:val="007A102F"/>
    <w:rsid w:val="007A15CB"/>
    <w:rsid w:val="007A17C6"/>
    <w:rsid w:val="007A1ECA"/>
    <w:rsid w:val="007A1FE6"/>
    <w:rsid w:val="007A2044"/>
    <w:rsid w:val="007A2212"/>
    <w:rsid w:val="007A22F9"/>
    <w:rsid w:val="007A24ED"/>
    <w:rsid w:val="007A25DF"/>
    <w:rsid w:val="007A2780"/>
    <w:rsid w:val="007A2C8D"/>
    <w:rsid w:val="007A2E8D"/>
    <w:rsid w:val="007A3036"/>
    <w:rsid w:val="007A3420"/>
    <w:rsid w:val="007A360C"/>
    <w:rsid w:val="007A36BA"/>
    <w:rsid w:val="007A3777"/>
    <w:rsid w:val="007A3977"/>
    <w:rsid w:val="007A3B28"/>
    <w:rsid w:val="007A3DF2"/>
    <w:rsid w:val="007A3F1F"/>
    <w:rsid w:val="007A4004"/>
    <w:rsid w:val="007A420C"/>
    <w:rsid w:val="007A4210"/>
    <w:rsid w:val="007A45A9"/>
    <w:rsid w:val="007A45DE"/>
    <w:rsid w:val="007A4CED"/>
    <w:rsid w:val="007A4D87"/>
    <w:rsid w:val="007A4DA3"/>
    <w:rsid w:val="007A4DF7"/>
    <w:rsid w:val="007A53EB"/>
    <w:rsid w:val="007A62E0"/>
    <w:rsid w:val="007A663F"/>
    <w:rsid w:val="007A68D4"/>
    <w:rsid w:val="007A6EDA"/>
    <w:rsid w:val="007A7355"/>
    <w:rsid w:val="007A73C2"/>
    <w:rsid w:val="007A75E9"/>
    <w:rsid w:val="007A766E"/>
    <w:rsid w:val="007A767C"/>
    <w:rsid w:val="007A76ED"/>
    <w:rsid w:val="007A7CF8"/>
    <w:rsid w:val="007A7E07"/>
    <w:rsid w:val="007B048C"/>
    <w:rsid w:val="007B1134"/>
    <w:rsid w:val="007B113F"/>
    <w:rsid w:val="007B12BE"/>
    <w:rsid w:val="007B1687"/>
    <w:rsid w:val="007B1866"/>
    <w:rsid w:val="007B18CE"/>
    <w:rsid w:val="007B1ACC"/>
    <w:rsid w:val="007B1BBE"/>
    <w:rsid w:val="007B1D74"/>
    <w:rsid w:val="007B1DFA"/>
    <w:rsid w:val="007B1F9E"/>
    <w:rsid w:val="007B2027"/>
    <w:rsid w:val="007B21BD"/>
    <w:rsid w:val="007B24B9"/>
    <w:rsid w:val="007B251D"/>
    <w:rsid w:val="007B25A0"/>
    <w:rsid w:val="007B2612"/>
    <w:rsid w:val="007B2710"/>
    <w:rsid w:val="007B2BE3"/>
    <w:rsid w:val="007B2FE7"/>
    <w:rsid w:val="007B32B1"/>
    <w:rsid w:val="007B32FD"/>
    <w:rsid w:val="007B362D"/>
    <w:rsid w:val="007B3661"/>
    <w:rsid w:val="007B3761"/>
    <w:rsid w:val="007B39C5"/>
    <w:rsid w:val="007B3A63"/>
    <w:rsid w:val="007B3AE1"/>
    <w:rsid w:val="007B3E0F"/>
    <w:rsid w:val="007B3E3B"/>
    <w:rsid w:val="007B424D"/>
    <w:rsid w:val="007B452D"/>
    <w:rsid w:val="007B45B7"/>
    <w:rsid w:val="007B4914"/>
    <w:rsid w:val="007B4A65"/>
    <w:rsid w:val="007B4C60"/>
    <w:rsid w:val="007B4D2D"/>
    <w:rsid w:val="007B5082"/>
    <w:rsid w:val="007B536F"/>
    <w:rsid w:val="007B5476"/>
    <w:rsid w:val="007B555F"/>
    <w:rsid w:val="007B57BB"/>
    <w:rsid w:val="007B5C8D"/>
    <w:rsid w:val="007B60A0"/>
    <w:rsid w:val="007B6917"/>
    <w:rsid w:val="007B6B61"/>
    <w:rsid w:val="007B6CB1"/>
    <w:rsid w:val="007B6D48"/>
    <w:rsid w:val="007B6DDE"/>
    <w:rsid w:val="007B6FB9"/>
    <w:rsid w:val="007B734C"/>
    <w:rsid w:val="007B78E4"/>
    <w:rsid w:val="007B79D0"/>
    <w:rsid w:val="007B7D11"/>
    <w:rsid w:val="007C02BA"/>
    <w:rsid w:val="007C04E2"/>
    <w:rsid w:val="007C0517"/>
    <w:rsid w:val="007C0595"/>
    <w:rsid w:val="007C0B5F"/>
    <w:rsid w:val="007C0DA4"/>
    <w:rsid w:val="007C10CC"/>
    <w:rsid w:val="007C1721"/>
    <w:rsid w:val="007C197C"/>
    <w:rsid w:val="007C1B30"/>
    <w:rsid w:val="007C1C97"/>
    <w:rsid w:val="007C22C6"/>
    <w:rsid w:val="007C230A"/>
    <w:rsid w:val="007C2359"/>
    <w:rsid w:val="007C2689"/>
    <w:rsid w:val="007C2A59"/>
    <w:rsid w:val="007C2ABF"/>
    <w:rsid w:val="007C2BD5"/>
    <w:rsid w:val="007C2FE3"/>
    <w:rsid w:val="007C3623"/>
    <w:rsid w:val="007C3DC9"/>
    <w:rsid w:val="007C408D"/>
    <w:rsid w:val="007C420C"/>
    <w:rsid w:val="007C51BE"/>
    <w:rsid w:val="007C6383"/>
    <w:rsid w:val="007C63E9"/>
    <w:rsid w:val="007C6876"/>
    <w:rsid w:val="007C6930"/>
    <w:rsid w:val="007C6EDE"/>
    <w:rsid w:val="007C70ED"/>
    <w:rsid w:val="007C7568"/>
    <w:rsid w:val="007C7A70"/>
    <w:rsid w:val="007C7B50"/>
    <w:rsid w:val="007C7BE0"/>
    <w:rsid w:val="007D027E"/>
    <w:rsid w:val="007D0A10"/>
    <w:rsid w:val="007D1875"/>
    <w:rsid w:val="007D1ECC"/>
    <w:rsid w:val="007D1ED9"/>
    <w:rsid w:val="007D1F0F"/>
    <w:rsid w:val="007D1F11"/>
    <w:rsid w:val="007D24FA"/>
    <w:rsid w:val="007D2696"/>
    <w:rsid w:val="007D2824"/>
    <w:rsid w:val="007D28C5"/>
    <w:rsid w:val="007D2B28"/>
    <w:rsid w:val="007D2B5F"/>
    <w:rsid w:val="007D2B96"/>
    <w:rsid w:val="007D2F1C"/>
    <w:rsid w:val="007D3483"/>
    <w:rsid w:val="007D36FF"/>
    <w:rsid w:val="007D3AD0"/>
    <w:rsid w:val="007D41D2"/>
    <w:rsid w:val="007D455B"/>
    <w:rsid w:val="007D484D"/>
    <w:rsid w:val="007D4A97"/>
    <w:rsid w:val="007D4C18"/>
    <w:rsid w:val="007D541F"/>
    <w:rsid w:val="007D560A"/>
    <w:rsid w:val="007D57B8"/>
    <w:rsid w:val="007D5AFA"/>
    <w:rsid w:val="007D5C11"/>
    <w:rsid w:val="007D5FE8"/>
    <w:rsid w:val="007D602B"/>
    <w:rsid w:val="007D6426"/>
    <w:rsid w:val="007D645D"/>
    <w:rsid w:val="007D6AA3"/>
    <w:rsid w:val="007D6DB5"/>
    <w:rsid w:val="007D70FD"/>
    <w:rsid w:val="007D73FE"/>
    <w:rsid w:val="007D74FB"/>
    <w:rsid w:val="007D76E7"/>
    <w:rsid w:val="007D7738"/>
    <w:rsid w:val="007D7996"/>
    <w:rsid w:val="007D7B4B"/>
    <w:rsid w:val="007D7E09"/>
    <w:rsid w:val="007E0385"/>
    <w:rsid w:val="007E08ED"/>
    <w:rsid w:val="007E1223"/>
    <w:rsid w:val="007E1300"/>
    <w:rsid w:val="007E1625"/>
    <w:rsid w:val="007E16FC"/>
    <w:rsid w:val="007E176E"/>
    <w:rsid w:val="007E19C1"/>
    <w:rsid w:val="007E1A2A"/>
    <w:rsid w:val="007E1AB8"/>
    <w:rsid w:val="007E1E94"/>
    <w:rsid w:val="007E2189"/>
    <w:rsid w:val="007E2CEA"/>
    <w:rsid w:val="007E3148"/>
    <w:rsid w:val="007E32D9"/>
    <w:rsid w:val="007E3C48"/>
    <w:rsid w:val="007E482A"/>
    <w:rsid w:val="007E541D"/>
    <w:rsid w:val="007E5511"/>
    <w:rsid w:val="007E5689"/>
    <w:rsid w:val="007E5F38"/>
    <w:rsid w:val="007E6295"/>
    <w:rsid w:val="007E6395"/>
    <w:rsid w:val="007E6C78"/>
    <w:rsid w:val="007E6F98"/>
    <w:rsid w:val="007E7170"/>
    <w:rsid w:val="007E79D3"/>
    <w:rsid w:val="007E7AC7"/>
    <w:rsid w:val="007E7BDB"/>
    <w:rsid w:val="007E7CC5"/>
    <w:rsid w:val="007E7D4A"/>
    <w:rsid w:val="007E7E2C"/>
    <w:rsid w:val="007F0188"/>
    <w:rsid w:val="007F028F"/>
    <w:rsid w:val="007F06F1"/>
    <w:rsid w:val="007F09E9"/>
    <w:rsid w:val="007F0B73"/>
    <w:rsid w:val="007F10F1"/>
    <w:rsid w:val="007F1238"/>
    <w:rsid w:val="007F1306"/>
    <w:rsid w:val="007F14C9"/>
    <w:rsid w:val="007F176E"/>
    <w:rsid w:val="007F190A"/>
    <w:rsid w:val="007F1CE4"/>
    <w:rsid w:val="007F1D73"/>
    <w:rsid w:val="007F21CC"/>
    <w:rsid w:val="007F2288"/>
    <w:rsid w:val="007F26F7"/>
    <w:rsid w:val="007F27A2"/>
    <w:rsid w:val="007F288E"/>
    <w:rsid w:val="007F2BC2"/>
    <w:rsid w:val="007F3450"/>
    <w:rsid w:val="007F352D"/>
    <w:rsid w:val="007F3B4D"/>
    <w:rsid w:val="007F4109"/>
    <w:rsid w:val="007F44D4"/>
    <w:rsid w:val="007F4EDE"/>
    <w:rsid w:val="007F4F3B"/>
    <w:rsid w:val="007F54C0"/>
    <w:rsid w:val="007F571E"/>
    <w:rsid w:val="007F5746"/>
    <w:rsid w:val="007F5773"/>
    <w:rsid w:val="007F5E5A"/>
    <w:rsid w:val="007F62A0"/>
    <w:rsid w:val="007F6313"/>
    <w:rsid w:val="007F6C71"/>
    <w:rsid w:val="007F6E86"/>
    <w:rsid w:val="007F6EA5"/>
    <w:rsid w:val="007F71C5"/>
    <w:rsid w:val="007F7326"/>
    <w:rsid w:val="007F75F9"/>
    <w:rsid w:val="007F7C9F"/>
    <w:rsid w:val="007F7CEA"/>
    <w:rsid w:val="00800358"/>
    <w:rsid w:val="00800A98"/>
    <w:rsid w:val="00800BD4"/>
    <w:rsid w:val="00800EE4"/>
    <w:rsid w:val="008013A0"/>
    <w:rsid w:val="00801A47"/>
    <w:rsid w:val="0080232E"/>
    <w:rsid w:val="0080245A"/>
    <w:rsid w:val="00802A4A"/>
    <w:rsid w:val="00802B13"/>
    <w:rsid w:val="00802C7E"/>
    <w:rsid w:val="00802E31"/>
    <w:rsid w:val="008030F1"/>
    <w:rsid w:val="00803248"/>
    <w:rsid w:val="00803A54"/>
    <w:rsid w:val="00803D7B"/>
    <w:rsid w:val="00803E08"/>
    <w:rsid w:val="008040E5"/>
    <w:rsid w:val="008043F7"/>
    <w:rsid w:val="008044C1"/>
    <w:rsid w:val="00804770"/>
    <w:rsid w:val="008049E0"/>
    <w:rsid w:val="00804D30"/>
    <w:rsid w:val="00804EFC"/>
    <w:rsid w:val="008057E0"/>
    <w:rsid w:val="008057EF"/>
    <w:rsid w:val="00805A98"/>
    <w:rsid w:val="00805D44"/>
    <w:rsid w:val="00805D8C"/>
    <w:rsid w:val="00805DE9"/>
    <w:rsid w:val="00805F7C"/>
    <w:rsid w:val="008060BB"/>
    <w:rsid w:val="00806666"/>
    <w:rsid w:val="00807293"/>
    <w:rsid w:val="008072C9"/>
    <w:rsid w:val="00807967"/>
    <w:rsid w:val="00807BAA"/>
    <w:rsid w:val="00807E30"/>
    <w:rsid w:val="008101D9"/>
    <w:rsid w:val="00810233"/>
    <w:rsid w:val="0081029E"/>
    <w:rsid w:val="0081092A"/>
    <w:rsid w:val="00810B20"/>
    <w:rsid w:val="00810F73"/>
    <w:rsid w:val="00810F93"/>
    <w:rsid w:val="008112DE"/>
    <w:rsid w:val="008113CC"/>
    <w:rsid w:val="008114E0"/>
    <w:rsid w:val="00811943"/>
    <w:rsid w:val="00811947"/>
    <w:rsid w:val="00811A86"/>
    <w:rsid w:val="00811B78"/>
    <w:rsid w:val="00812001"/>
    <w:rsid w:val="0081240F"/>
    <w:rsid w:val="00812D82"/>
    <w:rsid w:val="00812EA6"/>
    <w:rsid w:val="00812F63"/>
    <w:rsid w:val="0081343D"/>
    <w:rsid w:val="00813527"/>
    <w:rsid w:val="0081352B"/>
    <w:rsid w:val="00813AEC"/>
    <w:rsid w:val="00813D51"/>
    <w:rsid w:val="008140C5"/>
    <w:rsid w:val="00814149"/>
    <w:rsid w:val="008142BF"/>
    <w:rsid w:val="00814837"/>
    <w:rsid w:val="008150BE"/>
    <w:rsid w:val="008153AC"/>
    <w:rsid w:val="008159CA"/>
    <w:rsid w:val="00816135"/>
    <w:rsid w:val="0081640C"/>
    <w:rsid w:val="0081675A"/>
    <w:rsid w:val="00816D1E"/>
    <w:rsid w:val="0081777E"/>
    <w:rsid w:val="00817871"/>
    <w:rsid w:val="00817A21"/>
    <w:rsid w:val="00817E6C"/>
    <w:rsid w:val="00817FA6"/>
    <w:rsid w:val="00817FF6"/>
    <w:rsid w:val="00820203"/>
    <w:rsid w:val="0082048F"/>
    <w:rsid w:val="008205A7"/>
    <w:rsid w:val="008206A4"/>
    <w:rsid w:val="00820852"/>
    <w:rsid w:val="008208FE"/>
    <w:rsid w:val="008209FB"/>
    <w:rsid w:val="00820B77"/>
    <w:rsid w:val="0082144F"/>
    <w:rsid w:val="00821857"/>
    <w:rsid w:val="0082195B"/>
    <w:rsid w:val="00821BC1"/>
    <w:rsid w:val="008220F8"/>
    <w:rsid w:val="008221AC"/>
    <w:rsid w:val="008221E6"/>
    <w:rsid w:val="0082241B"/>
    <w:rsid w:val="00822C99"/>
    <w:rsid w:val="00822F14"/>
    <w:rsid w:val="00823133"/>
    <w:rsid w:val="0082332A"/>
    <w:rsid w:val="00823539"/>
    <w:rsid w:val="008236C7"/>
    <w:rsid w:val="008236D6"/>
    <w:rsid w:val="0082399D"/>
    <w:rsid w:val="00823FE6"/>
    <w:rsid w:val="008240D4"/>
    <w:rsid w:val="00824169"/>
    <w:rsid w:val="0082422D"/>
    <w:rsid w:val="00824245"/>
    <w:rsid w:val="00824693"/>
    <w:rsid w:val="008247EE"/>
    <w:rsid w:val="00824827"/>
    <w:rsid w:val="008248B8"/>
    <w:rsid w:val="00824A85"/>
    <w:rsid w:val="00824CAF"/>
    <w:rsid w:val="00824CE2"/>
    <w:rsid w:val="00825564"/>
    <w:rsid w:val="008256F8"/>
    <w:rsid w:val="008261CC"/>
    <w:rsid w:val="00826284"/>
    <w:rsid w:val="008263CC"/>
    <w:rsid w:val="00826483"/>
    <w:rsid w:val="008265BE"/>
    <w:rsid w:val="00826738"/>
    <w:rsid w:val="008267A7"/>
    <w:rsid w:val="008268FC"/>
    <w:rsid w:val="00826AA6"/>
    <w:rsid w:val="00826D29"/>
    <w:rsid w:val="00826FB9"/>
    <w:rsid w:val="008270AB"/>
    <w:rsid w:val="008271F8"/>
    <w:rsid w:val="00827243"/>
    <w:rsid w:val="00827741"/>
    <w:rsid w:val="00827BE1"/>
    <w:rsid w:val="00827DA8"/>
    <w:rsid w:val="00827F25"/>
    <w:rsid w:val="00830AAF"/>
    <w:rsid w:val="00830BEB"/>
    <w:rsid w:val="008316F5"/>
    <w:rsid w:val="00831735"/>
    <w:rsid w:val="0083195C"/>
    <w:rsid w:val="00831983"/>
    <w:rsid w:val="00831C6D"/>
    <w:rsid w:val="00831DD4"/>
    <w:rsid w:val="00831F74"/>
    <w:rsid w:val="0083228B"/>
    <w:rsid w:val="00832670"/>
    <w:rsid w:val="008328C2"/>
    <w:rsid w:val="00832AEC"/>
    <w:rsid w:val="008332C7"/>
    <w:rsid w:val="008333A8"/>
    <w:rsid w:val="00833514"/>
    <w:rsid w:val="00833580"/>
    <w:rsid w:val="00833855"/>
    <w:rsid w:val="00833994"/>
    <w:rsid w:val="00833F9E"/>
    <w:rsid w:val="0083405A"/>
    <w:rsid w:val="008345B2"/>
    <w:rsid w:val="00835118"/>
    <w:rsid w:val="00835130"/>
    <w:rsid w:val="00835141"/>
    <w:rsid w:val="00835504"/>
    <w:rsid w:val="00835516"/>
    <w:rsid w:val="00835E7F"/>
    <w:rsid w:val="00836215"/>
    <w:rsid w:val="008365E1"/>
    <w:rsid w:val="008367BD"/>
    <w:rsid w:val="008369A0"/>
    <w:rsid w:val="00836B00"/>
    <w:rsid w:val="00836BBE"/>
    <w:rsid w:val="00837115"/>
    <w:rsid w:val="00837273"/>
    <w:rsid w:val="008379D9"/>
    <w:rsid w:val="00837F40"/>
    <w:rsid w:val="00840386"/>
    <w:rsid w:val="008403DD"/>
    <w:rsid w:val="00840C20"/>
    <w:rsid w:val="00840C49"/>
    <w:rsid w:val="0084115D"/>
    <w:rsid w:val="008413C9"/>
    <w:rsid w:val="00841666"/>
    <w:rsid w:val="00841E47"/>
    <w:rsid w:val="00841F8A"/>
    <w:rsid w:val="0084207E"/>
    <w:rsid w:val="0084234D"/>
    <w:rsid w:val="00842398"/>
    <w:rsid w:val="008423F5"/>
    <w:rsid w:val="00842C33"/>
    <w:rsid w:val="00842D0D"/>
    <w:rsid w:val="00842EC9"/>
    <w:rsid w:val="00843304"/>
    <w:rsid w:val="008436F0"/>
    <w:rsid w:val="0084377A"/>
    <w:rsid w:val="00843A22"/>
    <w:rsid w:val="00843D00"/>
    <w:rsid w:val="008440F6"/>
    <w:rsid w:val="008443BB"/>
    <w:rsid w:val="00844481"/>
    <w:rsid w:val="0084491A"/>
    <w:rsid w:val="00844AC0"/>
    <w:rsid w:val="00844EB5"/>
    <w:rsid w:val="00845087"/>
    <w:rsid w:val="008451C1"/>
    <w:rsid w:val="00845794"/>
    <w:rsid w:val="0084592A"/>
    <w:rsid w:val="00845C7C"/>
    <w:rsid w:val="00845D72"/>
    <w:rsid w:val="00845EC0"/>
    <w:rsid w:val="00846048"/>
    <w:rsid w:val="0084606A"/>
    <w:rsid w:val="00846556"/>
    <w:rsid w:val="008467B7"/>
    <w:rsid w:val="0084693C"/>
    <w:rsid w:val="00846A06"/>
    <w:rsid w:val="00846C23"/>
    <w:rsid w:val="008471A5"/>
    <w:rsid w:val="00847A39"/>
    <w:rsid w:val="00847F0B"/>
    <w:rsid w:val="0085021F"/>
    <w:rsid w:val="00850260"/>
    <w:rsid w:val="0085072D"/>
    <w:rsid w:val="00850917"/>
    <w:rsid w:val="00850998"/>
    <w:rsid w:val="00850B1B"/>
    <w:rsid w:val="00850C77"/>
    <w:rsid w:val="00851040"/>
    <w:rsid w:val="00851143"/>
    <w:rsid w:val="00852041"/>
    <w:rsid w:val="008522CE"/>
    <w:rsid w:val="00852395"/>
    <w:rsid w:val="00852668"/>
    <w:rsid w:val="0085270A"/>
    <w:rsid w:val="00852AE9"/>
    <w:rsid w:val="00852B87"/>
    <w:rsid w:val="00852C53"/>
    <w:rsid w:val="00852EBB"/>
    <w:rsid w:val="008531BA"/>
    <w:rsid w:val="00853873"/>
    <w:rsid w:val="00853E76"/>
    <w:rsid w:val="0085414E"/>
    <w:rsid w:val="00854400"/>
    <w:rsid w:val="008544C4"/>
    <w:rsid w:val="00854612"/>
    <w:rsid w:val="00854726"/>
    <w:rsid w:val="00855413"/>
    <w:rsid w:val="008555A2"/>
    <w:rsid w:val="008555BF"/>
    <w:rsid w:val="008556B0"/>
    <w:rsid w:val="00855764"/>
    <w:rsid w:val="00855821"/>
    <w:rsid w:val="00855878"/>
    <w:rsid w:val="00855A7D"/>
    <w:rsid w:val="00855B90"/>
    <w:rsid w:val="00855CA9"/>
    <w:rsid w:val="00856126"/>
    <w:rsid w:val="00856438"/>
    <w:rsid w:val="008564F9"/>
    <w:rsid w:val="00856639"/>
    <w:rsid w:val="008568DE"/>
    <w:rsid w:val="0085722D"/>
    <w:rsid w:val="008578B9"/>
    <w:rsid w:val="00857AE8"/>
    <w:rsid w:val="00857B31"/>
    <w:rsid w:val="00857C1E"/>
    <w:rsid w:val="0086054C"/>
    <w:rsid w:val="0086054F"/>
    <w:rsid w:val="008606F8"/>
    <w:rsid w:val="00860808"/>
    <w:rsid w:val="00860A85"/>
    <w:rsid w:val="00860A92"/>
    <w:rsid w:val="00860B18"/>
    <w:rsid w:val="00860B36"/>
    <w:rsid w:val="00860B6D"/>
    <w:rsid w:val="00860E51"/>
    <w:rsid w:val="008617CF"/>
    <w:rsid w:val="008618FB"/>
    <w:rsid w:val="008619BF"/>
    <w:rsid w:val="00861D9F"/>
    <w:rsid w:val="008626F3"/>
    <w:rsid w:val="008628ED"/>
    <w:rsid w:val="00862930"/>
    <w:rsid w:val="00862AD7"/>
    <w:rsid w:val="00863124"/>
    <w:rsid w:val="008634D2"/>
    <w:rsid w:val="008639A5"/>
    <w:rsid w:val="00863AEF"/>
    <w:rsid w:val="00863BC5"/>
    <w:rsid w:val="008642BE"/>
    <w:rsid w:val="008643F7"/>
    <w:rsid w:val="008647E4"/>
    <w:rsid w:val="00864AD3"/>
    <w:rsid w:val="008650F2"/>
    <w:rsid w:val="00865178"/>
    <w:rsid w:val="00865769"/>
    <w:rsid w:val="00865BAD"/>
    <w:rsid w:val="0086636F"/>
    <w:rsid w:val="0086691A"/>
    <w:rsid w:val="00866AEB"/>
    <w:rsid w:val="00866C89"/>
    <w:rsid w:val="0086700A"/>
    <w:rsid w:val="00867096"/>
    <w:rsid w:val="008671A7"/>
    <w:rsid w:val="0086725C"/>
    <w:rsid w:val="00867352"/>
    <w:rsid w:val="00867477"/>
    <w:rsid w:val="00867AFB"/>
    <w:rsid w:val="00867D16"/>
    <w:rsid w:val="00870033"/>
    <w:rsid w:val="00870116"/>
    <w:rsid w:val="00870308"/>
    <w:rsid w:val="00870577"/>
    <w:rsid w:val="008705B3"/>
    <w:rsid w:val="0087064E"/>
    <w:rsid w:val="00870813"/>
    <w:rsid w:val="00870DFE"/>
    <w:rsid w:val="00870F88"/>
    <w:rsid w:val="00871061"/>
    <w:rsid w:val="00871111"/>
    <w:rsid w:val="008711DA"/>
    <w:rsid w:val="008714A9"/>
    <w:rsid w:val="0087150D"/>
    <w:rsid w:val="008718D6"/>
    <w:rsid w:val="0087192F"/>
    <w:rsid w:val="00872144"/>
    <w:rsid w:val="0087227A"/>
    <w:rsid w:val="008722E0"/>
    <w:rsid w:val="008722E4"/>
    <w:rsid w:val="00872361"/>
    <w:rsid w:val="008723A8"/>
    <w:rsid w:val="008726CE"/>
    <w:rsid w:val="008728B0"/>
    <w:rsid w:val="0087299F"/>
    <w:rsid w:val="0087300C"/>
    <w:rsid w:val="008736CF"/>
    <w:rsid w:val="00873931"/>
    <w:rsid w:val="00873D7B"/>
    <w:rsid w:val="00873FDC"/>
    <w:rsid w:val="00874724"/>
    <w:rsid w:val="008747A5"/>
    <w:rsid w:val="00874E4B"/>
    <w:rsid w:val="00874EC7"/>
    <w:rsid w:val="00874EF6"/>
    <w:rsid w:val="0087519A"/>
    <w:rsid w:val="008753B5"/>
    <w:rsid w:val="00875615"/>
    <w:rsid w:val="0087569D"/>
    <w:rsid w:val="00875800"/>
    <w:rsid w:val="0087599A"/>
    <w:rsid w:val="00875A32"/>
    <w:rsid w:val="00875E3F"/>
    <w:rsid w:val="008762BE"/>
    <w:rsid w:val="00876FB9"/>
    <w:rsid w:val="008770F9"/>
    <w:rsid w:val="008771DA"/>
    <w:rsid w:val="008778D7"/>
    <w:rsid w:val="00877A57"/>
    <w:rsid w:val="00877CDE"/>
    <w:rsid w:val="008802E3"/>
    <w:rsid w:val="00881701"/>
    <w:rsid w:val="00881E07"/>
    <w:rsid w:val="0088256C"/>
    <w:rsid w:val="008827B1"/>
    <w:rsid w:val="00882B44"/>
    <w:rsid w:val="00882B49"/>
    <w:rsid w:val="00882EBE"/>
    <w:rsid w:val="00883552"/>
    <w:rsid w:val="00883750"/>
    <w:rsid w:val="00883768"/>
    <w:rsid w:val="00883BE7"/>
    <w:rsid w:val="008842AA"/>
    <w:rsid w:val="00884961"/>
    <w:rsid w:val="00884B5B"/>
    <w:rsid w:val="00884F49"/>
    <w:rsid w:val="00885100"/>
    <w:rsid w:val="0088547E"/>
    <w:rsid w:val="0088551A"/>
    <w:rsid w:val="00885AB3"/>
    <w:rsid w:val="00885C09"/>
    <w:rsid w:val="00885D5D"/>
    <w:rsid w:val="00885D9C"/>
    <w:rsid w:val="00885DD6"/>
    <w:rsid w:val="0088647B"/>
    <w:rsid w:val="0088654B"/>
    <w:rsid w:val="0088659B"/>
    <w:rsid w:val="00886FEC"/>
    <w:rsid w:val="008870A5"/>
    <w:rsid w:val="0088748E"/>
    <w:rsid w:val="00887659"/>
    <w:rsid w:val="00887D27"/>
    <w:rsid w:val="00887DAC"/>
    <w:rsid w:val="00890061"/>
    <w:rsid w:val="00890A4C"/>
    <w:rsid w:val="00890B11"/>
    <w:rsid w:val="00890DE3"/>
    <w:rsid w:val="00890EFE"/>
    <w:rsid w:val="008910CB"/>
    <w:rsid w:val="0089115F"/>
    <w:rsid w:val="008912D2"/>
    <w:rsid w:val="008912F4"/>
    <w:rsid w:val="00891716"/>
    <w:rsid w:val="008918D1"/>
    <w:rsid w:val="00891BB5"/>
    <w:rsid w:val="0089206F"/>
    <w:rsid w:val="00892953"/>
    <w:rsid w:val="00893102"/>
    <w:rsid w:val="0089322E"/>
    <w:rsid w:val="008932C6"/>
    <w:rsid w:val="008934A6"/>
    <w:rsid w:val="00893C4E"/>
    <w:rsid w:val="00893D26"/>
    <w:rsid w:val="00893D96"/>
    <w:rsid w:val="008944F1"/>
    <w:rsid w:val="00894B23"/>
    <w:rsid w:val="0089504B"/>
    <w:rsid w:val="00895534"/>
    <w:rsid w:val="00895C41"/>
    <w:rsid w:val="008960D0"/>
    <w:rsid w:val="0089632C"/>
    <w:rsid w:val="00896864"/>
    <w:rsid w:val="00896AA1"/>
    <w:rsid w:val="00896EF2"/>
    <w:rsid w:val="008973F5"/>
    <w:rsid w:val="0089743C"/>
    <w:rsid w:val="008974B1"/>
    <w:rsid w:val="008974C5"/>
    <w:rsid w:val="0089753A"/>
    <w:rsid w:val="008979C1"/>
    <w:rsid w:val="00897EE3"/>
    <w:rsid w:val="008A0300"/>
    <w:rsid w:val="008A060F"/>
    <w:rsid w:val="008A0759"/>
    <w:rsid w:val="008A097F"/>
    <w:rsid w:val="008A0BD9"/>
    <w:rsid w:val="008A0CA6"/>
    <w:rsid w:val="008A0E49"/>
    <w:rsid w:val="008A181E"/>
    <w:rsid w:val="008A1995"/>
    <w:rsid w:val="008A1B38"/>
    <w:rsid w:val="008A1CDA"/>
    <w:rsid w:val="008A1D78"/>
    <w:rsid w:val="008A20F4"/>
    <w:rsid w:val="008A2115"/>
    <w:rsid w:val="008A211A"/>
    <w:rsid w:val="008A2371"/>
    <w:rsid w:val="008A2F0F"/>
    <w:rsid w:val="008A2FBD"/>
    <w:rsid w:val="008A3164"/>
    <w:rsid w:val="008A321F"/>
    <w:rsid w:val="008A3259"/>
    <w:rsid w:val="008A3320"/>
    <w:rsid w:val="008A3328"/>
    <w:rsid w:val="008A3A12"/>
    <w:rsid w:val="008A3BB0"/>
    <w:rsid w:val="008A3D75"/>
    <w:rsid w:val="008A4004"/>
    <w:rsid w:val="008A44ED"/>
    <w:rsid w:val="008A4601"/>
    <w:rsid w:val="008A47F7"/>
    <w:rsid w:val="008A512B"/>
    <w:rsid w:val="008A51B5"/>
    <w:rsid w:val="008A523A"/>
    <w:rsid w:val="008A5751"/>
    <w:rsid w:val="008A59F1"/>
    <w:rsid w:val="008A5C56"/>
    <w:rsid w:val="008A5F31"/>
    <w:rsid w:val="008A5F6A"/>
    <w:rsid w:val="008A6082"/>
    <w:rsid w:val="008A6108"/>
    <w:rsid w:val="008A63CF"/>
    <w:rsid w:val="008A6419"/>
    <w:rsid w:val="008A64E2"/>
    <w:rsid w:val="008A6890"/>
    <w:rsid w:val="008A6A3F"/>
    <w:rsid w:val="008A6E21"/>
    <w:rsid w:val="008A704F"/>
    <w:rsid w:val="008A706A"/>
    <w:rsid w:val="008A722B"/>
    <w:rsid w:val="008A73FA"/>
    <w:rsid w:val="008A74EE"/>
    <w:rsid w:val="008A75B0"/>
    <w:rsid w:val="008A76C8"/>
    <w:rsid w:val="008B03C9"/>
    <w:rsid w:val="008B0627"/>
    <w:rsid w:val="008B0BB0"/>
    <w:rsid w:val="008B0C8B"/>
    <w:rsid w:val="008B0CAF"/>
    <w:rsid w:val="008B0D64"/>
    <w:rsid w:val="008B1487"/>
    <w:rsid w:val="008B163A"/>
    <w:rsid w:val="008B1D2A"/>
    <w:rsid w:val="008B1E67"/>
    <w:rsid w:val="008B1F16"/>
    <w:rsid w:val="008B1FAB"/>
    <w:rsid w:val="008B2544"/>
    <w:rsid w:val="008B257C"/>
    <w:rsid w:val="008B29C3"/>
    <w:rsid w:val="008B29F4"/>
    <w:rsid w:val="008B2BE0"/>
    <w:rsid w:val="008B3774"/>
    <w:rsid w:val="008B3C0A"/>
    <w:rsid w:val="008B3DC8"/>
    <w:rsid w:val="008B47BC"/>
    <w:rsid w:val="008B4946"/>
    <w:rsid w:val="008B49B5"/>
    <w:rsid w:val="008B4B9C"/>
    <w:rsid w:val="008B5063"/>
    <w:rsid w:val="008B5112"/>
    <w:rsid w:val="008B5336"/>
    <w:rsid w:val="008B5528"/>
    <w:rsid w:val="008B55F0"/>
    <w:rsid w:val="008B5E98"/>
    <w:rsid w:val="008B657B"/>
    <w:rsid w:val="008B6A76"/>
    <w:rsid w:val="008B6E24"/>
    <w:rsid w:val="008B6FFF"/>
    <w:rsid w:val="008B7170"/>
    <w:rsid w:val="008B71F0"/>
    <w:rsid w:val="008B71F7"/>
    <w:rsid w:val="008B7516"/>
    <w:rsid w:val="008B7551"/>
    <w:rsid w:val="008B7AEF"/>
    <w:rsid w:val="008B7B0F"/>
    <w:rsid w:val="008B7C94"/>
    <w:rsid w:val="008C01A7"/>
    <w:rsid w:val="008C0989"/>
    <w:rsid w:val="008C0BDE"/>
    <w:rsid w:val="008C0E08"/>
    <w:rsid w:val="008C1103"/>
    <w:rsid w:val="008C119C"/>
    <w:rsid w:val="008C1636"/>
    <w:rsid w:val="008C1A6B"/>
    <w:rsid w:val="008C1BE6"/>
    <w:rsid w:val="008C1C3B"/>
    <w:rsid w:val="008C1C3E"/>
    <w:rsid w:val="008C2011"/>
    <w:rsid w:val="008C208F"/>
    <w:rsid w:val="008C2424"/>
    <w:rsid w:val="008C25A1"/>
    <w:rsid w:val="008C2908"/>
    <w:rsid w:val="008C2BCE"/>
    <w:rsid w:val="008C2C6B"/>
    <w:rsid w:val="008C3586"/>
    <w:rsid w:val="008C3720"/>
    <w:rsid w:val="008C39C4"/>
    <w:rsid w:val="008C3B34"/>
    <w:rsid w:val="008C40B1"/>
    <w:rsid w:val="008C4518"/>
    <w:rsid w:val="008C47C9"/>
    <w:rsid w:val="008C4CC2"/>
    <w:rsid w:val="008C4ED7"/>
    <w:rsid w:val="008C4FDF"/>
    <w:rsid w:val="008C5431"/>
    <w:rsid w:val="008C544E"/>
    <w:rsid w:val="008C54C5"/>
    <w:rsid w:val="008C5ABD"/>
    <w:rsid w:val="008C5EBE"/>
    <w:rsid w:val="008C6230"/>
    <w:rsid w:val="008C63DC"/>
    <w:rsid w:val="008C64FA"/>
    <w:rsid w:val="008C6C9A"/>
    <w:rsid w:val="008C6CE5"/>
    <w:rsid w:val="008C6DA5"/>
    <w:rsid w:val="008C70C8"/>
    <w:rsid w:val="008C734E"/>
    <w:rsid w:val="008C770B"/>
    <w:rsid w:val="008C7D49"/>
    <w:rsid w:val="008C7E9F"/>
    <w:rsid w:val="008D03AB"/>
    <w:rsid w:val="008D0579"/>
    <w:rsid w:val="008D060D"/>
    <w:rsid w:val="008D0925"/>
    <w:rsid w:val="008D0F4B"/>
    <w:rsid w:val="008D1025"/>
    <w:rsid w:val="008D1F4D"/>
    <w:rsid w:val="008D22B2"/>
    <w:rsid w:val="008D2924"/>
    <w:rsid w:val="008D2A17"/>
    <w:rsid w:val="008D2C79"/>
    <w:rsid w:val="008D2C7A"/>
    <w:rsid w:val="008D3031"/>
    <w:rsid w:val="008D30CD"/>
    <w:rsid w:val="008D3123"/>
    <w:rsid w:val="008D357A"/>
    <w:rsid w:val="008D373A"/>
    <w:rsid w:val="008D3940"/>
    <w:rsid w:val="008D39AC"/>
    <w:rsid w:val="008D3B3F"/>
    <w:rsid w:val="008D3BF5"/>
    <w:rsid w:val="008D3DC8"/>
    <w:rsid w:val="008D4102"/>
    <w:rsid w:val="008D4117"/>
    <w:rsid w:val="008D42D0"/>
    <w:rsid w:val="008D449D"/>
    <w:rsid w:val="008D4BC2"/>
    <w:rsid w:val="008D5815"/>
    <w:rsid w:val="008D5AC2"/>
    <w:rsid w:val="008D5AFA"/>
    <w:rsid w:val="008D5E5C"/>
    <w:rsid w:val="008D61DB"/>
    <w:rsid w:val="008D621A"/>
    <w:rsid w:val="008D6604"/>
    <w:rsid w:val="008D6744"/>
    <w:rsid w:val="008D69C5"/>
    <w:rsid w:val="008D737E"/>
    <w:rsid w:val="008D79AF"/>
    <w:rsid w:val="008D7B15"/>
    <w:rsid w:val="008D7F51"/>
    <w:rsid w:val="008E00B1"/>
    <w:rsid w:val="008E022E"/>
    <w:rsid w:val="008E0A13"/>
    <w:rsid w:val="008E0A34"/>
    <w:rsid w:val="008E0C92"/>
    <w:rsid w:val="008E1010"/>
    <w:rsid w:val="008E123F"/>
    <w:rsid w:val="008E130F"/>
    <w:rsid w:val="008E132D"/>
    <w:rsid w:val="008E134B"/>
    <w:rsid w:val="008E1372"/>
    <w:rsid w:val="008E1404"/>
    <w:rsid w:val="008E16A8"/>
    <w:rsid w:val="008E1E57"/>
    <w:rsid w:val="008E1E5E"/>
    <w:rsid w:val="008E1F6E"/>
    <w:rsid w:val="008E1FAE"/>
    <w:rsid w:val="008E287B"/>
    <w:rsid w:val="008E2881"/>
    <w:rsid w:val="008E29FC"/>
    <w:rsid w:val="008E2C37"/>
    <w:rsid w:val="008E2C61"/>
    <w:rsid w:val="008E3985"/>
    <w:rsid w:val="008E3B66"/>
    <w:rsid w:val="008E3C49"/>
    <w:rsid w:val="008E3CA5"/>
    <w:rsid w:val="008E424D"/>
    <w:rsid w:val="008E45E5"/>
    <w:rsid w:val="008E4611"/>
    <w:rsid w:val="008E4686"/>
    <w:rsid w:val="008E4D3C"/>
    <w:rsid w:val="008E51E0"/>
    <w:rsid w:val="008E57D6"/>
    <w:rsid w:val="008E5939"/>
    <w:rsid w:val="008E5BAE"/>
    <w:rsid w:val="008E5F52"/>
    <w:rsid w:val="008E5F6E"/>
    <w:rsid w:val="008E5FAF"/>
    <w:rsid w:val="008E6DEF"/>
    <w:rsid w:val="008E7EBB"/>
    <w:rsid w:val="008F0BE7"/>
    <w:rsid w:val="008F0C8B"/>
    <w:rsid w:val="008F0D16"/>
    <w:rsid w:val="008F1177"/>
    <w:rsid w:val="008F1218"/>
    <w:rsid w:val="008F129A"/>
    <w:rsid w:val="008F142A"/>
    <w:rsid w:val="008F16AC"/>
    <w:rsid w:val="008F1C56"/>
    <w:rsid w:val="008F1CAB"/>
    <w:rsid w:val="008F1ED5"/>
    <w:rsid w:val="008F2210"/>
    <w:rsid w:val="008F2367"/>
    <w:rsid w:val="008F23C4"/>
    <w:rsid w:val="008F25F9"/>
    <w:rsid w:val="008F2842"/>
    <w:rsid w:val="008F2972"/>
    <w:rsid w:val="008F2DCE"/>
    <w:rsid w:val="008F2F9A"/>
    <w:rsid w:val="008F3103"/>
    <w:rsid w:val="008F366E"/>
    <w:rsid w:val="008F38E3"/>
    <w:rsid w:val="008F3F89"/>
    <w:rsid w:val="008F42F9"/>
    <w:rsid w:val="008F433F"/>
    <w:rsid w:val="008F43CB"/>
    <w:rsid w:val="008F43F5"/>
    <w:rsid w:val="008F5893"/>
    <w:rsid w:val="008F624F"/>
    <w:rsid w:val="008F62A6"/>
    <w:rsid w:val="008F64C5"/>
    <w:rsid w:val="008F65E8"/>
    <w:rsid w:val="008F69D8"/>
    <w:rsid w:val="008F6FF1"/>
    <w:rsid w:val="008F7277"/>
    <w:rsid w:val="008F7723"/>
    <w:rsid w:val="008F7775"/>
    <w:rsid w:val="008F7A06"/>
    <w:rsid w:val="008F7BD1"/>
    <w:rsid w:val="008F7F0C"/>
    <w:rsid w:val="009002C7"/>
    <w:rsid w:val="00900618"/>
    <w:rsid w:val="009006B0"/>
    <w:rsid w:val="00900871"/>
    <w:rsid w:val="009008BB"/>
    <w:rsid w:val="00900DB4"/>
    <w:rsid w:val="00900DDE"/>
    <w:rsid w:val="00900EFC"/>
    <w:rsid w:val="009013EF"/>
    <w:rsid w:val="009016FE"/>
    <w:rsid w:val="009017C0"/>
    <w:rsid w:val="009018E0"/>
    <w:rsid w:val="00901A01"/>
    <w:rsid w:val="00901FB6"/>
    <w:rsid w:val="00902100"/>
    <w:rsid w:val="00902163"/>
    <w:rsid w:val="00902583"/>
    <w:rsid w:val="009025B2"/>
    <w:rsid w:val="0090286B"/>
    <w:rsid w:val="00902AEE"/>
    <w:rsid w:val="009030E9"/>
    <w:rsid w:val="0090319B"/>
    <w:rsid w:val="009032C2"/>
    <w:rsid w:val="0090330F"/>
    <w:rsid w:val="0090375D"/>
    <w:rsid w:val="0090376F"/>
    <w:rsid w:val="009038F3"/>
    <w:rsid w:val="009039F8"/>
    <w:rsid w:val="00903AC4"/>
    <w:rsid w:val="00903AF2"/>
    <w:rsid w:val="00903E2E"/>
    <w:rsid w:val="00904000"/>
    <w:rsid w:val="009042D4"/>
    <w:rsid w:val="00904520"/>
    <w:rsid w:val="009046C1"/>
    <w:rsid w:val="00904DA5"/>
    <w:rsid w:val="009051FC"/>
    <w:rsid w:val="00905E06"/>
    <w:rsid w:val="009062DD"/>
    <w:rsid w:val="009068D9"/>
    <w:rsid w:val="00906AAC"/>
    <w:rsid w:val="00906AB9"/>
    <w:rsid w:val="00906E35"/>
    <w:rsid w:val="00907275"/>
    <w:rsid w:val="00907298"/>
    <w:rsid w:val="00907485"/>
    <w:rsid w:val="00910345"/>
    <w:rsid w:val="0091072A"/>
    <w:rsid w:val="009109DD"/>
    <w:rsid w:val="00910D3D"/>
    <w:rsid w:val="00910D65"/>
    <w:rsid w:val="0091134B"/>
    <w:rsid w:val="009113BF"/>
    <w:rsid w:val="0091143C"/>
    <w:rsid w:val="009114E1"/>
    <w:rsid w:val="009116AA"/>
    <w:rsid w:val="009120A7"/>
    <w:rsid w:val="0091230B"/>
    <w:rsid w:val="00912353"/>
    <w:rsid w:val="00912C04"/>
    <w:rsid w:val="00912C3A"/>
    <w:rsid w:val="00913262"/>
    <w:rsid w:val="00913404"/>
    <w:rsid w:val="00913E5E"/>
    <w:rsid w:val="00913F5A"/>
    <w:rsid w:val="00914136"/>
    <w:rsid w:val="009143D6"/>
    <w:rsid w:val="0091472E"/>
    <w:rsid w:val="00914969"/>
    <w:rsid w:val="00914B2A"/>
    <w:rsid w:val="00914D24"/>
    <w:rsid w:val="0091506D"/>
    <w:rsid w:val="00915080"/>
    <w:rsid w:val="00915411"/>
    <w:rsid w:val="009154D7"/>
    <w:rsid w:val="0091551D"/>
    <w:rsid w:val="00915609"/>
    <w:rsid w:val="0091563D"/>
    <w:rsid w:val="00915664"/>
    <w:rsid w:val="00915AB8"/>
    <w:rsid w:val="00915D1F"/>
    <w:rsid w:val="0091610C"/>
    <w:rsid w:val="00916DF5"/>
    <w:rsid w:val="00916F3A"/>
    <w:rsid w:val="009170CE"/>
    <w:rsid w:val="0091746F"/>
    <w:rsid w:val="0091769F"/>
    <w:rsid w:val="00917C23"/>
    <w:rsid w:val="00920908"/>
    <w:rsid w:val="00920D89"/>
    <w:rsid w:val="00920F67"/>
    <w:rsid w:val="009213CD"/>
    <w:rsid w:val="009213DE"/>
    <w:rsid w:val="00921FA0"/>
    <w:rsid w:val="009223A9"/>
    <w:rsid w:val="009226D2"/>
    <w:rsid w:val="009227BD"/>
    <w:rsid w:val="009227DF"/>
    <w:rsid w:val="00922C16"/>
    <w:rsid w:val="00922DA2"/>
    <w:rsid w:val="00922FF6"/>
    <w:rsid w:val="0092350B"/>
    <w:rsid w:val="0092376F"/>
    <w:rsid w:val="009242BA"/>
    <w:rsid w:val="00924433"/>
    <w:rsid w:val="00924664"/>
    <w:rsid w:val="0092497E"/>
    <w:rsid w:val="00924B4B"/>
    <w:rsid w:val="00924C45"/>
    <w:rsid w:val="00924D06"/>
    <w:rsid w:val="00924EF2"/>
    <w:rsid w:val="00925092"/>
    <w:rsid w:val="00925A73"/>
    <w:rsid w:val="00925B6C"/>
    <w:rsid w:val="00926A75"/>
    <w:rsid w:val="00926CD7"/>
    <w:rsid w:val="00926CF6"/>
    <w:rsid w:val="009277E7"/>
    <w:rsid w:val="00927F4D"/>
    <w:rsid w:val="009305B8"/>
    <w:rsid w:val="009308E2"/>
    <w:rsid w:val="009308FF"/>
    <w:rsid w:val="0093099A"/>
    <w:rsid w:val="00930B08"/>
    <w:rsid w:val="00930F00"/>
    <w:rsid w:val="00930F39"/>
    <w:rsid w:val="00931008"/>
    <w:rsid w:val="009314C2"/>
    <w:rsid w:val="009318CA"/>
    <w:rsid w:val="00931AEE"/>
    <w:rsid w:val="00931C98"/>
    <w:rsid w:val="00931E75"/>
    <w:rsid w:val="00932436"/>
    <w:rsid w:val="009327C4"/>
    <w:rsid w:val="0093282D"/>
    <w:rsid w:val="00932C5C"/>
    <w:rsid w:val="00932C99"/>
    <w:rsid w:val="00933273"/>
    <w:rsid w:val="009332BC"/>
    <w:rsid w:val="009338B2"/>
    <w:rsid w:val="009338E4"/>
    <w:rsid w:val="00933A58"/>
    <w:rsid w:val="00933E4E"/>
    <w:rsid w:val="00934473"/>
    <w:rsid w:val="009344C5"/>
    <w:rsid w:val="009344DD"/>
    <w:rsid w:val="00934589"/>
    <w:rsid w:val="009346B5"/>
    <w:rsid w:val="009347F8"/>
    <w:rsid w:val="00934892"/>
    <w:rsid w:val="009354DD"/>
    <w:rsid w:val="009358AA"/>
    <w:rsid w:val="0093596B"/>
    <w:rsid w:val="00935B98"/>
    <w:rsid w:val="00936209"/>
    <w:rsid w:val="009364F8"/>
    <w:rsid w:val="00936873"/>
    <w:rsid w:val="00936897"/>
    <w:rsid w:val="00936F8F"/>
    <w:rsid w:val="00937544"/>
    <w:rsid w:val="00937732"/>
    <w:rsid w:val="00937A19"/>
    <w:rsid w:val="00937B7B"/>
    <w:rsid w:val="009400D5"/>
    <w:rsid w:val="00940127"/>
    <w:rsid w:val="009405EC"/>
    <w:rsid w:val="00940778"/>
    <w:rsid w:val="00940D88"/>
    <w:rsid w:val="00940F8A"/>
    <w:rsid w:val="009411FE"/>
    <w:rsid w:val="00941460"/>
    <w:rsid w:val="009415CA"/>
    <w:rsid w:val="0094174C"/>
    <w:rsid w:val="00941E8C"/>
    <w:rsid w:val="00941EA1"/>
    <w:rsid w:val="009420DE"/>
    <w:rsid w:val="00942220"/>
    <w:rsid w:val="00942D01"/>
    <w:rsid w:val="00942E33"/>
    <w:rsid w:val="0094321E"/>
    <w:rsid w:val="0094358C"/>
    <w:rsid w:val="00943624"/>
    <w:rsid w:val="00943A3F"/>
    <w:rsid w:val="00943BD9"/>
    <w:rsid w:val="00944007"/>
    <w:rsid w:val="00944059"/>
    <w:rsid w:val="00944815"/>
    <w:rsid w:val="009451AB"/>
    <w:rsid w:val="0094528B"/>
    <w:rsid w:val="009455BD"/>
    <w:rsid w:val="00945A38"/>
    <w:rsid w:val="00945E41"/>
    <w:rsid w:val="00945EC5"/>
    <w:rsid w:val="00945EF3"/>
    <w:rsid w:val="00946017"/>
    <w:rsid w:val="0094623E"/>
    <w:rsid w:val="0094685E"/>
    <w:rsid w:val="00946BCB"/>
    <w:rsid w:val="00946C93"/>
    <w:rsid w:val="00946CE3"/>
    <w:rsid w:val="00946FB7"/>
    <w:rsid w:val="00947206"/>
    <w:rsid w:val="0094728E"/>
    <w:rsid w:val="0094778C"/>
    <w:rsid w:val="00947832"/>
    <w:rsid w:val="00947862"/>
    <w:rsid w:val="00947E30"/>
    <w:rsid w:val="00950927"/>
    <w:rsid w:val="00950BF8"/>
    <w:rsid w:val="009510AE"/>
    <w:rsid w:val="00951108"/>
    <w:rsid w:val="0095131C"/>
    <w:rsid w:val="00951757"/>
    <w:rsid w:val="00951835"/>
    <w:rsid w:val="0095188B"/>
    <w:rsid w:val="00951C04"/>
    <w:rsid w:val="00951C5F"/>
    <w:rsid w:val="00952580"/>
    <w:rsid w:val="00952591"/>
    <w:rsid w:val="00952BF7"/>
    <w:rsid w:val="00952C54"/>
    <w:rsid w:val="0095359D"/>
    <w:rsid w:val="00953A9D"/>
    <w:rsid w:val="0095414A"/>
    <w:rsid w:val="00954B31"/>
    <w:rsid w:val="0095503C"/>
    <w:rsid w:val="0095511C"/>
    <w:rsid w:val="0095552B"/>
    <w:rsid w:val="009555DE"/>
    <w:rsid w:val="009556FF"/>
    <w:rsid w:val="00955AB7"/>
    <w:rsid w:val="00955CE6"/>
    <w:rsid w:val="00955D09"/>
    <w:rsid w:val="009560E5"/>
    <w:rsid w:val="009564C3"/>
    <w:rsid w:val="00956940"/>
    <w:rsid w:val="00956B26"/>
    <w:rsid w:val="00956DF7"/>
    <w:rsid w:val="00956EC0"/>
    <w:rsid w:val="0095730C"/>
    <w:rsid w:val="009576A1"/>
    <w:rsid w:val="00957718"/>
    <w:rsid w:val="0095781E"/>
    <w:rsid w:val="00957ECB"/>
    <w:rsid w:val="00957F09"/>
    <w:rsid w:val="0096001F"/>
    <w:rsid w:val="0096024E"/>
    <w:rsid w:val="009602D7"/>
    <w:rsid w:val="009603ED"/>
    <w:rsid w:val="009604A9"/>
    <w:rsid w:val="00960DEC"/>
    <w:rsid w:val="009612C2"/>
    <w:rsid w:val="009613C6"/>
    <w:rsid w:val="0096168B"/>
    <w:rsid w:val="009617D6"/>
    <w:rsid w:val="009617FE"/>
    <w:rsid w:val="00961FC2"/>
    <w:rsid w:val="00962381"/>
    <w:rsid w:val="00962423"/>
    <w:rsid w:val="0096268B"/>
    <w:rsid w:val="00962B4A"/>
    <w:rsid w:val="00963279"/>
    <w:rsid w:val="009633DC"/>
    <w:rsid w:val="0096363C"/>
    <w:rsid w:val="009637C6"/>
    <w:rsid w:val="00963816"/>
    <w:rsid w:val="00963AAA"/>
    <w:rsid w:val="00963ED0"/>
    <w:rsid w:val="00963F96"/>
    <w:rsid w:val="0096412A"/>
    <w:rsid w:val="009644FD"/>
    <w:rsid w:val="00964725"/>
    <w:rsid w:val="00964A80"/>
    <w:rsid w:val="00964C6A"/>
    <w:rsid w:val="00964E45"/>
    <w:rsid w:val="00965294"/>
    <w:rsid w:val="0096549E"/>
    <w:rsid w:val="0096561F"/>
    <w:rsid w:val="009656A2"/>
    <w:rsid w:val="00965805"/>
    <w:rsid w:val="00965956"/>
    <w:rsid w:val="00965BDF"/>
    <w:rsid w:val="0096612F"/>
    <w:rsid w:val="009661DC"/>
    <w:rsid w:val="00966596"/>
    <w:rsid w:val="00966B5B"/>
    <w:rsid w:val="00966C42"/>
    <w:rsid w:val="00967575"/>
    <w:rsid w:val="009679AB"/>
    <w:rsid w:val="009679AD"/>
    <w:rsid w:val="009709CE"/>
    <w:rsid w:val="00970A08"/>
    <w:rsid w:val="00970A22"/>
    <w:rsid w:val="00970C78"/>
    <w:rsid w:val="00970EC8"/>
    <w:rsid w:val="00970EDC"/>
    <w:rsid w:val="00971436"/>
    <w:rsid w:val="00971967"/>
    <w:rsid w:val="00971DDF"/>
    <w:rsid w:val="00971F89"/>
    <w:rsid w:val="0097207A"/>
    <w:rsid w:val="0097215A"/>
    <w:rsid w:val="009721E2"/>
    <w:rsid w:val="0097232E"/>
    <w:rsid w:val="0097246E"/>
    <w:rsid w:val="00972653"/>
    <w:rsid w:val="009729B3"/>
    <w:rsid w:val="00972E52"/>
    <w:rsid w:val="00972F97"/>
    <w:rsid w:val="00973201"/>
    <w:rsid w:val="0097324A"/>
    <w:rsid w:val="009732F2"/>
    <w:rsid w:val="0097352E"/>
    <w:rsid w:val="00974544"/>
    <w:rsid w:val="00974976"/>
    <w:rsid w:val="00974BD1"/>
    <w:rsid w:val="00974D2B"/>
    <w:rsid w:val="00974E30"/>
    <w:rsid w:val="009750B6"/>
    <w:rsid w:val="0097560B"/>
    <w:rsid w:val="0097578B"/>
    <w:rsid w:val="009759DE"/>
    <w:rsid w:val="00975F22"/>
    <w:rsid w:val="00976116"/>
    <w:rsid w:val="00976241"/>
    <w:rsid w:val="0097710D"/>
    <w:rsid w:val="00977354"/>
    <w:rsid w:val="00977536"/>
    <w:rsid w:val="009775C9"/>
    <w:rsid w:val="00977C46"/>
    <w:rsid w:val="00980611"/>
    <w:rsid w:val="0098075D"/>
    <w:rsid w:val="009812B0"/>
    <w:rsid w:val="00981351"/>
    <w:rsid w:val="009814AA"/>
    <w:rsid w:val="009814D8"/>
    <w:rsid w:val="00981FF6"/>
    <w:rsid w:val="0098218A"/>
    <w:rsid w:val="009828F0"/>
    <w:rsid w:val="00982B0E"/>
    <w:rsid w:val="00982CB9"/>
    <w:rsid w:val="00982E0E"/>
    <w:rsid w:val="00982EAA"/>
    <w:rsid w:val="00982FBB"/>
    <w:rsid w:val="009834C4"/>
    <w:rsid w:val="00983576"/>
    <w:rsid w:val="00983766"/>
    <w:rsid w:val="0098377D"/>
    <w:rsid w:val="00983F01"/>
    <w:rsid w:val="00984D0A"/>
    <w:rsid w:val="009850F8"/>
    <w:rsid w:val="00985735"/>
    <w:rsid w:val="00985A07"/>
    <w:rsid w:val="00985B56"/>
    <w:rsid w:val="00986007"/>
    <w:rsid w:val="00986079"/>
    <w:rsid w:val="0098612D"/>
    <w:rsid w:val="009863F4"/>
    <w:rsid w:val="009869AE"/>
    <w:rsid w:val="00987178"/>
    <w:rsid w:val="00987263"/>
    <w:rsid w:val="00987369"/>
    <w:rsid w:val="0098739D"/>
    <w:rsid w:val="009873DB"/>
    <w:rsid w:val="00987939"/>
    <w:rsid w:val="00990228"/>
    <w:rsid w:val="0099040B"/>
    <w:rsid w:val="00990AE7"/>
    <w:rsid w:val="0099162A"/>
    <w:rsid w:val="0099190F"/>
    <w:rsid w:val="00991918"/>
    <w:rsid w:val="00991BA6"/>
    <w:rsid w:val="00991E2A"/>
    <w:rsid w:val="0099209A"/>
    <w:rsid w:val="009923F5"/>
    <w:rsid w:val="009925B4"/>
    <w:rsid w:val="009925EC"/>
    <w:rsid w:val="009927E9"/>
    <w:rsid w:val="00992B55"/>
    <w:rsid w:val="00992E85"/>
    <w:rsid w:val="00993110"/>
    <w:rsid w:val="00993706"/>
    <w:rsid w:val="00993D01"/>
    <w:rsid w:val="00993E75"/>
    <w:rsid w:val="00993F7D"/>
    <w:rsid w:val="00993FA2"/>
    <w:rsid w:val="009941DF"/>
    <w:rsid w:val="009942CD"/>
    <w:rsid w:val="009943F6"/>
    <w:rsid w:val="00994E72"/>
    <w:rsid w:val="00995523"/>
    <w:rsid w:val="0099575B"/>
    <w:rsid w:val="00995794"/>
    <w:rsid w:val="009957C3"/>
    <w:rsid w:val="00995A18"/>
    <w:rsid w:val="00995DB2"/>
    <w:rsid w:val="009965E3"/>
    <w:rsid w:val="00996679"/>
    <w:rsid w:val="009967F7"/>
    <w:rsid w:val="00996856"/>
    <w:rsid w:val="00996B30"/>
    <w:rsid w:val="00996D58"/>
    <w:rsid w:val="0099766C"/>
    <w:rsid w:val="00997939"/>
    <w:rsid w:val="00997DE7"/>
    <w:rsid w:val="00997EE1"/>
    <w:rsid w:val="009A00D1"/>
    <w:rsid w:val="009A017C"/>
    <w:rsid w:val="009A02EA"/>
    <w:rsid w:val="009A0393"/>
    <w:rsid w:val="009A03F7"/>
    <w:rsid w:val="009A04FC"/>
    <w:rsid w:val="009A0609"/>
    <w:rsid w:val="009A0B1D"/>
    <w:rsid w:val="009A0C12"/>
    <w:rsid w:val="009A0CAB"/>
    <w:rsid w:val="009A0D9F"/>
    <w:rsid w:val="009A0DCA"/>
    <w:rsid w:val="009A0EB3"/>
    <w:rsid w:val="009A10B5"/>
    <w:rsid w:val="009A1A9D"/>
    <w:rsid w:val="009A1CD1"/>
    <w:rsid w:val="009A1F90"/>
    <w:rsid w:val="009A219E"/>
    <w:rsid w:val="009A24EE"/>
    <w:rsid w:val="009A2860"/>
    <w:rsid w:val="009A2B35"/>
    <w:rsid w:val="009A2CE2"/>
    <w:rsid w:val="009A30AC"/>
    <w:rsid w:val="009A30FB"/>
    <w:rsid w:val="009A3C68"/>
    <w:rsid w:val="009A3E8B"/>
    <w:rsid w:val="009A40CF"/>
    <w:rsid w:val="009A42E8"/>
    <w:rsid w:val="009A4599"/>
    <w:rsid w:val="009A4624"/>
    <w:rsid w:val="009A4E19"/>
    <w:rsid w:val="009A4EE9"/>
    <w:rsid w:val="009A535F"/>
    <w:rsid w:val="009A5426"/>
    <w:rsid w:val="009A54B1"/>
    <w:rsid w:val="009A5680"/>
    <w:rsid w:val="009A5899"/>
    <w:rsid w:val="009A58B2"/>
    <w:rsid w:val="009A5A3C"/>
    <w:rsid w:val="009A6404"/>
    <w:rsid w:val="009A6527"/>
    <w:rsid w:val="009A65F8"/>
    <w:rsid w:val="009A669B"/>
    <w:rsid w:val="009A67C6"/>
    <w:rsid w:val="009A7179"/>
    <w:rsid w:val="009A7208"/>
    <w:rsid w:val="009A7AD2"/>
    <w:rsid w:val="009A7C4C"/>
    <w:rsid w:val="009B0053"/>
    <w:rsid w:val="009B01BB"/>
    <w:rsid w:val="009B035A"/>
    <w:rsid w:val="009B0972"/>
    <w:rsid w:val="009B112E"/>
    <w:rsid w:val="009B1261"/>
    <w:rsid w:val="009B12D2"/>
    <w:rsid w:val="009B1599"/>
    <w:rsid w:val="009B1767"/>
    <w:rsid w:val="009B1A32"/>
    <w:rsid w:val="009B1BA1"/>
    <w:rsid w:val="009B1F0E"/>
    <w:rsid w:val="009B21D0"/>
    <w:rsid w:val="009B24BB"/>
    <w:rsid w:val="009B282F"/>
    <w:rsid w:val="009B2B13"/>
    <w:rsid w:val="009B368E"/>
    <w:rsid w:val="009B3C87"/>
    <w:rsid w:val="009B3CAF"/>
    <w:rsid w:val="009B406D"/>
    <w:rsid w:val="009B41B6"/>
    <w:rsid w:val="009B4DF7"/>
    <w:rsid w:val="009B58B6"/>
    <w:rsid w:val="009B5E99"/>
    <w:rsid w:val="009B5EF1"/>
    <w:rsid w:val="009B62FF"/>
    <w:rsid w:val="009B6404"/>
    <w:rsid w:val="009B6472"/>
    <w:rsid w:val="009B6723"/>
    <w:rsid w:val="009B6C27"/>
    <w:rsid w:val="009B6FF9"/>
    <w:rsid w:val="009B71DB"/>
    <w:rsid w:val="009B7237"/>
    <w:rsid w:val="009B743B"/>
    <w:rsid w:val="009B78ED"/>
    <w:rsid w:val="009B7962"/>
    <w:rsid w:val="009B7B14"/>
    <w:rsid w:val="009B7FFE"/>
    <w:rsid w:val="009C0076"/>
    <w:rsid w:val="009C00E6"/>
    <w:rsid w:val="009C0310"/>
    <w:rsid w:val="009C0798"/>
    <w:rsid w:val="009C0C3A"/>
    <w:rsid w:val="009C0F6D"/>
    <w:rsid w:val="009C10FE"/>
    <w:rsid w:val="009C1405"/>
    <w:rsid w:val="009C14B3"/>
    <w:rsid w:val="009C1785"/>
    <w:rsid w:val="009C1DA4"/>
    <w:rsid w:val="009C1F2E"/>
    <w:rsid w:val="009C2259"/>
    <w:rsid w:val="009C2B5D"/>
    <w:rsid w:val="009C2E22"/>
    <w:rsid w:val="009C2FD5"/>
    <w:rsid w:val="009C330D"/>
    <w:rsid w:val="009C34C6"/>
    <w:rsid w:val="009C3521"/>
    <w:rsid w:val="009C3D90"/>
    <w:rsid w:val="009C3F4F"/>
    <w:rsid w:val="009C4488"/>
    <w:rsid w:val="009C4500"/>
    <w:rsid w:val="009C45BC"/>
    <w:rsid w:val="009C4715"/>
    <w:rsid w:val="009C4823"/>
    <w:rsid w:val="009C497F"/>
    <w:rsid w:val="009C4E70"/>
    <w:rsid w:val="009C4E98"/>
    <w:rsid w:val="009C51D3"/>
    <w:rsid w:val="009C53CA"/>
    <w:rsid w:val="009C5462"/>
    <w:rsid w:val="009C56CA"/>
    <w:rsid w:val="009C5856"/>
    <w:rsid w:val="009C5AC2"/>
    <w:rsid w:val="009C5BF9"/>
    <w:rsid w:val="009C5CE0"/>
    <w:rsid w:val="009C5E30"/>
    <w:rsid w:val="009C5F58"/>
    <w:rsid w:val="009C648E"/>
    <w:rsid w:val="009C65B0"/>
    <w:rsid w:val="009C6C65"/>
    <w:rsid w:val="009C73D2"/>
    <w:rsid w:val="009C79F3"/>
    <w:rsid w:val="009C7D13"/>
    <w:rsid w:val="009C7EB2"/>
    <w:rsid w:val="009D01D3"/>
    <w:rsid w:val="009D0622"/>
    <w:rsid w:val="009D071E"/>
    <w:rsid w:val="009D0D84"/>
    <w:rsid w:val="009D18A8"/>
    <w:rsid w:val="009D196E"/>
    <w:rsid w:val="009D19AE"/>
    <w:rsid w:val="009D1A3A"/>
    <w:rsid w:val="009D1B7B"/>
    <w:rsid w:val="009D1C52"/>
    <w:rsid w:val="009D221F"/>
    <w:rsid w:val="009D2272"/>
    <w:rsid w:val="009D2654"/>
    <w:rsid w:val="009D29FE"/>
    <w:rsid w:val="009D2B05"/>
    <w:rsid w:val="009D2B72"/>
    <w:rsid w:val="009D2D79"/>
    <w:rsid w:val="009D2F87"/>
    <w:rsid w:val="009D3065"/>
    <w:rsid w:val="009D3144"/>
    <w:rsid w:val="009D34E3"/>
    <w:rsid w:val="009D35C2"/>
    <w:rsid w:val="009D3A8E"/>
    <w:rsid w:val="009D3A96"/>
    <w:rsid w:val="009D3C31"/>
    <w:rsid w:val="009D47CC"/>
    <w:rsid w:val="009D47E2"/>
    <w:rsid w:val="009D4AE0"/>
    <w:rsid w:val="009D4F3F"/>
    <w:rsid w:val="009D4F5C"/>
    <w:rsid w:val="009D50E9"/>
    <w:rsid w:val="009D577D"/>
    <w:rsid w:val="009D5880"/>
    <w:rsid w:val="009D58A9"/>
    <w:rsid w:val="009D5E2D"/>
    <w:rsid w:val="009D5E92"/>
    <w:rsid w:val="009D5FE0"/>
    <w:rsid w:val="009D60D7"/>
    <w:rsid w:val="009D621B"/>
    <w:rsid w:val="009D6D72"/>
    <w:rsid w:val="009D7181"/>
    <w:rsid w:val="009D74A5"/>
    <w:rsid w:val="009D7B66"/>
    <w:rsid w:val="009D7D49"/>
    <w:rsid w:val="009D7DA4"/>
    <w:rsid w:val="009E0104"/>
    <w:rsid w:val="009E0600"/>
    <w:rsid w:val="009E0644"/>
    <w:rsid w:val="009E08F3"/>
    <w:rsid w:val="009E0995"/>
    <w:rsid w:val="009E0B65"/>
    <w:rsid w:val="009E1055"/>
    <w:rsid w:val="009E1379"/>
    <w:rsid w:val="009E18AF"/>
    <w:rsid w:val="009E1990"/>
    <w:rsid w:val="009E1BD2"/>
    <w:rsid w:val="009E1DC4"/>
    <w:rsid w:val="009E256E"/>
    <w:rsid w:val="009E2756"/>
    <w:rsid w:val="009E283F"/>
    <w:rsid w:val="009E2A5D"/>
    <w:rsid w:val="009E2CEB"/>
    <w:rsid w:val="009E345A"/>
    <w:rsid w:val="009E35E8"/>
    <w:rsid w:val="009E3797"/>
    <w:rsid w:val="009E37AB"/>
    <w:rsid w:val="009E3859"/>
    <w:rsid w:val="009E3F65"/>
    <w:rsid w:val="009E436E"/>
    <w:rsid w:val="009E4468"/>
    <w:rsid w:val="009E57A6"/>
    <w:rsid w:val="009E58F1"/>
    <w:rsid w:val="009E59A8"/>
    <w:rsid w:val="009E5C20"/>
    <w:rsid w:val="009E5D9D"/>
    <w:rsid w:val="009E5FAE"/>
    <w:rsid w:val="009E6011"/>
    <w:rsid w:val="009E62EB"/>
    <w:rsid w:val="009E6373"/>
    <w:rsid w:val="009E6699"/>
    <w:rsid w:val="009E6719"/>
    <w:rsid w:val="009E6A21"/>
    <w:rsid w:val="009E6DB2"/>
    <w:rsid w:val="009E7557"/>
    <w:rsid w:val="009E7947"/>
    <w:rsid w:val="009F0060"/>
    <w:rsid w:val="009F00B5"/>
    <w:rsid w:val="009F078D"/>
    <w:rsid w:val="009F0ACB"/>
    <w:rsid w:val="009F0CE1"/>
    <w:rsid w:val="009F0E79"/>
    <w:rsid w:val="009F1125"/>
    <w:rsid w:val="009F17E5"/>
    <w:rsid w:val="009F1849"/>
    <w:rsid w:val="009F1898"/>
    <w:rsid w:val="009F1BC6"/>
    <w:rsid w:val="009F1D60"/>
    <w:rsid w:val="009F1DFC"/>
    <w:rsid w:val="009F287D"/>
    <w:rsid w:val="009F28D1"/>
    <w:rsid w:val="009F2E8E"/>
    <w:rsid w:val="009F333A"/>
    <w:rsid w:val="009F34C3"/>
    <w:rsid w:val="009F3809"/>
    <w:rsid w:val="009F3916"/>
    <w:rsid w:val="009F3E6B"/>
    <w:rsid w:val="009F413C"/>
    <w:rsid w:val="009F43A2"/>
    <w:rsid w:val="009F4D03"/>
    <w:rsid w:val="009F521B"/>
    <w:rsid w:val="009F54B8"/>
    <w:rsid w:val="009F55B2"/>
    <w:rsid w:val="009F5FFF"/>
    <w:rsid w:val="009F6195"/>
    <w:rsid w:val="009F6248"/>
    <w:rsid w:val="009F674E"/>
    <w:rsid w:val="009F6883"/>
    <w:rsid w:val="009F701C"/>
    <w:rsid w:val="009F7187"/>
    <w:rsid w:val="009F71CA"/>
    <w:rsid w:val="009F7814"/>
    <w:rsid w:val="009F7E85"/>
    <w:rsid w:val="00A000F2"/>
    <w:rsid w:val="00A0031D"/>
    <w:rsid w:val="00A00370"/>
    <w:rsid w:val="00A00386"/>
    <w:rsid w:val="00A0060F"/>
    <w:rsid w:val="00A009BE"/>
    <w:rsid w:val="00A00E06"/>
    <w:rsid w:val="00A00FEC"/>
    <w:rsid w:val="00A0104B"/>
    <w:rsid w:val="00A0148C"/>
    <w:rsid w:val="00A014E0"/>
    <w:rsid w:val="00A02059"/>
    <w:rsid w:val="00A0253E"/>
    <w:rsid w:val="00A02693"/>
    <w:rsid w:val="00A027E6"/>
    <w:rsid w:val="00A02AFF"/>
    <w:rsid w:val="00A02C59"/>
    <w:rsid w:val="00A02D62"/>
    <w:rsid w:val="00A02E52"/>
    <w:rsid w:val="00A02E60"/>
    <w:rsid w:val="00A02F5C"/>
    <w:rsid w:val="00A0342D"/>
    <w:rsid w:val="00A0352A"/>
    <w:rsid w:val="00A037D2"/>
    <w:rsid w:val="00A039CD"/>
    <w:rsid w:val="00A043B0"/>
    <w:rsid w:val="00A0467C"/>
    <w:rsid w:val="00A047EF"/>
    <w:rsid w:val="00A04A40"/>
    <w:rsid w:val="00A04E28"/>
    <w:rsid w:val="00A05728"/>
    <w:rsid w:val="00A057AF"/>
    <w:rsid w:val="00A05E69"/>
    <w:rsid w:val="00A0617F"/>
    <w:rsid w:val="00A063D3"/>
    <w:rsid w:val="00A06706"/>
    <w:rsid w:val="00A0684C"/>
    <w:rsid w:val="00A06924"/>
    <w:rsid w:val="00A069CB"/>
    <w:rsid w:val="00A069EB"/>
    <w:rsid w:val="00A06BEB"/>
    <w:rsid w:val="00A06CC9"/>
    <w:rsid w:val="00A073C7"/>
    <w:rsid w:val="00A07475"/>
    <w:rsid w:val="00A075EE"/>
    <w:rsid w:val="00A076E0"/>
    <w:rsid w:val="00A07A08"/>
    <w:rsid w:val="00A07C1C"/>
    <w:rsid w:val="00A07D75"/>
    <w:rsid w:val="00A102B9"/>
    <w:rsid w:val="00A1060D"/>
    <w:rsid w:val="00A10A55"/>
    <w:rsid w:val="00A10AF3"/>
    <w:rsid w:val="00A1101A"/>
    <w:rsid w:val="00A11225"/>
    <w:rsid w:val="00A1155A"/>
    <w:rsid w:val="00A11A26"/>
    <w:rsid w:val="00A11C5B"/>
    <w:rsid w:val="00A11E6D"/>
    <w:rsid w:val="00A124E2"/>
    <w:rsid w:val="00A127F3"/>
    <w:rsid w:val="00A128F6"/>
    <w:rsid w:val="00A12911"/>
    <w:rsid w:val="00A12E45"/>
    <w:rsid w:val="00A13187"/>
    <w:rsid w:val="00A13973"/>
    <w:rsid w:val="00A13A4A"/>
    <w:rsid w:val="00A1403B"/>
    <w:rsid w:val="00A14A30"/>
    <w:rsid w:val="00A15D26"/>
    <w:rsid w:val="00A15F10"/>
    <w:rsid w:val="00A15F6A"/>
    <w:rsid w:val="00A161F0"/>
    <w:rsid w:val="00A16522"/>
    <w:rsid w:val="00A16B05"/>
    <w:rsid w:val="00A16B47"/>
    <w:rsid w:val="00A16C9D"/>
    <w:rsid w:val="00A1703F"/>
    <w:rsid w:val="00A170E5"/>
    <w:rsid w:val="00A1714D"/>
    <w:rsid w:val="00A1727B"/>
    <w:rsid w:val="00A1729E"/>
    <w:rsid w:val="00A172D8"/>
    <w:rsid w:val="00A17426"/>
    <w:rsid w:val="00A17616"/>
    <w:rsid w:val="00A17863"/>
    <w:rsid w:val="00A17EA4"/>
    <w:rsid w:val="00A20448"/>
    <w:rsid w:val="00A2069E"/>
    <w:rsid w:val="00A2084C"/>
    <w:rsid w:val="00A210FE"/>
    <w:rsid w:val="00A217DE"/>
    <w:rsid w:val="00A222CB"/>
    <w:rsid w:val="00A22CD3"/>
    <w:rsid w:val="00A22DC9"/>
    <w:rsid w:val="00A22EC9"/>
    <w:rsid w:val="00A22EE8"/>
    <w:rsid w:val="00A23091"/>
    <w:rsid w:val="00A23194"/>
    <w:rsid w:val="00A235E4"/>
    <w:rsid w:val="00A235F4"/>
    <w:rsid w:val="00A2365C"/>
    <w:rsid w:val="00A2379F"/>
    <w:rsid w:val="00A239F5"/>
    <w:rsid w:val="00A23BAD"/>
    <w:rsid w:val="00A23ED4"/>
    <w:rsid w:val="00A23F10"/>
    <w:rsid w:val="00A242F2"/>
    <w:rsid w:val="00A246B5"/>
    <w:rsid w:val="00A24CB2"/>
    <w:rsid w:val="00A24CCF"/>
    <w:rsid w:val="00A2533E"/>
    <w:rsid w:val="00A25CA0"/>
    <w:rsid w:val="00A26013"/>
    <w:rsid w:val="00A260FA"/>
    <w:rsid w:val="00A2640D"/>
    <w:rsid w:val="00A265CB"/>
    <w:rsid w:val="00A26B1E"/>
    <w:rsid w:val="00A27449"/>
    <w:rsid w:val="00A2747D"/>
    <w:rsid w:val="00A2771D"/>
    <w:rsid w:val="00A27B70"/>
    <w:rsid w:val="00A30710"/>
    <w:rsid w:val="00A30756"/>
    <w:rsid w:val="00A307EF"/>
    <w:rsid w:val="00A30801"/>
    <w:rsid w:val="00A30A54"/>
    <w:rsid w:val="00A30F85"/>
    <w:rsid w:val="00A318C9"/>
    <w:rsid w:val="00A31A25"/>
    <w:rsid w:val="00A31A73"/>
    <w:rsid w:val="00A31CEC"/>
    <w:rsid w:val="00A31EA1"/>
    <w:rsid w:val="00A322F0"/>
    <w:rsid w:val="00A32410"/>
    <w:rsid w:val="00A32A57"/>
    <w:rsid w:val="00A32CD7"/>
    <w:rsid w:val="00A32F27"/>
    <w:rsid w:val="00A333B2"/>
    <w:rsid w:val="00A334FB"/>
    <w:rsid w:val="00A3371A"/>
    <w:rsid w:val="00A33863"/>
    <w:rsid w:val="00A33CEE"/>
    <w:rsid w:val="00A33F26"/>
    <w:rsid w:val="00A3477A"/>
    <w:rsid w:val="00A349DD"/>
    <w:rsid w:val="00A34A0D"/>
    <w:rsid w:val="00A3526A"/>
    <w:rsid w:val="00A353C0"/>
    <w:rsid w:val="00A353C9"/>
    <w:rsid w:val="00A353DD"/>
    <w:rsid w:val="00A35549"/>
    <w:rsid w:val="00A35ADD"/>
    <w:rsid w:val="00A35C34"/>
    <w:rsid w:val="00A35C55"/>
    <w:rsid w:val="00A35CB1"/>
    <w:rsid w:val="00A35D75"/>
    <w:rsid w:val="00A36053"/>
    <w:rsid w:val="00A3628B"/>
    <w:rsid w:val="00A36EF7"/>
    <w:rsid w:val="00A37991"/>
    <w:rsid w:val="00A37A70"/>
    <w:rsid w:val="00A408E5"/>
    <w:rsid w:val="00A408E6"/>
    <w:rsid w:val="00A40BBB"/>
    <w:rsid w:val="00A40D20"/>
    <w:rsid w:val="00A40E19"/>
    <w:rsid w:val="00A41440"/>
    <w:rsid w:val="00A419B1"/>
    <w:rsid w:val="00A419C5"/>
    <w:rsid w:val="00A419E3"/>
    <w:rsid w:val="00A41A05"/>
    <w:rsid w:val="00A4208F"/>
    <w:rsid w:val="00A4209F"/>
    <w:rsid w:val="00A420F5"/>
    <w:rsid w:val="00A421FE"/>
    <w:rsid w:val="00A42833"/>
    <w:rsid w:val="00A428B1"/>
    <w:rsid w:val="00A429EB"/>
    <w:rsid w:val="00A42B74"/>
    <w:rsid w:val="00A42E0A"/>
    <w:rsid w:val="00A42E4C"/>
    <w:rsid w:val="00A4327D"/>
    <w:rsid w:val="00A438D9"/>
    <w:rsid w:val="00A43FD4"/>
    <w:rsid w:val="00A4483D"/>
    <w:rsid w:val="00A44C07"/>
    <w:rsid w:val="00A44E90"/>
    <w:rsid w:val="00A44EB8"/>
    <w:rsid w:val="00A451F9"/>
    <w:rsid w:val="00A45947"/>
    <w:rsid w:val="00A45C6D"/>
    <w:rsid w:val="00A46273"/>
    <w:rsid w:val="00A4631C"/>
    <w:rsid w:val="00A46583"/>
    <w:rsid w:val="00A47413"/>
    <w:rsid w:val="00A475C3"/>
    <w:rsid w:val="00A47646"/>
    <w:rsid w:val="00A47873"/>
    <w:rsid w:val="00A478F5"/>
    <w:rsid w:val="00A47BBB"/>
    <w:rsid w:val="00A47E2B"/>
    <w:rsid w:val="00A50455"/>
    <w:rsid w:val="00A50551"/>
    <w:rsid w:val="00A5095D"/>
    <w:rsid w:val="00A50A64"/>
    <w:rsid w:val="00A50DFF"/>
    <w:rsid w:val="00A50E56"/>
    <w:rsid w:val="00A5101D"/>
    <w:rsid w:val="00A515DD"/>
    <w:rsid w:val="00A516AB"/>
    <w:rsid w:val="00A51CF3"/>
    <w:rsid w:val="00A52552"/>
    <w:rsid w:val="00A5283A"/>
    <w:rsid w:val="00A52A3B"/>
    <w:rsid w:val="00A52AAC"/>
    <w:rsid w:val="00A52CE1"/>
    <w:rsid w:val="00A52F8C"/>
    <w:rsid w:val="00A53129"/>
    <w:rsid w:val="00A5354B"/>
    <w:rsid w:val="00A53795"/>
    <w:rsid w:val="00A53D35"/>
    <w:rsid w:val="00A5439A"/>
    <w:rsid w:val="00A547EF"/>
    <w:rsid w:val="00A548F2"/>
    <w:rsid w:val="00A54BA8"/>
    <w:rsid w:val="00A54C44"/>
    <w:rsid w:val="00A54D82"/>
    <w:rsid w:val="00A54DC2"/>
    <w:rsid w:val="00A554F3"/>
    <w:rsid w:val="00A5569F"/>
    <w:rsid w:val="00A55A92"/>
    <w:rsid w:val="00A55E99"/>
    <w:rsid w:val="00A55FA1"/>
    <w:rsid w:val="00A55FE4"/>
    <w:rsid w:val="00A56184"/>
    <w:rsid w:val="00A562E5"/>
    <w:rsid w:val="00A56354"/>
    <w:rsid w:val="00A5680E"/>
    <w:rsid w:val="00A56A64"/>
    <w:rsid w:val="00A56B40"/>
    <w:rsid w:val="00A56C52"/>
    <w:rsid w:val="00A5720A"/>
    <w:rsid w:val="00A5759C"/>
    <w:rsid w:val="00A57725"/>
    <w:rsid w:val="00A5779F"/>
    <w:rsid w:val="00A578D7"/>
    <w:rsid w:val="00A579B9"/>
    <w:rsid w:val="00A57B5C"/>
    <w:rsid w:val="00A6005F"/>
    <w:rsid w:val="00A603B7"/>
    <w:rsid w:val="00A611D3"/>
    <w:rsid w:val="00A619FB"/>
    <w:rsid w:val="00A61BBB"/>
    <w:rsid w:val="00A61C44"/>
    <w:rsid w:val="00A61CCF"/>
    <w:rsid w:val="00A62001"/>
    <w:rsid w:val="00A6215E"/>
    <w:rsid w:val="00A624D8"/>
    <w:rsid w:val="00A628BA"/>
    <w:rsid w:val="00A62C52"/>
    <w:rsid w:val="00A62D6D"/>
    <w:rsid w:val="00A62DDA"/>
    <w:rsid w:val="00A632D3"/>
    <w:rsid w:val="00A633BB"/>
    <w:rsid w:val="00A635CF"/>
    <w:rsid w:val="00A63B32"/>
    <w:rsid w:val="00A63D89"/>
    <w:rsid w:val="00A64407"/>
    <w:rsid w:val="00A64735"/>
    <w:rsid w:val="00A6495A"/>
    <w:rsid w:val="00A64B70"/>
    <w:rsid w:val="00A64E02"/>
    <w:rsid w:val="00A64F91"/>
    <w:rsid w:val="00A651C3"/>
    <w:rsid w:val="00A6564C"/>
    <w:rsid w:val="00A65A3A"/>
    <w:rsid w:val="00A65A62"/>
    <w:rsid w:val="00A65C9E"/>
    <w:rsid w:val="00A65EF7"/>
    <w:rsid w:val="00A660B9"/>
    <w:rsid w:val="00A66163"/>
    <w:rsid w:val="00A668B6"/>
    <w:rsid w:val="00A6696A"/>
    <w:rsid w:val="00A66F0A"/>
    <w:rsid w:val="00A67467"/>
    <w:rsid w:val="00A70146"/>
    <w:rsid w:val="00A709DB"/>
    <w:rsid w:val="00A70B64"/>
    <w:rsid w:val="00A70BB5"/>
    <w:rsid w:val="00A70BD0"/>
    <w:rsid w:val="00A711E3"/>
    <w:rsid w:val="00A712B2"/>
    <w:rsid w:val="00A71848"/>
    <w:rsid w:val="00A71856"/>
    <w:rsid w:val="00A71C2F"/>
    <w:rsid w:val="00A720FC"/>
    <w:rsid w:val="00A72101"/>
    <w:rsid w:val="00A72466"/>
    <w:rsid w:val="00A72551"/>
    <w:rsid w:val="00A725F9"/>
    <w:rsid w:val="00A729BC"/>
    <w:rsid w:val="00A729DB"/>
    <w:rsid w:val="00A72D19"/>
    <w:rsid w:val="00A72E51"/>
    <w:rsid w:val="00A73109"/>
    <w:rsid w:val="00A734B2"/>
    <w:rsid w:val="00A7371D"/>
    <w:rsid w:val="00A742E7"/>
    <w:rsid w:val="00A74986"/>
    <w:rsid w:val="00A75249"/>
    <w:rsid w:val="00A75273"/>
    <w:rsid w:val="00A75781"/>
    <w:rsid w:val="00A75A27"/>
    <w:rsid w:val="00A7639D"/>
    <w:rsid w:val="00A7688A"/>
    <w:rsid w:val="00A76A8F"/>
    <w:rsid w:val="00A76B81"/>
    <w:rsid w:val="00A76D5C"/>
    <w:rsid w:val="00A76F57"/>
    <w:rsid w:val="00A773F8"/>
    <w:rsid w:val="00A774A0"/>
    <w:rsid w:val="00A77734"/>
    <w:rsid w:val="00A777CC"/>
    <w:rsid w:val="00A77909"/>
    <w:rsid w:val="00A801BE"/>
    <w:rsid w:val="00A807AD"/>
    <w:rsid w:val="00A8088D"/>
    <w:rsid w:val="00A80C7D"/>
    <w:rsid w:val="00A80D6F"/>
    <w:rsid w:val="00A80D97"/>
    <w:rsid w:val="00A8102F"/>
    <w:rsid w:val="00A812E8"/>
    <w:rsid w:val="00A816BE"/>
    <w:rsid w:val="00A81A26"/>
    <w:rsid w:val="00A81B2D"/>
    <w:rsid w:val="00A81C9B"/>
    <w:rsid w:val="00A81D55"/>
    <w:rsid w:val="00A81E83"/>
    <w:rsid w:val="00A8216B"/>
    <w:rsid w:val="00A82313"/>
    <w:rsid w:val="00A82319"/>
    <w:rsid w:val="00A82422"/>
    <w:rsid w:val="00A824C4"/>
    <w:rsid w:val="00A825C5"/>
    <w:rsid w:val="00A8266E"/>
    <w:rsid w:val="00A82792"/>
    <w:rsid w:val="00A82C06"/>
    <w:rsid w:val="00A82D3D"/>
    <w:rsid w:val="00A83087"/>
    <w:rsid w:val="00A831C1"/>
    <w:rsid w:val="00A831EA"/>
    <w:rsid w:val="00A834A3"/>
    <w:rsid w:val="00A83913"/>
    <w:rsid w:val="00A8394D"/>
    <w:rsid w:val="00A83B5E"/>
    <w:rsid w:val="00A84119"/>
    <w:rsid w:val="00A847EC"/>
    <w:rsid w:val="00A849E1"/>
    <w:rsid w:val="00A84A43"/>
    <w:rsid w:val="00A84B09"/>
    <w:rsid w:val="00A84B6B"/>
    <w:rsid w:val="00A84D61"/>
    <w:rsid w:val="00A84F2B"/>
    <w:rsid w:val="00A8501C"/>
    <w:rsid w:val="00A8520E"/>
    <w:rsid w:val="00A8549E"/>
    <w:rsid w:val="00A8566F"/>
    <w:rsid w:val="00A85D0C"/>
    <w:rsid w:val="00A85F2F"/>
    <w:rsid w:val="00A860F5"/>
    <w:rsid w:val="00A861FE"/>
    <w:rsid w:val="00A8629A"/>
    <w:rsid w:val="00A86711"/>
    <w:rsid w:val="00A868F5"/>
    <w:rsid w:val="00A86916"/>
    <w:rsid w:val="00A869A5"/>
    <w:rsid w:val="00A86D82"/>
    <w:rsid w:val="00A86F2B"/>
    <w:rsid w:val="00A870D9"/>
    <w:rsid w:val="00A87287"/>
    <w:rsid w:val="00A87A76"/>
    <w:rsid w:val="00A87C5D"/>
    <w:rsid w:val="00A87E8F"/>
    <w:rsid w:val="00A87F29"/>
    <w:rsid w:val="00A9074C"/>
    <w:rsid w:val="00A908C9"/>
    <w:rsid w:val="00A90978"/>
    <w:rsid w:val="00A90EC9"/>
    <w:rsid w:val="00A90F36"/>
    <w:rsid w:val="00A9128B"/>
    <w:rsid w:val="00A91430"/>
    <w:rsid w:val="00A91626"/>
    <w:rsid w:val="00A917E3"/>
    <w:rsid w:val="00A917EB"/>
    <w:rsid w:val="00A91811"/>
    <w:rsid w:val="00A91870"/>
    <w:rsid w:val="00A91A90"/>
    <w:rsid w:val="00A91B73"/>
    <w:rsid w:val="00A91CB7"/>
    <w:rsid w:val="00A91DFB"/>
    <w:rsid w:val="00A9227B"/>
    <w:rsid w:val="00A9274E"/>
    <w:rsid w:val="00A92792"/>
    <w:rsid w:val="00A92AA3"/>
    <w:rsid w:val="00A9309F"/>
    <w:rsid w:val="00A931C5"/>
    <w:rsid w:val="00A932D0"/>
    <w:rsid w:val="00A93964"/>
    <w:rsid w:val="00A944A0"/>
    <w:rsid w:val="00A9470F"/>
    <w:rsid w:val="00A94834"/>
    <w:rsid w:val="00A94845"/>
    <w:rsid w:val="00A948C2"/>
    <w:rsid w:val="00A94A83"/>
    <w:rsid w:val="00A94DAA"/>
    <w:rsid w:val="00A9529F"/>
    <w:rsid w:val="00A95B6C"/>
    <w:rsid w:val="00A960D2"/>
    <w:rsid w:val="00A96463"/>
    <w:rsid w:val="00A96575"/>
    <w:rsid w:val="00A965FD"/>
    <w:rsid w:val="00A96A97"/>
    <w:rsid w:val="00A97066"/>
    <w:rsid w:val="00A975FD"/>
    <w:rsid w:val="00A976CD"/>
    <w:rsid w:val="00A9797B"/>
    <w:rsid w:val="00A979BF"/>
    <w:rsid w:val="00A97A19"/>
    <w:rsid w:val="00A97B76"/>
    <w:rsid w:val="00A97B7D"/>
    <w:rsid w:val="00A97F66"/>
    <w:rsid w:val="00A97FA5"/>
    <w:rsid w:val="00AA044C"/>
    <w:rsid w:val="00AA0909"/>
    <w:rsid w:val="00AA0A8D"/>
    <w:rsid w:val="00AA1322"/>
    <w:rsid w:val="00AA1418"/>
    <w:rsid w:val="00AA1604"/>
    <w:rsid w:val="00AA161C"/>
    <w:rsid w:val="00AA1BD7"/>
    <w:rsid w:val="00AA2052"/>
    <w:rsid w:val="00AA2297"/>
    <w:rsid w:val="00AA26CE"/>
    <w:rsid w:val="00AA275C"/>
    <w:rsid w:val="00AA28A5"/>
    <w:rsid w:val="00AA297F"/>
    <w:rsid w:val="00AA2A6F"/>
    <w:rsid w:val="00AA2B61"/>
    <w:rsid w:val="00AA2B6F"/>
    <w:rsid w:val="00AA2B73"/>
    <w:rsid w:val="00AA2EB6"/>
    <w:rsid w:val="00AA3218"/>
    <w:rsid w:val="00AA356F"/>
    <w:rsid w:val="00AA3625"/>
    <w:rsid w:val="00AA3708"/>
    <w:rsid w:val="00AA3BFA"/>
    <w:rsid w:val="00AA3DE8"/>
    <w:rsid w:val="00AA4500"/>
    <w:rsid w:val="00AA4884"/>
    <w:rsid w:val="00AA496E"/>
    <w:rsid w:val="00AA4C34"/>
    <w:rsid w:val="00AA5013"/>
    <w:rsid w:val="00AA5431"/>
    <w:rsid w:val="00AA5979"/>
    <w:rsid w:val="00AA5B1E"/>
    <w:rsid w:val="00AA5DD3"/>
    <w:rsid w:val="00AA6117"/>
    <w:rsid w:val="00AA6393"/>
    <w:rsid w:val="00AA6542"/>
    <w:rsid w:val="00AA678D"/>
    <w:rsid w:val="00AA679A"/>
    <w:rsid w:val="00AA68D6"/>
    <w:rsid w:val="00AA6D6E"/>
    <w:rsid w:val="00AA6ED8"/>
    <w:rsid w:val="00AA6FE7"/>
    <w:rsid w:val="00AA767D"/>
    <w:rsid w:val="00AA76D3"/>
    <w:rsid w:val="00AA77A1"/>
    <w:rsid w:val="00AA7968"/>
    <w:rsid w:val="00AA7A5C"/>
    <w:rsid w:val="00AB08B4"/>
    <w:rsid w:val="00AB0A87"/>
    <w:rsid w:val="00AB12BC"/>
    <w:rsid w:val="00AB15B6"/>
    <w:rsid w:val="00AB1606"/>
    <w:rsid w:val="00AB217D"/>
    <w:rsid w:val="00AB21D9"/>
    <w:rsid w:val="00AB2267"/>
    <w:rsid w:val="00AB230C"/>
    <w:rsid w:val="00AB2381"/>
    <w:rsid w:val="00AB2519"/>
    <w:rsid w:val="00AB2970"/>
    <w:rsid w:val="00AB2A63"/>
    <w:rsid w:val="00AB2F56"/>
    <w:rsid w:val="00AB3578"/>
    <w:rsid w:val="00AB36EE"/>
    <w:rsid w:val="00AB42AE"/>
    <w:rsid w:val="00AB4322"/>
    <w:rsid w:val="00AB4756"/>
    <w:rsid w:val="00AB4CC1"/>
    <w:rsid w:val="00AB4FA1"/>
    <w:rsid w:val="00AB5099"/>
    <w:rsid w:val="00AB543B"/>
    <w:rsid w:val="00AB597E"/>
    <w:rsid w:val="00AB5ADB"/>
    <w:rsid w:val="00AB6086"/>
    <w:rsid w:val="00AB60FF"/>
    <w:rsid w:val="00AB63AD"/>
    <w:rsid w:val="00AB63B9"/>
    <w:rsid w:val="00AB6DF0"/>
    <w:rsid w:val="00AB6DF8"/>
    <w:rsid w:val="00AB6F08"/>
    <w:rsid w:val="00AB6FEE"/>
    <w:rsid w:val="00AB715C"/>
    <w:rsid w:val="00AB72B0"/>
    <w:rsid w:val="00AB74F1"/>
    <w:rsid w:val="00AB79B5"/>
    <w:rsid w:val="00AB7A84"/>
    <w:rsid w:val="00AB7FEA"/>
    <w:rsid w:val="00AC01D2"/>
    <w:rsid w:val="00AC0236"/>
    <w:rsid w:val="00AC0932"/>
    <w:rsid w:val="00AC0C8D"/>
    <w:rsid w:val="00AC0E98"/>
    <w:rsid w:val="00AC1180"/>
    <w:rsid w:val="00AC1BAF"/>
    <w:rsid w:val="00AC1DD0"/>
    <w:rsid w:val="00AC2288"/>
    <w:rsid w:val="00AC2299"/>
    <w:rsid w:val="00AC2814"/>
    <w:rsid w:val="00AC2827"/>
    <w:rsid w:val="00AC28CE"/>
    <w:rsid w:val="00AC2AFF"/>
    <w:rsid w:val="00AC2B5B"/>
    <w:rsid w:val="00AC37CB"/>
    <w:rsid w:val="00AC38EE"/>
    <w:rsid w:val="00AC3BE4"/>
    <w:rsid w:val="00AC3D6E"/>
    <w:rsid w:val="00AC404B"/>
    <w:rsid w:val="00AC408A"/>
    <w:rsid w:val="00AC411D"/>
    <w:rsid w:val="00AC42B1"/>
    <w:rsid w:val="00AC47FB"/>
    <w:rsid w:val="00AC498A"/>
    <w:rsid w:val="00AC4998"/>
    <w:rsid w:val="00AC4CAE"/>
    <w:rsid w:val="00AC54F2"/>
    <w:rsid w:val="00AC552E"/>
    <w:rsid w:val="00AC573A"/>
    <w:rsid w:val="00AC5902"/>
    <w:rsid w:val="00AC59F4"/>
    <w:rsid w:val="00AC5C17"/>
    <w:rsid w:val="00AC5C73"/>
    <w:rsid w:val="00AC5CA0"/>
    <w:rsid w:val="00AC5E34"/>
    <w:rsid w:val="00AC5E96"/>
    <w:rsid w:val="00AC5F90"/>
    <w:rsid w:val="00AC6402"/>
    <w:rsid w:val="00AC6417"/>
    <w:rsid w:val="00AC64EB"/>
    <w:rsid w:val="00AC65A2"/>
    <w:rsid w:val="00AC65F1"/>
    <w:rsid w:val="00AC6ABE"/>
    <w:rsid w:val="00AC7128"/>
    <w:rsid w:val="00AC7492"/>
    <w:rsid w:val="00AC751D"/>
    <w:rsid w:val="00AC771E"/>
    <w:rsid w:val="00AC77CD"/>
    <w:rsid w:val="00AD0726"/>
    <w:rsid w:val="00AD0982"/>
    <w:rsid w:val="00AD099A"/>
    <w:rsid w:val="00AD118D"/>
    <w:rsid w:val="00AD1199"/>
    <w:rsid w:val="00AD13A5"/>
    <w:rsid w:val="00AD1556"/>
    <w:rsid w:val="00AD18AC"/>
    <w:rsid w:val="00AD18F3"/>
    <w:rsid w:val="00AD1E56"/>
    <w:rsid w:val="00AD2657"/>
    <w:rsid w:val="00AD26FD"/>
    <w:rsid w:val="00AD2930"/>
    <w:rsid w:val="00AD2A4A"/>
    <w:rsid w:val="00AD2DBF"/>
    <w:rsid w:val="00AD2F20"/>
    <w:rsid w:val="00AD2FB4"/>
    <w:rsid w:val="00AD36D5"/>
    <w:rsid w:val="00AD3947"/>
    <w:rsid w:val="00AD40EE"/>
    <w:rsid w:val="00AD4175"/>
    <w:rsid w:val="00AD4495"/>
    <w:rsid w:val="00AD488D"/>
    <w:rsid w:val="00AD492A"/>
    <w:rsid w:val="00AD50AB"/>
    <w:rsid w:val="00AD52C4"/>
    <w:rsid w:val="00AD5908"/>
    <w:rsid w:val="00AD59A8"/>
    <w:rsid w:val="00AD5AE2"/>
    <w:rsid w:val="00AD6112"/>
    <w:rsid w:val="00AD66B4"/>
    <w:rsid w:val="00AD6FC5"/>
    <w:rsid w:val="00AD6FDF"/>
    <w:rsid w:val="00AD76BE"/>
    <w:rsid w:val="00AD78C6"/>
    <w:rsid w:val="00AD794B"/>
    <w:rsid w:val="00AD7C6D"/>
    <w:rsid w:val="00AE0117"/>
    <w:rsid w:val="00AE012C"/>
    <w:rsid w:val="00AE033B"/>
    <w:rsid w:val="00AE09E6"/>
    <w:rsid w:val="00AE0ADD"/>
    <w:rsid w:val="00AE0DF1"/>
    <w:rsid w:val="00AE0E75"/>
    <w:rsid w:val="00AE0FF1"/>
    <w:rsid w:val="00AE118F"/>
    <w:rsid w:val="00AE1A15"/>
    <w:rsid w:val="00AE285A"/>
    <w:rsid w:val="00AE2992"/>
    <w:rsid w:val="00AE3114"/>
    <w:rsid w:val="00AE32D1"/>
    <w:rsid w:val="00AE3353"/>
    <w:rsid w:val="00AE37C9"/>
    <w:rsid w:val="00AE3BCB"/>
    <w:rsid w:val="00AE3CA6"/>
    <w:rsid w:val="00AE3F93"/>
    <w:rsid w:val="00AE438A"/>
    <w:rsid w:val="00AE445F"/>
    <w:rsid w:val="00AE465B"/>
    <w:rsid w:val="00AE48DB"/>
    <w:rsid w:val="00AE56AA"/>
    <w:rsid w:val="00AE574F"/>
    <w:rsid w:val="00AE58D2"/>
    <w:rsid w:val="00AE5ED6"/>
    <w:rsid w:val="00AE60D1"/>
    <w:rsid w:val="00AE61D1"/>
    <w:rsid w:val="00AE6419"/>
    <w:rsid w:val="00AE6506"/>
    <w:rsid w:val="00AE681C"/>
    <w:rsid w:val="00AE6831"/>
    <w:rsid w:val="00AE68D9"/>
    <w:rsid w:val="00AE6A73"/>
    <w:rsid w:val="00AE6D71"/>
    <w:rsid w:val="00AE7043"/>
    <w:rsid w:val="00AE730E"/>
    <w:rsid w:val="00AE7399"/>
    <w:rsid w:val="00AE74A9"/>
    <w:rsid w:val="00AE754E"/>
    <w:rsid w:val="00AE7AD7"/>
    <w:rsid w:val="00AE7AE9"/>
    <w:rsid w:val="00AE7BEA"/>
    <w:rsid w:val="00AE7DE3"/>
    <w:rsid w:val="00AE7DE8"/>
    <w:rsid w:val="00AF0146"/>
    <w:rsid w:val="00AF0242"/>
    <w:rsid w:val="00AF0246"/>
    <w:rsid w:val="00AF0811"/>
    <w:rsid w:val="00AF0861"/>
    <w:rsid w:val="00AF092C"/>
    <w:rsid w:val="00AF0A9D"/>
    <w:rsid w:val="00AF0B01"/>
    <w:rsid w:val="00AF0B40"/>
    <w:rsid w:val="00AF0E0E"/>
    <w:rsid w:val="00AF0ED9"/>
    <w:rsid w:val="00AF1184"/>
    <w:rsid w:val="00AF1209"/>
    <w:rsid w:val="00AF1829"/>
    <w:rsid w:val="00AF1AAD"/>
    <w:rsid w:val="00AF1DB6"/>
    <w:rsid w:val="00AF2205"/>
    <w:rsid w:val="00AF2459"/>
    <w:rsid w:val="00AF2DEB"/>
    <w:rsid w:val="00AF303F"/>
    <w:rsid w:val="00AF31D5"/>
    <w:rsid w:val="00AF33AB"/>
    <w:rsid w:val="00AF3662"/>
    <w:rsid w:val="00AF4378"/>
    <w:rsid w:val="00AF483E"/>
    <w:rsid w:val="00AF49BD"/>
    <w:rsid w:val="00AF583D"/>
    <w:rsid w:val="00AF5D59"/>
    <w:rsid w:val="00AF5F41"/>
    <w:rsid w:val="00AF6081"/>
    <w:rsid w:val="00AF6285"/>
    <w:rsid w:val="00AF633E"/>
    <w:rsid w:val="00AF6A94"/>
    <w:rsid w:val="00AF6ACA"/>
    <w:rsid w:val="00AF6BA8"/>
    <w:rsid w:val="00AF6C8E"/>
    <w:rsid w:val="00AF6E75"/>
    <w:rsid w:val="00AF6EE0"/>
    <w:rsid w:val="00AF70F2"/>
    <w:rsid w:val="00AF739B"/>
    <w:rsid w:val="00AF7482"/>
    <w:rsid w:val="00AF7D88"/>
    <w:rsid w:val="00AF7F01"/>
    <w:rsid w:val="00B00057"/>
    <w:rsid w:val="00B0093A"/>
    <w:rsid w:val="00B00972"/>
    <w:rsid w:val="00B00AB8"/>
    <w:rsid w:val="00B00AE5"/>
    <w:rsid w:val="00B00BAB"/>
    <w:rsid w:val="00B00E02"/>
    <w:rsid w:val="00B010BC"/>
    <w:rsid w:val="00B0140C"/>
    <w:rsid w:val="00B017CA"/>
    <w:rsid w:val="00B01864"/>
    <w:rsid w:val="00B01896"/>
    <w:rsid w:val="00B019AF"/>
    <w:rsid w:val="00B01B2E"/>
    <w:rsid w:val="00B02366"/>
    <w:rsid w:val="00B02507"/>
    <w:rsid w:val="00B027A5"/>
    <w:rsid w:val="00B02B80"/>
    <w:rsid w:val="00B037B1"/>
    <w:rsid w:val="00B0381C"/>
    <w:rsid w:val="00B03AEF"/>
    <w:rsid w:val="00B03DF1"/>
    <w:rsid w:val="00B04042"/>
    <w:rsid w:val="00B0410E"/>
    <w:rsid w:val="00B045EA"/>
    <w:rsid w:val="00B047B4"/>
    <w:rsid w:val="00B04A89"/>
    <w:rsid w:val="00B04B24"/>
    <w:rsid w:val="00B04B45"/>
    <w:rsid w:val="00B04D2D"/>
    <w:rsid w:val="00B05278"/>
    <w:rsid w:val="00B0540D"/>
    <w:rsid w:val="00B0573A"/>
    <w:rsid w:val="00B0590B"/>
    <w:rsid w:val="00B05CCB"/>
    <w:rsid w:val="00B06096"/>
    <w:rsid w:val="00B06610"/>
    <w:rsid w:val="00B066FD"/>
    <w:rsid w:val="00B0695F"/>
    <w:rsid w:val="00B06B35"/>
    <w:rsid w:val="00B06D4D"/>
    <w:rsid w:val="00B06FE0"/>
    <w:rsid w:val="00B072C2"/>
    <w:rsid w:val="00B07921"/>
    <w:rsid w:val="00B10361"/>
    <w:rsid w:val="00B106A7"/>
    <w:rsid w:val="00B10D05"/>
    <w:rsid w:val="00B10D35"/>
    <w:rsid w:val="00B1105A"/>
    <w:rsid w:val="00B11858"/>
    <w:rsid w:val="00B11A32"/>
    <w:rsid w:val="00B11C8D"/>
    <w:rsid w:val="00B11EE4"/>
    <w:rsid w:val="00B122B8"/>
    <w:rsid w:val="00B124FB"/>
    <w:rsid w:val="00B130D2"/>
    <w:rsid w:val="00B130DB"/>
    <w:rsid w:val="00B132BE"/>
    <w:rsid w:val="00B13674"/>
    <w:rsid w:val="00B1371B"/>
    <w:rsid w:val="00B139BC"/>
    <w:rsid w:val="00B13B7A"/>
    <w:rsid w:val="00B13C5B"/>
    <w:rsid w:val="00B13CA8"/>
    <w:rsid w:val="00B142EC"/>
    <w:rsid w:val="00B1437A"/>
    <w:rsid w:val="00B1444F"/>
    <w:rsid w:val="00B14EE4"/>
    <w:rsid w:val="00B14FE4"/>
    <w:rsid w:val="00B15816"/>
    <w:rsid w:val="00B1583E"/>
    <w:rsid w:val="00B15E68"/>
    <w:rsid w:val="00B15FC5"/>
    <w:rsid w:val="00B161FC"/>
    <w:rsid w:val="00B1627E"/>
    <w:rsid w:val="00B16566"/>
    <w:rsid w:val="00B1677A"/>
    <w:rsid w:val="00B167C4"/>
    <w:rsid w:val="00B1696D"/>
    <w:rsid w:val="00B16976"/>
    <w:rsid w:val="00B16EE4"/>
    <w:rsid w:val="00B16F16"/>
    <w:rsid w:val="00B1764B"/>
    <w:rsid w:val="00B17DB9"/>
    <w:rsid w:val="00B2009D"/>
    <w:rsid w:val="00B20168"/>
    <w:rsid w:val="00B20182"/>
    <w:rsid w:val="00B2021E"/>
    <w:rsid w:val="00B209A6"/>
    <w:rsid w:val="00B20EEC"/>
    <w:rsid w:val="00B2113C"/>
    <w:rsid w:val="00B212EA"/>
    <w:rsid w:val="00B21555"/>
    <w:rsid w:val="00B215B2"/>
    <w:rsid w:val="00B21E79"/>
    <w:rsid w:val="00B223E7"/>
    <w:rsid w:val="00B225F9"/>
    <w:rsid w:val="00B22637"/>
    <w:rsid w:val="00B22707"/>
    <w:rsid w:val="00B22C91"/>
    <w:rsid w:val="00B23086"/>
    <w:rsid w:val="00B2354F"/>
    <w:rsid w:val="00B235C4"/>
    <w:rsid w:val="00B23622"/>
    <w:rsid w:val="00B2362E"/>
    <w:rsid w:val="00B237E3"/>
    <w:rsid w:val="00B2388B"/>
    <w:rsid w:val="00B23ADF"/>
    <w:rsid w:val="00B23C46"/>
    <w:rsid w:val="00B23FFD"/>
    <w:rsid w:val="00B2407F"/>
    <w:rsid w:val="00B24214"/>
    <w:rsid w:val="00B24A92"/>
    <w:rsid w:val="00B24E8C"/>
    <w:rsid w:val="00B2504C"/>
    <w:rsid w:val="00B2534A"/>
    <w:rsid w:val="00B256FB"/>
    <w:rsid w:val="00B257D5"/>
    <w:rsid w:val="00B25BD8"/>
    <w:rsid w:val="00B25F1D"/>
    <w:rsid w:val="00B26266"/>
    <w:rsid w:val="00B26283"/>
    <w:rsid w:val="00B26760"/>
    <w:rsid w:val="00B269B5"/>
    <w:rsid w:val="00B270B6"/>
    <w:rsid w:val="00B27160"/>
    <w:rsid w:val="00B271DA"/>
    <w:rsid w:val="00B27663"/>
    <w:rsid w:val="00B27B89"/>
    <w:rsid w:val="00B27D85"/>
    <w:rsid w:val="00B27E05"/>
    <w:rsid w:val="00B27EB2"/>
    <w:rsid w:val="00B304C3"/>
    <w:rsid w:val="00B30525"/>
    <w:rsid w:val="00B30D34"/>
    <w:rsid w:val="00B30FF1"/>
    <w:rsid w:val="00B31450"/>
    <w:rsid w:val="00B316CB"/>
    <w:rsid w:val="00B31BD6"/>
    <w:rsid w:val="00B31F6C"/>
    <w:rsid w:val="00B31F97"/>
    <w:rsid w:val="00B3204E"/>
    <w:rsid w:val="00B3220A"/>
    <w:rsid w:val="00B32245"/>
    <w:rsid w:val="00B325A6"/>
    <w:rsid w:val="00B326F6"/>
    <w:rsid w:val="00B3277E"/>
    <w:rsid w:val="00B3280A"/>
    <w:rsid w:val="00B32987"/>
    <w:rsid w:val="00B32AEC"/>
    <w:rsid w:val="00B32AEF"/>
    <w:rsid w:val="00B32FD7"/>
    <w:rsid w:val="00B331CD"/>
    <w:rsid w:val="00B33B27"/>
    <w:rsid w:val="00B33B55"/>
    <w:rsid w:val="00B33C2A"/>
    <w:rsid w:val="00B33D6F"/>
    <w:rsid w:val="00B33E85"/>
    <w:rsid w:val="00B33EBA"/>
    <w:rsid w:val="00B3401F"/>
    <w:rsid w:val="00B348D2"/>
    <w:rsid w:val="00B34FA0"/>
    <w:rsid w:val="00B35282"/>
    <w:rsid w:val="00B354EE"/>
    <w:rsid w:val="00B358CF"/>
    <w:rsid w:val="00B362B4"/>
    <w:rsid w:val="00B362B8"/>
    <w:rsid w:val="00B362DE"/>
    <w:rsid w:val="00B36789"/>
    <w:rsid w:val="00B36A0A"/>
    <w:rsid w:val="00B36FFF"/>
    <w:rsid w:val="00B372D5"/>
    <w:rsid w:val="00B37B02"/>
    <w:rsid w:val="00B37C05"/>
    <w:rsid w:val="00B37EA7"/>
    <w:rsid w:val="00B41235"/>
    <w:rsid w:val="00B41661"/>
    <w:rsid w:val="00B416E9"/>
    <w:rsid w:val="00B41705"/>
    <w:rsid w:val="00B41AB2"/>
    <w:rsid w:val="00B41C0F"/>
    <w:rsid w:val="00B41DE8"/>
    <w:rsid w:val="00B4205B"/>
    <w:rsid w:val="00B42B23"/>
    <w:rsid w:val="00B42B50"/>
    <w:rsid w:val="00B42FEC"/>
    <w:rsid w:val="00B430FE"/>
    <w:rsid w:val="00B43268"/>
    <w:rsid w:val="00B4356A"/>
    <w:rsid w:val="00B435A1"/>
    <w:rsid w:val="00B43850"/>
    <w:rsid w:val="00B43C54"/>
    <w:rsid w:val="00B43CAC"/>
    <w:rsid w:val="00B445DD"/>
    <w:rsid w:val="00B44A3A"/>
    <w:rsid w:val="00B44C96"/>
    <w:rsid w:val="00B44C9E"/>
    <w:rsid w:val="00B45000"/>
    <w:rsid w:val="00B452E7"/>
    <w:rsid w:val="00B45998"/>
    <w:rsid w:val="00B459F4"/>
    <w:rsid w:val="00B45D8C"/>
    <w:rsid w:val="00B462B6"/>
    <w:rsid w:val="00B463A9"/>
    <w:rsid w:val="00B466D8"/>
    <w:rsid w:val="00B468D8"/>
    <w:rsid w:val="00B46B7B"/>
    <w:rsid w:val="00B47240"/>
    <w:rsid w:val="00B478BB"/>
    <w:rsid w:val="00B479EE"/>
    <w:rsid w:val="00B47C53"/>
    <w:rsid w:val="00B504BC"/>
    <w:rsid w:val="00B508BC"/>
    <w:rsid w:val="00B50B41"/>
    <w:rsid w:val="00B5116E"/>
    <w:rsid w:val="00B5119D"/>
    <w:rsid w:val="00B5170E"/>
    <w:rsid w:val="00B517C1"/>
    <w:rsid w:val="00B51A3F"/>
    <w:rsid w:val="00B522C4"/>
    <w:rsid w:val="00B52319"/>
    <w:rsid w:val="00B5253B"/>
    <w:rsid w:val="00B52559"/>
    <w:rsid w:val="00B528DF"/>
    <w:rsid w:val="00B5290C"/>
    <w:rsid w:val="00B53116"/>
    <w:rsid w:val="00B53183"/>
    <w:rsid w:val="00B532F6"/>
    <w:rsid w:val="00B5341D"/>
    <w:rsid w:val="00B53660"/>
    <w:rsid w:val="00B537D7"/>
    <w:rsid w:val="00B53CF7"/>
    <w:rsid w:val="00B53DD9"/>
    <w:rsid w:val="00B5415C"/>
    <w:rsid w:val="00B5418D"/>
    <w:rsid w:val="00B542B8"/>
    <w:rsid w:val="00B543C3"/>
    <w:rsid w:val="00B54409"/>
    <w:rsid w:val="00B5491A"/>
    <w:rsid w:val="00B54A3B"/>
    <w:rsid w:val="00B54A90"/>
    <w:rsid w:val="00B54D4B"/>
    <w:rsid w:val="00B5640B"/>
    <w:rsid w:val="00B5664E"/>
    <w:rsid w:val="00B56A66"/>
    <w:rsid w:val="00B57031"/>
    <w:rsid w:val="00B57178"/>
    <w:rsid w:val="00B57449"/>
    <w:rsid w:val="00B574C2"/>
    <w:rsid w:val="00B5762B"/>
    <w:rsid w:val="00B57657"/>
    <w:rsid w:val="00B57A62"/>
    <w:rsid w:val="00B60029"/>
    <w:rsid w:val="00B60157"/>
    <w:rsid w:val="00B6054F"/>
    <w:rsid w:val="00B605C6"/>
    <w:rsid w:val="00B608FE"/>
    <w:rsid w:val="00B60964"/>
    <w:rsid w:val="00B60AA1"/>
    <w:rsid w:val="00B60EC6"/>
    <w:rsid w:val="00B60EE6"/>
    <w:rsid w:val="00B61389"/>
    <w:rsid w:val="00B615B3"/>
    <w:rsid w:val="00B61D71"/>
    <w:rsid w:val="00B61EBB"/>
    <w:rsid w:val="00B62375"/>
    <w:rsid w:val="00B62915"/>
    <w:rsid w:val="00B62A83"/>
    <w:rsid w:val="00B631ED"/>
    <w:rsid w:val="00B63251"/>
    <w:rsid w:val="00B6339E"/>
    <w:rsid w:val="00B6408B"/>
    <w:rsid w:val="00B646F9"/>
    <w:rsid w:val="00B6485C"/>
    <w:rsid w:val="00B6489E"/>
    <w:rsid w:val="00B64AB5"/>
    <w:rsid w:val="00B64B38"/>
    <w:rsid w:val="00B64D47"/>
    <w:rsid w:val="00B64F35"/>
    <w:rsid w:val="00B65208"/>
    <w:rsid w:val="00B652DE"/>
    <w:rsid w:val="00B65455"/>
    <w:rsid w:val="00B654E9"/>
    <w:rsid w:val="00B65B3C"/>
    <w:rsid w:val="00B664B1"/>
    <w:rsid w:val="00B66942"/>
    <w:rsid w:val="00B66A32"/>
    <w:rsid w:val="00B66B87"/>
    <w:rsid w:val="00B66D6C"/>
    <w:rsid w:val="00B66E38"/>
    <w:rsid w:val="00B67297"/>
    <w:rsid w:val="00B67488"/>
    <w:rsid w:val="00B6763E"/>
    <w:rsid w:val="00B677A5"/>
    <w:rsid w:val="00B67EE3"/>
    <w:rsid w:val="00B7026C"/>
    <w:rsid w:val="00B709D1"/>
    <w:rsid w:val="00B70E15"/>
    <w:rsid w:val="00B712AB"/>
    <w:rsid w:val="00B72287"/>
    <w:rsid w:val="00B723B1"/>
    <w:rsid w:val="00B72412"/>
    <w:rsid w:val="00B72467"/>
    <w:rsid w:val="00B72785"/>
    <w:rsid w:val="00B72A67"/>
    <w:rsid w:val="00B73332"/>
    <w:rsid w:val="00B7351D"/>
    <w:rsid w:val="00B738E0"/>
    <w:rsid w:val="00B739D0"/>
    <w:rsid w:val="00B73EA3"/>
    <w:rsid w:val="00B74370"/>
    <w:rsid w:val="00B74677"/>
    <w:rsid w:val="00B747FC"/>
    <w:rsid w:val="00B74C7B"/>
    <w:rsid w:val="00B753B0"/>
    <w:rsid w:val="00B7552C"/>
    <w:rsid w:val="00B7557C"/>
    <w:rsid w:val="00B75A58"/>
    <w:rsid w:val="00B75EE4"/>
    <w:rsid w:val="00B7674E"/>
    <w:rsid w:val="00B773A7"/>
    <w:rsid w:val="00B774BB"/>
    <w:rsid w:val="00B775AF"/>
    <w:rsid w:val="00B7793F"/>
    <w:rsid w:val="00B77D77"/>
    <w:rsid w:val="00B77F2F"/>
    <w:rsid w:val="00B8013E"/>
    <w:rsid w:val="00B804A9"/>
    <w:rsid w:val="00B80656"/>
    <w:rsid w:val="00B80BC0"/>
    <w:rsid w:val="00B80E96"/>
    <w:rsid w:val="00B81111"/>
    <w:rsid w:val="00B8134B"/>
    <w:rsid w:val="00B8136C"/>
    <w:rsid w:val="00B8179C"/>
    <w:rsid w:val="00B817BC"/>
    <w:rsid w:val="00B81F7E"/>
    <w:rsid w:val="00B82010"/>
    <w:rsid w:val="00B82079"/>
    <w:rsid w:val="00B8223C"/>
    <w:rsid w:val="00B82989"/>
    <w:rsid w:val="00B83137"/>
    <w:rsid w:val="00B83629"/>
    <w:rsid w:val="00B83ED4"/>
    <w:rsid w:val="00B83F58"/>
    <w:rsid w:val="00B83FAC"/>
    <w:rsid w:val="00B843C1"/>
    <w:rsid w:val="00B84676"/>
    <w:rsid w:val="00B846E5"/>
    <w:rsid w:val="00B849C8"/>
    <w:rsid w:val="00B84F92"/>
    <w:rsid w:val="00B85159"/>
    <w:rsid w:val="00B85443"/>
    <w:rsid w:val="00B85465"/>
    <w:rsid w:val="00B854CE"/>
    <w:rsid w:val="00B85729"/>
    <w:rsid w:val="00B860DE"/>
    <w:rsid w:val="00B861BD"/>
    <w:rsid w:val="00B862B8"/>
    <w:rsid w:val="00B8635C"/>
    <w:rsid w:val="00B86510"/>
    <w:rsid w:val="00B86A15"/>
    <w:rsid w:val="00B86AB9"/>
    <w:rsid w:val="00B8701A"/>
    <w:rsid w:val="00B874C6"/>
    <w:rsid w:val="00B87551"/>
    <w:rsid w:val="00B878B4"/>
    <w:rsid w:val="00B87B5B"/>
    <w:rsid w:val="00B87ECD"/>
    <w:rsid w:val="00B900F8"/>
    <w:rsid w:val="00B90242"/>
    <w:rsid w:val="00B90457"/>
    <w:rsid w:val="00B905C4"/>
    <w:rsid w:val="00B90655"/>
    <w:rsid w:val="00B90736"/>
    <w:rsid w:val="00B9083B"/>
    <w:rsid w:val="00B91507"/>
    <w:rsid w:val="00B91AF6"/>
    <w:rsid w:val="00B91BCF"/>
    <w:rsid w:val="00B91DC7"/>
    <w:rsid w:val="00B92035"/>
    <w:rsid w:val="00B9249F"/>
    <w:rsid w:val="00B933F5"/>
    <w:rsid w:val="00B938AD"/>
    <w:rsid w:val="00B939AC"/>
    <w:rsid w:val="00B93A0C"/>
    <w:rsid w:val="00B93B91"/>
    <w:rsid w:val="00B93CA8"/>
    <w:rsid w:val="00B94880"/>
    <w:rsid w:val="00B94A01"/>
    <w:rsid w:val="00B94F36"/>
    <w:rsid w:val="00B95021"/>
    <w:rsid w:val="00B95059"/>
    <w:rsid w:val="00B950EF"/>
    <w:rsid w:val="00B95151"/>
    <w:rsid w:val="00B95522"/>
    <w:rsid w:val="00B96041"/>
    <w:rsid w:val="00B96908"/>
    <w:rsid w:val="00B969F3"/>
    <w:rsid w:val="00B96EAD"/>
    <w:rsid w:val="00B96F7D"/>
    <w:rsid w:val="00B972DE"/>
    <w:rsid w:val="00B97406"/>
    <w:rsid w:val="00B97DDA"/>
    <w:rsid w:val="00B97F40"/>
    <w:rsid w:val="00B97F75"/>
    <w:rsid w:val="00BA05EC"/>
    <w:rsid w:val="00BA0896"/>
    <w:rsid w:val="00BA0D32"/>
    <w:rsid w:val="00BA127C"/>
    <w:rsid w:val="00BA187A"/>
    <w:rsid w:val="00BA1B6C"/>
    <w:rsid w:val="00BA1FDE"/>
    <w:rsid w:val="00BA21C5"/>
    <w:rsid w:val="00BA246D"/>
    <w:rsid w:val="00BA26BA"/>
    <w:rsid w:val="00BA2A8A"/>
    <w:rsid w:val="00BA2B4A"/>
    <w:rsid w:val="00BA2ED2"/>
    <w:rsid w:val="00BA2F23"/>
    <w:rsid w:val="00BA3321"/>
    <w:rsid w:val="00BA3AFD"/>
    <w:rsid w:val="00BA3B6B"/>
    <w:rsid w:val="00BA3BEE"/>
    <w:rsid w:val="00BA3FDF"/>
    <w:rsid w:val="00BA4138"/>
    <w:rsid w:val="00BA4428"/>
    <w:rsid w:val="00BA445A"/>
    <w:rsid w:val="00BA467C"/>
    <w:rsid w:val="00BA4B70"/>
    <w:rsid w:val="00BA50B4"/>
    <w:rsid w:val="00BA55A8"/>
    <w:rsid w:val="00BA573D"/>
    <w:rsid w:val="00BA5938"/>
    <w:rsid w:val="00BA5C7C"/>
    <w:rsid w:val="00BA5CEC"/>
    <w:rsid w:val="00BA5D11"/>
    <w:rsid w:val="00BA62EC"/>
    <w:rsid w:val="00BA68B3"/>
    <w:rsid w:val="00BA6A22"/>
    <w:rsid w:val="00BA6C65"/>
    <w:rsid w:val="00BA6D07"/>
    <w:rsid w:val="00BA6D76"/>
    <w:rsid w:val="00BA71B7"/>
    <w:rsid w:val="00BA7352"/>
    <w:rsid w:val="00BA7363"/>
    <w:rsid w:val="00BA760A"/>
    <w:rsid w:val="00BA78BF"/>
    <w:rsid w:val="00BA7A32"/>
    <w:rsid w:val="00BA7E32"/>
    <w:rsid w:val="00BB0827"/>
    <w:rsid w:val="00BB0D95"/>
    <w:rsid w:val="00BB0F44"/>
    <w:rsid w:val="00BB0FD9"/>
    <w:rsid w:val="00BB1758"/>
    <w:rsid w:val="00BB17ED"/>
    <w:rsid w:val="00BB1B2A"/>
    <w:rsid w:val="00BB1C13"/>
    <w:rsid w:val="00BB2961"/>
    <w:rsid w:val="00BB2CC8"/>
    <w:rsid w:val="00BB3053"/>
    <w:rsid w:val="00BB3309"/>
    <w:rsid w:val="00BB3552"/>
    <w:rsid w:val="00BB396D"/>
    <w:rsid w:val="00BB3A5D"/>
    <w:rsid w:val="00BB42C3"/>
    <w:rsid w:val="00BB4CA3"/>
    <w:rsid w:val="00BB518F"/>
    <w:rsid w:val="00BB522C"/>
    <w:rsid w:val="00BB5839"/>
    <w:rsid w:val="00BB5CAA"/>
    <w:rsid w:val="00BB5E20"/>
    <w:rsid w:val="00BB5F3C"/>
    <w:rsid w:val="00BB61FC"/>
    <w:rsid w:val="00BB63DE"/>
    <w:rsid w:val="00BB648F"/>
    <w:rsid w:val="00BB6627"/>
    <w:rsid w:val="00BB678C"/>
    <w:rsid w:val="00BB6C83"/>
    <w:rsid w:val="00BB72A4"/>
    <w:rsid w:val="00BB74B0"/>
    <w:rsid w:val="00BB7729"/>
    <w:rsid w:val="00BB7AA0"/>
    <w:rsid w:val="00BB7D65"/>
    <w:rsid w:val="00BC01BE"/>
    <w:rsid w:val="00BC0223"/>
    <w:rsid w:val="00BC058C"/>
    <w:rsid w:val="00BC05BE"/>
    <w:rsid w:val="00BC06CD"/>
    <w:rsid w:val="00BC0715"/>
    <w:rsid w:val="00BC0A52"/>
    <w:rsid w:val="00BC0BBB"/>
    <w:rsid w:val="00BC0FC9"/>
    <w:rsid w:val="00BC1009"/>
    <w:rsid w:val="00BC19F9"/>
    <w:rsid w:val="00BC1B47"/>
    <w:rsid w:val="00BC1F88"/>
    <w:rsid w:val="00BC2355"/>
    <w:rsid w:val="00BC2AB1"/>
    <w:rsid w:val="00BC2B68"/>
    <w:rsid w:val="00BC2E37"/>
    <w:rsid w:val="00BC31A1"/>
    <w:rsid w:val="00BC335A"/>
    <w:rsid w:val="00BC3516"/>
    <w:rsid w:val="00BC3649"/>
    <w:rsid w:val="00BC36BA"/>
    <w:rsid w:val="00BC379C"/>
    <w:rsid w:val="00BC3AE7"/>
    <w:rsid w:val="00BC3CDB"/>
    <w:rsid w:val="00BC3E5C"/>
    <w:rsid w:val="00BC435D"/>
    <w:rsid w:val="00BC4523"/>
    <w:rsid w:val="00BC4A27"/>
    <w:rsid w:val="00BC4AF3"/>
    <w:rsid w:val="00BC4B76"/>
    <w:rsid w:val="00BC4C70"/>
    <w:rsid w:val="00BC4EFC"/>
    <w:rsid w:val="00BC5525"/>
    <w:rsid w:val="00BC5C14"/>
    <w:rsid w:val="00BC5D7A"/>
    <w:rsid w:val="00BC5DE2"/>
    <w:rsid w:val="00BC5E1A"/>
    <w:rsid w:val="00BC5EAE"/>
    <w:rsid w:val="00BC5FD2"/>
    <w:rsid w:val="00BC62F3"/>
    <w:rsid w:val="00BC66A7"/>
    <w:rsid w:val="00BC67F4"/>
    <w:rsid w:val="00BC68A7"/>
    <w:rsid w:val="00BC6D7B"/>
    <w:rsid w:val="00BC6DE6"/>
    <w:rsid w:val="00BC75BB"/>
    <w:rsid w:val="00BC778E"/>
    <w:rsid w:val="00BC78B4"/>
    <w:rsid w:val="00BC79F0"/>
    <w:rsid w:val="00BC7BFC"/>
    <w:rsid w:val="00BD03CE"/>
    <w:rsid w:val="00BD0950"/>
    <w:rsid w:val="00BD0F59"/>
    <w:rsid w:val="00BD1073"/>
    <w:rsid w:val="00BD1235"/>
    <w:rsid w:val="00BD169C"/>
    <w:rsid w:val="00BD194B"/>
    <w:rsid w:val="00BD1BC9"/>
    <w:rsid w:val="00BD2B4B"/>
    <w:rsid w:val="00BD2BF7"/>
    <w:rsid w:val="00BD3034"/>
    <w:rsid w:val="00BD3888"/>
    <w:rsid w:val="00BD3B28"/>
    <w:rsid w:val="00BD3C0E"/>
    <w:rsid w:val="00BD3CE1"/>
    <w:rsid w:val="00BD4115"/>
    <w:rsid w:val="00BD4259"/>
    <w:rsid w:val="00BD4644"/>
    <w:rsid w:val="00BD4D6B"/>
    <w:rsid w:val="00BD4EC5"/>
    <w:rsid w:val="00BD4F35"/>
    <w:rsid w:val="00BD50D9"/>
    <w:rsid w:val="00BD5298"/>
    <w:rsid w:val="00BD531F"/>
    <w:rsid w:val="00BD5612"/>
    <w:rsid w:val="00BD5B79"/>
    <w:rsid w:val="00BD5CFE"/>
    <w:rsid w:val="00BD613F"/>
    <w:rsid w:val="00BD6202"/>
    <w:rsid w:val="00BD662F"/>
    <w:rsid w:val="00BD66CE"/>
    <w:rsid w:val="00BD6B5F"/>
    <w:rsid w:val="00BD6BDC"/>
    <w:rsid w:val="00BD71E6"/>
    <w:rsid w:val="00BD735F"/>
    <w:rsid w:val="00BD740B"/>
    <w:rsid w:val="00BD7896"/>
    <w:rsid w:val="00BD789C"/>
    <w:rsid w:val="00BD7CFC"/>
    <w:rsid w:val="00BD7D9A"/>
    <w:rsid w:val="00BD7E74"/>
    <w:rsid w:val="00BE075F"/>
    <w:rsid w:val="00BE080B"/>
    <w:rsid w:val="00BE092C"/>
    <w:rsid w:val="00BE0C4F"/>
    <w:rsid w:val="00BE1A87"/>
    <w:rsid w:val="00BE1C6D"/>
    <w:rsid w:val="00BE203F"/>
    <w:rsid w:val="00BE214A"/>
    <w:rsid w:val="00BE25B4"/>
    <w:rsid w:val="00BE2E8F"/>
    <w:rsid w:val="00BE3476"/>
    <w:rsid w:val="00BE4223"/>
    <w:rsid w:val="00BE4F17"/>
    <w:rsid w:val="00BE50E5"/>
    <w:rsid w:val="00BE52B6"/>
    <w:rsid w:val="00BE540F"/>
    <w:rsid w:val="00BE591C"/>
    <w:rsid w:val="00BE5F89"/>
    <w:rsid w:val="00BE68BC"/>
    <w:rsid w:val="00BE6CF0"/>
    <w:rsid w:val="00BE6DCD"/>
    <w:rsid w:val="00BE7CF1"/>
    <w:rsid w:val="00BF0E0A"/>
    <w:rsid w:val="00BF0E3F"/>
    <w:rsid w:val="00BF1623"/>
    <w:rsid w:val="00BF1B2D"/>
    <w:rsid w:val="00BF1BA7"/>
    <w:rsid w:val="00BF2071"/>
    <w:rsid w:val="00BF2A4C"/>
    <w:rsid w:val="00BF2C8A"/>
    <w:rsid w:val="00BF2D24"/>
    <w:rsid w:val="00BF2DCE"/>
    <w:rsid w:val="00BF2EA3"/>
    <w:rsid w:val="00BF32BB"/>
    <w:rsid w:val="00BF378B"/>
    <w:rsid w:val="00BF3D68"/>
    <w:rsid w:val="00BF3EE0"/>
    <w:rsid w:val="00BF4270"/>
    <w:rsid w:val="00BF501D"/>
    <w:rsid w:val="00BF574B"/>
    <w:rsid w:val="00BF58CC"/>
    <w:rsid w:val="00BF5FCF"/>
    <w:rsid w:val="00BF5FFE"/>
    <w:rsid w:val="00BF6197"/>
    <w:rsid w:val="00BF621E"/>
    <w:rsid w:val="00BF624C"/>
    <w:rsid w:val="00BF6288"/>
    <w:rsid w:val="00BF6650"/>
    <w:rsid w:val="00BF672E"/>
    <w:rsid w:val="00BF6C6E"/>
    <w:rsid w:val="00BF6D2E"/>
    <w:rsid w:val="00BF6D3E"/>
    <w:rsid w:val="00BF6D44"/>
    <w:rsid w:val="00BF6D4B"/>
    <w:rsid w:val="00BF6DB1"/>
    <w:rsid w:val="00BF70ED"/>
    <w:rsid w:val="00BF714F"/>
    <w:rsid w:val="00BF716A"/>
    <w:rsid w:val="00BF7383"/>
    <w:rsid w:val="00BF7685"/>
    <w:rsid w:val="00BF7CBC"/>
    <w:rsid w:val="00C00136"/>
    <w:rsid w:val="00C00424"/>
    <w:rsid w:val="00C005BA"/>
    <w:rsid w:val="00C00A18"/>
    <w:rsid w:val="00C010F0"/>
    <w:rsid w:val="00C015EB"/>
    <w:rsid w:val="00C01991"/>
    <w:rsid w:val="00C01D51"/>
    <w:rsid w:val="00C01DB7"/>
    <w:rsid w:val="00C01E15"/>
    <w:rsid w:val="00C01EBD"/>
    <w:rsid w:val="00C02056"/>
    <w:rsid w:val="00C02119"/>
    <w:rsid w:val="00C021E0"/>
    <w:rsid w:val="00C025B6"/>
    <w:rsid w:val="00C02A28"/>
    <w:rsid w:val="00C02AEE"/>
    <w:rsid w:val="00C02BD0"/>
    <w:rsid w:val="00C03176"/>
    <w:rsid w:val="00C031D0"/>
    <w:rsid w:val="00C03409"/>
    <w:rsid w:val="00C03F93"/>
    <w:rsid w:val="00C0405C"/>
    <w:rsid w:val="00C041F3"/>
    <w:rsid w:val="00C0426E"/>
    <w:rsid w:val="00C0437A"/>
    <w:rsid w:val="00C04BF8"/>
    <w:rsid w:val="00C04C41"/>
    <w:rsid w:val="00C05401"/>
    <w:rsid w:val="00C05431"/>
    <w:rsid w:val="00C0554F"/>
    <w:rsid w:val="00C05B24"/>
    <w:rsid w:val="00C05D7C"/>
    <w:rsid w:val="00C05EA5"/>
    <w:rsid w:val="00C0618A"/>
    <w:rsid w:val="00C0628C"/>
    <w:rsid w:val="00C06604"/>
    <w:rsid w:val="00C06697"/>
    <w:rsid w:val="00C06848"/>
    <w:rsid w:val="00C06A37"/>
    <w:rsid w:val="00C06A4C"/>
    <w:rsid w:val="00C071C5"/>
    <w:rsid w:val="00C07240"/>
    <w:rsid w:val="00C07581"/>
    <w:rsid w:val="00C07C4D"/>
    <w:rsid w:val="00C07F87"/>
    <w:rsid w:val="00C100A7"/>
    <w:rsid w:val="00C100D3"/>
    <w:rsid w:val="00C1021D"/>
    <w:rsid w:val="00C106B3"/>
    <w:rsid w:val="00C10C3D"/>
    <w:rsid w:val="00C10C7D"/>
    <w:rsid w:val="00C11A68"/>
    <w:rsid w:val="00C11AEE"/>
    <w:rsid w:val="00C11F67"/>
    <w:rsid w:val="00C12005"/>
    <w:rsid w:val="00C1218B"/>
    <w:rsid w:val="00C12245"/>
    <w:rsid w:val="00C12586"/>
    <w:rsid w:val="00C1258B"/>
    <w:rsid w:val="00C12697"/>
    <w:rsid w:val="00C12972"/>
    <w:rsid w:val="00C12DD4"/>
    <w:rsid w:val="00C12E1C"/>
    <w:rsid w:val="00C13679"/>
    <w:rsid w:val="00C13953"/>
    <w:rsid w:val="00C13CAA"/>
    <w:rsid w:val="00C13D37"/>
    <w:rsid w:val="00C13F22"/>
    <w:rsid w:val="00C13F69"/>
    <w:rsid w:val="00C13F9B"/>
    <w:rsid w:val="00C143D0"/>
    <w:rsid w:val="00C147CB"/>
    <w:rsid w:val="00C14A20"/>
    <w:rsid w:val="00C14A90"/>
    <w:rsid w:val="00C14C46"/>
    <w:rsid w:val="00C14C4F"/>
    <w:rsid w:val="00C14E9F"/>
    <w:rsid w:val="00C15015"/>
    <w:rsid w:val="00C150CC"/>
    <w:rsid w:val="00C1587F"/>
    <w:rsid w:val="00C16297"/>
    <w:rsid w:val="00C1664A"/>
    <w:rsid w:val="00C16A5E"/>
    <w:rsid w:val="00C16BC5"/>
    <w:rsid w:val="00C16C5B"/>
    <w:rsid w:val="00C1739D"/>
    <w:rsid w:val="00C17535"/>
    <w:rsid w:val="00C177FB"/>
    <w:rsid w:val="00C17F12"/>
    <w:rsid w:val="00C202BB"/>
    <w:rsid w:val="00C20ADB"/>
    <w:rsid w:val="00C20B01"/>
    <w:rsid w:val="00C20B7C"/>
    <w:rsid w:val="00C20C58"/>
    <w:rsid w:val="00C20EF8"/>
    <w:rsid w:val="00C20FED"/>
    <w:rsid w:val="00C21005"/>
    <w:rsid w:val="00C2118D"/>
    <w:rsid w:val="00C2267E"/>
    <w:rsid w:val="00C22959"/>
    <w:rsid w:val="00C22BAA"/>
    <w:rsid w:val="00C22DEC"/>
    <w:rsid w:val="00C23413"/>
    <w:rsid w:val="00C2371A"/>
    <w:rsid w:val="00C239DC"/>
    <w:rsid w:val="00C23F03"/>
    <w:rsid w:val="00C248AF"/>
    <w:rsid w:val="00C248F5"/>
    <w:rsid w:val="00C24B35"/>
    <w:rsid w:val="00C25379"/>
    <w:rsid w:val="00C253EA"/>
    <w:rsid w:val="00C254D8"/>
    <w:rsid w:val="00C25582"/>
    <w:rsid w:val="00C259DA"/>
    <w:rsid w:val="00C25AA0"/>
    <w:rsid w:val="00C25CE6"/>
    <w:rsid w:val="00C264A4"/>
    <w:rsid w:val="00C2653C"/>
    <w:rsid w:val="00C265A0"/>
    <w:rsid w:val="00C266E8"/>
    <w:rsid w:val="00C2682B"/>
    <w:rsid w:val="00C26A56"/>
    <w:rsid w:val="00C27290"/>
    <w:rsid w:val="00C2734D"/>
    <w:rsid w:val="00C2747F"/>
    <w:rsid w:val="00C27B66"/>
    <w:rsid w:val="00C27D2F"/>
    <w:rsid w:val="00C3041C"/>
    <w:rsid w:val="00C30A4B"/>
    <w:rsid w:val="00C30D3E"/>
    <w:rsid w:val="00C30E5F"/>
    <w:rsid w:val="00C31A89"/>
    <w:rsid w:val="00C31C88"/>
    <w:rsid w:val="00C31DD6"/>
    <w:rsid w:val="00C3263A"/>
    <w:rsid w:val="00C3290B"/>
    <w:rsid w:val="00C32B76"/>
    <w:rsid w:val="00C32D3B"/>
    <w:rsid w:val="00C33028"/>
    <w:rsid w:val="00C33088"/>
    <w:rsid w:val="00C33193"/>
    <w:rsid w:val="00C33E4E"/>
    <w:rsid w:val="00C343E1"/>
    <w:rsid w:val="00C345F8"/>
    <w:rsid w:val="00C34776"/>
    <w:rsid w:val="00C34795"/>
    <w:rsid w:val="00C34C5C"/>
    <w:rsid w:val="00C34D5C"/>
    <w:rsid w:val="00C34EE8"/>
    <w:rsid w:val="00C35567"/>
    <w:rsid w:val="00C35926"/>
    <w:rsid w:val="00C359AC"/>
    <w:rsid w:val="00C35A2C"/>
    <w:rsid w:val="00C35B94"/>
    <w:rsid w:val="00C35E52"/>
    <w:rsid w:val="00C36156"/>
    <w:rsid w:val="00C3625E"/>
    <w:rsid w:val="00C36473"/>
    <w:rsid w:val="00C36503"/>
    <w:rsid w:val="00C36706"/>
    <w:rsid w:val="00C3693E"/>
    <w:rsid w:val="00C36F57"/>
    <w:rsid w:val="00C370BB"/>
    <w:rsid w:val="00C372FC"/>
    <w:rsid w:val="00C374CE"/>
    <w:rsid w:val="00C374FD"/>
    <w:rsid w:val="00C37578"/>
    <w:rsid w:val="00C3758A"/>
    <w:rsid w:val="00C402AF"/>
    <w:rsid w:val="00C40821"/>
    <w:rsid w:val="00C40918"/>
    <w:rsid w:val="00C40A2E"/>
    <w:rsid w:val="00C40DE3"/>
    <w:rsid w:val="00C413AA"/>
    <w:rsid w:val="00C4161C"/>
    <w:rsid w:val="00C41965"/>
    <w:rsid w:val="00C41CD2"/>
    <w:rsid w:val="00C41D3D"/>
    <w:rsid w:val="00C4203A"/>
    <w:rsid w:val="00C420E5"/>
    <w:rsid w:val="00C4247A"/>
    <w:rsid w:val="00C426E4"/>
    <w:rsid w:val="00C42D63"/>
    <w:rsid w:val="00C42F71"/>
    <w:rsid w:val="00C43F7B"/>
    <w:rsid w:val="00C44317"/>
    <w:rsid w:val="00C448F0"/>
    <w:rsid w:val="00C44BF2"/>
    <w:rsid w:val="00C45729"/>
    <w:rsid w:val="00C45A99"/>
    <w:rsid w:val="00C46786"/>
    <w:rsid w:val="00C46967"/>
    <w:rsid w:val="00C469B1"/>
    <w:rsid w:val="00C46A54"/>
    <w:rsid w:val="00C46CFF"/>
    <w:rsid w:val="00C46D5A"/>
    <w:rsid w:val="00C47507"/>
    <w:rsid w:val="00C475F7"/>
    <w:rsid w:val="00C476AC"/>
    <w:rsid w:val="00C4771E"/>
    <w:rsid w:val="00C47DE9"/>
    <w:rsid w:val="00C501EA"/>
    <w:rsid w:val="00C5043C"/>
    <w:rsid w:val="00C504C5"/>
    <w:rsid w:val="00C50DE7"/>
    <w:rsid w:val="00C50ED0"/>
    <w:rsid w:val="00C50EEA"/>
    <w:rsid w:val="00C51029"/>
    <w:rsid w:val="00C512F1"/>
    <w:rsid w:val="00C51466"/>
    <w:rsid w:val="00C515BE"/>
    <w:rsid w:val="00C51EBA"/>
    <w:rsid w:val="00C51F0D"/>
    <w:rsid w:val="00C52298"/>
    <w:rsid w:val="00C528FF"/>
    <w:rsid w:val="00C529F8"/>
    <w:rsid w:val="00C52A3D"/>
    <w:rsid w:val="00C52AEB"/>
    <w:rsid w:val="00C52DDA"/>
    <w:rsid w:val="00C52DFA"/>
    <w:rsid w:val="00C52F9C"/>
    <w:rsid w:val="00C53045"/>
    <w:rsid w:val="00C531C4"/>
    <w:rsid w:val="00C5320D"/>
    <w:rsid w:val="00C53235"/>
    <w:rsid w:val="00C5362A"/>
    <w:rsid w:val="00C5365C"/>
    <w:rsid w:val="00C5365F"/>
    <w:rsid w:val="00C53F2B"/>
    <w:rsid w:val="00C543A4"/>
    <w:rsid w:val="00C54704"/>
    <w:rsid w:val="00C548CF"/>
    <w:rsid w:val="00C553D2"/>
    <w:rsid w:val="00C55634"/>
    <w:rsid w:val="00C556CD"/>
    <w:rsid w:val="00C5578B"/>
    <w:rsid w:val="00C557DC"/>
    <w:rsid w:val="00C55843"/>
    <w:rsid w:val="00C56043"/>
    <w:rsid w:val="00C560FB"/>
    <w:rsid w:val="00C5615A"/>
    <w:rsid w:val="00C5640F"/>
    <w:rsid w:val="00C566C8"/>
    <w:rsid w:val="00C5684E"/>
    <w:rsid w:val="00C568E7"/>
    <w:rsid w:val="00C56949"/>
    <w:rsid w:val="00C56B25"/>
    <w:rsid w:val="00C56DF2"/>
    <w:rsid w:val="00C56EC4"/>
    <w:rsid w:val="00C57128"/>
    <w:rsid w:val="00C57814"/>
    <w:rsid w:val="00C605D4"/>
    <w:rsid w:val="00C61413"/>
    <w:rsid w:val="00C6158B"/>
    <w:rsid w:val="00C6165D"/>
    <w:rsid w:val="00C61784"/>
    <w:rsid w:val="00C61839"/>
    <w:rsid w:val="00C61A0F"/>
    <w:rsid w:val="00C62134"/>
    <w:rsid w:val="00C62363"/>
    <w:rsid w:val="00C629A6"/>
    <w:rsid w:val="00C63004"/>
    <w:rsid w:val="00C63100"/>
    <w:rsid w:val="00C633DF"/>
    <w:rsid w:val="00C6365A"/>
    <w:rsid w:val="00C6389F"/>
    <w:rsid w:val="00C63B91"/>
    <w:rsid w:val="00C641DC"/>
    <w:rsid w:val="00C6495D"/>
    <w:rsid w:val="00C64A99"/>
    <w:rsid w:val="00C64CD0"/>
    <w:rsid w:val="00C64F5C"/>
    <w:rsid w:val="00C65093"/>
    <w:rsid w:val="00C654CD"/>
    <w:rsid w:val="00C6579A"/>
    <w:rsid w:val="00C65ED9"/>
    <w:rsid w:val="00C66C2A"/>
    <w:rsid w:val="00C66D3A"/>
    <w:rsid w:val="00C670D2"/>
    <w:rsid w:val="00C673D5"/>
    <w:rsid w:val="00C676EA"/>
    <w:rsid w:val="00C67914"/>
    <w:rsid w:val="00C67954"/>
    <w:rsid w:val="00C679D5"/>
    <w:rsid w:val="00C67A1D"/>
    <w:rsid w:val="00C67B95"/>
    <w:rsid w:val="00C67F4C"/>
    <w:rsid w:val="00C70BF8"/>
    <w:rsid w:val="00C70C00"/>
    <w:rsid w:val="00C70ECA"/>
    <w:rsid w:val="00C71181"/>
    <w:rsid w:val="00C711AB"/>
    <w:rsid w:val="00C713FB"/>
    <w:rsid w:val="00C7169F"/>
    <w:rsid w:val="00C7176B"/>
    <w:rsid w:val="00C71BEC"/>
    <w:rsid w:val="00C71CE1"/>
    <w:rsid w:val="00C71E34"/>
    <w:rsid w:val="00C72F46"/>
    <w:rsid w:val="00C7348D"/>
    <w:rsid w:val="00C735C5"/>
    <w:rsid w:val="00C73616"/>
    <w:rsid w:val="00C73676"/>
    <w:rsid w:val="00C73C4E"/>
    <w:rsid w:val="00C73FC8"/>
    <w:rsid w:val="00C7401C"/>
    <w:rsid w:val="00C74101"/>
    <w:rsid w:val="00C741CC"/>
    <w:rsid w:val="00C745C4"/>
    <w:rsid w:val="00C745CA"/>
    <w:rsid w:val="00C74907"/>
    <w:rsid w:val="00C7494C"/>
    <w:rsid w:val="00C75980"/>
    <w:rsid w:val="00C75AC4"/>
    <w:rsid w:val="00C75C5F"/>
    <w:rsid w:val="00C75E2D"/>
    <w:rsid w:val="00C75FB6"/>
    <w:rsid w:val="00C76904"/>
    <w:rsid w:val="00C76A97"/>
    <w:rsid w:val="00C76B6F"/>
    <w:rsid w:val="00C76D95"/>
    <w:rsid w:val="00C76F8A"/>
    <w:rsid w:val="00C770A9"/>
    <w:rsid w:val="00C771C3"/>
    <w:rsid w:val="00C77238"/>
    <w:rsid w:val="00C77687"/>
    <w:rsid w:val="00C776F2"/>
    <w:rsid w:val="00C779FC"/>
    <w:rsid w:val="00C802B4"/>
    <w:rsid w:val="00C80726"/>
    <w:rsid w:val="00C80A10"/>
    <w:rsid w:val="00C81429"/>
    <w:rsid w:val="00C81956"/>
    <w:rsid w:val="00C81AEF"/>
    <w:rsid w:val="00C81D7A"/>
    <w:rsid w:val="00C8235C"/>
    <w:rsid w:val="00C82721"/>
    <w:rsid w:val="00C827E3"/>
    <w:rsid w:val="00C8290E"/>
    <w:rsid w:val="00C82BF8"/>
    <w:rsid w:val="00C82C2B"/>
    <w:rsid w:val="00C82C69"/>
    <w:rsid w:val="00C82EBA"/>
    <w:rsid w:val="00C82EE3"/>
    <w:rsid w:val="00C83393"/>
    <w:rsid w:val="00C833F3"/>
    <w:rsid w:val="00C83D0B"/>
    <w:rsid w:val="00C83D5B"/>
    <w:rsid w:val="00C83ED2"/>
    <w:rsid w:val="00C83F1A"/>
    <w:rsid w:val="00C840F5"/>
    <w:rsid w:val="00C844FA"/>
    <w:rsid w:val="00C8481D"/>
    <w:rsid w:val="00C84E73"/>
    <w:rsid w:val="00C85025"/>
    <w:rsid w:val="00C85583"/>
    <w:rsid w:val="00C85664"/>
    <w:rsid w:val="00C856DC"/>
    <w:rsid w:val="00C8572C"/>
    <w:rsid w:val="00C858FE"/>
    <w:rsid w:val="00C8595D"/>
    <w:rsid w:val="00C85D74"/>
    <w:rsid w:val="00C8672C"/>
    <w:rsid w:val="00C86897"/>
    <w:rsid w:val="00C86CB7"/>
    <w:rsid w:val="00C86D1B"/>
    <w:rsid w:val="00C86D98"/>
    <w:rsid w:val="00C87A54"/>
    <w:rsid w:val="00C909CC"/>
    <w:rsid w:val="00C90FF7"/>
    <w:rsid w:val="00C91030"/>
    <w:rsid w:val="00C916D5"/>
    <w:rsid w:val="00C918B5"/>
    <w:rsid w:val="00C91DB1"/>
    <w:rsid w:val="00C91E44"/>
    <w:rsid w:val="00C91E6E"/>
    <w:rsid w:val="00C91EE3"/>
    <w:rsid w:val="00C92040"/>
    <w:rsid w:val="00C92060"/>
    <w:rsid w:val="00C921EA"/>
    <w:rsid w:val="00C923AE"/>
    <w:rsid w:val="00C92B4C"/>
    <w:rsid w:val="00C9309B"/>
    <w:rsid w:val="00C937D0"/>
    <w:rsid w:val="00C93F3F"/>
    <w:rsid w:val="00C93FDC"/>
    <w:rsid w:val="00C943D1"/>
    <w:rsid w:val="00C9487B"/>
    <w:rsid w:val="00C94927"/>
    <w:rsid w:val="00C94A4D"/>
    <w:rsid w:val="00C94BDD"/>
    <w:rsid w:val="00C94ED0"/>
    <w:rsid w:val="00C94F88"/>
    <w:rsid w:val="00C94FAF"/>
    <w:rsid w:val="00C958BA"/>
    <w:rsid w:val="00C95AD5"/>
    <w:rsid w:val="00C95D00"/>
    <w:rsid w:val="00C95FE9"/>
    <w:rsid w:val="00C961A7"/>
    <w:rsid w:val="00C961C9"/>
    <w:rsid w:val="00C96F33"/>
    <w:rsid w:val="00C978E3"/>
    <w:rsid w:val="00C97D51"/>
    <w:rsid w:val="00C97EC3"/>
    <w:rsid w:val="00C97F49"/>
    <w:rsid w:val="00CA0145"/>
    <w:rsid w:val="00CA01A0"/>
    <w:rsid w:val="00CA021C"/>
    <w:rsid w:val="00CA0AAB"/>
    <w:rsid w:val="00CA14AB"/>
    <w:rsid w:val="00CA173D"/>
    <w:rsid w:val="00CA1C8D"/>
    <w:rsid w:val="00CA2561"/>
    <w:rsid w:val="00CA2F7F"/>
    <w:rsid w:val="00CA32CD"/>
    <w:rsid w:val="00CA3FDC"/>
    <w:rsid w:val="00CA40EF"/>
    <w:rsid w:val="00CA4272"/>
    <w:rsid w:val="00CA4AC5"/>
    <w:rsid w:val="00CA4E7C"/>
    <w:rsid w:val="00CA5124"/>
    <w:rsid w:val="00CA51EA"/>
    <w:rsid w:val="00CA52C1"/>
    <w:rsid w:val="00CA5435"/>
    <w:rsid w:val="00CA54F0"/>
    <w:rsid w:val="00CA55ED"/>
    <w:rsid w:val="00CA5C6C"/>
    <w:rsid w:val="00CA6AA7"/>
    <w:rsid w:val="00CA757B"/>
    <w:rsid w:val="00CA757E"/>
    <w:rsid w:val="00CA7910"/>
    <w:rsid w:val="00CA794C"/>
    <w:rsid w:val="00CA7F1C"/>
    <w:rsid w:val="00CB0165"/>
    <w:rsid w:val="00CB029A"/>
    <w:rsid w:val="00CB090D"/>
    <w:rsid w:val="00CB091D"/>
    <w:rsid w:val="00CB0D6E"/>
    <w:rsid w:val="00CB0DDE"/>
    <w:rsid w:val="00CB0FF6"/>
    <w:rsid w:val="00CB11F8"/>
    <w:rsid w:val="00CB132C"/>
    <w:rsid w:val="00CB1497"/>
    <w:rsid w:val="00CB1979"/>
    <w:rsid w:val="00CB2049"/>
    <w:rsid w:val="00CB2257"/>
    <w:rsid w:val="00CB29EF"/>
    <w:rsid w:val="00CB2BD0"/>
    <w:rsid w:val="00CB2CEF"/>
    <w:rsid w:val="00CB3252"/>
    <w:rsid w:val="00CB352D"/>
    <w:rsid w:val="00CB361E"/>
    <w:rsid w:val="00CB3989"/>
    <w:rsid w:val="00CB400B"/>
    <w:rsid w:val="00CB4A4F"/>
    <w:rsid w:val="00CB4C8A"/>
    <w:rsid w:val="00CB4D74"/>
    <w:rsid w:val="00CB4DAD"/>
    <w:rsid w:val="00CB4EA0"/>
    <w:rsid w:val="00CB51FD"/>
    <w:rsid w:val="00CB551F"/>
    <w:rsid w:val="00CB55AA"/>
    <w:rsid w:val="00CB56A1"/>
    <w:rsid w:val="00CB56C0"/>
    <w:rsid w:val="00CB5A17"/>
    <w:rsid w:val="00CB5B53"/>
    <w:rsid w:val="00CB5E33"/>
    <w:rsid w:val="00CB5FE8"/>
    <w:rsid w:val="00CB630A"/>
    <w:rsid w:val="00CB65C9"/>
    <w:rsid w:val="00CB6632"/>
    <w:rsid w:val="00CB6BD3"/>
    <w:rsid w:val="00CB73B3"/>
    <w:rsid w:val="00CB7498"/>
    <w:rsid w:val="00CB7767"/>
    <w:rsid w:val="00CB7833"/>
    <w:rsid w:val="00CB79C2"/>
    <w:rsid w:val="00CB7B77"/>
    <w:rsid w:val="00CC0D10"/>
    <w:rsid w:val="00CC14F7"/>
    <w:rsid w:val="00CC159F"/>
    <w:rsid w:val="00CC1679"/>
    <w:rsid w:val="00CC1787"/>
    <w:rsid w:val="00CC19CF"/>
    <w:rsid w:val="00CC1EEB"/>
    <w:rsid w:val="00CC27E7"/>
    <w:rsid w:val="00CC29F0"/>
    <w:rsid w:val="00CC2C05"/>
    <w:rsid w:val="00CC2CDC"/>
    <w:rsid w:val="00CC2F4B"/>
    <w:rsid w:val="00CC2FD8"/>
    <w:rsid w:val="00CC30DA"/>
    <w:rsid w:val="00CC31EF"/>
    <w:rsid w:val="00CC3391"/>
    <w:rsid w:val="00CC3B0D"/>
    <w:rsid w:val="00CC4052"/>
    <w:rsid w:val="00CC45EA"/>
    <w:rsid w:val="00CC46C8"/>
    <w:rsid w:val="00CC479B"/>
    <w:rsid w:val="00CC484E"/>
    <w:rsid w:val="00CC4B17"/>
    <w:rsid w:val="00CC50F0"/>
    <w:rsid w:val="00CC555E"/>
    <w:rsid w:val="00CC5608"/>
    <w:rsid w:val="00CC5756"/>
    <w:rsid w:val="00CC588D"/>
    <w:rsid w:val="00CC5DD7"/>
    <w:rsid w:val="00CC5E46"/>
    <w:rsid w:val="00CC62DE"/>
    <w:rsid w:val="00CC6A59"/>
    <w:rsid w:val="00CC6F1D"/>
    <w:rsid w:val="00CC711D"/>
    <w:rsid w:val="00CC72C3"/>
    <w:rsid w:val="00CC744E"/>
    <w:rsid w:val="00CC746F"/>
    <w:rsid w:val="00CC76B2"/>
    <w:rsid w:val="00CD05C4"/>
    <w:rsid w:val="00CD06BF"/>
    <w:rsid w:val="00CD0774"/>
    <w:rsid w:val="00CD0A99"/>
    <w:rsid w:val="00CD0B96"/>
    <w:rsid w:val="00CD0F39"/>
    <w:rsid w:val="00CD137C"/>
    <w:rsid w:val="00CD19BD"/>
    <w:rsid w:val="00CD1F31"/>
    <w:rsid w:val="00CD21C1"/>
    <w:rsid w:val="00CD2222"/>
    <w:rsid w:val="00CD2652"/>
    <w:rsid w:val="00CD3057"/>
    <w:rsid w:val="00CD35E6"/>
    <w:rsid w:val="00CD37D0"/>
    <w:rsid w:val="00CD3A19"/>
    <w:rsid w:val="00CD3A2D"/>
    <w:rsid w:val="00CD3A84"/>
    <w:rsid w:val="00CD3DC6"/>
    <w:rsid w:val="00CD3DFE"/>
    <w:rsid w:val="00CD405B"/>
    <w:rsid w:val="00CD40D9"/>
    <w:rsid w:val="00CD4166"/>
    <w:rsid w:val="00CD41EE"/>
    <w:rsid w:val="00CD462B"/>
    <w:rsid w:val="00CD46AF"/>
    <w:rsid w:val="00CD4760"/>
    <w:rsid w:val="00CD4CD6"/>
    <w:rsid w:val="00CD4E86"/>
    <w:rsid w:val="00CD5079"/>
    <w:rsid w:val="00CD50A9"/>
    <w:rsid w:val="00CD5132"/>
    <w:rsid w:val="00CD52D9"/>
    <w:rsid w:val="00CD5456"/>
    <w:rsid w:val="00CD5629"/>
    <w:rsid w:val="00CD5A75"/>
    <w:rsid w:val="00CD6597"/>
    <w:rsid w:val="00CD67A9"/>
    <w:rsid w:val="00CD6ADC"/>
    <w:rsid w:val="00CD6DBB"/>
    <w:rsid w:val="00CD6F1B"/>
    <w:rsid w:val="00CD7506"/>
    <w:rsid w:val="00CD76EA"/>
    <w:rsid w:val="00CD7762"/>
    <w:rsid w:val="00CD77D5"/>
    <w:rsid w:val="00CD7E30"/>
    <w:rsid w:val="00CD7E4F"/>
    <w:rsid w:val="00CE004F"/>
    <w:rsid w:val="00CE02DE"/>
    <w:rsid w:val="00CE0328"/>
    <w:rsid w:val="00CE03CC"/>
    <w:rsid w:val="00CE08BB"/>
    <w:rsid w:val="00CE1467"/>
    <w:rsid w:val="00CE14A3"/>
    <w:rsid w:val="00CE173A"/>
    <w:rsid w:val="00CE1B05"/>
    <w:rsid w:val="00CE1BF0"/>
    <w:rsid w:val="00CE1E6D"/>
    <w:rsid w:val="00CE2058"/>
    <w:rsid w:val="00CE2088"/>
    <w:rsid w:val="00CE271C"/>
    <w:rsid w:val="00CE284C"/>
    <w:rsid w:val="00CE2A1C"/>
    <w:rsid w:val="00CE30CE"/>
    <w:rsid w:val="00CE32BB"/>
    <w:rsid w:val="00CE3468"/>
    <w:rsid w:val="00CE354D"/>
    <w:rsid w:val="00CE3690"/>
    <w:rsid w:val="00CE3B90"/>
    <w:rsid w:val="00CE3EEE"/>
    <w:rsid w:val="00CE3F6D"/>
    <w:rsid w:val="00CE41D0"/>
    <w:rsid w:val="00CE4752"/>
    <w:rsid w:val="00CE4FF5"/>
    <w:rsid w:val="00CE57B8"/>
    <w:rsid w:val="00CE580B"/>
    <w:rsid w:val="00CE58DF"/>
    <w:rsid w:val="00CE6299"/>
    <w:rsid w:val="00CE63C7"/>
    <w:rsid w:val="00CE6573"/>
    <w:rsid w:val="00CE672D"/>
    <w:rsid w:val="00CE6B65"/>
    <w:rsid w:val="00CE6D43"/>
    <w:rsid w:val="00CE6DA8"/>
    <w:rsid w:val="00CE6EC0"/>
    <w:rsid w:val="00CE7007"/>
    <w:rsid w:val="00CE7043"/>
    <w:rsid w:val="00CE707C"/>
    <w:rsid w:val="00CE70E7"/>
    <w:rsid w:val="00CE77A3"/>
    <w:rsid w:val="00CE7850"/>
    <w:rsid w:val="00CE7A03"/>
    <w:rsid w:val="00CE7BCF"/>
    <w:rsid w:val="00CF0357"/>
    <w:rsid w:val="00CF05BC"/>
    <w:rsid w:val="00CF075E"/>
    <w:rsid w:val="00CF0DFE"/>
    <w:rsid w:val="00CF0E2C"/>
    <w:rsid w:val="00CF0EA5"/>
    <w:rsid w:val="00CF0F5D"/>
    <w:rsid w:val="00CF13C3"/>
    <w:rsid w:val="00CF142B"/>
    <w:rsid w:val="00CF172B"/>
    <w:rsid w:val="00CF1A20"/>
    <w:rsid w:val="00CF1BD2"/>
    <w:rsid w:val="00CF1D0F"/>
    <w:rsid w:val="00CF20D2"/>
    <w:rsid w:val="00CF21A5"/>
    <w:rsid w:val="00CF2367"/>
    <w:rsid w:val="00CF2784"/>
    <w:rsid w:val="00CF2BDF"/>
    <w:rsid w:val="00CF2D5A"/>
    <w:rsid w:val="00CF2F1B"/>
    <w:rsid w:val="00CF2F89"/>
    <w:rsid w:val="00CF3510"/>
    <w:rsid w:val="00CF38DD"/>
    <w:rsid w:val="00CF3998"/>
    <w:rsid w:val="00CF3D53"/>
    <w:rsid w:val="00CF3E95"/>
    <w:rsid w:val="00CF429F"/>
    <w:rsid w:val="00CF43BD"/>
    <w:rsid w:val="00CF445A"/>
    <w:rsid w:val="00CF457B"/>
    <w:rsid w:val="00CF4701"/>
    <w:rsid w:val="00CF48E3"/>
    <w:rsid w:val="00CF4A71"/>
    <w:rsid w:val="00CF4A87"/>
    <w:rsid w:val="00CF5112"/>
    <w:rsid w:val="00CF51FF"/>
    <w:rsid w:val="00CF5237"/>
    <w:rsid w:val="00CF56E4"/>
    <w:rsid w:val="00CF58FE"/>
    <w:rsid w:val="00CF6125"/>
    <w:rsid w:val="00CF65EB"/>
    <w:rsid w:val="00CF6699"/>
    <w:rsid w:val="00CF6ACF"/>
    <w:rsid w:val="00CF6CF6"/>
    <w:rsid w:val="00CF703B"/>
    <w:rsid w:val="00CF7069"/>
    <w:rsid w:val="00CF70CE"/>
    <w:rsid w:val="00CF7106"/>
    <w:rsid w:val="00CF7914"/>
    <w:rsid w:val="00CF79FD"/>
    <w:rsid w:val="00CF7AE0"/>
    <w:rsid w:val="00CF7B25"/>
    <w:rsid w:val="00CF7C6F"/>
    <w:rsid w:val="00D0067F"/>
    <w:rsid w:val="00D00B1E"/>
    <w:rsid w:val="00D00E8B"/>
    <w:rsid w:val="00D0103F"/>
    <w:rsid w:val="00D011E4"/>
    <w:rsid w:val="00D01251"/>
    <w:rsid w:val="00D0152E"/>
    <w:rsid w:val="00D01672"/>
    <w:rsid w:val="00D01988"/>
    <w:rsid w:val="00D01A73"/>
    <w:rsid w:val="00D01ACA"/>
    <w:rsid w:val="00D01BAB"/>
    <w:rsid w:val="00D0254B"/>
    <w:rsid w:val="00D03289"/>
    <w:rsid w:val="00D03558"/>
    <w:rsid w:val="00D035A4"/>
    <w:rsid w:val="00D03878"/>
    <w:rsid w:val="00D03ABA"/>
    <w:rsid w:val="00D03BA2"/>
    <w:rsid w:val="00D03DBA"/>
    <w:rsid w:val="00D040C1"/>
    <w:rsid w:val="00D0426C"/>
    <w:rsid w:val="00D04456"/>
    <w:rsid w:val="00D04B73"/>
    <w:rsid w:val="00D04C2D"/>
    <w:rsid w:val="00D05344"/>
    <w:rsid w:val="00D05693"/>
    <w:rsid w:val="00D056F4"/>
    <w:rsid w:val="00D0574C"/>
    <w:rsid w:val="00D05DC3"/>
    <w:rsid w:val="00D05DCA"/>
    <w:rsid w:val="00D05DE5"/>
    <w:rsid w:val="00D06071"/>
    <w:rsid w:val="00D06AA9"/>
    <w:rsid w:val="00D06D0D"/>
    <w:rsid w:val="00D06EDE"/>
    <w:rsid w:val="00D073BD"/>
    <w:rsid w:val="00D073E4"/>
    <w:rsid w:val="00D074D4"/>
    <w:rsid w:val="00D07AB0"/>
    <w:rsid w:val="00D07B8A"/>
    <w:rsid w:val="00D07E67"/>
    <w:rsid w:val="00D07EB8"/>
    <w:rsid w:val="00D07F0C"/>
    <w:rsid w:val="00D1014B"/>
    <w:rsid w:val="00D1029A"/>
    <w:rsid w:val="00D10649"/>
    <w:rsid w:val="00D10665"/>
    <w:rsid w:val="00D108CE"/>
    <w:rsid w:val="00D10B19"/>
    <w:rsid w:val="00D10E7A"/>
    <w:rsid w:val="00D11058"/>
    <w:rsid w:val="00D1196C"/>
    <w:rsid w:val="00D11B3B"/>
    <w:rsid w:val="00D11B5C"/>
    <w:rsid w:val="00D12117"/>
    <w:rsid w:val="00D122F9"/>
    <w:rsid w:val="00D125DD"/>
    <w:rsid w:val="00D12946"/>
    <w:rsid w:val="00D13230"/>
    <w:rsid w:val="00D1348C"/>
    <w:rsid w:val="00D13526"/>
    <w:rsid w:val="00D13B46"/>
    <w:rsid w:val="00D141DA"/>
    <w:rsid w:val="00D1458C"/>
    <w:rsid w:val="00D14879"/>
    <w:rsid w:val="00D14BDB"/>
    <w:rsid w:val="00D14C08"/>
    <w:rsid w:val="00D14D66"/>
    <w:rsid w:val="00D14E87"/>
    <w:rsid w:val="00D1519F"/>
    <w:rsid w:val="00D152FE"/>
    <w:rsid w:val="00D1546E"/>
    <w:rsid w:val="00D1556D"/>
    <w:rsid w:val="00D15631"/>
    <w:rsid w:val="00D15ECB"/>
    <w:rsid w:val="00D16035"/>
    <w:rsid w:val="00D1660D"/>
    <w:rsid w:val="00D168AF"/>
    <w:rsid w:val="00D16C40"/>
    <w:rsid w:val="00D17150"/>
    <w:rsid w:val="00D17279"/>
    <w:rsid w:val="00D1737F"/>
    <w:rsid w:val="00D17BFF"/>
    <w:rsid w:val="00D17C18"/>
    <w:rsid w:val="00D17C54"/>
    <w:rsid w:val="00D17C9A"/>
    <w:rsid w:val="00D17D0F"/>
    <w:rsid w:val="00D200B8"/>
    <w:rsid w:val="00D200C5"/>
    <w:rsid w:val="00D20278"/>
    <w:rsid w:val="00D20910"/>
    <w:rsid w:val="00D20B09"/>
    <w:rsid w:val="00D20DDF"/>
    <w:rsid w:val="00D2100A"/>
    <w:rsid w:val="00D210F8"/>
    <w:rsid w:val="00D2127C"/>
    <w:rsid w:val="00D2154B"/>
    <w:rsid w:val="00D2197F"/>
    <w:rsid w:val="00D21AC8"/>
    <w:rsid w:val="00D21CA8"/>
    <w:rsid w:val="00D2205E"/>
    <w:rsid w:val="00D221EF"/>
    <w:rsid w:val="00D22865"/>
    <w:rsid w:val="00D22C06"/>
    <w:rsid w:val="00D22E56"/>
    <w:rsid w:val="00D230D7"/>
    <w:rsid w:val="00D23182"/>
    <w:rsid w:val="00D231F9"/>
    <w:rsid w:val="00D235F5"/>
    <w:rsid w:val="00D23FC4"/>
    <w:rsid w:val="00D2415C"/>
    <w:rsid w:val="00D24535"/>
    <w:rsid w:val="00D248C0"/>
    <w:rsid w:val="00D24A8F"/>
    <w:rsid w:val="00D24EEE"/>
    <w:rsid w:val="00D2514F"/>
    <w:rsid w:val="00D251C4"/>
    <w:rsid w:val="00D252B8"/>
    <w:rsid w:val="00D2555B"/>
    <w:rsid w:val="00D2585E"/>
    <w:rsid w:val="00D25C14"/>
    <w:rsid w:val="00D266AC"/>
    <w:rsid w:val="00D26B91"/>
    <w:rsid w:val="00D26DBB"/>
    <w:rsid w:val="00D26EA6"/>
    <w:rsid w:val="00D27126"/>
    <w:rsid w:val="00D27350"/>
    <w:rsid w:val="00D27477"/>
    <w:rsid w:val="00D27669"/>
    <w:rsid w:val="00D27966"/>
    <w:rsid w:val="00D27E8A"/>
    <w:rsid w:val="00D27EF0"/>
    <w:rsid w:val="00D30579"/>
    <w:rsid w:val="00D3069A"/>
    <w:rsid w:val="00D3092D"/>
    <w:rsid w:val="00D30EE3"/>
    <w:rsid w:val="00D317A1"/>
    <w:rsid w:val="00D31829"/>
    <w:rsid w:val="00D31AD7"/>
    <w:rsid w:val="00D31BCA"/>
    <w:rsid w:val="00D31CFF"/>
    <w:rsid w:val="00D31D8D"/>
    <w:rsid w:val="00D31DC2"/>
    <w:rsid w:val="00D323E5"/>
    <w:rsid w:val="00D32D1E"/>
    <w:rsid w:val="00D3321D"/>
    <w:rsid w:val="00D3362A"/>
    <w:rsid w:val="00D33644"/>
    <w:rsid w:val="00D33AA9"/>
    <w:rsid w:val="00D33C38"/>
    <w:rsid w:val="00D33E25"/>
    <w:rsid w:val="00D33E37"/>
    <w:rsid w:val="00D34220"/>
    <w:rsid w:val="00D3487D"/>
    <w:rsid w:val="00D34964"/>
    <w:rsid w:val="00D34B0F"/>
    <w:rsid w:val="00D34C9B"/>
    <w:rsid w:val="00D34E32"/>
    <w:rsid w:val="00D34ECA"/>
    <w:rsid w:val="00D34FD5"/>
    <w:rsid w:val="00D35535"/>
    <w:rsid w:val="00D3568B"/>
    <w:rsid w:val="00D358E4"/>
    <w:rsid w:val="00D35CF5"/>
    <w:rsid w:val="00D35F13"/>
    <w:rsid w:val="00D35F1A"/>
    <w:rsid w:val="00D3609E"/>
    <w:rsid w:val="00D362E2"/>
    <w:rsid w:val="00D3644A"/>
    <w:rsid w:val="00D365F3"/>
    <w:rsid w:val="00D3675D"/>
    <w:rsid w:val="00D3684C"/>
    <w:rsid w:val="00D369AD"/>
    <w:rsid w:val="00D36C90"/>
    <w:rsid w:val="00D373B0"/>
    <w:rsid w:val="00D3758D"/>
    <w:rsid w:val="00D3766C"/>
    <w:rsid w:val="00D37BE6"/>
    <w:rsid w:val="00D37CD1"/>
    <w:rsid w:val="00D403DD"/>
    <w:rsid w:val="00D4053A"/>
    <w:rsid w:val="00D40AE0"/>
    <w:rsid w:val="00D4135A"/>
    <w:rsid w:val="00D41BDF"/>
    <w:rsid w:val="00D41C7F"/>
    <w:rsid w:val="00D41D9E"/>
    <w:rsid w:val="00D41E51"/>
    <w:rsid w:val="00D41F21"/>
    <w:rsid w:val="00D42491"/>
    <w:rsid w:val="00D4262B"/>
    <w:rsid w:val="00D426B3"/>
    <w:rsid w:val="00D4286B"/>
    <w:rsid w:val="00D42DF6"/>
    <w:rsid w:val="00D42E15"/>
    <w:rsid w:val="00D42ECD"/>
    <w:rsid w:val="00D43578"/>
    <w:rsid w:val="00D43736"/>
    <w:rsid w:val="00D43876"/>
    <w:rsid w:val="00D44196"/>
    <w:rsid w:val="00D4428A"/>
    <w:rsid w:val="00D44585"/>
    <w:rsid w:val="00D4467A"/>
    <w:rsid w:val="00D450D8"/>
    <w:rsid w:val="00D4512A"/>
    <w:rsid w:val="00D45632"/>
    <w:rsid w:val="00D456C0"/>
    <w:rsid w:val="00D4586D"/>
    <w:rsid w:val="00D45C05"/>
    <w:rsid w:val="00D45D2A"/>
    <w:rsid w:val="00D45D91"/>
    <w:rsid w:val="00D45E31"/>
    <w:rsid w:val="00D4672E"/>
    <w:rsid w:val="00D4677A"/>
    <w:rsid w:val="00D4691C"/>
    <w:rsid w:val="00D46B49"/>
    <w:rsid w:val="00D46C48"/>
    <w:rsid w:val="00D46DFD"/>
    <w:rsid w:val="00D47369"/>
    <w:rsid w:val="00D4754F"/>
    <w:rsid w:val="00D478E5"/>
    <w:rsid w:val="00D5000C"/>
    <w:rsid w:val="00D50461"/>
    <w:rsid w:val="00D504B7"/>
    <w:rsid w:val="00D508CC"/>
    <w:rsid w:val="00D50F6E"/>
    <w:rsid w:val="00D5106E"/>
    <w:rsid w:val="00D514F6"/>
    <w:rsid w:val="00D515EF"/>
    <w:rsid w:val="00D51988"/>
    <w:rsid w:val="00D51AFF"/>
    <w:rsid w:val="00D51BCB"/>
    <w:rsid w:val="00D51DCC"/>
    <w:rsid w:val="00D52050"/>
    <w:rsid w:val="00D52277"/>
    <w:rsid w:val="00D522E5"/>
    <w:rsid w:val="00D52409"/>
    <w:rsid w:val="00D52574"/>
    <w:rsid w:val="00D52698"/>
    <w:rsid w:val="00D526E4"/>
    <w:rsid w:val="00D52BDA"/>
    <w:rsid w:val="00D52D2F"/>
    <w:rsid w:val="00D52EBF"/>
    <w:rsid w:val="00D53761"/>
    <w:rsid w:val="00D537EC"/>
    <w:rsid w:val="00D5395B"/>
    <w:rsid w:val="00D53DF0"/>
    <w:rsid w:val="00D53DF1"/>
    <w:rsid w:val="00D53E3E"/>
    <w:rsid w:val="00D5412E"/>
    <w:rsid w:val="00D541DD"/>
    <w:rsid w:val="00D545C9"/>
    <w:rsid w:val="00D546EA"/>
    <w:rsid w:val="00D547F8"/>
    <w:rsid w:val="00D54BE8"/>
    <w:rsid w:val="00D54C72"/>
    <w:rsid w:val="00D54EA9"/>
    <w:rsid w:val="00D55594"/>
    <w:rsid w:val="00D555B9"/>
    <w:rsid w:val="00D5564F"/>
    <w:rsid w:val="00D556F0"/>
    <w:rsid w:val="00D557F8"/>
    <w:rsid w:val="00D558B2"/>
    <w:rsid w:val="00D55987"/>
    <w:rsid w:val="00D55CA2"/>
    <w:rsid w:val="00D55D2A"/>
    <w:rsid w:val="00D55E41"/>
    <w:rsid w:val="00D55E77"/>
    <w:rsid w:val="00D56002"/>
    <w:rsid w:val="00D5637A"/>
    <w:rsid w:val="00D564BE"/>
    <w:rsid w:val="00D568DE"/>
    <w:rsid w:val="00D56B7F"/>
    <w:rsid w:val="00D56C2A"/>
    <w:rsid w:val="00D56E58"/>
    <w:rsid w:val="00D56FE7"/>
    <w:rsid w:val="00D57086"/>
    <w:rsid w:val="00D579CE"/>
    <w:rsid w:val="00D57A1D"/>
    <w:rsid w:val="00D57ABD"/>
    <w:rsid w:val="00D57AC7"/>
    <w:rsid w:val="00D602CB"/>
    <w:rsid w:val="00D6064B"/>
    <w:rsid w:val="00D60844"/>
    <w:rsid w:val="00D60941"/>
    <w:rsid w:val="00D60BED"/>
    <w:rsid w:val="00D60DBD"/>
    <w:rsid w:val="00D6159D"/>
    <w:rsid w:val="00D615FB"/>
    <w:rsid w:val="00D61805"/>
    <w:rsid w:val="00D618B2"/>
    <w:rsid w:val="00D61A0D"/>
    <w:rsid w:val="00D61C65"/>
    <w:rsid w:val="00D61E76"/>
    <w:rsid w:val="00D621BC"/>
    <w:rsid w:val="00D621DD"/>
    <w:rsid w:val="00D627E8"/>
    <w:rsid w:val="00D62855"/>
    <w:rsid w:val="00D6293E"/>
    <w:rsid w:val="00D62AD7"/>
    <w:rsid w:val="00D62FA1"/>
    <w:rsid w:val="00D6316F"/>
    <w:rsid w:val="00D63C8B"/>
    <w:rsid w:val="00D63D81"/>
    <w:rsid w:val="00D63F4C"/>
    <w:rsid w:val="00D641E7"/>
    <w:rsid w:val="00D6489A"/>
    <w:rsid w:val="00D64AAA"/>
    <w:rsid w:val="00D65425"/>
    <w:rsid w:val="00D65AB7"/>
    <w:rsid w:val="00D65BEA"/>
    <w:rsid w:val="00D65E3A"/>
    <w:rsid w:val="00D65E69"/>
    <w:rsid w:val="00D65E8C"/>
    <w:rsid w:val="00D660C6"/>
    <w:rsid w:val="00D66451"/>
    <w:rsid w:val="00D664FF"/>
    <w:rsid w:val="00D6699B"/>
    <w:rsid w:val="00D66B3D"/>
    <w:rsid w:val="00D66F5C"/>
    <w:rsid w:val="00D6710C"/>
    <w:rsid w:val="00D67355"/>
    <w:rsid w:val="00D6774F"/>
    <w:rsid w:val="00D67AA9"/>
    <w:rsid w:val="00D67AAD"/>
    <w:rsid w:val="00D67CAD"/>
    <w:rsid w:val="00D67EFF"/>
    <w:rsid w:val="00D7086E"/>
    <w:rsid w:val="00D70B95"/>
    <w:rsid w:val="00D70BA4"/>
    <w:rsid w:val="00D711F7"/>
    <w:rsid w:val="00D713C8"/>
    <w:rsid w:val="00D718AC"/>
    <w:rsid w:val="00D71F72"/>
    <w:rsid w:val="00D72058"/>
    <w:rsid w:val="00D72416"/>
    <w:rsid w:val="00D727A7"/>
    <w:rsid w:val="00D729B0"/>
    <w:rsid w:val="00D72A61"/>
    <w:rsid w:val="00D72DB4"/>
    <w:rsid w:val="00D72DC2"/>
    <w:rsid w:val="00D72F1A"/>
    <w:rsid w:val="00D73022"/>
    <w:rsid w:val="00D73360"/>
    <w:rsid w:val="00D737DE"/>
    <w:rsid w:val="00D739E8"/>
    <w:rsid w:val="00D73C13"/>
    <w:rsid w:val="00D74286"/>
    <w:rsid w:val="00D745DA"/>
    <w:rsid w:val="00D7487B"/>
    <w:rsid w:val="00D74DE8"/>
    <w:rsid w:val="00D74EAA"/>
    <w:rsid w:val="00D7532D"/>
    <w:rsid w:val="00D758E7"/>
    <w:rsid w:val="00D7605A"/>
    <w:rsid w:val="00D7621E"/>
    <w:rsid w:val="00D76550"/>
    <w:rsid w:val="00D765E6"/>
    <w:rsid w:val="00D76EC5"/>
    <w:rsid w:val="00D77AF1"/>
    <w:rsid w:val="00D77FAC"/>
    <w:rsid w:val="00D80102"/>
    <w:rsid w:val="00D801FD"/>
    <w:rsid w:val="00D8026F"/>
    <w:rsid w:val="00D80298"/>
    <w:rsid w:val="00D802A1"/>
    <w:rsid w:val="00D80429"/>
    <w:rsid w:val="00D80A12"/>
    <w:rsid w:val="00D80B3E"/>
    <w:rsid w:val="00D81765"/>
    <w:rsid w:val="00D81993"/>
    <w:rsid w:val="00D819D4"/>
    <w:rsid w:val="00D81C41"/>
    <w:rsid w:val="00D822C3"/>
    <w:rsid w:val="00D82732"/>
    <w:rsid w:val="00D82881"/>
    <w:rsid w:val="00D82DB3"/>
    <w:rsid w:val="00D83551"/>
    <w:rsid w:val="00D83772"/>
    <w:rsid w:val="00D83A07"/>
    <w:rsid w:val="00D83DD7"/>
    <w:rsid w:val="00D83F2A"/>
    <w:rsid w:val="00D8445C"/>
    <w:rsid w:val="00D84524"/>
    <w:rsid w:val="00D84575"/>
    <w:rsid w:val="00D84856"/>
    <w:rsid w:val="00D84A4B"/>
    <w:rsid w:val="00D84A67"/>
    <w:rsid w:val="00D84D31"/>
    <w:rsid w:val="00D84F08"/>
    <w:rsid w:val="00D8523D"/>
    <w:rsid w:val="00D8582B"/>
    <w:rsid w:val="00D858A9"/>
    <w:rsid w:val="00D85A24"/>
    <w:rsid w:val="00D85B55"/>
    <w:rsid w:val="00D86058"/>
    <w:rsid w:val="00D86064"/>
    <w:rsid w:val="00D861CC"/>
    <w:rsid w:val="00D863C7"/>
    <w:rsid w:val="00D86D77"/>
    <w:rsid w:val="00D87195"/>
    <w:rsid w:val="00D87C15"/>
    <w:rsid w:val="00D87E00"/>
    <w:rsid w:val="00D87F17"/>
    <w:rsid w:val="00D90194"/>
    <w:rsid w:val="00D9067D"/>
    <w:rsid w:val="00D906AB"/>
    <w:rsid w:val="00D90939"/>
    <w:rsid w:val="00D90D68"/>
    <w:rsid w:val="00D913E9"/>
    <w:rsid w:val="00D91B34"/>
    <w:rsid w:val="00D91D9F"/>
    <w:rsid w:val="00D91E1F"/>
    <w:rsid w:val="00D91F97"/>
    <w:rsid w:val="00D92066"/>
    <w:rsid w:val="00D921B8"/>
    <w:rsid w:val="00D92654"/>
    <w:rsid w:val="00D92907"/>
    <w:rsid w:val="00D92B5B"/>
    <w:rsid w:val="00D92D7A"/>
    <w:rsid w:val="00D92ED0"/>
    <w:rsid w:val="00D92FC9"/>
    <w:rsid w:val="00D93058"/>
    <w:rsid w:val="00D936D8"/>
    <w:rsid w:val="00D93987"/>
    <w:rsid w:val="00D93D9D"/>
    <w:rsid w:val="00D93DE0"/>
    <w:rsid w:val="00D93EE3"/>
    <w:rsid w:val="00D944D6"/>
    <w:rsid w:val="00D9499B"/>
    <w:rsid w:val="00D94B5A"/>
    <w:rsid w:val="00D94F60"/>
    <w:rsid w:val="00D951D7"/>
    <w:rsid w:val="00D95250"/>
    <w:rsid w:val="00D953C0"/>
    <w:rsid w:val="00D9541D"/>
    <w:rsid w:val="00D958B4"/>
    <w:rsid w:val="00D95FEC"/>
    <w:rsid w:val="00D96110"/>
    <w:rsid w:val="00D961A4"/>
    <w:rsid w:val="00D9681E"/>
    <w:rsid w:val="00D96C92"/>
    <w:rsid w:val="00D97312"/>
    <w:rsid w:val="00D975A5"/>
    <w:rsid w:val="00D97AB1"/>
    <w:rsid w:val="00DA029C"/>
    <w:rsid w:val="00DA03AB"/>
    <w:rsid w:val="00DA06F2"/>
    <w:rsid w:val="00DA0927"/>
    <w:rsid w:val="00DA0CAF"/>
    <w:rsid w:val="00DA12D3"/>
    <w:rsid w:val="00DA1CDE"/>
    <w:rsid w:val="00DA1DFE"/>
    <w:rsid w:val="00DA1F18"/>
    <w:rsid w:val="00DA20D3"/>
    <w:rsid w:val="00DA20FF"/>
    <w:rsid w:val="00DA23B7"/>
    <w:rsid w:val="00DA247F"/>
    <w:rsid w:val="00DA25A5"/>
    <w:rsid w:val="00DA2B77"/>
    <w:rsid w:val="00DA2B7A"/>
    <w:rsid w:val="00DA2BB7"/>
    <w:rsid w:val="00DA2F91"/>
    <w:rsid w:val="00DA3195"/>
    <w:rsid w:val="00DA36D5"/>
    <w:rsid w:val="00DA39C0"/>
    <w:rsid w:val="00DA3D98"/>
    <w:rsid w:val="00DA4303"/>
    <w:rsid w:val="00DA4479"/>
    <w:rsid w:val="00DA454E"/>
    <w:rsid w:val="00DA457F"/>
    <w:rsid w:val="00DA4984"/>
    <w:rsid w:val="00DA5215"/>
    <w:rsid w:val="00DA588F"/>
    <w:rsid w:val="00DA58E3"/>
    <w:rsid w:val="00DA5E7F"/>
    <w:rsid w:val="00DA602C"/>
    <w:rsid w:val="00DA62DB"/>
    <w:rsid w:val="00DA67B7"/>
    <w:rsid w:val="00DA6B54"/>
    <w:rsid w:val="00DA6C7F"/>
    <w:rsid w:val="00DA7551"/>
    <w:rsid w:val="00DA7FDD"/>
    <w:rsid w:val="00DB0468"/>
    <w:rsid w:val="00DB0881"/>
    <w:rsid w:val="00DB0D3A"/>
    <w:rsid w:val="00DB0F51"/>
    <w:rsid w:val="00DB1234"/>
    <w:rsid w:val="00DB1399"/>
    <w:rsid w:val="00DB14C0"/>
    <w:rsid w:val="00DB16D5"/>
    <w:rsid w:val="00DB1B31"/>
    <w:rsid w:val="00DB1C52"/>
    <w:rsid w:val="00DB2294"/>
    <w:rsid w:val="00DB2403"/>
    <w:rsid w:val="00DB24FB"/>
    <w:rsid w:val="00DB29B8"/>
    <w:rsid w:val="00DB302B"/>
    <w:rsid w:val="00DB30F9"/>
    <w:rsid w:val="00DB3147"/>
    <w:rsid w:val="00DB3253"/>
    <w:rsid w:val="00DB34CE"/>
    <w:rsid w:val="00DB34E8"/>
    <w:rsid w:val="00DB359A"/>
    <w:rsid w:val="00DB394C"/>
    <w:rsid w:val="00DB3ADE"/>
    <w:rsid w:val="00DB3CBC"/>
    <w:rsid w:val="00DB3F92"/>
    <w:rsid w:val="00DB44DB"/>
    <w:rsid w:val="00DB4A62"/>
    <w:rsid w:val="00DB500B"/>
    <w:rsid w:val="00DB5195"/>
    <w:rsid w:val="00DB5C71"/>
    <w:rsid w:val="00DB5D2F"/>
    <w:rsid w:val="00DB5D61"/>
    <w:rsid w:val="00DB5F12"/>
    <w:rsid w:val="00DB6019"/>
    <w:rsid w:val="00DB62D6"/>
    <w:rsid w:val="00DB6519"/>
    <w:rsid w:val="00DB651A"/>
    <w:rsid w:val="00DB6E25"/>
    <w:rsid w:val="00DB70EB"/>
    <w:rsid w:val="00DB7139"/>
    <w:rsid w:val="00DB7A7B"/>
    <w:rsid w:val="00DB7D93"/>
    <w:rsid w:val="00DB7DBA"/>
    <w:rsid w:val="00DC04FB"/>
    <w:rsid w:val="00DC086E"/>
    <w:rsid w:val="00DC0E2D"/>
    <w:rsid w:val="00DC10E2"/>
    <w:rsid w:val="00DC168E"/>
    <w:rsid w:val="00DC16D2"/>
    <w:rsid w:val="00DC1846"/>
    <w:rsid w:val="00DC1AA5"/>
    <w:rsid w:val="00DC243B"/>
    <w:rsid w:val="00DC2818"/>
    <w:rsid w:val="00DC2924"/>
    <w:rsid w:val="00DC2E31"/>
    <w:rsid w:val="00DC2E78"/>
    <w:rsid w:val="00DC3613"/>
    <w:rsid w:val="00DC3A5C"/>
    <w:rsid w:val="00DC3B8F"/>
    <w:rsid w:val="00DC3CF0"/>
    <w:rsid w:val="00DC3D3A"/>
    <w:rsid w:val="00DC3DD0"/>
    <w:rsid w:val="00DC425E"/>
    <w:rsid w:val="00DC4346"/>
    <w:rsid w:val="00DC441B"/>
    <w:rsid w:val="00DC4517"/>
    <w:rsid w:val="00DC49B9"/>
    <w:rsid w:val="00DC4AB0"/>
    <w:rsid w:val="00DC4BA1"/>
    <w:rsid w:val="00DC51A3"/>
    <w:rsid w:val="00DC5328"/>
    <w:rsid w:val="00DC5636"/>
    <w:rsid w:val="00DC56D9"/>
    <w:rsid w:val="00DC577F"/>
    <w:rsid w:val="00DC57FF"/>
    <w:rsid w:val="00DC59F2"/>
    <w:rsid w:val="00DC5A65"/>
    <w:rsid w:val="00DC5B8B"/>
    <w:rsid w:val="00DC62BB"/>
    <w:rsid w:val="00DC680E"/>
    <w:rsid w:val="00DC701C"/>
    <w:rsid w:val="00DC7590"/>
    <w:rsid w:val="00DC7E41"/>
    <w:rsid w:val="00DC7FF4"/>
    <w:rsid w:val="00DD0295"/>
    <w:rsid w:val="00DD04F3"/>
    <w:rsid w:val="00DD05C7"/>
    <w:rsid w:val="00DD06AE"/>
    <w:rsid w:val="00DD0981"/>
    <w:rsid w:val="00DD0C37"/>
    <w:rsid w:val="00DD14CC"/>
    <w:rsid w:val="00DD17D2"/>
    <w:rsid w:val="00DD1915"/>
    <w:rsid w:val="00DD1D63"/>
    <w:rsid w:val="00DD1FAC"/>
    <w:rsid w:val="00DD243A"/>
    <w:rsid w:val="00DD2487"/>
    <w:rsid w:val="00DD2D27"/>
    <w:rsid w:val="00DD31F2"/>
    <w:rsid w:val="00DD3216"/>
    <w:rsid w:val="00DD3233"/>
    <w:rsid w:val="00DD3280"/>
    <w:rsid w:val="00DD3425"/>
    <w:rsid w:val="00DD35B7"/>
    <w:rsid w:val="00DD37D5"/>
    <w:rsid w:val="00DD3983"/>
    <w:rsid w:val="00DD3B23"/>
    <w:rsid w:val="00DD4799"/>
    <w:rsid w:val="00DD4BDB"/>
    <w:rsid w:val="00DD4C7C"/>
    <w:rsid w:val="00DD4F8D"/>
    <w:rsid w:val="00DD51F2"/>
    <w:rsid w:val="00DD5A3F"/>
    <w:rsid w:val="00DD5C13"/>
    <w:rsid w:val="00DD5C65"/>
    <w:rsid w:val="00DD5CC8"/>
    <w:rsid w:val="00DD62E0"/>
    <w:rsid w:val="00DD673A"/>
    <w:rsid w:val="00DD67B8"/>
    <w:rsid w:val="00DD695F"/>
    <w:rsid w:val="00DD6B86"/>
    <w:rsid w:val="00DD6C61"/>
    <w:rsid w:val="00DD6E8F"/>
    <w:rsid w:val="00DD6F9B"/>
    <w:rsid w:val="00DD7347"/>
    <w:rsid w:val="00DD7919"/>
    <w:rsid w:val="00DD7D97"/>
    <w:rsid w:val="00DE0044"/>
    <w:rsid w:val="00DE08C0"/>
    <w:rsid w:val="00DE0B1F"/>
    <w:rsid w:val="00DE1223"/>
    <w:rsid w:val="00DE12A4"/>
    <w:rsid w:val="00DE12A7"/>
    <w:rsid w:val="00DE155D"/>
    <w:rsid w:val="00DE1686"/>
    <w:rsid w:val="00DE19AC"/>
    <w:rsid w:val="00DE1A29"/>
    <w:rsid w:val="00DE1AA2"/>
    <w:rsid w:val="00DE1E92"/>
    <w:rsid w:val="00DE1F3A"/>
    <w:rsid w:val="00DE1FD5"/>
    <w:rsid w:val="00DE1FEE"/>
    <w:rsid w:val="00DE2C51"/>
    <w:rsid w:val="00DE2F3B"/>
    <w:rsid w:val="00DE346C"/>
    <w:rsid w:val="00DE3572"/>
    <w:rsid w:val="00DE37DA"/>
    <w:rsid w:val="00DE3A9E"/>
    <w:rsid w:val="00DE3C09"/>
    <w:rsid w:val="00DE3C7F"/>
    <w:rsid w:val="00DE411F"/>
    <w:rsid w:val="00DE41A9"/>
    <w:rsid w:val="00DE41E8"/>
    <w:rsid w:val="00DE46EC"/>
    <w:rsid w:val="00DE47BF"/>
    <w:rsid w:val="00DE4822"/>
    <w:rsid w:val="00DE4901"/>
    <w:rsid w:val="00DE50CE"/>
    <w:rsid w:val="00DE515D"/>
    <w:rsid w:val="00DE519B"/>
    <w:rsid w:val="00DE530C"/>
    <w:rsid w:val="00DE5CF8"/>
    <w:rsid w:val="00DE5D35"/>
    <w:rsid w:val="00DE5F98"/>
    <w:rsid w:val="00DE611E"/>
    <w:rsid w:val="00DE629F"/>
    <w:rsid w:val="00DE63BA"/>
    <w:rsid w:val="00DE65E1"/>
    <w:rsid w:val="00DE66A1"/>
    <w:rsid w:val="00DE70CF"/>
    <w:rsid w:val="00DE7186"/>
    <w:rsid w:val="00DE72DD"/>
    <w:rsid w:val="00DE745F"/>
    <w:rsid w:val="00DE75C5"/>
    <w:rsid w:val="00DE7798"/>
    <w:rsid w:val="00DE7C5B"/>
    <w:rsid w:val="00DF01CF"/>
    <w:rsid w:val="00DF03CF"/>
    <w:rsid w:val="00DF08C6"/>
    <w:rsid w:val="00DF0ECB"/>
    <w:rsid w:val="00DF1298"/>
    <w:rsid w:val="00DF1432"/>
    <w:rsid w:val="00DF1533"/>
    <w:rsid w:val="00DF1CA3"/>
    <w:rsid w:val="00DF206A"/>
    <w:rsid w:val="00DF2260"/>
    <w:rsid w:val="00DF266C"/>
    <w:rsid w:val="00DF28FA"/>
    <w:rsid w:val="00DF2A85"/>
    <w:rsid w:val="00DF2DB5"/>
    <w:rsid w:val="00DF322D"/>
    <w:rsid w:val="00DF363A"/>
    <w:rsid w:val="00DF37CD"/>
    <w:rsid w:val="00DF39A6"/>
    <w:rsid w:val="00DF3A98"/>
    <w:rsid w:val="00DF3D11"/>
    <w:rsid w:val="00DF3F46"/>
    <w:rsid w:val="00DF3FF9"/>
    <w:rsid w:val="00DF4052"/>
    <w:rsid w:val="00DF43D8"/>
    <w:rsid w:val="00DF4688"/>
    <w:rsid w:val="00DF4722"/>
    <w:rsid w:val="00DF4C36"/>
    <w:rsid w:val="00DF51FE"/>
    <w:rsid w:val="00DF5761"/>
    <w:rsid w:val="00DF5CAF"/>
    <w:rsid w:val="00DF5F37"/>
    <w:rsid w:val="00DF614E"/>
    <w:rsid w:val="00DF6182"/>
    <w:rsid w:val="00DF65EA"/>
    <w:rsid w:val="00DF699C"/>
    <w:rsid w:val="00DF69EB"/>
    <w:rsid w:val="00DF6A9F"/>
    <w:rsid w:val="00DF6C67"/>
    <w:rsid w:val="00DF6D29"/>
    <w:rsid w:val="00DF6D4F"/>
    <w:rsid w:val="00DF6DB9"/>
    <w:rsid w:val="00DF6DC8"/>
    <w:rsid w:val="00DF6E81"/>
    <w:rsid w:val="00DF71D3"/>
    <w:rsid w:val="00DF726C"/>
    <w:rsid w:val="00DF73F6"/>
    <w:rsid w:val="00E000BF"/>
    <w:rsid w:val="00E00862"/>
    <w:rsid w:val="00E008B3"/>
    <w:rsid w:val="00E00B51"/>
    <w:rsid w:val="00E00DDA"/>
    <w:rsid w:val="00E00EFA"/>
    <w:rsid w:val="00E01052"/>
    <w:rsid w:val="00E013F4"/>
    <w:rsid w:val="00E01429"/>
    <w:rsid w:val="00E01521"/>
    <w:rsid w:val="00E015A2"/>
    <w:rsid w:val="00E0184F"/>
    <w:rsid w:val="00E019EB"/>
    <w:rsid w:val="00E02492"/>
    <w:rsid w:val="00E02782"/>
    <w:rsid w:val="00E02989"/>
    <w:rsid w:val="00E031DE"/>
    <w:rsid w:val="00E03333"/>
    <w:rsid w:val="00E0361F"/>
    <w:rsid w:val="00E037C5"/>
    <w:rsid w:val="00E04056"/>
    <w:rsid w:val="00E04684"/>
    <w:rsid w:val="00E046ED"/>
    <w:rsid w:val="00E0470B"/>
    <w:rsid w:val="00E04764"/>
    <w:rsid w:val="00E04A7E"/>
    <w:rsid w:val="00E04ABA"/>
    <w:rsid w:val="00E04D02"/>
    <w:rsid w:val="00E05399"/>
    <w:rsid w:val="00E05878"/>
    <w:rsid w:val="00E05DC6"/>
    <w:rsid w:val="00E05FDF"/>
    <w:rsid w:val="00E0615E"/>
    <w:rsid w:val="00E06909"/>
    <w:rsid w:val="00E06EA3"/>
    <w:rsid w:val="00E0768B"/>
    <w:rsid w:val="00E079C0"/>
    <w:rsid w:val="00E07E0A"/>
    <w:rsid w:val="00E07E4D"/>
    <w:rsid w:val="00E07F17"/>
    <w:rsid w:val="00E101C4"/>
    <w:rsid w:val="00E1021D"/>
    <w:rsid w:val="00E10221"/>
    <w:rsid w:val="00E10363"/>
    <w:rsid w:val="00E103F6"/>
    <w:rsid w:val="00E1054C"/>
    <w:rsid w:val="00E10839"/>
    <w:rsid w:val="00E10E73"/>
    <w:rsid w:val="00E110DF"/>
    <w:rsid w:val="00E11467"/>
    <w:rsid w:val="00E1150C"/>
    <w:rsid w:val="00E11619"/>
    <w:rsid w:val="00E11635"/>
    <w:rsid w:val="00E117A8"/>
    <w:rsid w:val="00E11917"/>
    <w:rsid w:val="00E119BF"/>
    <w:rsid w:val="00E11A2E"/>
    <w:rsid w:val="00E11C17"/>
    <w:rsid w:val="00E1204B"/>
    <w:rsid w:val="00E124FB"/>
    <w:rsid w:val="00E12575"/>
    <w:rsid w:val="00E126C8"/>
    <w:rsid w:val="00E130AC"/>
    <w:rsid w:val="00E131E1"/>
    <w:rsid w:val="00E13211"/>
    <w:rsid w:val="00E1323D"/>
    <w:rsid w:val="00E133A8"/>
    <w:rsid w:val="00E134E3"/>
    <w:rsid w:val="00E135AB"/>
    <w:rsid w:val="00E136B3"/>
    <w:rsid w:val="00E1376B"/>
    <w:rsid w:val="00E1385A"/>
    <w:rsid w:val="00E1385B"/>
    <w:rsid w:val="00E13AB3"/>
    <w:rsid w:val="00E13EE0"/>
    <w:rsid w:val="00E1468E"/>
    <w:rsid w:val="00E147A4"/>
    <w:rsid w:val="00E148A6"/>
    <w:rsid w:val="00E14C05"/>
    <w:rsid w:val="00E14C47"/>
    <w:rsid w:val="00E14D5A"/>
    <w:rsid w:val="00E14E9C"/>
    <w:rsid w:val="00E14EFE"/>
    <w:rsid w:val="00E14F1C"/>
    <w:rsid w:val="00E15814"/>
    <w:rsid w:val="00E15E56"/>
    <w:rsid w:val="00E160EB"/>
    <w:rsid w:val="00E1724D"/>
    <w:rsid w:val="00E172B1"/>
    <w:rsid w:val="00E175EC"/>
    <w:rsid w:val="00E200FA"/>
    <w:rsid w:val="00E20155"/>
    <w:rsid w:val="00E20464"/>
    <w:rsid w:val="00E2049B"/>
    <w:rsid w:val="00E208F1"/>
    <w:rsid w:val="00E20CF9"/>
    <w:rsid w:val="00E20DEE"/>
    <w:rsid w:val="00E21112"/>
    <w:rsid w:val="00E21174"/>
    <w:rsid w:val="00E21336"/>
    <w:rsid w:val="00E218A4"/>
    <w:rsid w:val="00E21CE2"/>
    <w:rsid w:val="00E22195"/>
    <w:rsid w:val="00E221FD"/>
    <w:rsid w:val="00E2242F"/>
    <w:rsid w:val="00E2252A"/>
    <w:rsid w:val="00E22CE3"/>
    <w:rsid w:val="00E23068"/>
    <w:rsid w:val="00E2348C"/>
    <w:rsid w:val="00E234DF"/>
    <w:rsid w:val="00E23ABB"/>
    <w:rsid w:val="00E24040"/>
    <w:rsid w:val="00E2473F"/>
    <w:rsid w:val="00E24AC9"/>
    <w:rsid w:val="00E24AF9"/>
    <w:rsid w:val="00E2542A"/>
    <w:rsid w:val="00E256A2"/>
    <w:rsid w:val="00E256C8"/>
    <w:rsid w:val="00E258CC"/>
    <w:rsid w:val="00E25A88"/>
    <w:rsid w:val="00E25ADE"/>
    <w:rsid w:val="00E25C2A"/>
    <w:rsid w:val="00E26020"/>
    <w:rsid w:val="00E26462"/>
    <w:rsid w:val="00E2666F"/>
    <w:rsid w:val="00E2677B"/>
    <w:rsid w:val="00E26839"/>
    <w:rsid w:val="00E26B22"/>
    <w:rsid w:val="00E26F9E"/>
    <w:rsid w:val="00E2730A"/>
    <w:rsid w:val="00E27620"/>
    <w:rsid w:val="00E27860"/>
    <w:rsid w:val="00E279F0"/>
    <w:rsid w:val="00E27E66"/>
    <w:rsid w:val="00E27F5C"/>
    <w:rsid w:val="00E30022"/>
    <w:rsid w:val="00E3009C"/>
    <w:rsid w:val="00E30283"/>
    <w:rsid w:val="00E30291"/>
    <w:rsid w:val="00E307EE"/>
    <w:rsid w:val="00E30ACA"/>
    <w:rsid w:val="00E3109A"/>
    <w:rsid w:val="00E31644"/>
    <w:rsid w:val="00E316E9"/>
    <w:rsid w:val="00E3174F"/>
    <w:rsid w:val="00E319B7"/>
    <w:rsid w:val="00E31BF6"/>
    <w:rsid w:val="00E31C5B"/>
    <w:rsid w:val="00E31D09"/>
    <w:rsid w:val="00E32343"/>
    <w:rsid w:val="00E328B6"/>
    <w:rsid w:val="00E3317E"/>
    <w:rsid w:val="00E33194"/>
    <w:rsid w:val="00E33389"/>
    <w:rsid w:val="00E3346A"/>
    <w:rsid w:val="00E3353E"/>
    <w:rsid w:val="00E3368D"/>
    <w:rsid w:val="00E337D7"/>
    <w:rsid w:val="00E33B1E"/>
    <w:rsid w:val="00E33BFD"/>
    <w:rsid w:val="00E33C5C"/>
    <w:rsid w:val="00E340A8"/>
    <w:rsid w:val="00E3426D"/>
    <w:rsid w:val="00E34418"/>
    <w:rsid w:val="00E34654"/>
    <w:rsid w:val="00E34BFB"/>
    <w:rsid w:val="00E34DE3"/>
    <w:rsid w:val="00E34FE4"/>
    <w:rsid w:val="00E35D47"/>
    <w:rsid w:val="00E35E4D"/>
    <w:rsid w:val="00E35E7B"/>
    <w:rsid w:val="00E35EAA"/>
    <w:rsid w:val="00E362B8"/>
    <w:rsid w:val="00E367AF"/>
    <w:rsid w:val="00E3687F"/>
    <w:rsid w:val="00E36A4F"/>
    <w:rsid w:val="00E36A67"/>
    <w:rsid w:val="00E36CC9"/>
    <w:rsid w:val="00E3712F"/>
    <w:rsid w:val="00E3733C"/>
    <w:rsid w:val="00E374A3"/>
    <w:rsid w:val="00E37840"/>
    <w:rsid w:val="00E407A1"/>
    <w:rsid w:val="00E4094E"/>
    <w:rsid w:val="00E40C50"/>
    <w:rsid w:val="00E40F92"/>
    <w:rsid w:val="00E41688"/>
    <w:rsid w:val="00E417DB"/>
    <w:rsid w:val="00E418A6"/>
    <w:rsid w:val="00E41A12"/>
    <w:rsid w:val="00E41C29"/>
    <w:rsid w:val="00E41E51"/>
    <w:rsid w:val="00E41E54"/>
    <w:rsid w:val="00E41F08"/>
    <w:rsid w:val="00E420E0"/>
    <w:rsid w:val="00E42189"/>
    <w:rsid w:val="00E421AF"/>
    <w:rsid w:val="00E421E6"/>
    <w:rsid w:val="00E42490"/>
    <w:rsid w:val="00E42D27"/>
    <w:rsid w:val="00E42EA3"/>
    <w:rsid w:val="00E430B9"/>
    <w:rsid w:val="00E43109"/>
    <w:rsid w:val="00E4331A"/>
    <w:rsid w:val="00E43463"/>
    <w:rsid w:val="00E4369C"/>
    <w:rsid w:val="00E43988"/>
    <w:rsid w:val="00E43AE9"/>
    <w:rsid w:val="00E43C7E"/>
    <w:rsid w:val="00E44290"/>
    <w:rsid w:val="00E4445A"/>
    <w:rsid w:val="00E451AB"/>
    <w:rsid w:val="00E455D3"/>
    <w:rsid w:val="00E4592B"/>
    <w:rsid w:val="00E45D4D"/>
    <w:rsid w:val="00E45E16"/>
    <w:rsid w:val="00E45E9A"/>
    <w:rsid w:val="00E45F02"/>
    <w:rsid w:val="00E4628A"/>
    <w:rsid w:val="00E4672F"/>
    <w:rsid w:val="00E46988"/>
    <w:rsid w:val="00E46BD7"/>
    <w:rsid w:val="00E46E90"/>
    <w:rsid w:val="00E46FA5"/>
    <w:rsid w:val="00E47043"/>
    <w:rsid w:val="00E474EC"/>
    <w:rsid w:val="00E47580"/>
    <w:rsid w:val="00E47829"/>
    <w:rsid w:val="00E47D51"/>
    <w:rsid w:val="00E5013B"/>
    <w:rsid w:val="00E50358"/>
    <w:rsid w:val="00E50409"/>
    <w:rsid w:val="00E50483"/>
    <w:rsid w:val="00E505E9"/>
    <w:rsid w:val="00E5065A"/>
    <w:rsid w:val="00E50840"/>
    <w:rsid w:val="00E50B0F"/>
    <w:rsid w:val="00E50F14"/>
    <w:rsid w:val="00E51036"/>
    <w:rsid w:val="00E51079"/>
    <w:rsid w:val="00E5176F"/>
    <w:rsid w:val="00E51C78"/>
    <w:rsid w:val="00E51D3C"/>
    <w:rsid w:val="00E51E98"/>
    <w:rsid w:val="00E51F78"/>
    <w:rsid w:val="00E5267E"/>
    <w:rsid w:val="00E52A57"/>
    <w:rsid w:val="00E52CE2"/>
    <w:rsid w:val="00E52D29"/>
    <w:rsid w:val="00E52DFD"/>
    <w:rsid w:val="00E52F77"/>
    <w:rsid w:val="00E53190"/>
    <w:rsid w:val="00E533C3"/>
    <w:rsid w:val="00E53541"/>
    <w:rsid w:val="00E53745"/>
    <w:rsid w:val="00E537D7"/>
    <w:rsid w:val="00E53D27"/>
    <w:rsid w:val="00E54041"/>
    <w:rsid w:val="00E54080"/>
    <w:rsid w:val="00E5466E"/>
    <w:rsid w:val="00E549BC"/>
    <w:rsid w:val="00E54A42"/>
    <w:rsid w:val="00E54B40"/>
    <w:rsid w:val="00E54DA1"/>
    <w:rsid w:val="00E54DAA"/>
    <w:rsid w:val="00E54E2D"/>
    <w:rsid w:val="00E554C1"/>
    <w:rsid w:val="00E5588C"/>
    <w:rsid w:val="00E559DB"/>
    <w:rsid w:val="00E55D0A"/>
    <w:rsid w:val="00E55FB2"/>
    <w:rsid w:val="00E560EB"/>
    <w:rsid w:val="00E56400"/>
    <w:rsid w:val="00E56554"/>
    <w:rsid w:val="00E56586"/>
    <w:rsid w:val="00E56680"/>
    <w:rsid w:val="00E56700"/>
    <w:rsid w:val="00E5675F"/>
    <w:rsid w:val="00E56A34"/>
    <w:rsid w:val="00E56C59"/>
    <w:rsid w:val="00E56CD0"/>
    <w:rsid w:val="00E56EEE"/>
    <w:rsid w:val="00E57592"/>
    <w:rsid w:val="00E57921"/>
    <w:rsid w:val="00E6051F"/>
    <w:rsid w:val="00E606CF"/>
    <w:rsid w:val="00E60744"/>
    <w:rsid w:val="00E608C4"/>
    <w:rsid w:val="00E6093F"/>
    <w:rsid w:val="00E60955"/>
    <w:rsid w:val="00E60DB1"/>
    <w:rsid w:val="00E60EC7"/>
    <w:rsid w:val="00E60F98"/>
    <w:rsid w:val="00E61127"/>
    <w:rsid w:val="00E61715"/>
    <w:rsid w:val="00E61A14"/>
    <w:rsid w:val="00E61ECE"/>
    <w:rsid w:val="00E62051"/>
    <w:rsid w:val="00E6214B"/>
    <w:rsid w:val="00E623E8"/>
    <w:rsid w:val="00E62971"/>
    <w:rsid w:val="00E6311A"/>
    <w:rsid w:val="00E63460"/>
    <w:rsid w:val="00E634BA"/>
    <w:rsid w:val="00E634FC"/>
    <w:rsid w:val="00E63559"/>
    <w:rsid w:val="00E6376D"/>
    <w:rsid w:val="00E63AD5"/>
    <w:rsid w:val="00E63BBC"/>
    <w:rsid w:val="00E63C05"/>
    <w:rsid w:val="00E63C59"/>
    <w:rsid w:val="00E63F3A"/>
    <w:rsid w:val="00E64089"/>
    <w:rsid w:val="00E64452"/>
    <w:rsid w:val="00E64E56"/>
    <w:rsid w:val="00E65169"/>
    <w:rsid w:val="00E651F7"/>
    <w:rsid w:val="00E652F6"/>
    <w:rsid w:val="00E656D5"/>
    <w:rsid w:val="00E65A09"/>
    <w:rsid w:val="00E660D7"/>
    <w:rsid w:val="00E661CA"/>
    <w:rsid w:val="00E664CC"/>
    <w:rsid w:val="00E6690F"/>
    <w:rsid w:val="00E66F28"/>
    <w:rsid w:val="00E67270"/>
    <w:rsid w:val="00E676F1"/>
    <w:rsid w:val="00E67783"/>
    <w:rsid w:val="00E70128"/>
    <w:rsid w:val="00E7061F"/>
    <w:rsid w:val="00E7093F"/>
    <w:rsid w:val="00E70967"/>
    <w:rsid w:val="00E70A46"/>
    <w:rsid w:val="00E71193"/>
    <w:rsid w:val="00E7127C"/>
    <w:rsid w:val="00E71568"/>
    <w:rsid w:val="00E7167F"/>
    <w:rsid w:val="00E716A2"/>
    <w:rsid w:val="00E71729"/>
    <w:rsid w:val="00E7194D"/>
    <w:rsid w:val="00E71B5C"/>
    <w:rsid w:val="00E71E53"/>
    <w:rsid w:val="00E72006"/>
    <w:rsid w:val="00E72665"/>
    <w:rsid w:val="00E72A31"/>
    <w:rsid w:val="00E72DE3"/>
    <w:rsid w:val="00E7309E"/>
    <w:rsid w:val="00E733F9"/>
    <w:rsid w:val="00E73472"/>
    <w:rsid w:val="00E734DE"/>
    <w:rsid w:val="00E73611"/>
    <w:rsid w:val="00E73790"/>
    <w:rsid w:val="00E73D73"/>
    <w:rsid w:val="00E73E31"/>
    <w:rsid w:val="00E73E47"/>
    <w:rsid w:val="00E73F1D"/>
    <w:rsid w:val="00E73F78"/>
    <w:rsid w:val="00E7441D"/>
    <w:rsid w:val="00E74482"/>
    <w:rsid w:val="00E746AC"/>
    <w:rsid w:val="00E74892"/>
    <w:rsid w:val="00E74C8F"/>
    <w:rsid w:val="00E74E7B"/>
    <w:rsid w:val="00E74F77"/>
    <w:rsid w:val="00E7518B"/>
    <w:rsid w:val="00E753BF"/>
    <w:rsid w:val="00E755D1"/>
    <w:rsid w:val="00E757CA"/>
    <w:rsid w:val="00E757FB"/>
    <w:rsid w:val="00E75997"/>
    <w:rsid w:val="00E75A17"/>
    <w:rsid w:val="00E75CD5"/>
    <w:rsid w:val="00E762FF"/>
    <w:rsid w:val="00E7667E"/>
    <w:rsid w:val="00E76FC6"/>
    <w:rsid w:val="00E773B3"/>
    <w:rsid w:val="00E779D8"/>
    <w:rsid w:val="00E77CBE"/>
    <w:rsid w:val="00E800F2"/>
    <w:rsid w:val="00E80129"/>
    <w:rsid w:val="00E8055A"/>
    <w:rsid w:val="00E807BE"/>
    <w:rsid w:val="00E80AA5"/>
    <w:rsid w:val="00E80B0B"/>
    <w:rsid w:val="00E80C36"/>
    <w:rsid w:val="00E80CAF"/>
    <w:rsid w:val="00E81089"/>
    <w:rsid w:val="00E8136C"/>
    <w:rsid w:val="00E8140E"/>
    <w:rsid w:val="00E81668"/>
    <w:rsid w:val="00E818B7"/>
    <w:rsid w:val="00E82046"/>
    <w:rsid w:val="00E82257"/>
    <w:rsid w:val="00E825F8"/>
    <w:rsid w:val="00E8276E"/>
    <w:rsid w:val="00E827D9"/>
    <w:rsid w:val="00E82867"/>
    <w:rsid w:val="00E82D48"/>
    <w:rsid w:val="00E82EF9"/>
    <w:rsid w:val="00E82F74"/>
    <w:rsid w:val="00E82FEA"/>
    <w:rsid w:val="00E831A0"/>
    <w:rsid w:val="00E83309"/>
    <w:rsid w:val="00E83345"/>
    <w:rsid w:val="00E834D3"/>
    <w:rsid w:val="00E8396B"/>
    <w:rsid w:val="00E83DBA"/>
    <w:rsid w:val="00E83DF6"/>
    <w:rsid w:val="00E84173"/>
    <w:rsid w:val="00E841FD"/>
    <w:rsid w:val="00E844A2"/>
    <w:rsid w:val="00E84520"/>
    <w:rsid w:val="00E84B7D"/>
    <w:rsid w:val="00E84B97"/>
    <w:rsid w:val="00E8525F"/>
    <w:rsid w:val="00E853D8"/>
    <w:rsid w:val="00E85B22"/>
    <w:rsid w:val="00E85C36"/>
    <w:rsid w:val="00E85D33"/>
    <w:rsid w:val="00E85E54"/>
    <w:rsid w:val="00E85F1E"/>
    <w:rsid w:val="00E8618B"/>
    <w:rsid w:val="00E86267"/>
    <w:rsid w:val="00E864C7"/>
    <w:rsid w:val="00E86BC2"/>
    <w:rsid w:val="00E86E6C"/>
    <w:rsid w:val="00E86FB6"/>
    <w:rsid w:val="00E87097"/>
    <w:rsid w:val="00E874F0"/>
    <w:rsid w:val="00E87720"/>
    <w:rsid w:val="00E87905"/>
    <w:rsid w:val="00E87990"/>
    <w:rsid w:val="00E87D2B"/>
    <w:rsid w:val="00E87E08"/>
    <w:rsid w:val="00E90155"/>
    <w:rsid w:val="00E904B8"/>
    <w:rsid w:val="00E9058F"/>
    <w:rsid w:val="00E90630"/>
    <w:rsid w:val="00E906C8"/>
    <w:rsid w:val="00E90764"/>
    <w:rsid w:val="00E90C3E"/>
    <w:rsid w:val="00E90DDC"/>
    <w:rsid w:val="00E91210"/>
    <w:rsid w:val="00E91579"/>
    <w:rsid w:val="00E91775"/>
    <w:rsid w:val="00E917B0"/>
    <w:rsid w:val="00E92041"/>
    <w:rsid w:val="00E9228D"/>
    <w:rsid w:val="00E923FA"/>
    <w:rsid w:val="00E92A38"/>
    <w:rsid w:val="00E92B0C"/>
    <w:rsid w:val="00E9374E"/>
    <w:rsid w:val="00E93815"/>
    <w:rsid w:val="00E93934"/>
    <w:rsid w:val="00E94102"/>
    <w:rsid w:val="00E941D5"/>
    <w:rsid w:val="00E941E2"/>
    <w:rsid w:val="00E94A11"/>
    <w:rsid w:val="00E95327"/>
    <w:rsid w:val="00E957B4"/>
    <w:rsid w:val="00E95920"/>
    <w:rsid w:val="00E95AF3"/>
    <w:rsid w:val="00E9603B"/>
    <w:rsid w:val="00E96183"/>
    <w:rsid w:val="00E96520"/>
    <w:rsid w:val="00E965C3"/>
    <w:rsid w:val="00E96922"/>
    <w:rsid w:val="00E96AD7"/>
    <w:rsid w:val="00E971AD"/>
    <w:rsid w:val="00E9794E"/>
    <w:rsid w:val="00E97D8B"/>
    <w:rsid w:val="00EA00BA"/>
    <w:rsid w:val="00EA02C1"/>
    <w:rsid w:val="00EA03E9"/>
    <w:rsid w:val="00EA04FC"/>
    <w:rsid w:val="00EA06A5"/>
    <w:rsid w:val="00EA0970"/>
    <w:rsid w:val="00EA0AF4"/>
    <w:rsid w:val="00EA0E69"/>
    <w:rsid w:val="00EA174E"/>
    <w:rsid w:val="00EA1D4B"/>
    <w:rsid w:val="00EA1EC4"/>
    <w:rsid w:val="00EA22B6"/>
    <w:rsid w:val="00EA2A8E"/>
    <w:rsid w:val="00EA2B65"/>
    <w:rsid w:val="00EA2C0C"/>
    <w:rsid w:val="00EA2C1C"/>
    <w:rsid w:val="00EA328F"/>
    <w:rsid w:val="00EA372C"/>
    <w:rsid w:val="00EA388C"/>
    <w:rsid w:val="00EA39B0"/>
    <w:rsid w:val="00EA3BED"/>
    <w:rsid w:val="00EA3E83"/>
    <w:rsid w:val="00EA405B"/>
    <w:rsid w:val="00EA469E"/>
    <w:rsid w:val="00EA4B6D"/>
    <w:rsid w:val="00EA4C72"/>
    <w:rsid w:val="00EA4CC0"/>
    <w:rsid w:val="00EA55FC"/>
    <w:rsid w:val="00EA5A93"/>
    <w:rsid w:val="00EA5B14"/>
    <w:rsid w:val="00EA5C84"/>
    <w:rsid w:val="00EA62D1"/>
    <w:rsid w:val="00EA6866"/>
    <w:rsid w:val="00EA69CD"/>
    <w:rsid w:val="00EA6D16"/>
    <w:rsid w:val="00EA72A0"/>
    <w:rsid w:val="00EA7699"/>
    <w:rsid w:val="00EA7817"/>
    <w:rsid w:val="00EA7896"/>
    <w:rsid w:val="00EA79D7"/>
    <w:rsid w:val="00EB00E0"/>
    <w:rsid w:val="00EB010B"/>
    <w:rsid w:val="00EB0AFC"/>
    <w:rsid w:val="00EB0E6D"/>
    <w:rsid w:val="00EB105F"/>
    <w:rsid w:val="00EB1108"/>
    <w:rsid w:val="00EB1526"/>
    <w:rsid w:val="00EB1674"/>
    <w:rsid w:val="00EB19F1"/>
    <w:rsid w:val="00EB1A5E"/>
    <w:rsid w:val="00EB1B3B"/>
    <w:rsid w:val="00EB1C8B"/>
    <w:rsid w:val="00EB2059"/>
    <w:rsid w:val="00EB259A"/>
    <w:rsid w:val="00EB26C4"/>
    <w:rsid w:val="00EB2C1C"/>
    <w:rsid w:val="00EB2CAF"/>
    <w:rsid w:val="00EB2D51"/>
    <w:rsid w:val="00EB3543"/>
    <w:rsid w:val="00EB377B"/>
    <w:rsid w:val="00EB3E01"/>
    <w:rsid w:val="00EB3EDD"/>
    <w:rsid w:val="00EB3F90"/>
    <w:rsid w:val="00EB3F9A"/>
    <w:rsid w:val="00EB42DB"/>
    <w:rsid w:val="00EB43B3"/>
    <w:rsid w:val="00EB4B1A"/>
    <w:rsid w:val="00EB4C12"/>
    <w:rsid w:val="00EB4E8F"/>
    <w:rsid w:val="00EB5155"/>
    <w:rsid w:val="00EB55E1"/>
    <w:rsid w:val="00EB5687"/>
    <w:rsid w:val="00EB5B0F"/>
    <w:rsid w:val="00EB5DDA"/>
    <w:rsid w:val="00EB5F23"/>
    <w:rsid w:val="00EB6188"/>
    <w:rsid w:val="00EB64C1"/>
    <w:rsid w:val="00EB67EF"/>
    <w:rsid w:val="00EB69CE"/>
    <w:rsid w:val="00EB6F72"/>
    <w:rsid w:val="00EB7157"/>
    <w:rsid w:val="00EB7672"/>
    <w:rsid w:val="00EB76F0"/>
    <w:rsid w:val="00EC02B5"/>
    <w:rsid w:val="00EC063D"/>
    <w:rsid w:val="00EC066B"/>
    <w:rsid w:val="00EC0C08"/>
    <w:rsid w:val="00EC0E72"/>
    <w:rsid w:val="00EC1151"/>
    <w:rsid w:val="00EC1152"/>
    <w:rsid w:val="00EC13EB"/>
    <w:rsid w:val="00EC1466"/>
    <w:rsid w:val="00EC1911"/>
    <w:rsid w:val="00EC1AA1"/>
    <w:rsid w:val="00EC1EF6"/>
    <w:rsid w:val="00EC23D5"/>
    <w:rsid w:val="00EC2500"/>
    <w:rsid w:val="00EC28E4"/>
    <w:rsid w:val="00EC2987"/>
    <w:rsid w:val="00EC3325"/>
    <w:rsid w:val="00EC3538"/>
    <w:rsid w:val="00EC36E3"/>
    <w:rsid w:val="00EC370A"/>
    <w:rsid w:val="00EC38CB"/>
    <w:rsid w:val="00EC3FCD"/>
    <w:rsid w:val="00EC4556"/>
    <w:rsid w:val="00EC47AE"/>
    <w:rsid w:val="00EC498D"/>
    <w:rsid w:val="00EC5725"/>
    <w:rsid w:val="00EC572E"/>
    <w:rsid w:val="00EC5BA7"/>
    <w:rsid w:val="00EC5BC9"/>
    <w:rsid w:val="00EC5D78"/>
    <w:rsid w:val="00EC5EB5"/>
    <w:rsid w:val="00EC6255"/>
    <w:rsid w:val="00EC62C1"/>
    <w:rsid w:val="00EC62EB"/>
    <w:rsid w:val="00EC68C1"/>
    <w:rsid w:val="00EC6B19"/>
    <w:rsid w:val="00EC6D3E"/>
    <w:rsid w:val="00EC7409"/>
    <w:rsid w:val="00EC7439"/>
    <w:rsid w:val="00ED00CA"/>
    <w:rsid w:val="00ED0153"/>
    <w:rsid w:val="00ED036E"/>
    <w:rsid w:val="00ED0C3F"/>
    <w:rsid w:val="00ED0ED7"/>
    <w:rsid w:val="00ED18B1"/>
    <w:rsid w:val="00ED19A8"/>
    <w:rsid w:val="00ED1C85"/>
    <w:rsid w:val="00ED2095"/>
    <w:rsid w:val="00ED2116"/>
    <w:rsid w:val="00ED2220"/>
    <w:rsid w:val="00ED2633"/>
    <w:rsid w:val="00ED27DB"/>
    <w:rsid w:val="00ED28AB"/>
    <w:rsid w:val="00ED2B0C"/>
    <w:rsid w:val="00ED2F1A"/>
    <w:rsid w:val="00ED3545"/>
    <w:rsid w:val="00ED3860"/>
    <w:rsid w:val="00ED3D1E"/>
    <w:rsid w:val="00ED3E87"/>
    <w:rsid w:val="00ED41A6"/>
    <w:rsid w:val="00ED4662"/>
    <w:rsid w:val="00ED475B"/>
    <w:rsid w:val="00ED4864"/>
    <w:rsid w:val="00ED4985"/>
    <w:rsid w:val="00ED4BA7"/>
    <w:rsid w:val="00ED4F83"/>
    <w:rsid w:val="00ED573F"/>
    <w:rsid w:val="00ED579D"/>
    <w:rsid w:val="00ED57F8"/>
    <w:rsid w:val="00ED5E9B"/>
    <w:rsid w:val="00ED6020"/>
    <w:rsid w:val="00ED6139"/>
    <w:rsid w:val="00ED6425"/>
    <w:rsid w:val="00ED6503"/>
    <w:rsid w:val="00ED7272"/>
    <w:rsid w:val="00ED7411"/>
    <w:rsid w:val="00ED7449"/>
    <w:rsid w:val="00ED7876"/>
    <w:rsid w:val="00ED7D03"/>
    <w:rsid w:val="00ED7DDD"/>
    <w:rsid w:val="00EE005E"/>
    <w:rsid w:val="00EE0357"/>
    <w:rsid w:val="00EE03A9"/>
    <w:rsid w:val="00EE059B"/>
    <w:rsid w:val="00EE0F44"/>
    <w:rsid w:val="00EE0FD6"/>
    <w:rsid w:val="00EE10B3"/>
    <w:rsid w:val="00EE119B"/>
    <w:rsid w:val="00EE121F"/>
    <w:rsid w:val="00EE19C6"/>
    <w:rsid w:val="00EE1D07"/>
    <w:rsid w:val="00EE1DE9"/>
    <w:rsid w:val="00EE1FE2"/>
    <w:rsid w:val="00EE225D"/>
    <w:rsid w:val="00EE2549"/>
    <w:rsid w:val="00EE2663"/>
    <w:rsid w:val="00EE28EC"/>
    <w:rsid w:val="00EE3018"/>
    <w:rsid w:val="00EE3297"/>
    <w:rsid w:val="00EE34D4"/>
    <w:rsid w:val="00EE3538"/>
    <w:rsid w:val="00EE3686"/>
    <w:rsid w:val="00EE3722"/>
    <w:rsid w:val="00EE3984"/>
    <w:rsid w:val="00EE3BB4"/>
    <w:rsid w:val="00EE3C48"/>
    <w:rsid w:val="00EE3CFA"/>
    <w:rsid w:val="00EE3D44"/>
    <w:rsid w:val="00EE3E07"/>
    <w:rsid w:val="00EE416A"/>
    <w:rsid w:val="00EE42B3"/>
    <w:rsid w:val="00EE449C"/>
    <w:rsid w:val="00EE4E1D"/>
    <w:rsid w:val="00EE4FDF"/>
    <w:rsid w:val="00EE5170"/>
    <w:rsid w:val="00EE51A5"/>
    <w:rsid w:val="00EE5508"/>
    <w:rsid w:val="00EE6276"/>
    <w:rsid w:val="00EE68C9"/>
    <w:rsid w:val="00EE69BE"/>
    <w:rsid w:val="00EE6B60"/>
    <w:rsid w:val="00EE70CB"/>
    <w:rsid w:val="00EE71B6"/>
    <w:rsid w:val="00EE7915"/>
    <w:rsid w:val="00EE7A73"/>
    <w:rsid w:val="00EE7EF1"/>
    <w:rsid w:val="00EF0BBE"/>
    <w:rsid w:val="00EF0F18"/>
    <w:rsid w:val="00EF1021"/>
    <w:rsid w:val="00EF1062"/>
    <w:rsid w:val="00EF11BC"/>
    <w:rsid w:val="00EF12E2"/>
    <w:rsid w:val="00EF1471"/>
    <w:rsid w:val="00EF169A"/>
    <w:rsid w:val="00EF17C7"/>
    <w:rsid w:val="00EF1972"/>
    <w:rsid w:val="00EF1A95"/>
    <w:rsid w:val="00EF1FCC"/>
    <w:rsid w:val="00EF21C8"/>
    <w:rsid w:val="00EF222C"/>
    <w:rsid w:val="00EF2647"/>
    <w:rsid w:val="00EF268D"/>
    <w:rsid w:val="00EF2875"/>
    <w:rsid w:val="00EF2FE1"/>
    <w:rsid w:val="00EF3188"/>
    <w:rsid w:val="00EF31CC"/>
    <w:rsid w:val="00EF341B"/>
    <w:rsid w:val="00EF3512"/>
    <w:rsid w:val="00EF35A8"/>
    <w:rsid w:val="00EF367A"/>
    <w:rsid w:val="00EF397B"/>
    <w:rsid w:val="00EF3BE9"/>
    <w:rsid w:val="00EF3BEE"/>
    <w:rsid w:val="00EF3CE1"/>
    <w:rsid w:val="00EF3EE7"/>
    <w:rsid w:val="00EF406C"/>
    <w:rsid w:val="00EF4400"/>
    <w:rsid w:val="00EF44A6"/>
    <w:rsid w:val="00EF46C8"/>
    <w:rsid w:val="00EF47BB"/>
    <w:rsid w:val="00EF4A15"/>
    <w:rsid w:val="00EF4AF1"/>
    <w:rsid w:val="00EF4BA4"/>
    <w:rsid w:val="00EF4C7F"/>
    <w:rsid w:val="00EF4F56"/>
    <w:rsid w:val="00EF51AF"/>
    <w:rsid w:val="00EF5767"/>
    <w:rsid w:val="00EF5A2E"/>
    <w:rsid w:val="00EF5ADD"/>
    <w:rsid w:val="00EF60D3"/>
    <w:rsid w:val="00EF61EE"/>
    <w:rsid w:val="00EF6253"/>
    <w:rsid w:val="00EF633A"/>
    <w:rsid w:val="00EF639A"/>
    <w:rsid w:val="00EF65E7"/>
    <w:rsid w:val="00EF65F4"/>
    <w:rsid w:val="00EF66A5"/>
    <w:rsid w:val="00EF6890"/>
    <w:rsid w:val="00EF6996"/>
    <w:rsid w:val="00EF6A4A"/>
    <w:rsid w:val="00EF6A8B"/>
    <w:rsid w:val="00EF6C29"/>
    <w:rsid w:val="00EF704B"/>
    <w:rsid w:val="00EF76B2"/>
    <w:rsid w:val="00EF7AE3"/>
    <w:rsid w:val="00EF7DCC"/>
    <w:rsid w:val="00EF7EAD"/>
    <w:rsid w:val="00EF7EDD"/>
    <w:rsid w:val="00EF7F32"/>
    <w:rsid w:val="00EF7F3A"/>
    <w:rsid w:val="00EF7FF5"/>
    <w:rsid w:val="00F004A5"/>
    <w:rsid w:val="00F007AC"/>
    <w:rsid w:val="00F007FE"/>
    <w:rsid w:val="00F008B1"/>
    <w:rsid w:val="00F009A6"/>
    <w:rsid w:val="00F00A90"/>
    <w:rsid w:val="00F00BF2"/>
    <w:rsid w:val="00F00D0C"/>
    <w:rsid w:val="00F00E2B"/>
    <w:rsid w:val="00F013D8"/>
    <w:rsid w:val="00F01748"/>
    <w:rsid w:val="00F0182E"/>
    <w:rsid w:val="00F01953"/>
    <w:rsid w:val="00F01B37"/>
    <w:rsid w:val="00F01CFE"/>
    <w:rsid w:val="00F01E4E"/>
    <w:rsid w:val="00F01F73"/>
    <w:rsid w:val="00F02132"/>
    <w:rsid w:val="00F02181"/>
    <w:rsid w:val="00F0218E"/>
    <w:rsid w:val="00F024EC"/>
    <w:rsid w:val="00F0268E"/>
    <w:rsid w:val="00F02775"/>
    <w:rsid w:val="00F02A2E"/>
    <w:rsid w:val="00F02A2F"/>
    <w:rsid w:val="00F030CA"/>
    <w:rsid w:val="00F0337B"/>
    <w:rsid w:val="00F0362F"/>
    <w:rsid w:val="00F037EC"/>
    <w:rsid w:val="00F0387B"/>
    <w:rsid w:val="00F03905"/>
    <w:rsid w:val="00F039E2"/>
    <w:rsid w:val="00F04522"/>
    <w:rsid w:val="00F04D99"/>
    <w:rsid w:val="00F05199"/>
    <w:rsid w:val="00F0520F"/>
    <w:rsid w:val="00F061F8"/>
    <w:rsid w:val="00F064EC"/>
    <w:rsid w:val="00F06566"/>
    <w:rsid w:val="00F069F7"/>
    <w:rsid w:val="00F06B1D"/>
    <w:rsid w:val="00F06CB2"/>
    <w:rsid w:val="00F0708A"/>
    <w:rsid w:val="00F0749A"/>
    <w:rsid w:val="00F076EA"/>
    <w:rsid w:val="00F0790E"/>
    <w:rsid w:val="00F1025D"/>
    <w:rsid w:val="00F1071D"/>
    <w:rsid w:val="00F10C2D"/>
    <w:rsid w:val="00F10E03"/>
    <w:rsid w:val="00F10E8A"/>
    <w:rsid w:val="00F10ECE"/>
    <w:rsid w:val="00F1103A"/>
    <w:rsid w:val="00F11718"/>
    <w:rsid w:val="00F11909"/>
    <w:rsid w:val="00F11C18"/>
    <w:rsid w:val="00F11CA3"/>
    <w:rsid w:val="00F11EED"/>
    <w:rsid w:val="00F1211B"/>
    <w:rsid w:val="00F123E0"/>
    <w:rsid w:val="00F12690"/>
    <w:rsid w:val="00F12A2B"/>
    <w:rsid w:val="00F132AF"/>
    <w:rsid w:val="00F1348E"/>
    <w:rsid w:val="00F135DC"/>
    <w:rsid w:val="00F13937"/>
    <w:rsid w:val="00F13F69"/>
    <w:rsid w:val="00F143CE"/>
    <w:rsid w:val="00F149B6"/>
    <w:rsid w:val="00F149CD"/>
    <w:rsid w:val="00F14A32"/>
    <w:rsid w:val="00F14AC8"/>
    <w:rsid w:val="00F1518B"/>
    <w:rsid w:val="00F1588E"/>
    <w:rsid w:val="00F15C6B"/>
    <w:rsid w:val="00F15DA2"/>
    <w:rsid w:val="00F15E78"/>
    <w:rsid w:val="00F16098"/>
    <w:rsid w:val="00F1620E"/>
    <w:rsid w:val="00F166B0"/>
    <w:rsid w:val="00F168BB"/>
    <w:rsid w:val="00F168E6"/>
    <w:rsid w:val="00F16A55"/>
    <w:rsid w:val="00F17185"/>
    <w:rsid w:val="00F17308"/>
    <w:rsid w:val="00F1748A"/>
    <w:rsid w:val="00F177BF"/>
    <w:rsid w:val="00F200C5"/>
    <w:rsid w:val="00F2032A"/>
    <w:rsid w:val="00F20487"/>
    <w:rsid w:val="00F204D4"/>
    <w:rsid w:val="00F20746"/>
    <w:rsid w:val="00F20D3F"/>
    <w:rsid w:val="00F21273"/>
    <w:rsid w:val="00F212AD"/>
    <w:rsid w:val="00F2168D"/>
    <w:rsid w:val="00F21827"/>
    <w:rsid w:val="00F21AC0"/>
    <w:rsid w:val="00F21C4C"/>
    <w:rsid w:val="00F223D8"/>
    <w:rsid w:val="00F223EA"/>
    <w:rsid w:val="00F223F7"/>
    <w:rsid w:val="00F2258D"/>
    <w:rsid w:val="00F2299B"/>
    <w:rsid w:val="00F229D2"/>
    <w:rsid w:val="00F22C49"/>
    <w:rsid w:val="00F22C63"/>
    <w:rsid w:val="00F22DB0"/>
    <w:rsid w:val="00F22DC3"/>
    <w:rsid w:val="00F22EB6"/>
    <w:rsid w:val="00F235A6"/>
    <w:rsid w:val="00F23AF7"/>
    <w:rsid w:val="00F23DA1"/>
    <w:rsid w:val="00F24062"/>
    <w:rsid w:val="00F241E9"/>
    <w:rsid w:val="00F2439F"/>
    <w:rsid w:val="00F243F5"/>
    <w:rsid w:val="00F25129"/>
    <w:rsid w:val="00F25738"/>
    <w:rsid w:val="00F25869"/>
    <w:rsid w:val="00F25A19"/>
    <w:rsid w:val="00F25BC2"/>
    <w:rsid w:val="00F25FF8"/>
    <w:rsid w:val="00F260DA"/>
    <w:rsid w:val="00F2613D"/>
    <w:rsid w:val="00F26313"/>
    <w:rsid w:val="00F266B4"/>
    <w:rsid w:val="00F26ACB"/>
    <w:rsid w:val="00F27013"/>
    <w:rsid w:val="00F2719E"/>
    <w:rsid w:val="00F271D5"/>
    <w:rsid w:val="00F271DE"/>
    <w:rsid w:val="00F27322"/>
    <w:rsid w:val="00F27417"/>
    <w:rsid w:val="00F274F3"/>
    <w:rsid w:val="00F27514"/>
    <w:rsid w:val="00F2778E"/>
    <w:rsid w:val="00F277DB"/>
    <w:rsid w:val="00F2798D"/>
    <w:rsid w:val="00F27CD6"/>
    <w:rsid w:val="00F27DA6"/>
    <w:rsid w:val="00F30318"/>
    <w:rsid w:val="00F306FD"/>
    <w:rsid w:val="00F3089A"/>
    <w:rsid w:val="00F30901"/>
    <w:rsid w:val="00F31048"/>
    <w:rsid w:val="00F310E1"/>
    <w:rsid w:val="00F31169"/>
    <w:rsid w:val="00F3166B"/>
    <w:rsid w:val="00F31783"/>
    <w:rsid w:val="00F31D88"/>
    <w:rsid w:val="00F31E89"/>
    <w:rsid w:val="00F322AE"/>
    <w:rsid w:val="00F324C6"/>
    <w:rsid w:val="00F32528"/>
    <w:rsid w:val="00F32BE4"/>
    <w:rsid w:val="00F32E80"/>
    <w:rsid w:val="00F33516"/>
    <w:rsid w:val="00F33867"/>
    <w:rsid w:val="00F33AF9"/>
    <w:rsid w:val="00F34184"/>
    <w:rsid w:val="00F34327"/>
    <w:rsid w:val="00F344EB"/>
    <w:rsid w:val="00F34B9F"/>
    <w:rsid w:val="00F34BC2"/>
    <w:rsid w:val="00F34D57"/>
    <w:rsid w:val="00F3514C"/>
    <w:rsid w:val="00F354D0"/>
    <w:rsid w:val="00F35706"/>
    <w:rsid w:val="00F3609C"/>
    <w:rsid w:val="00F360CD"/>
    <w:rsid w:val="00F3663F"/>
    <w:rsid w:val="00F36B98"/>
    <w:rsid w:val="00F36D31"/>
    <w:rsid w:val="00F370C0"/>
    <w:rsid w:val="00F37153"/>
    <w:rsid w:val="00F3719A"/>
    <w:rsid w:val="00F372EE"/>
    <w:rsid w:val="00F37B5C"/>
    <w:rsid w:val="00F37D0B"/>
    <w:rsid w:val="00F403C4"/>
    <w:rsid w:val="00F4040E"/>
    <w:rsid w:val="00F40BE5"/>
    <w:rsid w:val="00F40CB8"/>
    <w:rsid w:val="00F41205"/>
    <w:rsid w:val="00F41396"/>
    <w:rsid w:val="00F41531"/>
    <w:rsid w:val="00F415AA"/>
    <w:rsid w:val="00F41755"/>
    <w:rsid w:val="00F41B94"/>
    <w:rsid w:val="00F41E51"/>
    <w:rsid w:val="00F421BE"/>
    <w:rsid w:val="00F423B0"/>
    <w:rsid w:val="00F42589"/>
    <w:rsid w:val="00F428A3"/>
    <w:rsid w:val="00F42B5C"/>
    <w:rsid w:val="00F43DC0"/>
    <w:rsid w:val="00F43E5A"/>
    <w:rsid w:val="00F445F2"/>
    <w:rsid w:val="00F446C1"/>
    <w:rsid w:val="00F446C9"/>
    <w:rsid w:val="00F446F6"/>
    <w:rsid w:val="00F44714"/>
    <w:rsid w:val="00F4495E"/>
    <w:rsid w:val="00F4496D"/>
    <w:rsid w:val="00F44C5E"/>
    <w:rsid w:val="00F44DAA"/>
    <w:rsid w:val="00F451F1"/>
    <w:rsid w:val="00F45302"/>
    <w:rsid w:val="00F45783"/>
    <w:rsid w:val="00F45A18"/>
    <w:rsid w:val="00F45C2E"/>
    <w:rsid w:val="00F45E61"/>
    <w:rsid w:val="00F45FBE"/>
    <w:rsid w:val="00F46464"/>
    <w:rsid w:val="00F469D8"/>
    <w:rsid w:val="00F46C5D"/>
    <w:rsid w:val="00F46DD2"/>
    <w:rsid w:val="00F46F22"/>
    <w:rsid w:val="00F471C0"/>
    <w:rsid w:val="00F478B7"/>
    <w:rsid w:val="00F47B2F"/>
    <w:rsid w:val="00F47F41"/>
    <w:rsid w:val="00F50555"/>
    <w:rsid w:val="00F505FB"/>
    <w:rsid w:val="00F5076B"/>
    <w:rsid w:val="00F509E5"/>
    <w:rsid w:val="00F50C3E"/>
    <w:rsid w:val="00F518B7"/>
    <w:rsid w:val="00F51B36"/>
    <w:rsid w:val="00F51C91"/>
    <w:rsid w:val="00F5233A"/>
    <w:rsid w:val="00F52518"/>
    <w:rsid w:val="00F5268D"/>
    <w:rsid w:val="00F528F5"/>
    <w:rsid w:val="00F52B1D"/>
    <w:rsid w:val="00F52F8B"/>
    <w:rsid w:val="00F530B1"/>
    <w:rsid w:val="00F53248"/>
    <w:rsid w:val="00F53257"/>
    <w:rsid w:val="00F53402"/>
    <w:rsid w:val="00F53479"/>
    <w:rsid w:val="00F53539"/>
    <w:rsid w:val="00F537F4"/>
    <w:rsid w:val="00F53948"/>
    <w:rsid w:val="00F53A22"/>
    <w:rsid w:val="00F5416A"/>
    <w:rsid w:val="00F54D8C"/>
    <w:rsid w:val="00F55350"/>
    <w:rsid w:val="00F55892"/>
    <w:rsid w:val="00F55CE2"/>
    <w:rsid w:val="00F55E75"/>
    <w:rsid w:val="00F560EE"/>
    <w:rsid w:val="00F56162"/>
    <w:rsid w:val="00F56464"/>
    <w:rsid w:val="00F56B13"/>
    <w:rsid w:val="00F56DC3"/>
    <w:rsid w:val="00F56E0A"/>
    <w:rsid w:val="00F5717B"/>
    <w:rsid w:val="00F576E8"/>
    <w:rsid w:val="00F5770F"/>
    <w:rsid w:val="00F6006E"/>
    <w:rsid w:val="00F600AC"/>
    <w:rsid w:val="00F60144"/>
    <w:rsid w:val="00F60A80"/>
    <w:rsid w:val="00F60B56"/>
    <w:rsid w:val="00F611D3"/>
    <w:rsid w:val="00F6130E"/>
    <w:rsid w:val="00F6158E"/>
    <w:rsid w:val="00F615C0"/>
    <w:rsid w:val="00F615E5"/>
    <w:rsid w:val="00F6176D"/>
    <w:rsid w:val="00F61DBD"/>
    <w:rsid w:val="00F62140"/>
    <w:rsid w:val="00F6283C"/>
    <w:rsid w:val="00F62886"/>
    <w:rsid w:val="00F62A10"/>
    <w:rsid w:val="00F62BA1"/>
    <w:rsid w:val="00F62DD2"/>
    <w:rsid w:val="00F62FEF"/>
    <w:rsid w:val="00F63161"/>
    <w:rsid w:val="00F635E4"/>
    <w:rsid w:val="00F63687"/>
    <w:rsid w:val="00F6436E"/>
    <w:rsid w:val="00F64562"/>
    <w:rsid w:val="00F645A2"/>
    <w:rsid w:val="00F645F6"/>
    <w:rsid w:val="00F646AA"/>
    <w:rsid w:val="00F6471E"/>
    <w:rsid w:val="00F6506C"/>
    <w:rsid w:val="00F6510E"/>
    <w:rsid w:val="00F65245"/>
    <w:rsid w:val="00F652E9"/>
    <w:rsid w:val="00F6530D"/>
    <w:rsid w:val="00F65827"/>
    <w:rsid w:val="00F6592B"/>
    <w:rsid w:val="00F65B46"/>
    <w:rsid w:val="00F65BC0"/>
    <w:rsid w:val="00F65DAA"/>
    <w:rsid w:val="00F66165"/>
    <w:rsid w:val="00F66365"/>
    <w:rsid w:val="00F66483"/>
    <w:rsid w:val="00F6659D"/>
    <w:rsid w:val="00F66CBF"/>
    <w:rsid w:val="00F67142"/>
    <w:rsid w:val="00F67389"/>
    <w:rsid w:val="00F67530"/>
    <w:rsid w:val="00F67828"/>
    <w:rsid w:val="00F67889"/>
    <w:rsid w:val="00F67D65"/>
    <w:rsid w:val="00F70312"/>
    <w:rsid w:val="00F70396"/>
    <w:rsid w:val="00F70615"/>
    <w:rsid w:val="00F70C44"/>
    <w:rsid w:val="00F70FCD"/>
    <w:rsid w:val="00F70FE7"/>
    <w:rsid w:val="00F71570"/>
    <w:rsid w:val="00F71CD9"/>
    <w:rsid w:val="00F71E11"/>
    <w:rsid w:val="00F7206F"/>
    <w:rsid w:val="00F7222C"/>
    <w:rsid w:val="00F723AB"/>
    <w:rsid w:val="00F72842"/>
    <w:rsid w:val="00F72B99"/>
    <w:rsid w:val="00F72BCB"/>
    <w:rsid w:val="00F73111"/>
    <w:rsid w:val="00F73253"/>
    <w:rsid w:val="00F7330C"/>
    <w:rsid w:val="00F73583"/>
    <w:rsid w:val="00F741A4"/>
    <w:rsid w:val="00F74373"/>
    <w:rsid w:val="00F74D47"/>
    <w:rsid w:val="00F74EC7"/>
    <w:rsid w:val="00F750BD"/>
    <w:rsid w:val="00F7539D"/>
    <w:rsid w:val="00F756B3"/>
    <w:rsid w:val="00F75D64"/>
    <w:rsid w:val="00F75DF4"/>
    <w:rsid w:val="00F7608C"/>
    <w:rsid w:val="00F76351"/>
    <w:rsid w:val="00F76486"/>
    <w:rsid w:val="00F76B73"/>
    <w:rsid w:val="00F7701B"/>
    <w:rsid w:val="00F800E8"/>
    <w:rsid w:val="00F80509"/>
    <w:rsid w:val="00F80634"/>
    <w:rsid w:val="00F80995"/>
    <w:rsid w:val="00F809B4"/>
    <w:rsid w:val="00F810A0"/>
    <w:rsid w:val="00F811CC"/>
    <w:rsid w:val="00F81427"/>
    <w:rsid w:val="00F8147F"/>
    <w:rsid w:val="00F8155B"/>
    <w:rsid w:val="00F815B1"/>
    <w:rsid w:val="00F8292E"/>
    <w:rsid w:val="00F82C04"/>
    <w:rsid w:val="00F82CB0"/>
    <w:rsid w:val="00F82E61"/>
    <w:rsid w:val="00F83531"/>
    <w:rsid w:val="00F83A54"/>
    <w:rsid w:val="00F83B29"/>
    <w:rsid w:val="00F83B54"/>
    <w:rsid w:val="00F83D85"/>
    <w:rsid w:val="00F83E57"/>
    <w:rsid w:val="00F83FF8"/>
    <w:rsid w:val="00F842DA"/>
    <w:rsid w:val="00F847C1"/>
    <w:rsid w:val="00F84BAF"/>
    <w:rsid w:val="00F84F5B"/>
    <w:rsid w:val="00F84FA8"/>
    <w:rsid w:val="00F84FAF"/>
    <w:rsid w:val="00F85094"/>
    <w:rsid w:val="00F851BD"/>
    <w:rsid w:val="00F8532A"/>
    <w:rsid w:val="00F8535A"/>
    <w:rsid w:val="00F854A2"/>
    <w:rsid w:val="00F85997"/>
    <w:rsid w:val="00F85B56"/>
    <w:rsid w:val="00F86019"/>
    <w:rsid w:val="00F86347"/>
    <w:rsid w:val="00F8670D"/>
    <w:rsid w:val="00F86712"/>
    <w:rsid w:val="00F869B9"/>
    <w:rsid w:val="00F869EB"/>
    <w:rsid w:val="00F86D7E"/>
    <w:rsid w:val="00F86FD1"/>
    <w:rsid w:val="00F870FE"/>
    <w:rsid w:val="00F873B4"/>
    <w:rsid w:val="00F873C0"/>
    <w:rsid w:val="00F87629"/>
    <w:rsid w:val="00F8764B"/>
    <w:rsid w:val="00F876AC"/>
    <w:rsid w:val="00F8794F"/>
    <w:rsid w:val="00F87C04"/>
    <w:rsid w:val="00F900CA"/>
    <w:rsid w:val="00F9063F"/>
    <w:rsid w:val="00F90730"/>
    <w:rsid w:val="00F907F9"/>
    <w:rsid w:val="00F90816"/>
    <w:rsid w:val="00F90B6B"/>
    <w:rsid w:val="00F9146E"/>
    <w:rsid w:val="00F9155D"/>
    <w:rsid w:val="00F91630"/>
    <w:rsid w:val="00F9209D"/>
    <w:rsid w:val="00F92298"/>
    <w:rsid w:val="00F92575"/>
    <w:rsid w:val="00F92902"/>
    <w:rsid w:val="00F92995"/>
    <w:rsid w:val="00F92A3C"/>
    <w:rsid w:val="00F92AF7"/>
    <w:rsid w:val="00F92BF0"/>
    <w:rsid w:val="00F92FFD"/>
    <w:rsid w:val="00F930A6"/>
    <w:rsid w:val="00F930AC"/>
    <w:rsid w:val="00F930AD"/>
    <w:rsid w:val="00F9313A"/>
    <w:rsid w:val="00F9323F"/>
    <w:rsid w:val="00F93517"/>
    <w:rsid w:val="00F9362B"/>
    <w:rsid w:val="00F93D30"/>
    <w:rsid w:val="00F9412A"/>
    <w:rsid w:val="00F94316"/>
    <w:rsid w:val="00F9438A"/>
    <w:rsid w:val="00F943AF"/>
    <w:rsid w:val="00F944E6"/>
    <w:rsid w:val="00F94A03"/>
    <w:rsid w:val="00F94A28"/>
    <w:rsid w:val="00F95034"/>
    <w:rsid w:val="00F95775"/>
    <w:rsid w:val="00F9579C"/>
    <w:rsid w:val="00F95A88"/>
    <w:rsid w:val="00F95AA2"/>
    <w:rsid w:val="00F95B20"/>
    <w:rsid w:val="00F95C7A"/>
    <w:rsid w:val="00F95E0A"/>
    <w:rsid w:val="00F9608E"/>
    <w:rsid w:val="00F9614F"/>
    <w:rsid w:val="00F9660A"/>
    <w:rsid w:val="00F96907"/>
    <w:rsid w:val="00F9691A"/>
    <w:rsid w:val="00F96E3F"/>
    <w:rsid w:val="00F96F8D"/>
    <w:rsid w:val="00F97043"/>
    <w:rsid w:val="00F9710A"/>
    <w:rsid w:val="00F97565"/>
    <w:rsid w:val="00F97873"/>
    <w:rsid w:val="00F9789D"/>
    <w:rsid w:val="00F97CBC"/>
    <w:rsid w:val="00F97D30"/>
    <w:rsid w:val="00FA00A4"/>
    <w:rsid w:val="00FA06B5"/>
    <w:rsid w:val="00FA0956"/>
    <w:rsid w:val="00FA0BAA"/>
    <w:rsid w:val="00FA0E6F"/>
    <w:rsid w:val="00FA0EB6"/>
    <w:rsid w:val="00FA1037"/>
    <w:rsid w:val="00FA13E0"/>
    <w:rsid w:val="00FA15EA"/>
    <w:rsid w:val="00FA190F"/>
    <w:rsid w:val="00FA1E60"/>
    <w:rsid w:val="00FA1FBE"/>
    <w:rsid w:val="00FA211C"/>
    <w:rsid w:val="00FA2648"/>
    <w:rsid w:val="00FA2678"/>
    <w:rsid w:val="00FA2B25"/>
    <w:rsid w:val="00FA2BE1"/>
    <w:rsid w:val="00FA2DE0"/>
    <w:rsid w:val="00FA309F"/>
    <w:rsid w:val="00FA3DC5"/>
    <w:rsid w:val="00FA45A8"/>
    <w:rsid w:val="00FA4E5D"/>
    <w:rsid w:val="00FA54E5"/>
    <w:rsid w:val="00FA5C0F"/>
    <w:rsid w:val="00FA659F"/>
    <w:rsid w:val="00FA6857"/>
    <w:rsid w:val="00FA696E"/>
    <w:rsid w:val="00FA7240"/>
    <w:rsid w:val="00FA73F6"/>
    <w:rsid w:val="00FA7505"/>
    <w:rsid w:val="00FA75DF"/>
    <w:rsid w:val="00FA786F"/>
    <w:rsid w:val="00FB0C6F"/>
    <w:rsid w:val="00FB1867"/>
    <w:rsid w:val="00FB1A10"/>
    <w:rsid w:val="00FB1AB1"/>
    <w:rsid w:val="00FB1B29"/>
    <w:rsid w:val="00FB1C95"/>
    <w:rsid w:val="00FB2999"/>
    <w:rsid w:val="00FB2F52"/>
    <w:rsid w:val="00FB2FE2"/>
    <w:rsid w:val="00FB3271"/>
    <w:rsid w:val="00FB33FE"/>
    <w:rsid w:val="00FB3581"/>
    <w:rsid w:val="00FB35A7"/>
    <w:rsid w:val="00FB36A7"/>
    <w:rsid w:val="00FB3CEA"/>
    <w:rsid w:val="00FB3DCC"/>
    <w:rsid w:val="00FB4108"/>
    <w:rsid w:val="00FB4180"/>
    <w:rsid w:val="00FB41D6"/>
    <w:rsid w:val="00FB4B33"/>
    <w:rsid w:val="00FB4D51"/>
    <w:rsid w:val="00FB502B"/>
    <w:rsid w:val="00FB541F"/>
    <w:rsid w:val="00FB549A"/>
    <w:rsid w:val="00FB54FB"/>
    <w:rsid w:val="00FB5F12"/>
    <w:rsid w:val="00FB6121"/>
    <w:rsid w:val="00FB62DB"/>
    <w:rsid w:val="00FB6319"/>
    <w:rsid w:val="00FB65DA"/>
    <w:rsid w:val="00FB68A0"/>
    <w:rsid w:val="00FB6A7A"/>
    <w:rsid w:val="00FB6CD1"/>
    <w:rsid w:val="00FB7119"/>
    <w:rsid w:val="00FB738F"/>
    <w:rsid w:val="00FB7661"/>
    <w:rsid w:val="00FB7683"/>
    <w:rsid w:val="00FB789A"/>
    <w:rsid w:val="00FB792E"/>
    <w:rsid w:val="00FB7DE8"/>
    <w:rsid w:val="00FB7EF7"/>
    <w:rsid w:val="00FC014F"/>
    <w:rsid w:val="00FC02D6"/>
    <w:rsid w:val="00FC1088"/>
    <w:rsid w:val="00FC1433"/>
    <w:rsid w:val="00FC19AD"/>
    <w:rsid w:val="00FC1FF8"/>
    <w:rsid w:val="00FC2CAE"/>
    <w:rsid w:val="00FC2F9D"/>
    <w:rsid w:val="00FC30EE"/>
    <w:rsid w:val="00FC35CC"/>
    <w:rsid w:val="00FC36CF"/>
    <w:rsid w:val="00FC38D9"/>
    <w:rsid w:val="00FC3A0D"/>
    <w:rsid w:val="00FC3DDF"/>
    <w:rsid w:val="00FC41EE"/>
    <w:rsid w:val="00FC4930"/>
    <w:rsid w:val="00FC5257"/>
    <w:rsid w:val="00FC5A33"/>
    <w:rsid w:val="00FC5C2F"/>
    <w:rsid w:val="00FC5FA5"/>
    <w:rsid w:val="00FC65BD"/>
    <w:rsid w:val="00FC6683"/>
    <w:rsid w:val="00FC66E3"/>
    <w:rsid w:val="00FC6F9A"/>
    <w:rsid w:val="00FC6FB0"/>
    <w:rsid w:val="00FC7084"/>
    <w:rsid w:val="00FC7208"/>
    <w:rsid w:val="00FC7411"/>
    <w:rsid w:val="00FC75BE"/>
    <w:rsid w:val="00FC78D3"/>
    <w:rsid w:val="00FC79AF"/>
    <w:rsid w:val="00FC7B36"/>
    <w:rsid w:val="00FC7E4D"/>
    <w:rsid w:val="00FD01A0"/>
    <w:rsid w:val="00FD030D"/>
    <w:rsid w:val="00FD03A4"/>
    <w:rsid w:val="00FD05C1"/>
    <w:rsid w:val="00FD062A"/>
    <w:rsid w:val="00FD07D4"/>
    <w:rsid w:val="00FD0966"/>
    <w:rsid w:val="00FD09CC"/>
    <w:rsid w:val="00FD0ED2"/>
    <w:rsid w:val="00FD0F69"/>
    <w:rsid w:val="00FD16ED"/>
    <w:rsid w:val="00FD22DC"/>
    <w:rsid w:val="00FD2380"/>
    <w:rsid w:val="00FD2453"/>
    <w:rsid w:val="00FD26D1"/>
    <w:rsid w:val="00FD27C0"/>
    <w:rsid w:val="00FD2B96"/>
    <w:rsid w:val="00FD2D62"/>
    <w:rsid w:val="00FD308C"/>
    <w:rsid w:val="00FD38B3"/>
    <w:rsid w:val="00FD3EA8"/>
    <w:rsid w:val="00FD416B"/>
    <w:rsid w:val="00FD4278"/>
    <w:rsid w:val="00FD49E1"/>
    <w:rsid w:val="00FD4B6A"/>
    <w:rsid w:val="00FD4EA3"/>
    <w:rsid w:val="00FD51C4"/>
    <w:rsid w:val="00FD5245"/>
    <w:rsid w:val="00FD5509"/>
    <w:rsid w:val="00FD56C8"/>
    <w:rsid w:val="00FD57BC"/>
    <w:rsid w:val="00FD5CA9"/>
    <w:rsid w:val="00FD6053"/>
    <w:rsid w:val="00FD620C"/>
    <w:rsid w:val="00FD6638"/>
    <w:rsid w:val="00FD6A9C"/>
    <w:rsid w:val="00FD6D35"/>
    <w:rsid w:val="00FD6E15"/>
    <w:rsid w:val="00FD6EB6"/>
    <w:rsid w:val="00FD7144"/>
    <w:rsid w:val="00FD728A"/>
    <w:rsid w:val="00FD74A9"/>
    <w:rsid w:val="00FD7554"/>
    <w:rsid w:val="00FD75FC"/>
    <w:rsid w:val="00FD79E4"/>
    <w:rsid w:val="00FD7B3A"/>
    <w:rsid w:val="00FE01CC"/>
    <w:rsid w:val="00FE0588"/>
    <w:rsid w:val="00FE063E"/>
    <w:rsid w:val="00FE06FC"/>
    <w:rsid w:val="00FE09B3"/>
    <w:rsid w:val="00FE0A16"/>
    <w:rsid w:val="00FE0D8A"/>
    <w:rsid w:val="00FE160B"/>
    <w:rsid w:val="00FE172C"/>
    <w:rsid w:val="00FE19E4"/>
    <w:rsid w:val="00FE1A8C"/>
    <w:rsid w:val="00FE1BE3"/>
    <w:rsid w:val="00FE1EBF"/>
    <w:rsid w:val="00FE1FA0"/>
    <w:rsid w:val="00FE2060"/>
    <w:rsid w:val="00FE20B2"/>
    <w:rsid w:val="00FE2375"/>
    <w:rsid w:val="00FE2708"/>
    <w:rsid w:val="00FE2885"/>
    <w:rsid w:val="00FE2AC7"/>
    <w:rsid w:val="00FE2BE4"/>
    <w:rsid w:val="00FE2FD6"/>
    <w:rsid w:val="00FE308A"/>
    <w:rsid w:val="00FE3649"/>
    <w:rsid w:val="00FE377F"/>
    <w:rsid w:val="00FE3C78"/>
    <w:rsid w:val="00FE3DCF"/>
    <w:rsid w:val="00FE4254"/>
    <w:rsid w:val="00FE4359"/>
    <w:rsid w:val="00FE45B9"/>
    <w:rsid w:val="00FE4FE9"/>
    <w:rsid w:val="00FE5165"/>
    <w:rsid w:val="00FE56F8"/>
    <w:rsid w:val="00FE57A3"/>
    <w:rsid w:val="00FE57EF"/>
    <w:rsid w:val="00FE5BBB"/>
    <w:rsid w:val="00FE5D77"/>
    <w:rsid w:val="00FE5D92"/>
    <w:rsid w:val="00FE5EAB"/>
    <w:rsid w:val="00FE5F2B"/>
    <w:rsid w:val="00FE6021"/>
    <w:rsid w:val="00FE62F4"/>
    <w:rsid w:val="00FE63D4"/>
    <w:rsid w:val="00FE6B6E"/>
    <w:rsid w:val="00FE6C99"/>
    <w:rsid w:val="00FF048E"/>
    <w:rsid w:val="00FF04F9"/>
    <w:rsid w:val="00FF0605"/>
    <w:rsid w:val="00FF0F4B"/>
    <w:rsid w:val="00FF112F"/>
    <w:rsid w:val="00FF14A6"/>
    <w:rsid w:val="00FF1665"/>
    <w:rsid w:val="00FF1B82"/>
    <w:rsid w:val="00FF2838"/>
    <w:rsid w:val="00FF2CA6"/>
    <w:rsid w:val="00FF331D"/>
    <w:rsid w:val="00FF3500"/>
    <w:rsid w:val="00FF3603"/>
    <w:rsid w:val="00FF3629"/>
    <w:rsid w:val="00FF3BDE"/>
    <w:rsid w:val="00FF4250"/>
    <w:rsid w:val="00FF447C"/>
    <w:rsid w:val="00FF4F06"/>
    <w:rsid w:val="00FF55AA"/>
    <w:rsid w:val="00FF58AF"/>
    <w:rsid w:val="00FF5A87"/>
    <w:rsid w:val="00FF5C74"/>
    <w:rsid w:val="00FF5C87"/>
    <w:rsid w:val="00FF63F5"/>
    <w:rsid w:val="00FF6730"/>
    <w:rsid w:val="00FF6A6C"/>
    <w:rsid w:val="00FF6B08"/>
    <w:rsid w:val="00FF6B67"/>
    <w:rsid w:val="00FF6EF1"/>
    <w:rsid w:val="00FF6F90"/>
    <w:rsid w:val="00FF7399"/>
    <w:rsid w:val="00FF73D7"/>
    <w:rsid w:val="00FF7430"/>
    <w:rsid w:val="00FF7441"/>
    <w:rsid w:val="00FF79FC"/>
    <w:rsid w:val="00FF7BF1"/>
    <w:rsid w:val="00FF7E3C"/>
    <w:rsid w:val="00FF7E98"/>
    <w:rsid w:val="00FF7F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7DDBF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168B"/>
  </w:style>
  <w:style w:type="paragraph" w:styleId="1">
    <w:name w:val="heading 1"/>
    <w:basedOn w:val="a"/>
    <w:next w:val="a"/>
    <w:link w:val="1Char"/>
    <w:uiPriority w:val="9"/>
    <w:qFormat/>
    <w:rsid w:val="00390462"/>
    <w:pPr>
      <w:keepNext/>
      <w:keepLines/>
      <w:tabs>
        <w:tab w:val="left" w:pos="1134"/>
      </w:tabs>
      <w:spacing w:line="360" w:lineRule="auto"/>
      <w:outlineLvl w:val="0"/>
    </w:pPr>
    <w:rPr>
      <w:rFonts w:asciiTheme="majorHAnsi" w:eastAsiaTheme="majorEastAsia" w:hAnsiTheme="majorHAnsi" w:cstheme="majorBidi"/>
      <w:b/>
      <w:bCs/>
      <w:sz w:val="40"/>
      <w:szCs w:val="32"/>
    </w:rPr>
  </w:style>
  <w:style w:type="paragraph" w:styleId="2">
    <w:name w:val="heading 2"/>
    <w:basedOn w:val="1"/>
    <w:next w:val="a"/>
    <w:link w:val="2Char"/>
    <w:uiPriority w:val="9"/>
    <w:unhideWhenUsed/>
    <w:qFormat/>
    <w:rsid w:val="004C4D64"/>
    <w:pPr>
      <w:outlineLvl w:val="1"/>
    </w:pPr>
    <w:rPr>
      <w:color w:val="365F91" w:themeColor="accent1" w:themeShade="BF"/>
      <w:sz w:val="28"/>
    </w:rPr>
  </w:style>
  <w:style w:type="paragraph" w:styleId="3">
    <w:name w:val="heading 3"/>
    <w:basedOn w:val="a"/>
    <w:next w:val="a"/>
    <w:link w:val="3Char"/>
    <w:uiPriority w:val="9"/>
    <w:unhideWhenUsed/>
    <w:qFormat/>
    <w:rsid w:val="00390462"/>
    <w:pPr>
      <w:keepNext/>
      <w:keepLines/>
      <w:tabs>
        <w:tab w:val="left" w:pos="1134"/>
      </w:tabs>
      <w:spacing w:line="360" w:lineRule="auto"/>
      <w:outlineLvl w:val="2"/>
    </w:pPr>
    <w:rPr>
      <w:rFonts w:asciiTheme="majorHAnsi" w:eastAsiaTheme="majorEastAsia" w:hAnsiTheme="majorHAnsi" w:cstheme="majorBidi"/>
      <w:bCs/>
      <w:color w:val="365F91" w:themeColor="accent1" w:themeShade="BF"/>
      <w:sz w:val="26"/>
      <w:szCs w:val="26"/>
    </w:rPr>
  </w:style>
  <w:style w:type="paragraph" w:styleId="4">
    <w:name w:val="heading 4"/>
    <w:basedOn w:val="3"/>
    <w:next w:val="a"/>
    <w:link w:val="4Char"/>
    <w:uiPriority w:val="9"/>
    <w:unhideWhenUsed/>
    <w:qFormat/>
    <w:rsid w:val="00E55D0A"/>
    <w:pPr>
      <w:outlineLvl w:val="3"/>
    </w:pPr>
    <w:rPr>
      <w:b/>
      <w:color w:val="auto"/>
      <w:sz w:val="24"/>
    </w:rPr>
  </w:style>
  <w:style w:type="paragraph" w:styleId="5">
    <w:name w:val="heading 5"/>
    <w:basedOn w:val="4"/>
    <w:next w:val="a"/>
    <w:link w:val="5Char"/>
    <w:uiPriority w:val="9"/>
    <w:unhideWhenUsed/>
    <w:qFormat/>
    <w:rsid w:val="00220649"/>
    <w:pPr>
      <w:outlineLvl w:val="4"/>
    </w:pPr>
    <w:rPr>
      <w:b w:val="0"/>
    </w:rPr>
  </w:style>
  <w:style w:type="paragraph" w:styleId="6">
    <w:name w:val="heading 6"/>
    <w:basedOn w:val="a"/>
    <w:next w:val="a"/>
    <w:link w:val="6Char"/>
    <w:uiPriority w:val="9"/>
    <w:unhideWhenUsed/>
    <w:qFormat/>
    <w:rsid w:val="008A6419"/>
    <w:pPr>
      <w:keepNext/>
      <w:keepLines/>
      <w:tabs>
        <w:tab w:val="left" w:pos="1134"/>
      </w:tabs>
      <w:spacing w:before="200" w:line="480" w:lineRule="auto"/>
      <w:outlineLvl w:val="5"/>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90462"/>
    <w:rPr>
      <w:rFonts w:asciiTheme="majorHAnsi" w:eastAsiaTheme="majorEastAsia" w:hAnsiTheme="majorHAnsi" w:cstheme="majorBidi"/>
      <w:b/>
      <w:bCs/>
      <w:sz w:val="40"/>
      <w:szCs w:val="32"/>
    </w:rPr>
  </w:style>
  <w:style w:type="paragraph" w:styleId="TOC">
    <w:name w:val="TOC Heading"/>
    <w:basedOn w:val="1"/>
    <w:next w:val="a"/>
    <w:uiPriority w:val="39"/>
    <w:unhideWhenUsed/>
    <w:qFormat/>
    <w:rsid w:val="00B52559"/>
    <w:pPr>
      <w:spacing w:line="276" w:lineRule="auto"/>
      <w:outlineLvl w:val="9"/>
    </w:pPr>
    <w:rPr>
      <w:color w:val="365F91" w:themeColor="accent1" w:themeShade="BF"/>
      <w:sz w:val="28"/>
      <w:szCs w:val="28"/>
      <w:lang w:val="en-US"/>
    </w:rPr>
  </w:style>
  <w:style w:type="paragraph" w:styleId="a3">
    <w:name w:val="Balloon Text"/>
    <w:basedOn w:val="a"/>
    <w:link w:val="Char"/>
    <w:uiPriority w:val="99"/>
    <w:semiHidden/>
    <w:unhideWhenUsed/>
    <w:rsid w:val="00B52559"/>
    <w:rPr>
      <w:rFonts w:ascii="Lucida Grande" w:hAnsi="Lucida Grande" w:cs="Lucida Grande"/>
      <w:sz w:val="18"/>
      <w:szCs w:val="18"/>
    </w:rPr>
  </w:style>
  <w:style w:type="character" w:customStyle="1" w:styleId="Char">
    <w:name w:val="批注框文本 Char"/>
    <w:basedOn w:val="a0"/>
    <w:link w:val="a3"/>
    <w:uiPriority w:val="99"/>
    <w:semiHidden/>
    <w:rsid w:val="00B52559"/>
    <w:rPr>
      <w:rFonts w:ascii="Lucida Grande" w:hAnsi="Lucida Grande" w:cs="Lucida Grande"/>
      <w:sz w:val="18"/>
      <w:szCs w:val="18"/>
    </w:rPr>
  </w:style>
  <w:style w:type="paragraph" w:styleId="10">
    <w:name w:val="toc 1"/>
    <w:basedOn w:val="a"/>
    <w:next w:val="a"/>
    <w:autoRedefine/>
    <w:uiPriority w:val="39"/>
    <w:unhideWhenUsed/>
    <w:rsid w:val="007E482A"/>
    <w:pPr>
      <w:spacing w:before="240" w:after="120"/>
    </w:pPr>
    <w:rPr>
      <w:rFonts w:asciiTheme="majorHAnsi" w:hAnsiTheme="majorHAnsi"/>
      <w:b/>
      <w:caps/>
      <w:sz w:val="22"/>
      <w:szCs w:val="22"/>
      <w:u w:val="single"/>
    </w:rPr>
  </w:style>
  <w:style w:type="paragraph" w:styleId="20">
    <w:name w:val="toc 2"/>
    <w:basedOn w:val="a"/>
    <w:next w:val="a"/>
    <w:autoRedefine/>
    <w:uiPriority w:val="39"/>
    <w:unhideWhenUsed/>
    <w:rsid w:val="007E482A"/>
    <w:rPr>
      <w:rFonts w:ascii="Calibri" w:hAnsi="Calibri"/>
      <w:b/>
      <w:smallCaps/>
      <w:sz w:val="22"/>
      <w:szCs w:val="22"/>
    </w:rPr>
  </w:style>
  <w:style w:type="paragraph" w:styleId="30">
    <w:name w:val="toc 3"/>
    <w:basedOn w:val="a"/>
    <w:next w:val="a"/>
    <w:autoRedefine/>
    <w:uiPriority w:val="39"/>
    <w:unhideWhenUsed/>
    <w:rsid w:val="007E482A"/>
    <w:rPr>
      <w:rFonts w:asciiTheme="majorHAnsi" w:hAnsiTheme="majorHAnsi"/>
      <w:sz w:val="20"/>
      <w:szCs w:val="22"/>
    </w:rPr>
  </w:style>
  <w:style w:type="paragraph" w:styleId="40">
    <w:name w:val="toc 4"/>
    <w:basedOn w:val="a"/>
    <w:next w:val="a"/>
    <w:autoRedefine/>
    <w:uiPriority w:val="39"/>
    <w:unhideWhenUsed/>
    <w:rsid w:val="009709CE"/>
    <w:pPr>
      <w:tabs>
        <w:tab w:val="left" w:pos="741"/>
        <w:tab w:val="right" w:leader="dot" w:pos="8353"/>
      </w:tabs>
    </w:pPr>
    <w:rPr>
      <w:rFonts w:asciiTheme="majorHAnsi" w:hAnsiTheme="majorHAnsi"/>
      <w:sz w:val="18"/>
      <w:szCs w:val="22"/>
    </w:rPr>
  </w:style>
  <w:style w:type="paragraph" w:styleId="50">
    <w:name w:val="toc 5"/>
    <w:basedOn w:val="a"/>
    <w:next w:val="a"/>
    <w:autoRedefine/>
    <w:uiPriority w:val="39"/>
    <w:unhideWhenUsed/>
    <w:rsid w:val="00B52559"/>
    <w:rPr>
      <w:sz w:val="22"/>
      <w:szCs w:val="22"/>
    </w:rPr>
  </w:style>
  <w:style w:type="paragraph" w:styleId="60">
    <w:name w:val="toc 6"/>
    <w:basedOn w:val="a"/>
    <w:next w:val="a"/>
    <w:autoRedefine/>
    <w:uiPriority w:val="39"/>
    <w:unhideWhenUsed/>
    <w:rsid w:val="00B52559"/>
    <w:rPr>
      <w:sz w:val="22"/>
      <w:szCs w:val="22"/>
    </w:rPr>
  </w:style>
  <w:style w:type="paragraph" w:styleId="7">
    <w:name w:val="toc 7"/>
    <w:basedOn w:val="a"/>
    <w:next w:val="a"/>
    <w:autoRedefine/>
    <w:uiPriority w:val="39"/>
    <w:unhideWhenUsed/>
    <w:rsid w:val="00B52559"/>
    <w:rPr>
      <w:sz w:val="22"/>
      <w:szCs w:val="22"/>
    </w:rPr>
  </w:style>
  <w:style w:type="paragraph" w:styleId="8">
    <w:name w:val="toc 8"/>
    <w:basedOn w:val="a"/>
    <w:next w:val="a"/>
    <w:autoRedefine/>
    <w:uiPriority w:val="39"/>
    <w:unhideWhenUsed/>
    <w:rsid w:val="00B52559"/>
    <w:rPr>
      <w:sz w:val="22"/>
      <w:szCs w:val="22"/>
    </w:rPr>
  </w:style>
  <w:style w:type="paragraph" w:styleId="9">
    <w:name w:val="toc 9"/>
    <w:basedOn w:val="a"/>
    <w:next w:val="a"/>
    <w:autoRedefine/>
    <w:uiPriority w:val="39"/>
    <w:unhideWhenUsed/>
    <w:rsid w:val="00B52559"/>
    <w:rPr>
      <w:sz w:val="22"/>
      <w:szCs w:val="22"/>
    </w:rPr>
  </w:style>
  <w:style w:type="character" w:styleId="a4">
    <w:name w:val="Hyperlink"/>
    <w:basedOn w:val="a0"/>
    <w:uiPriority w:val="99"/>
    <w:unhideWhenUsed/>
    <w:rsid w:val="00A774A0"/>
    <w:rPr>
      <w:color w:val="0000FF" w:themeColor="hyperlink"/>
      <w:u w:val="single"/>
    </w:rPr>
  </w:style>
  <w:style w:type="table" w:styleId="a5">
    <w:name w:val="Table Grid"/>
    <w:basedOn w:val="a1"/>
    <w:uiPriority w:val="59"/>
    <w:rsid w:val="009309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uiPriority w:val="99"/>
    <w:semiHidden/>
    <w:unhideWhenUsed/>
    <w:rsid w:val="0058710C"/>
    <w:pPr>
      <w:spacing w:before="100" w:beforeAutospacing="1" w:after="100" w:afterAutospacing="1"/>
    </w:pPr>
    <w:rPr>
      <w:rFonts w:ascii="Times" w:hAnsi="Times" w:cs="Times New Roman"/>
      <w:sz w:val="20"/>
      <w:szCs w:val="20"/>
    </w:rPr>
  </w:style>
  <w:style w:type="character" w:customStyle="1" w:styleId="2Char">
    <w:name w:val="标题 2 Char"/>
    <w:basedOn w:val="a0"/>
    <w:link w:val="2"/>
    <w:uiPriority w:val="9"/>
    <w:rsid w:val="004C4D64"/>
    <w:rPr>
      <w:rFonts w:asciiTheme="majorHAnsi" w:eastAsiaTheme="majorEastAsia" w:hAnsiTheme="majorHAnsi" w:cstheme="majorBidi"/>
      <w:b/>
      <w:bCs/>
      <w:color w:val="365F91" w:themeColor="accent1" w:themeShade="BF"/>
      <w:sz w:val="28"/>
      <w:szCs w:val="32"/>
    </w:rPr>
  </w:style>
  <w:style w:type="character" w:customStyle="1" w:styleId="3Char">
    <w:name w:val="标题 3 Char"/>
    <w:basedOn w:val="a0"/>
    <w:link w:val="3"/>
    <w:uiPriority w:val="9"/>
    <w:rsid w:val="00390462"/>
    <w:rPr>
      <w:rFonts w:asciiTheme="majorHAnsi" w:eastAsiaTheme="majorEastAsia" w:hAnsiTheme="majorHAnsi" w:cstheme="majorBidi"/>
      <w:bCs/>
      <w:color w:val="365F91" w:themeColor="accent1" w:themeShade="BF"/>
      <w:sz w:val="26"/>
      <w:szCs w:val="26"/>
    </w:rPr>
  </w:style>
  <w:style w:type="paragraph" w:styleId="a7">
    <w:name w:val="header"/>
    <w:basedOn w:val="a"/>
    <w:link w:val="Char0"/>
    <w:uiPriority w:val="99"/>
    <w:unhideWhenUsed/>
    <w:rsid w:val="00BB3309"/>
    <w:pPr>
      <w:tabs>
        <w:tab w:val="center" w:pos="4320"/>
        <w:tab w:val="right" w:pos="8640"/>
      </w:tabs>
    </w:pPr>
  </w:style>
  <w:style w:type="character" w:customStyle="1" w:styleId="Char0">
    <w:name w:val="页眉 Char"/>
    <w:basedOn w:val="a0"/>
    <w:link w:val="a7"/>
    <w:uiPriority w:val="99"/>
    <w:rsid w:val="00BB3309"/>
  </w:style>
  <w:style w:type="paragraph" w:styleId="a8">
    <w:name w:val="footer"/>
    <w:basedOn w:val="a"/>
    <w:link w:val="Char1"/>
    <w:uiPriority w:val="99"/>
    <w:unhideWhenUsed/>
    <w:rsid w:val="00BB3309"/>
    <w:pPr>
      <w:tabs>
        <w:tab w:val="center" w:pos="4320"/>
        <w:tab w:val="right" w:pos="8640"/>
      </w:tabs>
    </w:pPr>
  </w:style>
  <w:style w:type="character" w:customStyle="1" w:styleId="Char1">
    <w:name w:val="页脚 Char"/>
    <w:basedOn w:val="a0"/>
    <w:link w:val="a8"/>
    <w:uiPriority w:val="99"/>
    <w:rsid w:val="00BB3309"/>
  </w:style>
  <w:style w:type="paragraph" w:styleId="a9">
    <w:name w:val="List Paragraph"/>
    <w:basedOn w:val="a"/>
    <w:uiPriority w:val="34"/>
    <w:qFormat/>
    <w:rsid w:val="0052463E"/>
    <w:pPr>
      <w:ind w:left="720"/>
      <w:contextualSpacing/>
    </w:pPr>
    <w:rPr>
      <w:rFonts w:ascii="Times" w:hAnsi="Times"/>
      <w:sz w:val="20"/>
      <w:szCs w:val="20"/>
    </w:rPr>
  </w:style>
  <w:style w:type="character" w:styleId="aa">
    <w:name w:val="page number"/>
    <w:basedOn w:val="a0"/>
    <w:uiPriority w:val="99"/>
    <w:semiHidden/>
    <w:unhideWhenUsed/>
    <w:rsid w:val="004E2720"/>
  </w:style>
  <w:style w:type="paragraph" w:styleId="ab">
    <w:name w:val="Document Map"/>
    <w:basedOn w:val="a"/>
    <w:link w:val="Char2"/>
    <w:uiPriority w:val="99"/>
    <w:semiHidden/>
    <w:unhideWhenUsed/>
    <w:rsid w:val="008113CC"/>
    <w:rPr>
      <w:rFonts w:ascii="Lucida Grande" w:hAnsi="Lucida Grande" w:cs="Lucida Grande"/>
    </w:rPr>
  </w:style>
  <w:style w:type="character" w:customStyle="1" w:styleId="Char2">
    <w:name w:val="文档结构图 Char"/>
    <w:basedOn w:val="a0"/>
    <w:link w:val="ab"/>
    <w:uiPriority w:val="99"/>
    <w:semiHidden/>
    <w:rsid w:val="008113CC"/>
    <w:rPr>
      <w:rFonts w:ascii="Lucida Grande" w:hAnsi="Lucida Grande" w:cs="Lucida Grande"/>
    </w:rPr>
  </w:style>
  <w:style w:type="character" w:customStyle="1" w:styleId="4Char">
    <w:name w:val="标题 4 Char"/>
    <w:basedOn w:val="a0"/>
    <w:link w:val="4"/>
    <w:uiPriority w:val="9"/>
    <w:rsid w:val="00E55D0A"/>
    <w:rPr>
      <w:rFonts w:asciiTheme="majorHAnsi" w:eastAsiaTheme="majorEastAsia" w:hAnsiTheme="majorHAnsi" w:cstheme="majorBidi"/>
      <w:b/>
      <w:bCs/>
      <w:szCs w:val="26"/>
    </w:rPr>
  </w:style>
  <w:style w:type="character" w:styleId="ac">
    <w:name w:val="Emphasis"/>
    <w:basedOn w:val="a0"/>
    <w:uiPriority w:val="20"/>
    <w:qFormat/>
    <w:rsid w:val="00404C4B"/>
    <w:rPr>
      <w:i/>
      <w:iCs/>
    </w:rPr>
  </w:style>
  <w:style w:type="paragraph" w:styleId="ad">
    <w:name w:val="Revision"/>
    <w:hidden/>
    <w:uiPriority w:val="99"/>
    <w:rsid w:val="009759DE"/>
  </w:style>
  <w:style w:type="character" w:styleId="ae">
    <w:name w:val="annotation reference"/>
    <w:basedOn w:val="a0"/>
    <w:uiPriority w:val="99"/>
    <w:semiHidden/>
    <w:unhideWhenUsed/>
    <w:rsid w:val="00EE2663"/>
    <w:rPr>
      <w:sz w:val="18"/>
      <w:szCs w:val="18"/>
    </w:rPr>
  </w:style>
  <w:style w:type="paragraph" w:styleId="af">
    <w:name w:val="annotation text"/>
    <w:basedOn w:val="a"/>
    <w:link w:val="Char3"/>
    <w:uiPriority w:val="99"/>
    <w:unhideWhenUsed/>
    <w:rsid w:val="00EE2663"/>
    <w:rPr>
      <w:lang w:val="en-US"/>
    </w:rPr>
  </w:style>
  <w:style w:type="character" w:customStyle="1" w:styleId="Char3">
    <w:name w:val="批注文字 Char"/>
    <w:basedOn w:val="a0"/>
    <w:link w:val="af"/>
    <w:uiPriority w:val="99"/>
    <w:rsid w:val="00EE2663"/>
    <w:rPr>
      <w:lang w:val="en-US"/>
    </w:rPr>
  </w:style>
  <w:style w:type="paragraph" w:styleId="af0">
    <w:name w:val="caption"/>
    <w:basedOn w:val="a"/>
    <w:next w:val="a"/>
    <w:uiPriority w:val="35"/>
    <w:unhideWhenUsed/>
    <w:qFormat/>
    <w:rsid w:val="004C4D64"/>
    <w:pPr>
      <w:keepNext/>
      <w:tabs>
        <w:tab w:val="left" w:pos="1134"/>
      </w:tabs>
      <w:spacing w:line="360" w:lineRule="auto"/>
    </w:pPr>
    <w:rPr>
      <w:rFonts w:ascii="Calibri" w:hAnsi="Calibri"/>
      <w:b/>
      <w:bCs/>
      <w:szCs w:val="22"/>
    </w:rPr>
  </w:style>
  <w:style w:type="paragraph" w:styleId="af1">
    <w:name w:val="table of figures"/>
    <w:basedOn w:val="a"/>
    <w:next w:val="a"/>
    <w:uiPriority w:val="99"/>
    <w:unhideWhenUsed/>
    <w:rsid w:val="008030F1"/>
    <w:pPr>
      <w:ind w:left="480" w:hanging="480"/>
    </w:pPr>
    <w:rPr>
      <w:rFonts w:asciiTheme="majorHAnsi" w:hAnsiTheme="majorHAnsi"/>
      <w:sz w:val="18"/>
    </w:rPr>
  </w:style>
  <w:style w:type="character" w:customStyle="1" w:styleId="5Char">
    <w:name w:val="标题 5 Char"/>
    <w:basedOn w:val="a0"/>
    <w:link w:val="5"/>
    <w:uiPriority w:val="9"/>
    <w:rsid w:val="00220649"/>
    <w:rPr>
      <w:rFonts w:asciiTheme="majorHAnsi" w:eastAsiaTheme="majorEastAsia" w:hAnsiTheme="majorHAnsi" w:cstheme="majorBidi"/>
      <w:bCs/>
    </w:rPr>
  </w:style>
  <w:style w:type="paragraph" w:styleId="af2">
    <w:name w:val="annotation subject"/>
    <w:basedOn w:val="af"/>
    <w:next w:val="af"/>
    <w:link w:val="Char4"/>
    <w:uiPriority w:val="99"/>
    <w:semiHidden/>
    <w:unhideWhenUsed/>
    <w:rsid w:val="005D7F28"/>
    <w:rPr>
      <w:b/>
      <w:bCs/>
      <w:sz w:val="20"/>
      <w:szCs w:val="20"/>
      <w:lang w:val="en-GB"/>
    </w:rPr>
  </w:style>
  <w:style w:type="character" w:customStyle="1" w:styleId="Char4">
    <w:name w:val="批注主题 Char"/>
    <w:basedOn w:val="Char3"/>
    <w:link w:val="af2"/>
    <w:uiPriority w:val="99"/>
    <w:semiHidden/>
    <w:rsid w:val="005D7F28"/>
    <w:rPr>
      <w:b/>
      <w:bCs/>
      <w:sz w:val="20"/>
      <w:szCs w:val="20"/>
      <w:lang w:val="en-US"/>
    </w:rPr>
  </w:style>
  <w:style w:type="character" w:customStyle="1" w:styleId="6Char">
    <w:name w:val="标题 6 Char"/>
    <w:basedOn w:val="a0"/>
    <w:link w:val="6"/>
    <w:uiPriority w:val="9"/>
    <w:rsid w:val="008A6419"/>
    <w:rPr>
      <w:rFonts w:asciiTheme="majorHAnsi" w:eastAsiaTheme="majorEastAsia" w:hAnsiTheme="majorHAnsi" w:cstheme="majorBidi"/>
      <w:i/>
      <w:iCs/>
    </w:rPr>
  </w:style>
  <w:style w:type="paragraph" w:styleId="af3">
    <w:name w:val="Title"/>
    <w:basedOn w:val="a"/>
    <w:next w:val="a"/>
    <w:link w:val="Char5"/>
    <w:uiPriority w:val="10"/>
    <w:qFormat/>
    <w:rsid w:val="008A6419"/>
    <w:pPr>
      <w:widowControl w:val="0"/>
      <w:autoSpaceDE w:val="0"/>
      <w:autoSpaceDN w:val="0"/>
      <w:adjustRightInd w:val="0"/>
      <w:spacing w:after="240" w:line="276" w:lineRule="auto"/>
    </w:pPr>
    <w:rPr>
      <w:rFonts w:ascii="Times New Roman" w:hAnsi="Times New Roman" w:cs="Times New Roman"/>
      <w:b/>
      <w:bCs/>
      <w:iCs/>
      <w:caps/>
      <w:color w:val="4F81BD" w:themeColor="accent1"/>
      <w:sz w:val="44"/>
      <w:szCs w:val="44"/>
      <w:u w:val="single"/>
      <w:lang w:val="en-US"/>
    </w:rPr>
  </w:style>
  <w:style w:type="character" w:customStyle="1" w:styleId="Char5">
    <w:name w:val="标题 Char"/>
    <w:basedOn w:val="a0"/>
    <w:link w:val="af3"/>
    <w:uiPriority w:val="10"/>
    <w:rsid w:val="008A6419"/>
    <w:rPr>
      <w:rFonts w:ascii="Times New Roman" w:hAnsi="Times New Roman" w:cs="Times New Roman"/>
      <w:b/>
      <w:bCs/>
      <w:iCs/>
      <w:caps/>
      <w:color w:val="4F81BD" w:themeColor="accent1"/>
      <w:sz w:val="44"/>
      <w:szCs w:val="44"/>
      <w:u w:val="single"/>
      <w:lang w:val="en-US"/>
    </w:rPr>
  </w:style>
  <w:style w:type="paragraph" w:customStyle="1" w:styleId="SAPText">
    <w:name w:val="SAP Text"/>
    <w:basedOn w:val="a"/>
    <w:rsid w:val="008A6419"/>
    <w:pPr>
      <w:spacing w:before="240"/>
      <w:jc w:val="both"/>
    </w:pPr>
    <w:rPr>
      <w:rFonts w:ascii="Times New Roman" w:eastAsia="Times New Roman" w:hAnsi="Times New Roman" w:cs="Times New Roman"/>
    </w:rPr>
  </w:style>
  <w:style w:type="paragraph" w:styleId="11">
    <w:name w:val="index 1"/>
    <w:basedOn w:val="a"/>
    <w:next w:val="a"/>
    <w:autoRedefine/>
    <w:uiPriority w:val="99"/>
    <w:unhideWhenUsed/>
    <w:rsid w:val="008A6419"/>
    <w:pPr>
      <w:ind w:left="240" w:hanging="240"/>
    </w:pPr>
    <w:rPr>
      <w:rFonts w:ascii="Calibri" w:hAnsi="Calibri"/>
    </w:rPr>
  </w:style>
  <w:style w:type="paragraph" w:styleId="af4">
    <w:name w:val="index heading"/>
    <w:basedOn w:val="a"/>
    <w:next w:val="11"/>
    <w:uiPriority w:val="99"/>
    <w:unhideWhenUsed/>
    <w:rsid w:val="008A6419"/>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sz w:val="22"/>
      <w:szCs w:val="22"/>
      <w:lang w:val="en-US"/>
    </w:rPr>
  </w:style>
  <w:style w:type="character" w:styleId="af5">
    <w:name w:val="FollowedHyperlink"/>
    <w:basedOn w:val="a0"/>
    <w:uiPriority w:val="99"/>
    <w:semiHidden/>
    <w:unhideWhenUsed/>
    <w:rsid w:val="008A6419"/>
    <w:rPr>
      <w:color w:val="800080" w:themeColor="followedHyperlink"/>
      <w:u w:val="single"/>
    </w:rPr>
  </w:style>
  <w:style w:type="character" w:customStyle="1" w:styleId="rwro">
    <w:name w:val="rwro"/>
    <w:basedOn w:val="a0"/>
    <w:uiPriority w:val="99"/>
    <w:rsid w:val="00362738"/>
    <w:rPr>
      <w:rFonts w:cs="Times New Roman"/>
    </w:rPr>
  </w:style>
  <w:style w:type="character" w:customStyle="1" w:styleId="rwrro">
    <w:name w:val="rwrro"/>
    <w:basedOn w:val="a0"/>
    <w:uiPriority w:val="99"/>
    <w:rsid w:val="00362738"/>
    <w:rPr>
      <w:rFonts w:cs="Times New Roman"/>
    </w:rPr>
  </w:style>
  <w:style w:type="character" w:styleId="af6">
    <w:name w:val="line number"/>
    <w:basedOn w:val="a0"/>
    <w:uiPriority w:val="99"/>
    <w:semiHidden/>
    <w:unhideWhenUsed/>
    <w:rsid w:val="00362738"/>
  </w:style>
  <w:style w:type="paragraph" w:customStyle="1" w:styleId="RefsFT">
    <w:name w:val="Refs FT"/>
    <w:basedOn w:val="a"/>
    <w:uiPriority w:val="99"/>
    <w:rsid w:val="00193233"/>
    <w:pPr>
      <w:spacing w:line="480" w:lineRule="auto"/>
      <w:ind w:left="720" w:hanging="720"/>
    </w:pPr>
    <w:rPr>
      <w:rFonts w:ascii="Cambria" w:eastAsia="MS Mincho" w:hAnsi="Cambria" w:cs="Times New Roman"/>
      <w:noProof/>
    </w:rPr>
  </w:style>
  <w:style w:type="character" w:customStyle="1" w:styleId="apple-converted-space">
    <w:name w:val="apple-converted-space"/>
    <w:basedOn w:val="a0"/>
    <w:rsid w:val="00FC79AF"/>
  </w:style>
  <w:style w:type="paragraph" w:customStyle="1" w:styleId="ColorfulList-Accent11">
    <w:name w:val="Colorful List - Accent 11"/>
    <w:basedOn w:val="a"/>
    <w:uiPriority w:val="99"/>
    <w:qFormat/>
    <w:rsid w:val="00FC79AF"/>
    <w:pPr>
      <w:ind w:left="720"/>
      <w:contextualSpacing/>
    </w:pPr>
    <w:rPr>
      <w:rFonts w:ascii="Cambria" w:eastAsia="MS Mincho" w:hAnsi="Cambria" w:cs="Times New Roman"/>
      <w:lang w:val="en-US"/>
    </w:rPr>
  </w:style>
  <w:style w:type="character" w:styleId="af7">
    <w:name w:val="Strong"/>
    <w:uiPriority w:val="22"/>
    <w:qFormat/>
    <w:rsid w:val="00FC79AF"/>
    <w:rPr>
      <w:b/>
      <w:bCs/>
    </w:rPr>
  </w:style>
  <w:style w:type="character" w:customStyle="1" w:styleId="complextitleprimary">
    <w:name w:val="complextitle_primary"/>
    <w:basedOn w:val="a0"/>
    <w:rsid w:val="00FC79AF"/>
  </w:style>
  <w:style w:type="character" w:customStyle="1" w:styleId="complextitlesecondary">
    <w:name w:val="complextitle_secondary"/>
    <w:basedOn w:val="a0"/>
    <w:rsid w:val="00FC79AF"/>
  </w:style>
  <w:style w:type="paragraph" w:customStyle="1" w:styleId="ColorfulShading-Accent11">
    <w:name w:val="Colorful Shading - Accent 11"/>
    <w:hidden/>
    <w:uiPriority w:val="99"/>
    <w:semiHidden/>
    <w:rsid w:val="00FC79AF"/>
    <w:rPr>
      <w:rFonts w:ascii="Cambria" w:eastAsia="MS Mincho" w:hAnsi="Cambria" w:cs="Times New Roman"/>
      <w:lang w:val="en-US"/>
    </w:rPr>
  </w:style>
  <w:style w:type="character" w:customStyle="1" w:styleId="st">
    <w:name w:val="st"/>
    <w:basedOn w:val="a0"/>
    <w:rsid w:val="00FC79AF"/>
  </w:style>
  <w:style w:type="character" w:customStyle="1" w:styleId="xbe">
    <w:name w:val="_xbe"/>
    <w:uiPriority w:val="99"/>
    <w:rsid w:val="00FC79AF"/>
  </w:style>
  <w:style w:type="character" w:styleId="af8">
    <w:name w:val="Intense Emphasis"/>
    <w:basedOn w:val="a0"/>
    <w:uiPriority w:val="21"/>
    <w:qFormat/>
    <w:rsid w:val="000C5F6C"/>
    <w:rPr>
      <w:b/>
      <w:bCs/>
      <w:i/>
      <w:iCs/>
      <w:color w:val="4F81BD" w:themeColor="accent1"/>
    </w:rPr>
  </w:style>
  <w:style w:type="paragraph" w:customStyle="1" w:styleId="EndNoteBibliographyTitle">
    <w:name w:val="EndNote Bibliography Title"/>
    <w:basedOn w:val="a"/>
    <w:rsid w:val="000C5F6C"/>
    <w:pPr>
      <w:jc w:val="center"/>
    </w:pPr>
    <w:rPr>
      <w:rFonts w:ascii="Times New Roman" w:eastAsia="MS Mincho" w:hAnsi="Times New Roman" w:cs="Times New Roman"/>
      <w:lang w:val="en-US"/>
    </w:rPr>
  </w:style>
  <w:style w:type="paragraph" w:customStyle="1" w:styleId="EndNoteBibliography">
    <w:name w:val="EndNote Bibliography"/>
    <w:basedOn w:val="a"/>
    <w:rsid w:val="000C5F6C"/>
    <w:pPr>
      <w:spacing w:line="360" w:lineRule="auto"/>
    </w:pPr>
    <w:rPr>
      <w:rFonts w:ascii="Times New Roman" w:eastAsia="MS Mincho" w:hAnsi="Times New Roman" w:cs="Times New Roman"/>
      <w:lang w:val="en-US"/>
    </w:rPr>
  </w:style>
  <w:style w:type="character" w:customStyle="1" w:styleId="highlight">
    <w:name w:val="highlight"/>
    <w:basedOn w:val="a0"/>
    <w:rsid w:val="000C110F"/>
  </w:style>
  <w:style w:type="paragraph" w:styleId="21">
    <w:name w:val="index 2"/>
    <w:basedOn w:val="a"/>
    <w:next w:val="a"/>
    <w:autoRedefine/>
    <w:uiPriority w:val="99"/>
    <w:unhideWhenUsed/>
    <w:rsid w:val="00724356"/>
    <w:pPr>
      <w:ind w:left="480" w:hanging="240"/>
    </w:pPr>
    <w:rPr>
      <w:sz w:val="18"/>
      <w:szCs w:val="18"/>
      <w:lang w:val="en-US"/>
    </w:rPr>
  </w:style>
  <w:style w:type="paragraph" w:styleId="31">
    <w:name w:val="index 3"/>
    <w:basedOn w:val="a"/>
    <w:next w:val="a"/>
    <w:autoRedefine/>
    <w:uiPriority w:val="99"/>
    <w:unhideWhenUsed/>
    <w:rsid w:val="00724356"/>
    <w:pPr>
      <w:ind w:left="720" w:hanging="240"/>
    </w:pPr>
    <w:rPr>
      <w:sz w:val="18"/>
      <w:szCs w:val="18"/>
      <w:lang w:val="en-US"/>
    </w:rPr>
  </w:style>
  <w:style w:type="paragraph" w:styleId="41">
    <w:name w:val="index 4"/>
    <w:basedOn w:val="a"/>
    <w:next w:val="a"/>
    <w:autoRedefine/>
    <w:uiPriority w:val="99"/>
    <w:unhideWhenUsed/>
    <w:rsid w:val="00724356"/>
    <w:pPr>
      <w:ind w:left="960" w:hanging="240"/>
    </w:pPr>
    <w:rPr>
      <w:sz w:val="18"/>
      <w:szCs w:val="18"/>
      <w:lang w:val="en-US"/>
    </w:rPr>
  </w:style>
  <w:style w:type="paragraph" w:styleId="51">
    <w:name w:val="index 5"/>
    <w:basedOn w:val="a"/>
    <w:next w:val="a"/>
    <w:autoRedefine/>
    <w:uiPriority w:val="99"/>
    <w:unhideWhenUsed/>
    <w:rsid w:val="00724356"/>
    <w:pPr>
      <w:ind w:left="1200" w:hanging="240"/>
    </w:pPr>
    <w:rPr>
      <w:sz w:val="18"/>
      <w:szCs w:val="18"/>
      <w:lang w:val="en-US"/>
    </w:rPr>
  </w:style>
  <w:style w:type="paragraph" w:styleId="61">
    <w:name w:val="index 6"/>
    <w:basedOn w:val="a"/>
    <w:next w:val="a"/>
    <w:autoRedefine/>
    <w:uiPriority w:val="99"/>
    <w:unhideWhenUsed/>
    <w:rsid w:val="00724356"/>
    <w:pPr>
      <w:ind w:left="1440" w:hanging="240"/>
    </w:pPr>
    <w:rPr>
      <w:sz w:val="18"/>
      <w:szCs w:val="18"/>
      <w:lang w:val="en-US"/>
    </w:rPr>
  </w:style>
  <w:style w:type="paragraph" w:styleId="70">
    <w:name w:val="index 7"/>
    <w:basedOn w:val="a"/>
    <w:next w:val="a"/>
    <w:autoRedefine/>
    <w:uiPriority w:val="99"/>
    <w:unhideWhenUsed/>
    <w:rsid w:val="00724356"/>
    <w:pPr>
      <w:ind w:left="1680" w:hanging="240"/>
    </w:pPr>
    <w:rPr>
      <w:sz w:val="18"/>
      <w:szCs w:val="18"/>
      <w:lang w:val="en-US"/>
    </w:rPr>
  </w:style>
  <w:style w:type="paragraph" w:styleId="80">
    <w:name w:val="index 8"/>
    <w:basedOn w:val="a"/>
    <w:next w:val="a"/>
    <w:autoRedefine/>
    <w:uiPriority w:val="99"/>
    <w:unhideWhenUsed/>
    <w:rsid w:val="00724356"/>
    <w:pPr>
      <w:ind w:left="1920" w:hanging="240"/>
    </w:pPr>
    <w:rPr>
      <w:sz w:val="18"/>
      <w:szCs w:val="18"/>
      <w:lang w:val="en-US"/>
    </w:rPr>
  </w:style>
  <w:style w:type="paragraph" w:styleId="90">
    <w:name w:val="index 9"/>
    <w:basedOn w:val="a"/>
    <w:next w:val="a"/>
    <w:autoRedefine/>
    <w:uiPriority w:val="99"/>
    <w:unhideWhenUsed/>
    <w:rsid w:val="00724356"/>
    <w:pPr>
      <w:ind w:left="2160" w:hanging="240"/>
    </w:pPr>
    <w:rPr>
      <w:sz w:val="18"/>
      <w:szCs w:val="18"/>
      <w:lang w:val="en-US"/>
    </w:rPr>
  </w:style>
  <w:style w:type="paragraph" w:customStyle="1" w:styleId="SAPSection1">
    <w:name w:val="SAP Section 1"/>
    <w:basedOn w:val="a"/>
    <w:next w:val="SAPText"/>
    <w:rsid w:val="00724356"/>
    <w:pPr>
      <w:keepNext/>
      <w:numPr>
        <w:numId w:val="82"/>
      </w:numPr>
      <w:spacing w:before="480"/>
      <w:ind w:right="284"/>
      <w:outlineLvl w:val="0"/>
    </w:pPr>
    <w:rPr>
      <w:rFonts w:ascii="Times New Roman" w:eastAsia="Times New Roman" w:hAnsi="Times New Roman" w:cs="Times New Roman"/>
      <w:b/>
      <w:smallCaps/>
      <w:sz w:val="32"/>
    </w:rPr>
  </w:style>
  <w:style w:type="paragraph" w:customStyle="1" w:styleId="SAPSection11">
    <w:name w:val="SAP Section 1.1"/>
    <w:basedOn w:val="a"/>
    <w:next w:val="SAPText"/>
    <w:rsid w:val="00724356"/>
    <w:pPr>
      <w:keepNext/>
      <w:numPr>
        <w:ilvl w:val="1"/>
        <w:numId w:val="82"/>
      </w:numPr>
      <w:spacing w:before="240"/>
      <w:ind w:right="284"/>
      <w:outlineLvl w:val="1"/>
    </w:pPr>
    <w:rPr>
      <w:rFonts w:ascii="Times New Roman" w:eastAsia="Times New Roman" w:hAnsi="Times New Roman" w:cs="Times New Roman"/>
      <w:b/>
      <w:smallCaps/>
      <w:sz w:val="28"/>
    </w:rPr>
  </w:style>
  <w:style w:type="paragraph" w:customStyle="1" w:styleId="SAPSection111">
    <w:name w:val="SAP Section 1.1.1"/>
    <w:basedOn w:val="a"/>
    <w:next w:val="SAPText"/>
    <w:rsid w:val="00724356"/>
    <w:pPr>
      <w:keepNext/>
      <w:numPr>
        <w:ilvl w:val="2"/>
        <w:numId w:val="82"/>
      </w:numPr>
      <w:spacing w:before="240"/>
      <w:ind w:right="284"/>
      <w:outlineLvl w:val="2"/>
    </w:pPr>
    <w:rPr>
      <w:rFonts w:ascii="Times New Roman" w:eastAsia="Times New Roman" w:hAnsi="Times New Roman" w:cs="Times New Roman"/>
      <w:b/>
      <w:smallCaps/>
    </w:rPr>
  </w:style>
  <w:style w:type="paragraph" w:customStyle="1" w:styleId="SAPAppendix">
    <w:name w:val="SAP Appendix"/>
    <w:basedOn w:val="SAPSection1"/>
    <w:next w:val="SAPText"/>
    <w:autoRedefine/>
    <w:rsid w:val="00724356"/>
    <w:pPr>
      <w:pageBreakBefore/>
      <w:numPr>
        <w:ilvl w:val="3"/>
      </w:numPr>
      <w:outlineLvl w:val="4"/>
    </w:pPr>
  </w:style>
  <w:style w:type="paragraph" w:customStyle="1" w:styleId="SAPFigure">
    <w:name w:val="SAP Figure"/>
    <w:basedOn w:val="a"/>
    <w:autoRedefine/>
    <w:rsid w:val="00724356"/>
    <w:pPr>
      <w:keepLines/>
      <w:numPr>
        <w:ilvl w:val="5"/>
        <w:numId w:val="82"/>
      </w:numPr>
      <w:spacing w:before="240"/>
      <w:ind w:right="567"/>
      <w:jc w:val="both"/>
      <w:outlineLvl w:val="5"/>
    </w:pPr>
    <w:rPr>
      <w:rFonts w:ascii="Times New Roman" w:eastAsia="Times New Roman" w:hAnsi="Times New Roman" w:cs="Times New Roman"/>
      <w:lang w:eastAsia="en-GB"/>
    </w:rPr>
  </w:style>
  <w:style w:type="paragraph" w:styleId="af9">
    <w:name w:val="No Spacing"/>
    <w:uiPriority w:val="1"/>
    <w:qFormat/>
    <w:rsid w:val="00724356"/>
    <w:rPr>
      <w:rFonts w:ascii="Calibri" w:eastAsia="Calibri" w:hAnsi="Calibri" w:cs="Times New Roman"/>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168B"/>
  </w:style>
  <w:style w:type="paragraph" w:styleId="1">
    <w:name w:val="heading 1"/>
    <w:basedOn w:val="a"/>
    <w:next w:val="a"/>
    <w:link w:val="1Char"/>
    <w:uiPriority w:val="9"/>
    <w:qFormat/>
    <w:rsid w:val="00390462"/>
    <w:pPr>
      <w:keepNext/>
      <w:keepLines/>
      <w:tabs>
        <w:tab w:val="left" w:pos="1134"/>
      </w:tabs>
      <w:spacing w:line="360" w:lineRule="auto"/>
      <w:outlineLvl w:val="0"/>
    </w:pPr>
    <w:rPr>
      <w:rFonts w:asciiTheme="majorHAnsi" w:eastAsiaTheme="majorEastAsia" w:hAnsiTheme="majorHAnsi" w:cstheme="majorBidi"/>
      <w:b/>
      <w:bCs/>
      <w:sz w:val="40"/>
      <w:szCs w:val="32"/>
    </w:rPr>
  </w:style>
  <w:style w:type="paragraph" w:styleId="2">
    <w:name w:val="heading 2"/>
    <w:basedOn w:val="1"/>
    <w:next w:val="a"/>
    <w:link w:val="2Char"/>
    <w:uiPriority w:val="9"/>
    <w:unhideWhenUsed/>
    <w:qFormat/>
    <w:rsid w:val="004C4D64"/>
    <w:pPr>
      <w:outlineLvl w:val="1"/>
    </w:pPr>
    <w:rPr>
      <w:color w:val="365F91" w:themeColor="accent1" w:themeShade="BF"/>
      <w:sz w:val="28"/>
    </w:rPr>
  </w:style>
  <w:style w:type="paragraph" w:styleId="3">
    <w:name w:val="heading 3"/>
    <w:basedOn w:val="a"/>
    <w:next w:val="a"/>
    <w:link w:val="3Char"/>
    <w:uiPriority w:val="9"/>
    <w:unhideWhenUsed/>
    <w:qFormat/>
    <w:rsid w:val="00390462"/>
    <w:pPr>
      <w:keepNext/>
      <w:keepLines/>
      <w:tabs>
        <w:tab w:val="left" w:pos="1134"/>
      </w:tabs>
      <w:spacing w:line="360" w:lineRule="auto"/>
      <w:outlineLvl w:val="2"/>
    </w:pPr>
    <w:rPr>
      <w:rFonts w:asciiTheme="majorHAnsi" w:eastAsiaTheme="majorEastAsia" w:hAnsiTheme="majorHAnsi" w:cstheme="majorBidi"/>
      <w:bCs/>
      <w:color w:val="365F91" w:themeColor="accent1" w:themeShade="BF"/>
      <w:sz w:val="26"/>
      <w:szCs w:val="26"/>
    </w:rPr>
  </w:style>
  <w:style w:type="paragraph" w:styleId="4">
    <w:name w:val="heading 4"/>
    <w:basedOn w:val="3"/>
    <w:next w:val="a"/>
    <w:link w:val="4Char"/>
    <w:uiPriority w:val="9"/>
    <w:unhideWhenUsed/>
    <w:qFormat/>
    <w:rsid w:val="00E55D0A"/>
    <w:pPr>
      <w:outlineLvl w:val="3"/>
    </w:pPr>
    <w:rPr>
      <w:b/>
      <w:color w:val="auto"/>
      <w:sz w:val="24"/>
    </w:rPr>
  </w:style>
  <w:style w:type="paragraph" w:styleId="5">
    <w:name w:val="heading 5"/>
    <w:basedOn w:val="4"/>
    <w:next w:val="a"/>
    <w:link w:val="5Char"/>
    <w:uiPriority w:val="9"/>
    <w:unhideWhenUsed/>
    <w:qFormat/>
    <w:rsid w:val="00220649"/>
    <w:pPr>
      <w:outlineLvl w:val="4"/>
    </w:pPr>
    <w:rPr>
      <w:b w:val="0"/>
    </w:rPr>
  </w:style>
  <w:style w:type="paragraph" w:styleId="6">
    <w:name w:val="heading 6"/>
    <w:basedOn w:val="a"/>
    <w:next w:val="a"/>
    <w:link w:val="6Char"/>
    <w:uiPriority w:val="9"/>
    <w:unhideWhenUsed/>
    <w:qFormat/>
    <w:rsid w:val="008A6419"/>
    <w:pPr>
      <w:keepNext/>
      <w:keepLines/>
      <w:tabs>
        <w:tab w:val="left" w:pos="1134"/>
      </w:tabs>
      <w:spacing w:before="200" w:line="480" w:lineRule="auto"/>
      <w:outlineLvl w:val="5"/>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90462"/>
    <w:rPr>
      <w:rFonts w:asciiTheme="majorHAnsi" w:eastAsiaTheme="majorEastAsia" w:hAnsiTheme="majorHAnsi" w:cstheme="majorBidi"/>
      <w:b/>
      <w:bCs/>
      <w:sz w:val="40"/>
      <w:szCs w:val="32"/>
    </w:rPr>
  </w:style>
  <w:style w:type="paragraph" w:styleId="TOC">
    <w:name w:val="TOC Heading"/>
    <w:basedOn w:val="1"/>
    <w:next w:val="a"/>
    <w:uiPriority w:val="39"/>
    <w:unhideWhenUsed/>
    <w:qFormat/>
    <w:rsid w:val="00B52559"/>
    <w:pPr>
      <w:spacing w:line="276" w:lineRule="auto"/>
      <w:outlineLvl w:val="9"/>
    </w:pPr>
    <w:rPr>
      <w:color w:val="365F91" w:themeColor="accent1" w:themeShade="BF"/>
      <w:sz w:val="28"/>
      <w:szCs w:val="28"/>
      <w:lang w:val="en-US"/>
    </w:rPr>
  </w:style>
  <w:style w:type="paragraph" w:styleId="a3">
    <w:name w:val="Balloon Text"/>
    <w:basedOn w:val="a"/>
    <w:link w:val="Char"/>
    <w:uiPriority w:val="99"/>
    <w:semiHidden/>
    <w:unhideWhenUsed/>
    <w:rsid w:val="00B52559"/>
    <w:rPr>
      <w:rFonts w:ascii="Lucida Grande" w:hAnsi="Lucida Grande" w:cs="Lucida Grande"/>
      <w:sz w:val="18"/>
      <w:szCs w:val="18"/>
    </w:rPr>
  </w:style>
  <w:style w:type="character" w:customStyle="1" w:styleId="Char">
    <w:name w:val="批注框文本 Char"/>
    <w:basedOn w:val="a0"/>
    <w:link w:val="a3"/>
    <w:uiPriority w:val="99"/>
    <w:semiHidden/>
    <w:rsid w:val="00B52559"/>
    <w:rPr>
      <w:rFonts w:ascii="Lucida Grande" w:hAnsi="Lucida Grande" w:cs="Lucida Grande"/>
      <w:sz w:val="18"/>
      <w:szCs w:val="18"/>
    </w:rPr>
  </w:style>
  <w:style w:type="paragraph" w:styleId="10">
    <w:name w:val="toc 1"/>
    <w:basedOn w:val="a"/>
    <w:next w:val="a"/>
    <w:autoRedefine/>
    <w:uiPriority w:val="39"/>
    <w:unhideWhenUsed/>
    <w:rsid w:val="007E482A"/>
    <w:pPr>
      <w:spacing w:before="240" w:after="120"/>
    </w:pPr>
    <w:rPr>
      <w:rFonts w:asciiTheme="majorHAnsi" w:hAnsiTheme="majorHAnsi"/>
      <w:b/>
      <w:caps/>
      <w:sz w:val="22"/>
      <w:szCs w:val="22"/>
      <w:u w:val="single"/>
    </w:rPr>
  </w:style>
  <w:style w:type="paragraph" w:styleId="20">
    <w:name w:val="toc 2"/>
    <w:basedOn w:val="a"/>
    <w:next w:val="a"/>
    <w:autoRedefine/>
    <w:uiPriority w:val="39"/>
    <w:unhideWhenUsed/>
    <w:rsid w:val="007E482A"/>
    <w:rPr>
      <w:rFonts w:ascii="Calibri" w:hAnsi="Calibri"/>
      <w:b/>
      <w:smallCaps/>
      <w:sz w:val="22"/>
      <w:szCs w:val="22"/>
    </w:rPr>
  </w:style>
  <w:style w:type="paragraph" w:styleId="30">
    <w:name w:val="toc 3"/>
    <w:basedOn w:val="a"/>
    <w:next w:val="a"/>
    <w:autoRedefine/>
    <w:uiPriority w:val="39"/>
    <w:unhideWhenUsed/>
    <w:rsid w:val="007E482A"/>
    <w:rPr>
      <w:rFonts w:asciiTheme="majorHAnsi" w:hAnsiTheme="majorHAnsi"/>
      <w:sz w:val="20"/>
      <w:szCs w:val="22"/>
    </w:rPr>
  </w:style>
  <w:style w:type="paragraph" w:styleId="40">
    <w:name w:val="toc 4"/>
    <w:basedOn w:val="a"/>
    <w:next w:val="a"/>
    <w:autoRedefine/>
    <w:uiPriority w:val="39"/>
    <w:unhideWhenUsed/>
    <w:rsid w:val="009709CE"/>
    <w:pPr>
      <w:tabs>
        <w:tab w:val="left" w:pos="741"/>
        <w:tab w:val="right" w:leader="dot" w:pos="8353"/>
      </w:tabs>
    </w:pPr>
    <w:rPr>
      <w:rFonts w:asciiTheme="majorHAnsi" w:hAnsiTheme="majorHAnsi"/>
      <w:sz w:val="18"/>
      <w:szCs w:val="22"/>
    </w:rPr>
  </w:style>
  <w:style w:type="paragraph" w:styleId="50">
    <w:name w:val="toc 5"/>
    <w:basedOn w:val="a"/>
    <w:next w:val="a"/>
    <w:autoRedefine/>
    <w:uiPriority w:val="39"/>
    <w:unhideWhenUsed/>
    <w:rsid w:val="00B52559"/>
    <w:rPr>
      <w:sz w:val="22"/>
      <w:szCs w:val="22"/>
    </w:rPr>
  </w:style>
  <w:style w:type="paragraph" w:styleId="60">
    <w:name w:val="toc 6"/>
    <w:basedOn w:val="a"/>
    <w:next w:val="a"/>
    <w:autoRedefine/>
    <w:uiPriority w:val="39"/>
    <w:unhideWhenUsed/>
    <w:rsid w:val="00B52559"/>
    <w:rPr>
      <w:sz w:val="22"/>
      <w:szCs w:val="22"/>
    </w:rPr>
  </w:style>
  <w:style w:type="paragraph" w:styleId="7">
    <w:name w:val="toc 7"/>
    <w:basedOn w:val="a"/>
    <w:next w:val="a"/>
    <w:autoRedefine/>
    <w:uiPriority w:val="39"/>
    <w:unhideWhenUsed/>
    <w:rsid w:val="00B52559"/>
    <w:rPr>
      <w:sz w:val="22"/>
      <w:szCs w:val="22"/>
    </w:rPr>
  </w:style>
  <w:style w:type="paragraph" w:styleId="8">
    <w:name w:val="toc 8"/>
    <w:basedOn w:val="a"/>
    <w:next w:val="a"/>
    <w:autoRedefine/>
    <w:uiPriority w:val="39"/>
    <w:unhideWhenUsed/>
    <w:rsid w:val="00B52559"/>
    <w:rPr>
      <w:sz w:val="22"/>
      <w:szCs w:val="22"/>
    </w:rPr>
  </w:style>
  <w:style w:type="paragraph" w:styleId="9">
    <w:name w:val="toc 9"/>
    <w:basedOn w:val="a"/>
    <w:next w:val="a"/>
    <w:autoRedefine/>
    <w:uiPriority w:val="39"/>
    <w:unhideWhenUsed/>
    <w:rsid w:val="00B52559"/>
    <w:rPr>
      <w:sz w:val="22"/>
      <w:szCs w:val="22"/>
    </w:rPr>
  </w:style>
  <w:style w:type="character" w:styleId="a4">
    <w:name w:val="Hyperlink"/>
    <w:basedOn w:val="a0"/>
    <w:uiPriority w:val="99"/>
    <w:unhideWhenUsed/>
    <w:rsid w:val="00A774A0"/>
    <w:rPr>
      <w:color w:val="0000FF" w:themeColor="hyperlink"/>
      <w:u w:val="single"/>
    </w:rPr>
  </w:style>
  <w:style w:type="table" w:styleId="a5">
    <w:name w:val="Table Grid"/>
    <w:basedOn w:val="a1"/>
    <w:uiPriority w:val="59"/>
    <w:rsid w:val="009309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uiPriority w:val="99"/>
    <w:semiHidden/>
    <w:unhideWhenUsed/>
    <w:rsid w:val="0058710C"/>
    <w:pPr>
      <w:spacing w:before="100" w:beforeAutospacing="1" w:after="100" w:afterAutospacing="1"/>
    </w:pPr>
    <w:rPr>
      <w:rFonts w:ascii="Times" w:hAnsi="Times" w:cs="Times New Roman"/>
      <w:sz w:val="20"/>
      <w:szCs w:val="20"/>
    </w:rPr>
  </w:style>
  <w:style w:type="character" w:customStyle="1" w:styleId="2Char">
    <w:name w:val="标题 2 Char"/>
    <w:basedOn w:val="a0"/>
    <w:link w:val="2"/>
    <w:uiPriority w:val="9"/>
    <w:rsid w:val="004C4D64"/>
    <w:rPr>
      <w:rFonts w:asciiTheme="majorHAnsi" w:eastAsiaTheme="majorEastAsia" w:hAnsiTheme="majorHAnsi" w:cstheme="majorBidi"/>
      <w:b/>
      <w:bCs/>
      <w:color w:val="365F91" w:themeColor="accent1" w:themeShade="BF"/>
      <w:sz w:val="28"/>
      <w:szCs w:val="32"/>
    </w:rPr>
  </w:style>
  <w:style w:type="character" w:customStyle="1" w:styleId="3Char">
    <w:name w:val="标题 3 Char"/>
    <w:basedOn w:val="a0"/>
    <w:link w:val="3"/>
    <w:uiPriority w:val="9"/>
    <w:rsid w:val="00390462"/>
    <w:rPr>
      <w:rFonts w:asciiTheme="majorHAnsi" w:eastAsiaTheme="majorEastAsia" w:hAnsiTheme="majorHAnsi" w:cstheme="majorBidi"/>
      <w:bCs/>
      <w:color w:val="365F91" w:themeColor="accent1" w:themeShade="BF"/>
      <w:sz w:val="26"/>
      <w:szCs w:val="26"/>
    </w:rPr>
  </w:style>
  <w:style w:type="paragraph" w:styleId="a7">
    <w:name w:val="header"/>
    <w:basedOn w:val="a"/>
    <w:link w:val="Char0"/>
    <w:uiPriority w:val="99"/>
    <w:unhideWhenUsed/>
    <w:rsid w:val="00BB3309"/>
    <w:pPr>
      <w:tabs>
        <w:tab w:val="center" w:pos="4320"/>
        <w:tab w:val="right" w:pos="8640"/>
      </w:tabs>
    </w:pPr>
  </w:style>
  <w:style w:type="character" w:customStyle="1" w:styleId="Char0">
    <w:name w:val="页眉 Char"/>
    <w:basedOn w:val="a0"/>
    <w:link w:val="a7"/>
    <w:uiPriority w:val="99"/>
    <w:rsid w:val="00BB3309"/>
  </w:style>
  <w:style w:type="paragraph" w:styleId="a8">
    <w:name w:val="footer"/>
    <w:basedOn w:val="a"/>
    <w:link w:val="Char1"/>
    <w:uiPriority w:val="99"/>
    <w:unhideWhenUsed/>
    <w:rsid w:val="00BB3309"/>
    <w:pPr>
      <w:tabs>
        <w:tab w:val="center" w:pos="4320"/>
        <w:tab w:val="right" w:pos="8640"/>
      </w:tabs>
    </w:pPr>
  </w:style>
  <w:style w:type="character" w:customStyle="1" w:styleId="Char1">
    <w:name w:val="页脚 Char"/>
    <w:basedOn w:val="a0"/>
    <w:link w:val="a8"/>
    <w:uiPriority w:val="99"/>
    <w:rsid w:val="00BB3309"/>
  </w:style>
  <w:style w:type="paragraph" w:styleId="a9">
    <w:name w:val="List Paragraph"/>
    <w:basedOn w:val="a"/>
    <w:uiPriority w:val="34"/>
    <w:qFormat/>
    <w:rsid w:val="0052463E"/>
    <w:pPr>
      <w:ind w:left="720"/>
      <w:contextualSpacing/>
    </w:pPr>
    <w:rPr>
      <w:rFonts w:ascii="Times" w:hAnsi="Times"/>
      <w:sz w:val="20"/>
      <w:szCs w:val="20"/>
    </w:rPr>
  </w:style>
  <w:style w:type="character" w:styleId="aa">
    <w:name w:val="page number"/>
    <w:basedOn w:val="a0"/>
    <w:uiPriority w:val="99"/>
    <w:semiHidden/>
    <w:unhideWhenUsed/>
    <w:rsid w:val="004E2720"/>
  </w:style>
  <w:style w:type="paragraph" w:styleId="ab">
    <w:name w:val="Document Map"/>
    <w:basedOn w:val="a"/>
    <w:link w:val="Char2"/>
    <w:uiPriority w:val="99"/>
    <w:semiHidden/>
    <w:unhideWhenUsed/>
    <w:rsid w:val="008113CC"/>
    <w:rPr>
      <w:rFonts w:ascii="Lucida Grande" w:hAnsi="Lucida Grande" w:cs="Lucida Grande"/>
    </w:rPr>
  </w:style>
  <w:style w:type="character" w:customStyle="1" w:styleId="Char2">
    <w:name w:val="文档结构图 Char"/>
    <w:basedOn w:val="a0"/>
    <w:link w:val="ab"/>
    <w:uiPriority w:val="99"/>
    <w:semiHidden/>
    <w:rsid w:val="008113CC"/>
    <w:rPr>
      <w:rFonts w:ascii="Lucida Grande" w:hAnsi="Lucida Grande" w:cs="Lucida Grande"/>
    </w:rPr>
  </w:style>
  <w:style w:type="character" w:customStyle="1" w:styleId="4Char">
    <w:name w:val="标题 4 Char"/>
    <w:basedOn w:val="a0"/>
    <w:link w:val="4"/>
    <w:uiPriority w:val="9"/>
    <w:rsid w:val="00E55D0A"/>
    <w:rPr>
      <w:rFonts w:asciiTheme="majorHAnsi" w:eastAsiaTheme="majorEastAsia" w:hAnsiTheme="majorHAnsi" w:cstheme="majorBidi"/>
      <w:b/>
      <w:bCs/>
      <w:szCs w:val="26"/>
    </w:rPr>
  </w:style>
  <w:style w:type="character" w:styleId="ac">
    <w:name w:val="Emphasis"/>
    <w:basedOn w:val="a0"/>
    <w:uiPriority w:val="20"/>
    <w:qFormat/>
    <w:rsid w:val="00404C4B"/>
    <w:rPr>
      <w:i/>
      <w:iCs/>
    </w:rPr>
  </w:style>
  <w:style w:type="paragraph" w:styleId="ad">
    <w:name w:val="Revision"/>
    <w:hidden/>
    <w:uiPriority w:val="99"/>
    <w:rsid w:val="009759DE"/>
  </w:style>
  <w:style w:type="character" w:styleId="ae">
    <w:name w:val="annotation reference"/>
    <w:basedOn w:val="a0"/>
    <w:uiPriority w:val="99"/>
    <w:semiHidden/>
    <w:unhideWhenUsed/>
    <w:rsid w:val="00EE2663"/>
    <w:rPr>
      <w:sz w:val="18"/>
      <w:szCs w:val="18"/>
    </w:rPr>
  </w:style>
  <w:style w:type="paragraph" w:styleId="af">
    <w:name w:val="annotation text"/>
    <w:basedOn w:val="a"/>
    <w:link w:val="Char3"/>
    <w:uiPriority w:val="99"/>
    <w:unhideWhenUsed/>
    <w:rsid w:val="00EE2663"/>
    <w:rPr>
      <w:lang w:val="en-US"/>
    </w:rPr>
  </w:style>
  <w:style w:type="character" w:customStyle="1" w:styleId="Char3">
    <w:name w:val="批注文字 Char"/>
    <w:basedOn w:val="a0"/>
    <w:link w:val="af"/>
    <w:uiPriority w:val="99"/>
    <w:rsid w:val="00EE2663"/>
    <w:rPr>
      <w:lang w:val="en-US"/>
    </w:rPr>
  </w:style>
  <w:style w:type="paragraph" w:styleId="af0">
    <w:name w:val="caption"/>
    <w:basedOn w:val="a"/>
    <w:next w:val="a"/>
    <w:uiPriority w:val="35"/>
    <w:unhideWhenUsed/>
    <w:qFormat/>
    <w:rsid w:val="004C4D64"/>
    <w:pPr>
      <w:keepNext/>
      <w:tabs>
        <w:tab w:val="left" w:pos="1134"/>
      </w:tabs>
      <w:spacing w:line="360" w:lineRule="auto"/>
    </w:pPr>
    <w:rPr>
      <w:rFonts w:ascii="Calibri" w:hAnsi="Calibri"/>
      <w:b/>
      <w:bCs/>
      <w:szCs w:val="22"/>
    </w:rPr>
  </w:style>
  <w:style w:type="paragraph" w:styleId="af1">
    <w:name w:val="table of figures"/>
    <w:basedOn w:val="a"/>
    <w:next w:val="a"/>
    <w:uiPriority w:val="99"/>
    <w:unhideWhenUsed/>
    <w:rsid w:val="008030F1"/>
    <w:pPr>
      <w:ind w:left="480" w:hanging="480"/>
    </w:pPr>
    <w:rPr>
      <w:rFonts w:asciiTheme="majorHAnsi" w:hAnsiTheme="majorHAnsi"/>
      <w:sz w:val="18"/>
    </w:rPr>
  </w:style>
  <w:style w:type="character" w:customStyle="1" w:styleId="5Char">
    <w:name w:val="标题 5 Char"/>
    <w:basedOn w:val="a0"/>
    <w:link w:val="5"/>
    <w:uiPriority w:val="9"/>
    <w:rsid w:val="00220649"/>
    <w:rPr>
      <w:rFonts w:asciiTheme="majorHAnsi" w:eastAsiaTheme="majorEastAsia" w:hAnsiTheme="majorHAnsi" w:cstheme="majorBidi"/>
      <w:bCs/>
    </w:rPr>
  </w:style>
  <w:style w:type="paragraph" w:styleId="af2">
    <w:name w:val="annotation subject"/>
    <w:basedOn w:val="af"/>
    <w:next w:val="af"/>
    <w:link w:val="Char4"/>
    <w:uiPriority w:val="99"/>
    <w:semiHidden/>
    <w:unhideWhenUsed/>
    <w:rsid w:val="005D7F28"/>
    <w:rPr>
      <w:b/>
      <w:bCs/>
      <w:sz w:val="20"/>
      <w:szCs w:val="20"/>
      <w:lang w:val="en-GB"/>
    </w:rPr>
  </w:style>
  <w:style w:type="character" w:customStyle="1" w:styleId="Char4">
    <w:name w:val="批注主题 Char"/>
    <w:basedOn w:val="Char3"/>
    <w:link w:val="af2"/>
    <w:uiPriority w:val="99"/>
    <w:semiHidden/>
    <w:rsid w:val="005D7F28"/>
    <w:rPr>
      <w:b/>
      <w:bCs/>
      <w:sz w:val="20"/>
      <w:szCs w:val="20"/>
      <w:lang w:val="en-US"/>
    </w:rPr>
  </w:style>
  <w:style w:type="character" w:customStyle="1" w:styleId="6Char">
    <w:name w:val="标题 6 Char"/>
    <w:basedOn w:val="a0"/>
    <w:link w:val="6"/>
    <w:uiPriority w:val="9"/>
    <w:rsid w:val="008A6419"/>
    <w:rPr>
      <w:rFonts w:asciiTheme="majorHAnsi" w:eastAsiaTheme="majorEastAsia" w:hAnsiTheme="majorHAnsi" w:cstheme="majorBidi"/>
      <w:i/>
      <w:iCs/>
    </w:rPr>
  </w:style>
  <w:style w:type="paragraph" w:styleId="af3">
    <w:name w:val="Title"/>
    <w:basedOn w:val="a"/>
    <w:next w:val="a"/>
    <w:link w:val="Char5"/>
    <w:uiPriority w:val="10"/>
    <w:qFormat/>
    <w:rsid w:val="008A6419"/>
    <w:pPr>
      <w:widowControl w:val="0"/>
      <w:autoSpaceDE w:val="0"/>
      <w:autoSpaceDN w:val="0"/>
      <w:adjustRightInd w:val="0"/>
      <w:spacing w:after="240" w:line="276" w:lineRule="auto"/>
    </w:pPr>
    <w:rPr>
      <w:rFonts w:ascii="Times New Roman" w:hAnsi="Times New Roman" w:cs="Times New Roman"/>
      <w:b/>
      <w:bCs/>
      <w:iCs/>
      <w:caps/>
      <w:color w:val="4F81BD" w:themeColor="accent1"/>
      <w:sz w:val="44"/>
      <w:szCs w:val="44"/>
      <w:u w:val="single"/>
      <w:lang w:val="en-US"/>
    </w:rPr>
  </w:style>
  <w:style w:type="character" w:customStyle="1" w:styleId="Char5">
    <w:name w:val="标题 Char"/>
    <w:basedOn w:val="a0"/>
    <w:link w:val="af3"/>
    <w:uiPriority w:val="10"/>
    <w:rsid w:val="008A6419"/>
    <w:rPr>
      <w:rFonts w:ascii="Times New Roman" w:hAnsi="Times New Roman" w:cs="Times New Roman"/>
      <w:b/>
      <w:bCs/>
      <w:iCs/>
      <w:caps/>
      <w:color w:val="4F81BD" w:themeColor="accent1"/>
      <w:sz w:val="44"/>
      <w:szCs w:val="44"/>
      <w:u w:val="single"/>
      <w:lang w:val="en-US"/>
    </w:rPr>
  </w:style>
  <w:style w:type="paragraph" w:customStyle="1" w:styleId="SAPText">
    <w:name w:val="SAP Text"/>
    <w:basedOn w:val="a"/>
    <w:rsid w:val="008A6419"/>
    <w:pPr>
      <w:spacing w:before="240"/>
      <w:jc w:val="both"/>
    </w:pPr>
    <w:rPr>
      <w:rFonts w:ascii="Times New Roman" w:eastAsia="Times New Roman" w:hAnsi="Times New Roman" w:cs="Times New Roman"/>
    </w:rPr>
  </w:style>
  <w:style w:type="paragraph" w:styleId="11">
    <w:name w:val="index 1"/>
    <w:basedOn w:val="a"/>
    <w:next w:val="a"/>
    <w:autoRedefine/>
    <w:uiPriority w:val="99"/>
    <w:unhideWhenUsed/>
    <w:rsid w:val="008A6419"/>
    <w:pPr>
      <w:ind w:left="240" w:hanging="240"/>
    </w:pPr>
    <w:rPr>
      <w:rFonts w:ascii="Calibri" w:hAnsi="Calibri"/>
    </w:rPr>
  </w:style>
  <w:style w:type="paragraph" w:styleId="af4">
    <w:name w:val="index heading"/>
    <w:basedOn w:val="a"/>
    <w:next w:val="11"/>
    <w:uiPriority w:val="99"/>
    <w:unhideWhenUsed/>
    <w:rsid w:val="008A6419"/>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sz w:val="22"/>
      <w:szCs w:val="22"/>
      <w:lang w:val="en-US"/>
    </w:rPr>
  </w:style>
  <w:style w:type="character" w:styleId="af5">
    <w:name w:val="FollowedHyperlink"/>
    <w:basedOn w:val="a0"/>
    <w:uiPriority w:val="99"/>
    <w:semiHidden/>
    <w:unhideWhenUsed/>
    <w:rsid w:val="008A6419"/>
    <w:rPr>
      <w:color w:val="800080" w:themeColor="followedHyperlink"/>
      <w:u w:val="single"/>
    </w:rPr>
  </w:style>
  <w:style w:type="character" w:customStyle="1" w:styleId="rwro">
    <w:name w:val="rwro"/>
    <w:basedOn w:val="a0"/>
    <w:uiPriority w:val="99"/>
    <w:rsid w:val="00362738"/>
    <w:rPr>
      <w:rFonts w:cs="Times New Roman"/>
    </w:rPr>
  </w:style>
  <w:style w:type="character" w:customStyle="1" w:styleId="rwrro">
    <w:name w:val="rwrro"/>
    <w:basedOn w:val="a0"/>
    <w:uiPriority w:val="99"/>
    <w:rsid w:val="00362738"/>
    <w:rPr>
      <w:rFonts w:cs="Times New Roman"/>
    </w:rPr>
  </w:style>
  <w:style w:type="character" w:styleId="af6">
    <w:name w:val="line number"/>
    <w:basedOn w:val="a0"/>
    <w:uiPriority w:val="99"/>
    <w:semiHidden/>
    <w:unhideWhenUsed/>
    <w:rsid w:val="00362738"/>
  </w:style>
  <w:style w:type="paragraph" w:customStyle="1" w:styleId="RefsFT">
    <w:name w:val="Refs FT"/>
    <w:basedOn w:val="a"/>
    <w:uiPriority w:val="99"/>
    <w:rsid w:val="00193233"/>
    <w:pPr>
      <w:spacing w:line="480" w:lineRule="auto"/>
      <w:ind w:left="720" w:hanging="720"/>
    </w:pPr>
    <w:rPr>
      <w:rFonts w:ascii="Cambria" w:eastAsia="MS Mincho" w:hAnsi="Cambria" w:cs="Times New Roman"/>
      <w:noProof/>
    </w:rPr>
  </w:style>
  <w:style w:type="character" w:customStyle="1" w:styleId="apple-converted-space">
    <w:name w:val="apple-converted-space"/>
    <w:basedOn w:val="a0"/>
    <w:rsid w:val="00FC79AF"/>
  </w:style>
  <w:style w:type="paragraph" w:customStyle="1" w:styleId="ColorfulList-Accent11">
    <w:name w:val="Colorful List - Accent 11"/>
    <w:basedOn w:val="a"/>
    <w:uiPriority w:val="99"/>
    <w:qFormat/>
    <w:rsid w:val="00FC79AF"/>
    <w:pPr>
      <w:ind w:left="720"/>
      <w:contextualSpacing/>
    </w:pPr>
    <w:rPr>
      <w:rFonts w:ascii="Cambria" w:eastAsia="MS Mincho" w:hAnsi="Cambria" w:cs="Times New Roman"/>
      <w:lang w:val="en-US"/>
    </w:rPr>
  </w:style>
  <w:style w:type="character" w:styleId="af7">
    <w:name w:val="Strong"/>
    <w:uiPriority w:val="22"/>
    <w:qFormat/>
    <w:rsid w:val="00FC79AF"/>
    <w:rPr>
      <w:b/>
      <w:bCs/>
    </w:rPr>
  </w:style>
  <w:style w:type="character" w:customStyle="1" w:styleId="complextitleprimary">
    <w:name w:val="complextitle_primary"/>
    <w:basedOn w:val="a0"/>
    <w:rsid w:val="00FC79AF"/>
  </w:style>
  <w:style w:type="character" w:customStyle="1" w:styleId="complextitlesecondary">
    <w:name w:val="complextitle_secondary"/>
    <w:basedOn w:val="a0"/>
    <w:rsid w:val="00FC79AF"/>
  </w:style>
  <w:style w:type="paragraph" w:customStyle="1" w:styleId="ColorfulShading-Accent11">
    <w:name w:val="Colorful Shading - Accent 11"/>
    <w:hidden/>
    <w:uiPriority w:val="99"/>
    <w:semiHidden/>
    <w:rsid w:val="00FC79AF"/>
    <w:rPr>
      <w:rFonts w:ascii="Cambria" w:eastAsia="MS Mincho" w:hAnsi="Cambria" w:cs="Times New Roman"/>
      <w:lang w:val="en-US"/>
    </w:rPr>
  </w:style>
  <w:style w:type="character" w:customStyle="1" w:styleId="st">
    <w:name w:val="st"/>
    <w:basedOn w:val="a0"/>
    <w:rsid w:val="00FC79AF"/>
  </w:style>
  <w:style w:type="character" w:customStyle="1" w:styleId="xbe">
    <w:name w:val="_xbe"/>
    <w:uiPriority w:val="99"/>
    <w:rsid w:val="00FC79AF"/>
  </w:style>
  <w:style w:type="character" w:styleId="af8">
    <w:name w:val="Intense Emphasis"/>
    <w:basedOn w:val="a0"/>
    <w:uiPriority w:val="21"/>
    <w:qFormat/>
    <w:rsid w:val="000C5F6C"/>
    <w:rPr>
      <w:b/>
      <w:bCs/>
      <w:i/>
      <w:iCs/>
      <w:color w:val="4F81BD" w:themeColor="accent1"/>
    </w:rPr>
  </w:style>
  <w:style w:type="paragraph" w:customStyle="1" w:styleId="EndNoteBibliographyTitle">
    <w:name w:val="EndNote Bibliography Title"/>
    <w:basedOn w:val="a"/>
    <w:rsid w:val="000C5F6C"/>
    <w:pPr>
      <w:jc w:val="center"/>
    </w:pPr>
    <w:rPr>
      <w:rFonts w:ascii="Times New Roman" w:eastAsia="MS Mincho" w:hAnsi="Times New Roman" w:cs="Times New Roman"/>
      <w:lang w:val="en-US"/>
    </w:rPr>
  </w:style>
  <w:style w:type="paragraph" w:customStyle="1" w:styleId="EndNoteBibliography">
    <w:name w:val="EndNote Bibliography"/>
    <w:basedOn w:val="a"/>
    <w:rsid w:val="000C5F6C"/>
    <w:pPr>
      <w:spacing w:line="360" w:lineRule="auto"/>
    </w:pPr>
    <w:rPr>
      <w:rFonts w:ascii="Times New Roman" w:eastAsia="MS Mincho" w:hAnsi="Times New Roman" w:cs="Times New Roman"/>
      <w:lang w:val="en-US"/>
    </w:rPr>
  </w:style>
  <w:style w:type="character" w:customStyle="1" w:styleId="highlight">
    <w:name w:val="highlight"/>
    <w:basedOn w:val="a0"/>
    <w:rsid w:val="000C110F"/>
  </w:style>
  <w:style w:type="paragraph" w:styleId="21">
    <w:name w:val="index 2"/>
    <w:basedOn w:val="a"/>
    <w:next w:val="a"/>
    <w:autoRedefine/>
    <w:uiPriority w:val="99"/>
    <w:unhideWhenUsed/>
    <w:rsid w:val="00724356"/>
    <w:pPr>
      <w:ind w:left="480" w:hanging="240"/>
    </w:pPr>
    <w:rPr>
      <w:sz w:val="18"/>
      <w:szCs w:val="18"/>
      <w:lang w:val="en-US"/>
    </w:rPr>
  </w:style>
  <w:style w:type="paragraph" w:styleId="31">
    <w:name w:val="index 3"/>
    <w:basedOn w:val="a"/>
    <w:next w:val="a"/>
    <w:autoRedefine/>
    <w:uiPriority w:val="99"/>
    <w:unhideWhenUsed/>
    <w:rsid w:val="00724356"/>
    <w:pPr>
      <w:ind w:left="720" w:hanging="240"/>
    </w:pPr>
    <w:rPr>
      <w:sz w:val="18"/>
      <w:szCs w:val="18"/>
      <w:lang w:val="en-US"/>
    </w:rPr>
  </w:style>
  <w:style w:type="paragraph" w:styleId="41">
    <w:name w:val="index 4"/>
    <w:basedOn w:val="a"/>
    <w:next w:val="a"/>
    <w:autoRedefine/>
    <w:uiPriority w:val="99"/>
    <w:unhideWhenUsed/>
    <w:rsid w:val="00724356"/>
    <w:pPr>
      <w:ind w:left="960" w:hanging="240"/>
    </w:pPr>
    <w:rPr>
      <w:sz w:val="18"/>
      <w:szCs w:val="18"/>
      <w:lang w:val="en-US"/>
    </w:rPr>
  </w:style>
  <w:style w:type="paragraph" w:styleId="51">
    <w:name w:val="index 5"/>
    <w:basedOn w:val="a"/>
    <w:next w:val="a"/>
    <w:autoRedefine/>
    <w:uiPriority w:val="99"/>
    <w:unhideWhenUsed/>
    <w:rsid w:val="00724356"/>
    <w:pPr>
      <w:ind w:left="1200" w:hanging="240"/>
    </w:pPr>
    <w:rPr>
      <w:sz w:val="18"/>
      <w:szCs w:val="18"/>
      <w:lang w:val="en-US"/>
    </w:rPr>
  </w:style>
  <w:style w:type="paragraph" w:styleId="61">
    <w:name w:val="index 6"/>
    <w:basedOn w:val="a"/>
    <w:next w:val="a"/>
    <w:autoRedefine/>
    <w:uiPriority w:val="99"/>
    <w:unhideWhenUsed/>
    <w:rsid w:val="00724356"/>
    <w:pPr>
      <w:ind w:left="1440" w:hanging="240"/>
    </w:pPr>
    <w:rPr>
      <w:sz w:val="18"/>
      <w:szCs w:val="18"/>
      <w:lang w:val="en-US"/>
    </w:rPr>
  </w:style>
  <w:style w:type="paragraph" w:styleId="70">
    <w:name w:val="index 7"/>
    <w:basedOn w:val="a"/>
    <w:next w:val="a"/>
    <w:autoRedefine/>
    <w:uiPriority w:val="99"/>
    <w:unhideWhenUsed/>
    <w:rsid w:val="00724356"/>
    <w:pPr>
      <w:ind w:left="1680" w:hanging="240"/>
    </w:pPr>
    <w:rPr>
      <w:sz w:val="18"/>
      <w:szCs w:val="18"/>
      <w:lang w:val="en-US"/>
    </w:rPr>
  </w:style>
  <w:style w:type="paragraph" w:styleId="80">
    <w:name w:val="index 8"/>
    <w:basedOn w:val="a"/>
    <w:next w:val="a"/>
    <w:autoRedefine/>
    <w:uiPriority w:val="99"/>
    <w:unhideWhenUsed/>
    <w:rsid w:val="00724356"/>
    <w:pPr>
      <w:ind w:left="1920" w:hanging="240"/>
    </w:pPr>
    <w:rPr>
      <w:sz w:val="18"/>
      <w:szCs w:val="18"/>
      <w:lang w:val="en-US"/>
    </w:rPr>
  </w:style>
  <w:style w:type="paragraph" w:styleId="90">
    <w:name w:val="index 9"/>
    <w:basedOn w:val="a"/>
    <w:next w:val="a"/>
    <w:autoRedefine/>
    <w:uiPriority w:val="99"/>
    <w:unhideWhenUsed/>
    <w:rsid w:val="00724356"/>
    <w:pPr>
      <w:ind w:left="2160" w:hanging="240"/>
    </w:pPr>
    <w:rPr>
      <w:sz w:val="18"/>
      <w:szCs w:val="18"/>
      <w:lang w:val="en-US"/>
    </w:rPr>
  </w:style>
  <w:style w:type="paragraph" w:customStyle="1" w:styleId="SAPSection1">
    <w:name w:val="SAP Section 1"/>
    <w:basedOn w:val="a"/>
    <w:next w:val="SAPText"/>
    <w:rsid w:val="00724356"/>
    <w:pPr>
      <w:keepNext/>
      <w:numPr>
        <w:numId w:val="82"/>
      </w:numPr>
      <w:spacing w:before="480"/>
      <w:ind w:right="284"/>
      <w:outlineLvl w:val="0"/>
    </w:pPr>
    <w:rPr>
      <w:rFonts w:ascii="Times New Roman" w:eastAsia="Times New Roman" w:hAnsi="Times New Roman" w:cs="Times New Roman"/>
      <w:b/>
      <w:smallCaps/>
      <w:sz w:val="32"/>
    </w:rPr>
  </w:style>
  <w:style w:type="paragraph" w:customStyle="1" w:styleId="SAPSection11">
    <w:name w:val="SAP Section 1.1"/>
    <w:basedOn w:val="a"/>
    <w:next w:val="SAPText"/>
    <w:rsid w:val="00724356"/>
    <w:pPr>
      <w:keepNext/>
      <w:numPr>
        <w:ilvl w:val="1"/>
        <w:numId w:val="82"/>
      </w:numPr>
      <w:spacing w:before="240"/>
      <w:ind w:right="284"/>
      <w:outlineLvl w:val="1"/>
    </w:pPr>
    <w:rPr>
      <w:rFonts w:ascii="Times New Roman" w:eastAsia="Times New Roman" w:hAnsi="Times New Roman" w:cs="Times New Roman"/>
      <w:b/>
      <w:smallCaps/>
      <w:sz w:val="28"/>
    </w:rPr>
  </w:style>
  <w:style w:type="paragraph" w:customStyle="1" w:styleId="SAPSection111">
    <w:name w:val="SAP Section 1.1.1"/>
    <w:basedOn w:val="a"/>
    <w:next w:val="SAPText"/>
    <w:rsid w:val="00724356"/>
    <w:pPr>
      <w:keepNext/>
      <w:numPr>
        <w:ilvl w:val="2"/>
        <w:numId w:val="82"/>
      </w:numPr>
      <w:spacing w:before="240"/>
      <w:ind w:right="284"/>
      <w:outlineLvl w:val="2"/>
    </w:pPr>
    <w:rPr>
      <w:rFonts w:ascii="Times New Roman" w:eastAsia="Times New Roman" w:hAnsi="Times New Roman" w:cs="Times New Roman"/>
      <w:b/>
      <w:smallCaps/>
    </w:rPr>
  </w:style>
  <w:style w:type="paragraph" w:customStyle="1" w:styleId="SAPAppendix">
    <w:name w:val="SAP Appendix"/>
    <w:basedOn w:val="SAPSection1"/>
    <w:next w:val="SAPText"/>
    <w:autoRedefine/>
    <w:rsid w:val="00724356"/>
    <w:pPr>
      <w:pageBreakBefore/>
      <w:numPr>
        <w:ilvl w:val="3"/>
      </w:numPr>
      <w:outlineLvl w:val="4"/>
    </w:pPr>
  </w:style>
  <w:style w:type="paragraph" w:customStyle="1" w:styleId="SAPFigure">
    <w:name w:val="SAP Figure"/>
    <w:basedOn w:val="a"/>
    <w:autoRedefine/>
    <w:rsid w:val="00724356"/>
    <w:pPr>
      <w:keepLines/>
      <w:numPr>
        <w:ilvl w:val="5"/>
        <w:numId w:val="82"/>
      </w:numPr>
      <w:spacing w:before="240"/>
      <w:ind w:right="567"/>
      <w:jc w:val="both"/>
      <w:outlineLvl w:val="5"/>
    </w:pPr>
    <w:rPr>
      <w:rFonts w:ascii="Times New Roman" w:eastAsia="Times New Roman" w:hAnsi="Times New Roman" w:cs="Times New Roman"/>
      <w:lang w:eastAsia="en-GB"/>
    </w:rPr>
  </w:style>
  <w:style w:type="paragraph" w:styleId="af9">
    <w:name w:val="No Spacing"/>
    <w:uiPriority w:val="1"/>
    <w:qFormat/>
    <w:rsid w:val="00724356"/>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910823">
      <w:bodyDiv w:val="1"/>
      <w:marLeft w:val="0"/>
      <w:marRight w:val="0"/>
      <w:marTop w:val="0"/>
      <w:marBottom w:val="0"/>
      <w:divBdr>
        <w:top w:val="none" w:sz="0" w:space="0" w:color="auto"/>
        <w:left w:val="none" w:sz="0" w:space="0" w:color="auto"/>
        <w:bottom w:val="none" w:sz="0" w:space="0" w:color="auto"/>
        <w:right w:val="none" w:sz="0" w:space="0" w:color="auto"/>
      </w:divBdr>
    </w:div>
    <w:div w:id="246965580">
      <w:bodyDiv w:val="1"/>
      <w:marLeft w:val="0"/>
      <w:marRight w:val="0"/>
      <w:marTop w:val="0"/>
      <w:marBottom w:val="0"/>
      <w:divBdr>
        <w:top w:val="none" w:sz="0" w:space="0" w:color="auto"/>
        <w:left w:val="none" w:sz="0" w:space="0" w:color="auto"/>
        <w:bottom w:val="none" w:sz="0" w:space="0" w:color="auto"/>
        <w:right w:val="none" w:sz="0" w:space="0" w:color="auto"/>
      </w:divBdr>
    </w:div>
    <w:div w:id="1016662125">
      <w:bodyDiv w:val="1"/>
      <w:marLeft w:val="0"/>
      <w:marRight w:val="0"/>
      <w:marTop w:val="0"/>
      <w:marBottom w:val="0"/>
      <w:divBdr>
        <w:top w:val="none" w:sz="0" w:space="0" w:color="auto"/>
        <w:left w:val="none" w:sz="0" w:space="0" w:color="auto"/>
        <w:bottom w:val="none" w:sz="0" w:space="0" w:color="auto"/>
        <w:right w:val="none" w:sz="0" w:space="0" w:color="auto"/>
      </w:divBdr>
      <w:divsChild>
        <w:div w:id="2052025812">
          <w:marLeft w:val="0"/>
          <w:marRight w:val="0"/>
          <w:marTop w:val="0"/>
          <w:marBottom w:val="0"/>
          <w:divBdr>
            <w:top w:val="none" w:sz="0" w:space="0" w:color="auto"/>
            <w:left w:val="none" w:sz="0" w:space="0" w:color="auto"/>
            <w:bottom w:val="none" w:sz="0" w:space="0" w:color="auto"/>
            <w:right w:val="none" w:sz="0" w:space="0" w:color="auto"/>
          </w:divBdr>
          <w:divsChild>
            <w:div w:id="2072651096">
              <w:marLeft w:val="0"/>
              <w:marRight w:val="0"/>
              <w:marTop w:val="0"/>
              <w:marBottom w:val="0"/>
              <w:divBdr>
                <w:top w:val="none" w:sz="0" w:space="0" w:color="auto"/>
                <w:left w:val="none" w:sz="0" w:space="0" w:color="auto"/>
                <w:bottom w:val="none" w:sz="0" w:space="0" w:color="auto"/>
                <w:right w:val="none" w:sz="0" w:space="0" w:color="auto"/>
              </w:divBdr>
            </w:div>
            <w:div w:id="621499685">
              <w:marLeft w:val="0"/>
              <w:marRight w:val="0"/>
              <w:marTop w:val="0"/>
              <w:marBottom w:val="0"/>
              <w:divBdr>
                <w:top w:val="none" w:sz="0" w:space="0" w:color="auto"/>
                <w:left w:val="none" w:sz="0" w:space="0" w:color="auto"/>
                <w:bottom w:val="none" w:sz="0" w:space="0" w:color="auto"/>
                <w:right w:val="none" w:sz="0" w:space="0" w:color="auto"/>
              </w:divBdr>
            </w:div>
            <w:div w:id="343362245">
              <w:marLeft w:val="0"/>
              <w:marRight w:val="0"/>
              <w:marTop w:val="0"/>
              <w:marBottom w:val="0"/>
              <w:divBdr>
                <w:top w:val="none" w:sz="0" w:space="0" w:color="auto"/>
                <w:left w:val="none" w:sz="0" w:space="0" w:color="auto"/>
                <w:bottom w:val="none" w:sz="0" w:space="0" w:color="auto"/>
                <w:right w:val="none" w:sz="0" w:space="0" w:color="auto"/>
              </w:divBdr>
            </w:div>
            <w:div w:id="250241996">
              <w:marLeft w:val="0"/>
              <w:marRight w:val="0"/>
              <w:marTop w:val="0"/>
              <w:marBottom w:val="0"/>
              <w:divBdr>
                <w:top w:val="none" w:sz="0" w:space="0" w:color="auto"/>
                <w:left w:val="none" w:sz="0" w:space="0" w:color="auto"/>
                <w:bottom w:val="none" w:sz="0" w:space="0" w:color="auto"/>
                <w:right w:val="none" w:sz="0" w:space="0" w:color="auto"/>
              </w:divBdr>
            </w:div>
            <w:div w:id="710692420">
              <w:marLeft w:val="0"/>
              <w:marRight w:val="0"/>
              <w:marTop w:val="0"/>
              <w:marBottom w:val="0"/>
              <w:divBdr>
                <w:top w:val="none" w:sz="0" w:space="0" w:color="auto"/>
                <w:left w:val="none" w:sz="0" w:space="0" w:color="auto"/>
                <w:bottom w:val="none" w:sz="0" w:space="0" w:color="auto"/>
                <w:right w:val="none" w:sz="0" w:space="0" w:color="auto"/>
              </w:divBdr>
            </w:div>
            <w:div w:id="513498743">
              <w:marLeft w:val="0"/>
              <w:marRight w:val="0"/>
              <w:marTop w:val="0"/>
              <w:marBottom w:val="0"/>
              <w:divBdr>
                <w:top w:val="none" w:sz="0" w:space="0" w:color="auto"/>
                <w:left w:val="none" w:sz="0" w:space="0" w:color="auto"/>
                <w:bottom w:val="none" w:sz="0" w:space="0" w:color="auto"/>
                <w:right w:val="none" w:sz="0" w:space="0" w:color="auto"/>
              </w:divBdr>
            </w:div>
            <w:div w:id="493298360">
              <w:marLeft w:val="0"/>
              <w:marRight w:val="0"/>
              <w:marTop w:val="0"/>
              <w:marBottom w:val="0"/>
              <w:divBdr>
                <w:top w:val="none" w:sz="0" w:space="0" w:color="auto"/>
                <w:left w:val="none" w:sz="0" w:space="0" w:color="auto"/>
                <w:bottom w:val="none" w:sz="0" w:space="0" w:color="auto"/>
                <w:right w:val="none" w:sz="0" w:space="0" w:color="auto"/>
              </w:divBdr>
            </w:div>
            <w:div w:id="252976091">
              <w:marLeft w:val="0"/>
              <w:marRight w:val="0"/>
              <w:marTop w:val="0"/>
              <w:marBottom w:val="0"/>
              <w:divBdr>
                <w:top w:val="none" w:sz="0" w:space="0" w:color="auto"/>
                <w:left w:val="none" w:sz="0" w:space="0" w:color="auto"/>
                <w:bottom w:val="none" w:sz="0" w:space="0" w:color="auto"/>
                <w:right w:val="none" w:sz="0" w:space="0" w:color="auto"/>
              </w:divBdr>
            </w:div>
            <w:div w:id="583954101">
              <w:marLeft w:val="0"/>
              <w:marRight w:val="0"/>
              <w:marTop w:val="0"/>
              <w:marBottom w:val="0"/>
              <w:divBdr>
                <w:top w:val="none" w:sz="0" w:space="0" w:color="auto"/>
                <w:left w:val="none" w:sz="0" w:space="0" w:color="auto"/>
                <w:bottom w:val="none" w:sz="0" w:space="0" w:color="auto"/>
                <w:right w:val="none" w:sz="0" w:space="0" w:color="auto"/>
              </w:divBdr>
            </w:div>
            <w:div w:id="1286237257">
              <w:marLeft w:val="0"/>
              <w:marRight w:val="0"/>
              <w:marTop w:val="0"/>
              <w:marBottom w:val="0"/>
              <w:divBdr>
                <w:top w:val="none" w:sz="0" w:space="0" w:color="auto"/>
                <w:left w:val="none" w:sz="0" w:space="0" w:color="auto"/>
                <w:bottom w:val="none" w:sz="0" w:space="0" w:color="auto"/>
                <w:right w:val="none" w:sz="0" w:space="0" w:color="auto"/>
              </w:divBdr>
            </w:div>
            <w:div w:id="1289968857">
              <w:marLeft w:val="0"/>
              <w:marRight w:val="0"/>
              <w:marTop w:val="0"/>
              <w:marBottom w:val="0"/>
              <w:divBdr>
                <w:top w:val="none" w:sz="0" w:space="0" w:color="auto"/>
                <w:left w:val="none" w:sz="0" w:space="0" w:color="auto"/>
                <w:bottom w:val="none" w:sz="0" w:space="0" w:color="auto"/>
                <w:right w:val="none" w:sz="0" w:space="0" w:color="auto"/>
              </w:divBdr>
            </w:div>
            <w:div w:id="301810196">
              <w:marLeft w:val="0"/>
              <w:marRight w:val="0"/>
              <w:marTop w:val="0"/>
              <w:marBottom w:val="0"/>
              <w:divBdr>
                <w:top w:val="none" w:sz="0" w:space="0" w:color="auto"/>
                <w:left w:val="none" w:sz="0" w:space="0" w:color="auto"/>
                <w:bottom w:val="none" w:sz="0" w:space="0" w:color="auto"/>
                <w:right w:val="none" w:sz="0" w:space="0" w:color="auto"/>
              </w:divBdr>
            </w:div>
            <w:div w:id="200629218">
              <w:marLeft w:val="0"/>
              <w:marRight w:val="0"/>
              <w:marTop w:val="0"/>
              <w:marBottom w:val="0"/>
              <w:divBdr>
                <w:top w:val="none" w:sz="0" w:space="0" w:color="auto"/>
                <w:left w:val="none" w:sz="0" w:space="0" w:color="auto"/>
                <w:bottom w:val="none" w:sz="0" w:space="0" w:color="auto"/>
                <w:right w:val="none" w:sz="0" w:space="0" w:color="auto"/>
              </w:divBdr>
            </w:div>
            <w:div w:id="220868542">
              <w:marLeft w:val="0"/>
              <w:marRight w:val="0"/>
              <w:marTop w:val="0"/>
              <w:marBottom w:val="0"/>
              <w:divBdr>
                <w:top w:val="none" w:sz="0" w:space="0" w:color="auto"/>
                <w:left w:val="none" w:sz="0" w:space="0" w:color="auto"/>
                <w:bottom w:val="none" w:sz="0" w:space="0" w:color="auto"/>
                <w:right w:val="none" w:sz="0" w:space="0" w:color="auto"/>
              </w:divBdr>
            </w:div>
            <w:div w:id="363748853">
              <w:marLeft w:val="0"/>
              <w:marRight w:val="0"/>
              <w:marTop w:val="0"/>
              <w:marBottom w:val="0"/>
              <w:divBdr>
                <w:top w:val="none" w:sz="0" w:space="0" w:color="auto"/>
                <w:left w:val="none" w:sz="0" w:space="0" w:color="auto"/>
                <w:bottom w:val="none" w:sz="0" w:space="0" w:color="auto"/>
                <w:right w:val="none" w:sz="0" w:space="0" w:color="auto"/>
              </w:divBdr>
            </w:div>
            <w:div w:id="893932983">
              <w:marLeft w:val="0"/>
              <w:marRight w:val="0"/>
              <w:marTop w:val="0"/>
              <w:marBottom w:val="0"/>
              <w:divBdr>
                <w:top w:val="none" w:sz="0" w:space="0" w:color="auto"/>
                <w:left w:val="none" w:sz="0" w:space="0" w:color="auto"/>
                <w:bottom w:val="none" w:sz="0" w:space="0" w:color="auto"/>
                <w:right w:val="none" w:sz="0" w:space="0" w:color="auto"/>
              </w:divBdr>
            </w:div>
            <w:div w:id="1604339336">
              <w:marLeft w:val="0"/>
              <w:marRight w:val="0"/>
              <w:marTop w:val="0"/>
              <w:marBottom w:val="0"/>
              <w:divBdr>
                <w:top w:val="none" w:sz="0" w:space="0" w:color="auto"/>
                <w:left w:val="none" w:sz="0" w:space="0" w:color="auto"/>
                <w:bottom w:val="none" w:sz="0" w:space="0" w:color="auto"/>
                <w:right w:val="none" w:sz="0" w:space="0" w:color="auto"/>
              </w:divBdr>
            </w:div>
            <w:div w:id="1896429617">
              <w:marLeft w:val="0"/>
              <w:marRight w:val="0"/>
              <w:marTop w:val="0"/>
              <w:marBottom w:val="0"/>
              <w:divBdr>
                <w:top w:val="none" w:sz="0" w:space="0" w:color="auto"/>
                <w:left w:val="none" w:sz="0" w:space="0" w:color="auto"/>
                <w:bottom w:val="none" w:sz="0" w:space="0" w:color="auto"/>
                <w:right w:val="none" w:sz="0" w:space="0" w:color="auto"/>
              </w:divBdr>
            </w:div>
            <w:div w:id="1058212411">
              <w:marLeft w:val="0"/>
              <w:marRight w:val="0"/>
              <w:marTop w:val="0"/>
              <w:marBottom w:val="0"/>
              <w:divBdr>
                <w:top w:val="none" w:sz="0" w:space="0" w:color="auto"/>
                <w:left w:val="none" w:sz="0" w:space="0" w:color="auto"/>
                <w:bottom w:val="none" w:sz="0" w:space="0" w:color="auto"/>
                <w:right w:val="none" w:sz="0" w:space="0" w:color="auto"/>
              </w:divBdr>
            </w:div>
            <w:div w:id="299699037">
              <w:marLeft w:val="0"/>
              <w:marRight w:val="0"/>
              <w:marTop w:val="0"/>
              <w:marBottom w:val="0"/>
              <w:divBdr>
                <w:top w:val="none" w:sz="0" w:space="0" w:color="auto"/>
                <w:left w:val="none" w:sz="0" w:space="0" w:color="auto"/>
                <w:bottom w:val="none" w:sz="0" w:space="0" w:color="auto"/>
                <w:right w:val="none" w:sz="0" w:space="0" w:color="auto"/>
              </w:divBdr>
            </w:div>
            <w:div w:id="2048487100">
              <w:marLeft w:val="0"/>
              <w:marRight w:val="0"/>
              <w:marTop w:val="0"/>
              <w:marBottom w:val="0"/>
              <w:divBdr>
                <w:top w:val="none" w:sz="0" w:space="0" w:color="auto"/>
                <w:left w:val="none" w:sz="0" w:space="0" w:color="auto"/>
                <w:bottom w:val="none" w:sz="0" w:space="0" w:color="auto"/>
                <w:right w:val="none" w:sz="0" w:space="0" w:color="auto"/>
              </w:divBdr>
            </w:div>
            <w:div w:id="965820897">
              <w:marLeft w:val="0"/>
              <w:marRight w:val="0"/>
              <w:marTop w:val="0"/>
              <w:marBottom w:val="0"/>
              <w:divBdr>
                <w:top w:val="none" w:sz="0" w:space="0" w:color="auto"/>
                <w:left w:val="none" w:sz="0" w:space="0" w:color="auto"/>
                <w:bottom w:val="none" w:sz="0" w:space="0" w:color="auto"/>
                <w:right w:val="none" w:sz="0" w:space="0" w:color="auto"/>
              </w:divBdr>
            </w:div>
            <w:div w:id="1808082090">
              <w:marLeft w:val="0"/>
              <w:marRight w:val="0"/>
              <w:marTop w:val="0"/>
              <w:marBottom w:val="0"/>
              <w:divBdr>
                <w:top w:val="none" w:sz="0" w:space="0" w:color="auto"/>
                <w:left w:val="none" w:sz="0" w:space="0" w:color="auto"/>
                <w:bottom w:val="none" w:sz="0" w:space="0" w:color="auto"/>
                <w:right w:val="none" w:sz="0" w:space="0" w:color="auto"/>
              </w:divBdr>
            </w:div>
            <w:div w:id="761999209">
              <w:marLeft w:val="0"/>
              <w:marRight w:val="0"/>
              <w:marTop w:val="0"/>
              <w:marBottom w:val="0"/>
              <w:divBdr>
                <w:top w:val="none" w:sz="0" w:space="0" w:color="auto"/>
                <w:left w:val="none" w:sz="0" w:space="0" w:color="auto"/>
                <w:bottom w:val="none" w:sz="0" w:space="0" w:color="auto"/>
                <w:right w:val="none" w:sz="0" w:space="0" w:color="auto"/>
              </w:divBdr>
            </w:div>
            <w:div w:id="1406343790">
              <w:marLeft w:val="0"/>
              <w:marRight w:val="0"/>
              <w:marTop w:val="0"/>
              <w:marBottom w:val="0"/>
              <w:divBdr>
                <w:top w:val="none" w:sz="0" w:space="0" w:color="auto"/>
                <w:left w:val="none" w:sz="0" w:space="0" w:color="auto"/>
                <w:bottom w:val="none" w:sz="0" w:space="0" w:color="auto"/>
                <w:right w:val="none" w:sz="0" w:space="0" w:color="auto"/>
              </w:divBdr>
            </w:div>
            <w:div w:id="1842308964">
              <w:marLeft w:val="0"/>
              <w:marRight w:val="0"/>
              <w:marTop w:val="0"/>
              <w:marBottom w:val="0"/>
              <w:divBdr>
                <w:top w:val="none" w:sz="0" w:space="0" w:color="auto"/>
                <w:left w:val="none" w:sz="0" w:space="0" w:color="auto"/>
                <w:bottom w:val="none" w:sz="0" w:space="0" w:color="auto"/>
                <w:right w:val="none" w:sz="0" w:space="0" w:color="auto"/>
              </w:divBdr>
            </w:div>
            <w:div w:id="437799617">
              <w:marLeft w:val="0"/>
              <w:marRight w:val="0"/>
              <w:marTop w:val="0"/>
              <w:marBottom w:val="0"/>
              <w:divBdr>
                <w:top w:val="none" w:sz="0" w:space="0" w:color="auto"/>
                <w:left w:val="none" w:sz="0" w:space="0" w:color="auto"/>
                <w:bottom w:val="none" w:sz="0" w:space="0" w:color="auto"/>
                <w:right w:val="none" w:sz="0" w:space="0" w:color="auto"/>
              </w:divBdr>
            </w:div>
            <w:div w:id="2041859414">
              <w:marLeft w:val="0"/>
              <w:marRight w:val="0"/>
              <w:marTop w:val="0"/>
              <w:marBottom w:val="0"/>
              <w:divBdr>
                <w:top w:val="none" w:sz="0" w:space="0" w:color="auto"/>
                <w:left w:val="none" w:sz="0" w:space="0" w:color="auto"/>
                <w:bottom w:val="none" w:sz="0" w:space="0" w:color="auto"/>
                <w:right w:val="none" w:sz="0" w:space="0" w:color="auto"/>
              </w:divBdr>
            </w:div>
            <w:div w:id="139660785">
              <w:marLeft w:val="0"/>
              <w:marRight w:val="0"/>
              <w:marTop w:val="0"/>
              <w:marBottom w:val="0"/>
              <w:divBdr>
                <w:top w:val="none" w:sz="0" w:space="0" w:color="auto"/>
                <w:left w:val="none" w:sz="0" w:space="0" w:color="auto"/>
                <w:bottom w:val="none" w:sz="0" w:space="0" w:color="auto"/>
                <w:right w:val="none" w:sz="0" w:space="0" w:color="auto"/>
              </w:divBdr>
            </w:div>
            <w:div w:id="1629388518">
              <w:marLeft w:val="0"/>
              <w:marRight w:val="0"/>
              <w:marTop w:val="0"/>
              <w:marBottom w:val="0"/>
              <w:divBdr>
                <w:top w:val="none" w:sz="0" w:space="0" w:color="auto"/>
                <w:left w:val="none" w:sz="0" w:space="0" w:color="auto"/>
                <w:bottom w:val="none" w:sz="0" w:space="0" w:color="auto"/>
                <w:right w:val="none" w:sz="0" w:space="0" w:color="auto"/>
              </w:divBdr>
            </w:div>
            <w:div w:id="1979261616">
              <w:marLeft w:val="0"/>
              <w:marRight w:val="0"/>
              <w:marTop w:val="0"/>
              <w:marBottom w:val="0"/>
              <w:divBdr>
                <w:top w:val="none" w:sz="0" w:space="0" w:color="auto"/>
                <w:left w:val="none" w:sz="0" w:space="0" w:color="auto"/>
                <w:bottom w:val="none" w:sz="0" w:space="0" w:color="auto"/>
                <w:right w:val="none" w:sz="0" w:space="0" w:color="auto"/>
              </w:divBdr>
            </w:div>
            <w:div w:id="1517694525">
              <w:marLeft w:val="0"/>
              <w:marRight w:val="0"/>
              <w:marTop w:val="0"/>
              <w:marBottom w:val="0"/>
              <w:divBdr>
                <w:top w:val="none" w:sz="0" w:space="0" w:color="auto"/>
                <w:left w:val="none" w:sz="0" w:space="0" w:color="auto"/>
                <w:bottom w:val="none" w:sz="0" w:space="0" w:color="auto"/>
                <w:right w:val="none" w:sz="0" w:space="0" w:color="auto"/>
              </w:divBdr>
            </w:div>
            <w:div w:id="2114087427">
              <w:marLeft w:val="0"/>
              <w:marRight w:val="0"/>
              <w:marTop w:val="0"/>
              <w:marBottom w:val="0"/>
              <w:divBdr>
                <w:top w:val="none" w:sz="0" w:space="0" w:color="auto"/>
                <w:left w:val="none" w:sz="0" w:space="0" w:color="auto"/>
                <w:bottom w:val="none" w:sz="0" w:space="0" w:color="auto"/>
                <w:right w:val="none" w:sz="0" w:space="0" w:color="auto"/>
              </w:divBdr>
            </w:div>
            <w:div w:id="728576679">
              <w:marLeft w:val="0"/>
              <w:marRight w:val="0"/>
              <w:marTop w:val="0"/>
              <w:marBottom w:val="0"/>
              <w:divBdr>
                <w:top w:val="none" w:sz="0" w:space="0" w:color="auto"/>
                <w:left w:val="none" w:sz="0" w:space="0" w:color="auto"/>
                <w:bottom w:val="none" w:sz="0" w:space="0" w:color="auto"/>
                <w:right w:val="none" w:sz="0" w:space="0" w:color="auto"/>
              </w:divBdr>
            </w:div>
            <w:div w:id="923299906">
              <w:marLeft w:val="0"/>
              <w:marRight w:val="0"/>
              <w:marTop w:val="0"/>
              <w:marBottom w:val="0"/>
              <w:divBdr>
                <w:top w:val="none" w:sz="0" w:space="0" w:color="auto"/>
                <w:left w:val="none" w:sz="0" w:space="0" w:color="auto"/>
                <w:bottom w:val="none" w:sz="0" w:space="0" w:color="auto"/>
                <w:right w:val="none" w:sz="0" w:space="0" w:color="auto"/>
              </w:divBdr>
            </w:div>
            <w:div w:id="766972597">
              <w:marLeft w:val="0"/>
              <w:marRight w:val="0"/>
              <w:marTop w:val="0"/>
              <w:marBottom w:val="0"/>
              <w:divBdr>
                <w:top w:val="none" w:sz="0" w:space="0" w:color="auto"/>
                <w:left w:val="none" w:sz="0" w:space="0" w:color="auto"/>
                <w:bottom w:val="none" w:sz="0" w:space="0" w:color="auto"/>
                <w:right w:val="none" w:sz="0" w:space="0" w:color="auto"/>
              </w:divBdr>
            </w:div>
            <w:div w:id="697510670">
              <w:marLeft w:val="0"/>
              <w:marRight w:val="0"/>
              <w:marTop w:val="0"/>
              <w:marBottom w:val="0"/>
              <w:divBdr>
                <w:top w:val="none" w:sz="0" w:space="0" w:color="auto"/>
                <w:left w:val="none" w:sz="0" w:space="0" w:color="auto"/>
                <w:bottom w:val="none" w:sz="0" w:space="0" w:color="auto"/>
                <w:right w:val="none" w:sz="0" w:space="0" w:color="auto"/>
              </w:divBdr>
            </w:div>
            <w:div w:id="1426610041">
              <w:marLeft w:val="0"/>
              <w:marRight w:val="0"/>
              <w:marTop w:val="0"/>
              <w:marBottom w:val="0"/>
              <w:divBdr>
                <w:top w:val="none" w:sz="0" w:space="0" w:color="auto"/>
                <w:left w:val="none" w:sz="0" w:space="0" w:color="auto"/>
                <w:bottom w:val="none" w:sz="0" w:space="0" w:color="auto"/>
                <w:right w:val="none" w:sz="0" w:space="0" w:color="auto"/>
              </w:divBdr>
            </w:div>
            <w:div w:id="1835105211">
              <w:marLeft w:val="0"/>
              <w:marRight w:val="0"/>
              <w:marTop w:val="0"/>
              <w:marBottom w:val="0"/>
              <w:divBdr>
                <w:top w:val="none" w:sz="0" w:space="0" w:color="auto"/>
                <w:left w:val="none" w:sz="0" w:space="0" w:color="auto"/>
                <w:bottom w:val="none" w:sz="0" w:space="0" w:color="auto"/>
                <w:right w:val="none" w:sz="0" w:space="0" w:color="auto"/>
              </w:divBdr>
            </w:div>
            <w:div w:id="1668901804">
              <w:marLeft w:val="0"/>
              <w:marRight w:val="0"/>
              <w:marTop w:val="0"/>
              <w:marBottom w:val="0"/>
              <w:divBdr>
                <w:top w:val="none" w:sz="0" w:space="0" w:color="auto"/>
                <w:left w:val="none" w:sz="0" w:space="0" w:color="auto"/>
                <w:bottom w:val="none" w:sz="0" w:space="0" w:color="auto"/>
                <w:right w:val="none" w:sz="0" w:space="0" w:color="auto"/>
              </w:divBdr>
            </w:div>
            <w:div w:id="1319577951">
              <w:marLeft w:val="0"/>
              <w:marRight w:val="0"/>
              <w:marTop w:val="0"/>
              <w:marBottom w:val="0"/>
              <w:divBdr>
                <w:top w:val="none" w:sz="0" w:space="0" w:color="auto"/>
                <w:left w:val="none" w:sz="0" w:space="0" w:color="auto"/>
                <w:bottom w:val="none" w:sz="0" w:space="0" w:color="auto"/>
                <w:right w:val="none" w:sz="0" w:space="0" w:color="auto"/>
              </w:divBdr>
            </w:div>
            <w:div w:id="1020472087">
              <w:marLeft w:val="0"/>
              <w:marRight w:val="0"/>
              <w:marTop w:val="0"/>
              <w:marBottom w:val="0"/>
              <w:divBdr>
                <w:top w:val="none" w:sz="0" w:space="0" w:color="auto"/>
                <w:left w:val="none" w:sz="0" w:space="0" w:color="auto"/>
                <w:bottom w:val="none" w:sz="0" w:space="0" w:color="auto"/>
                <w:right w:val="none" w:sz="0" w:space="0" w:color="auto"/>
              </w:divBdr>
            </w:div>
            <w:div w:id="367991597">
              <w:marLeft w:val="0"/>
              <w:marRight w:val="0"/>
              <w:marTop w:val="0"/>
              <w:marBottom w:val="0"/>
              <w:divBdr>
                <w:top w:val="none" w:sz="0" w:space="0" w:color="auto"/>
                <w:left w:val="none" w:sz="0" w:space="0" w:color="auto"/>
                <w:bottom w:val="none" w:sz="0" w:space="0" w:color="auto"/>
                <w:right w:val="none" w:sz="0" w:space="0" w:color="auto"/>
              </w:divBdr>
            </w:div>
            <w:div w:id="353116157">
              <w:marLeft w:val="0"/>
              <w:marRight w:val="0"/>
              <w:marTop w:val="0"/>
              <w:marBottom w:val="0"/>
              <w:divBdr>
                <w:top w:val="none" w:sz="0" w:space="0" w:color="auto"/>
                <w:left w:val="none" w:sz="0" w:space="0" w:color="auto"/>
                <w:bottom w:val="none" w:sz="0" w:space="0" w:color="auto"/>
                <w:right w:val="none" w:sz="0" w:space="0" w:color="auto"/>
              </w:divBdr>
            </w:div>
            <w:div w:id="1051459931">
              <w:marLeft w:val="0"/>
              <w:marRight w:val="0"/>
              <w:marTop w:val="0"/>
              <w:marBottom w:val="0"/>
              <w:divBdr>
                <w:top w:val="none" w:sz="0" w:space="0" w:color="auto"/>
                <w:left w:val="none" w:sz="0" w:space="0" w:color="auto"/>
                <w:bottom w:val="none" w:sz="0" w:space="0" w:color="auto"/>
                <w:right w:val="none" w:sz="0" w:space="0" w:color="auto"/>
              </w:divBdr>
            </w:div>
            <w:div w:id="2115129495">
              <w:marLeft w:val="0"/>
              <w:marRight w:val="0"/>
              <w:marTop w:val="0"/>
              <w:marBottom w:val="0"/>
              <w:divBdr>
                <w:top w:val="none" w:sz="0" w:space="0" w:color="auto"/>
                <w:left w:val="none" w:sz="0" w:space="0" w:color="auto"/>
                <w:bottom w:val="none" w:sz="0" w:space="0" w:color="auto"/>
                <w:right w:val="none" w:sz="0" w:space="0" w:color="auto"/>
              </w:divBdr>
            </w:div>
            <w:div w:id="1300913337">
              <w:marLeft w:val="0"/>
              <w:marRight w:val="0"/>
              <w:marTop w:val="0"/>
              <w:marBottom w:val="0"/>
              <w:divBdr>
                <w:top w:val="none" w:sz="0" w:space="0" w:color="auto"/>
                <w:left w:val="none" w:sz="0" w:space="0" w:color="auto"/>
                <w:bottom w:val="none" w:sz="0" w:space="0" w:color="auto"/>
                <w:right w:val="none" w:sz="0" w:space="0" w:color="auto"/>
              </w:divBdr>
            </w:div>
            <w:div w:id="1369380622">
              <w:marLeft w:val="0"/>
              <w:marRight w:val="0"/>
              <w:marTop w:val="0"/>
              <w:marBottom w:val="0"/>
              <w:divBdr>
                <w:top w:val="none" w:sz="0" w:space="0" w:color="auto"/>
                <w:left w:val="none" w:sz="0" w:space="0" w:color="auto"/>
                <w:bottom w:val="none" w:sz="0" w:space="0" w:color="auto"/>
                <w:right w:val="none" w:sz="0" w:space="0" w:color="auto"/>
              </w:divBdr>
            </w:div>
            <w:div w:id="349379556">
              <w:marLeft w:val="0"/>
              <w:marRight w:val="0"/>
              <w:marTop w:val="0"/>
              <w:marBottom w:val="0"/>
              <w:divBdr>
                <w:top w:val="none" w:sz="0" w:space="0" w:color="auto"/>
                <w:left w:val="none" w:sz="0" w:space="0" w:color="auto"/>
                <w:bottom w:val="none" w:sz="0" w:space="0" w:color="auto"/>
                <w:right w:val="none" w:sz="0" w:space="0" w:color="auto"/>
              </w:divBdr>
            </w:div>
            <w:div w:id="482545384">
              <w:marLeft w:val="0"/>
              <w:marRight w:val="0"/>
              <w:marTop w:val="0"/>
              <w:marBottom w:val="0"/>
              <w:divBdr>
                <w:top w:val="none" w:sz="0" w:space="0" w:color="auto"/>
                <w:left w:val="none" w:sz="0" w:space="0" w:color="auto"/>
                <w:bottom w:val="none" w:sz="0" w:space="0" w:color="auto"/>
                <w:right w:val="none" w:sz="0" w:space="0" w:color="auto"/>
              </w:divBdr>
            </w:div>
            <w:div w:id="1729567496">
              <w:marLeft w:val="0"/>
              <w:marRight w:val="0"/>
              <w:marTop w:val="0"/>
              <w:marBottom w:val="0"/>
              <w:divBdr>
                <w:top w:val="none" w:sz="0" w:space="0" w:color="auto"/>
                <w:left w:val="none" w:sz="0" w:space="0" w:color="auto"/>
                <w:bottom w:val="none" w:sz="0" w:space="0" w:color="auto"/>
                <w:right w:val="none" w:sz="0" w:space="0" w:color="auto"/>
              </w:divBdr>
            </w:div>
            <w:div w:id="185945072">
              <w:marLeft w:val="0"/>
              <w:marRight w:val="0"/>
              <w:marTop w:val="0"/>
              <w:marBottom w:val="0"/>
              <w:divBdr>
                <w:top w:val="none" w:sz="0" w:space="0" w:color="auto"/>
                <w:left w:val="none" w:sz="0" w:space="0" w:color="auto"/>
                <w:bottom w:val="none" w:sz="0" w:space="0" w:color="auto"/>
                <w:right w:val="none" w:sz="0" w:space="0" w:color="auto"/>
              </w:divBdr>
            </w:div>
            <w:div w:id="1662736334">
              <w:marLeft w:val="0"/>
              <w:marRight w:val="0"/>
              <w:marTop w:val="0"/>
              <w:marBottom w:val="0"/>
              <w:divBdr>
                <w:top w:val="none" w:sz="0" w:space="0" w:color="auto"/>
                <w:left w:val="none" w:sz="0" w:space="0" w:color="auto"/>
                <w:bottom w:val="none" w:sz="0" w:space="0" w:color="auto"/>
                <w:right w:val="none" w:sz="0" w:space="0" w:color="auto"/>
              </w:divBdr>
            </w:div>
            <w:div w:id="545600736">
              <w:marLeft w:val="0"/>
              <w:marRight w:val="0"/>
              <w:marTop w:val="0"/>
              <w:marBottom w:val="0"/>
              <w:divBdr>
                <w:top w:val="none" w:sz="0" w:space="0" w:color="auto"/>
                <w:left w:val="none" w:sz="0" w:space="0" w:color="auto"/>
                <w:bottom w:val="none" w:sz="0" w:space="0" w:color="auto"/>
                <w:right w:val="none" w:sz="0" w:space="0" w:color="auto"/>
              </w:divBdr>
            </w:div>
            <w:div w:id="166868746">
              <w:marLeft w:val="0"/>
              <w:marRight w:val="0"/>
              <w:marTop w:val="0"/>
              <w:marBottom w:val="0"/>
              <w:divBdr>
                <w:top w:val="none" w:sz="0" w:space="0" w:color="auto"/>
                <w:left w:val="none" w:sz="0" w:space="0" w:color="auto"/>
                <w:bottom w:val="none" w:sz="0" w:space="0" w:color="auto"/>
                <w:right w:val="none" w:sz="0" w:space="0" w:color="auto"/>
              </w:divBdr>
            </w:div>
            <w:div w:id="158498606">
              <w:marLeft w:val="0"/>
              <w:marRight w:val="0"/>
              <w:marTop w:val="0"/>
              <w:marBottom w:val="0"/>
              <w:divBdr>
                <w:top w:val="none" w:sz="0" w:space="0" w:color="auto"/>
                <w:left w:val="none" w:sz="0" w:space="0" w:color="auto"/>
                <w:bottom w:val="none" w:sz="0" w:space="0" w:color="auto"/>
                <w:right w:val="none" w:sz="0" w:space="0" w:color="auto"/>
              </w:divBdr>
            </w:div>
            <w:div w:id="1206796556">
              <w:marLeft w:val="0"/>
              <w:marRight w:val="0"/>
              <w:marTop w:val="0"/>
              <w:marBottom w:val="0"/>
              <w:divBdr>
                <w:top w:val="none" w:sz="0" w:space="0" w:color="auto"/>
                <w:left w:val="none" w:sz="0" w:space="0" w:color="auto"/>
                <w:bottom w:val="none" w:sz="0" w:space="0" w:color="auto"/>
                <w:right w:val="none" w:sz="0" w:space="0" w:color="auto"/>
              </w:divBdr>
            </w:div>
            <w:div w:id="1953780877">
              <w:marLeft w:val="0"/>
              <w:marRight w:val="0"/>
              <w:marTop w:val="0"/>
              <w:marBottom w:val="0"/>
              <w:divBdr>
                <w:top w:val="none" w:sz="0" w:space="0" w:color="auto"/>
                <w:left w:val="none" w:sz="0" w:space="0" w:color="auto"/>
                <w:bottom w:val="none" w:sz="0" w:space="0" w:color="auto"/>
                <w:right w:val="none" w:sz="0" w:space="0" w:color="auto"/>
              </w:divBdr>
            </w:div>
            <w:div w:id="1154224640">
              <w:marLeft w:val="0"/>
              <w:marRight w:val="0"/>
              <w:marTop w:val="0"/>
              <w:marBottom w:val="0"/>
              <w:divBdr>
                <w:top w:val="none" w:sz="0" w:space="0" w:color="auto"/>
                <w:left w:val="none" w:sz="0" w:space="0" w:color="auto"/>
                <w:bottom w:val="none" w:sz="0" w:space="0" w:color="auto"/>
                <w:right w:val="none" w:sz="0" w:space="0" w:color="auto"/>
              </w:divBdr>
            </w:div>
            <w:div w:id="275989846">
              <w:marLeft w:val="0"/>
              <w:marRight w:val="0"/>
              <w:marTop w:val="0"/>
              <w:marBottom w:val="0"/>
              <w:divBdr>
                <w:top w:val="none" w:sz="0" w:space="0" w:color="auto"/>
                <w:left w:val="none" w:sz="0" w:space="0" w:color="auto"/>
                <w:bottom w:val="none" w:sz="0" w:space="0" w:color="auto"/>
                <w:right w:val="none" w:sz="0" w:space="0" w:color="auto"/>
              </w:divBdr>
            </w:div>
            <w:div w:id="24641677">
              <w:marLeft w:val="0"/>
              <w:marRight w:val="0"/>
              <w:marTop w:val="0"/>
              <w:marBottom w:val="0"/>
              <w:divBdr>
                <w:top w:val="none" w:sz="0" w:space="0" w:color="auto"/>
                <w:left w:val="none" w:sz="0" w:space="0" w:color="auto"/>
                <w:bottom w:val="none" w:sz="0" w:space="0" w:color="auto"/>
                <w:right w:val="none" w:sz="0" w:space="0" w:color="auto"/>
              </w:divBdr>
            </w:div>
            <w:div w:id="740711676">
              <w:marLeft w:val="0"/>
              <w:marRight w:val="0"/>
              <w:marTop w:val="0"/>
              <w:marBottom w:val="0"/>
              <w:divBdr>
                <w:top w:val="none" w:sz="0" w:space="0" w:color="auto"/>
                <w:left w:val="none" w:sz="0" w:space="0" w:color="auto"/>
                <w:bottom w:val="none" w:sz="0" w:space="0" w:color="auto"/>
                <w:right w:val="none" w:sz="0" w:space="0" w:color="auto"/>
              </w:divBdr>
            </w:div>
            <w:div w:id="1676763181">
              <w:marLeft w:val="0"/>
              <w:marRight w:val="0"/>
              <w:marTop w:val="0"/>
              <w:marBottom w:val="0"/>
              <w:divBdr>
                <w:top w:val="none" w:sz="0" w:space="0" w:color="auto"/>
                <w:left w:val="none" w:sz="0" w:space="0" w:color="auto"/>
                <w:bottom w:val="none" w:sz="0" w:space="0" w:color="auto"/>
                <w:right w:val="none" w:sz="0" w:space="0" w:color="auto"/>
              </w:divBdr>
            </w:div>
            <w:div w:id="1192838783">
              <w:marLeft w:val="0"/>
              <w:marRight w:val="0"/>
              <w:marTop w:val="0"/>
              <w:marBottom w:val="0"/>
              <w:divBdr>
                <w:top w:val="none" w:sz="0" w:space="0" w:color="auto"/>
                <w:left w:val="none" w:sz="0" w:space="0" w:color="auto"/>
                <w:bottom w:val="none" w:sz="0" w:space="0" w:color="auto"/>
                <w:right w:val="none" w:sz="0" w:space="0" w:color="auto"/>
              </w:divBdr>
            </w:div>
            <w:div w:id="157234201">
              <w:marLeft w:val="0"/>
              <w:marRight w:val="0"/>
              <w:marTop w:val="0"/>
              <w:marBottom w:val="0"/>
              <w:divBdr>
                <w:top w:val="none" w:sz="0" w:space="0" w:color="auto"/>
                <w:left w:val="none" w:sz="0" w:space="0" w:color="auto"/>
                <w:bottom w:val="none" w:sz="0" w:space="0" w:color="auto"/>
                <w:right w:val="none" w:sz="0" w:space="0" w:color="auto"/>
              </w:divBdr>
            </w:div>
            <w:div w:id="894779328">
              <w:marLeft w:val="0"/>
              <w:marRight w:val="0"/>
              <w:marTop w:val="0"/>
              <w:marBottom w:val="0"/>
              <w:divBdr>
                <w:top w:val="none" w:sz="0" w:space="0" w:color="auto"/>
                <w:left w:val="none" w:sz="0" w:space="0" w:color="auto"/>
                <w:bottom w:val="none" w:sz="0" w:space="0" w:color="auto"/>
                <w:right w:val="none" w:sz="0" w:space="0" w:color="auto"/>
              </w:divBdr>
            </w:div>
            <w:div w:id="998310450">
              <w:marLeft w:val="0"/>
              <w:marRight w:val="0"/>
              <w:marTop w:val="0"/>
              <w:marBottom w:val="0"/>
              <w:divBdr>
                <w:top w:val="none" w:sz="0" w:space="0" w:color="auto"/>
                <w:left w:val="none" w:sz="0" w:space="0" w:color="auto"/>
                <w:bottom w:val="none" w:sz="0" w:space="0" w:color="auto"/>
                <w:right w:val="none" w:sz="0" w:space="0" w:color="auto"/>
              </w:divBdr>
            </w:div>
            <w:div w:id="778063614">
              <w:marLeft w:val="0"/>
              <w:marRight w:val="0"/>
              <w:marTop w:val="0"/>
              <w:marBottom w:val="0"/>
              <w:divBdr>
                <w:top w:val="none" w:sz="0" w:space="0" w:color="auto"/>
                <w:left w:val="none" w:sz="0" w:space="0" w:color="auto"/>
                <w:bottom w:val="none" w:sz="0" w:space="0" w:color="auto"/>
                <w:right w:val="none" w:sz="0" w:space="0" w:color="auto"/>
              </w:divBdr>
            </w:div>
            <w:div w:id="26685854">
              <w:marLeft w:val="0"/>
              <w:marRight w:val="0"/>
              <w:marTop w:val="0"/>
              <w:marBottom w:val="0"/>
              <w:divBdr>
                <w:top w:val="none" w:sz="0" w:space="0" w:color="auto"/>
                <w:left w:val="none" w:sz="0" w:space="0" w:color="auto"/>
                <w:bottom w:val="none" w:sz="0" w:space="0" w:color="auto"/>
                <w:right w:val="none" w:sz="0" w:space="0" w:color="auto"/>
              </w:divBdr>
            </w:div>
            <w:div w:id="526140680">
              <w:marLeft w:val="0"/>
              <w:marRight w:val="0"/>
              <w:marTop w:val="0"/>
              <w:marBottom w:val="0"/>
              <w:divBdr>
                <w:top w:val="none" w:sz="0" w:space="0" w:color="auto"/>
                <w:left w:val="none" w:sz="0" w:space="0" w:color="auto"/>
                <w:bottom w:val="none" w:sz="0" w:space="0" w:color="auto"/>
                <w:right w:val="none" w:sz="0" w:space="0" w:color="auto"/>
              </w:divBdr>
            </w:div>
            <w:div w:id="1820077490">
              <w:marLeft w:val="0"/>
              <w:marRight w:val="0"/>
              <w:marTop w:val="0"/>
              <w:marBottom w:val="0"/>
              <w:divBdr>
                <w:top w:val="none" w:sz="0" w:space="0" w:color="auto"/>
                <w:left w:val="none" w:sz="0" w:space="0" w:color="auto"/>
                <w:bottom w:val="none" w:sz="0" w:space="0" w:color="auto"/>
                <w:right w:val="none" w:sz="0" w:space="0" w:color="auto"/>
              </w:divBdr>
            </w:div>
            <w:div w:id="695038150">
              <w:marLeft w:val="0"/>
              <w:marRight w:val="0"/>
              <w:marTop w:val="0"/>
              <w:marBottom w:val="0"/>
              <w:divBdr>
                <w:top w:val="none" w:sz="0" w:space="0" w:color="auto"/>
                <w:left w:val="none" w:sz="0" w:space="0" w:color="auto"/>
                <w:bottom w:val="none" w:sz="0" w:space="0" w:color="auto"/>
                <w:right w:val="none" w:sz="0" w:space="0" w:color="auto"/>
              </w:divBdr>
            </w:div>
            <w:div w:id="120879227">
              <w:marLeft w:val="0"/>
              <w:marRight w:val="0"/>
              <w:marTop w:val="0"/>
              <w:marBottom w:val="0"/>
              <w:divBdr>
                <w:top w:val="none" w:sz="0" w:space="0" w:color="auto"/>
                <w:left w:val="none" w:sz="0" w:space="0" w:color="auto"/>
                <w:bottom w:val="none" w:sz="0" w:space="0" w:color="auto"/>
                <w:right w:val="none" w:sz="0" w:space="0" w:color="auto"/>
              </w:divBdr>
            </w:div>
            <w:div w:id="543714730">
              <w:marLeft w:val="0"/>
              <w:marRight w:val="0"/>
              <w:marTop w:val="0"/>
              <w:marBottom w:val="0"/>
              <w:divBdr>
                <w:top w:val="none" w:sz="0" w:space="0" w:color="auto"/>
                <w:left w:val="none" w:sz="0" w:space="0" w:color="auto"/>
                <w:bottom w:val="none" w:sz="0" w:space="0" w:color="auto"/>
                <w:right w:val="none" w:sz="0" w:space="0" w:color="auto"/>
              </w:divBdr>
            </w:div>
            <w:div w:id="787240143">
              <w:marLeft w:val="0"/>
              <w:marRight w:val="0"/>
              <w:marTop w:val="0"/>
              <w:marBottom w:val="0"/>
              <w:divBdr>
                <w:top w:val="none" w:sz="0" w:space="0" w:color="auto"/>
                <w:left w:val="none" w:sz="0" w:space="0" w:color="auto"/>
                <w:bottom w:val="none" w:sz="0" w:space="0" w:color="auto"/>
                <w:right w:val="none" w:sz="0" w:space="0" w:color="auto"/>
              </w:divBdr>
            </w:div>
            <w:div w:id="1006520472">
              <w:marLeft w:val="0"/>
              <w:marRight w:val="0"/>
              <w:marTop w:val="0"/>
              <w:marBottom w:val="0"/>
              <w:divBdr>
                <w:top w:val="none" w:sz="0" w:space="0" w:color="auto"/>
                <w:left w:val="none" w:sz="0" w:space="0" w:color="auto"/>
                <w:bottom w:val="none" w:sz="0" w:space="0" w:color="auto"/>
                <w:right w:val="none" w:sz="0" w:space="0" w:color="auto"/>
              </w:divBdr>
            </w:div>
            <w:div w:id="208761741">
              <w:marLeft w:val="0"/>
              <w:marRight w:val="0"/>
              <w:marTop w:val="0"/>
              <w:marBottom w:val="0"/>
              <w:divBdr>
                <w:top w:val="none" w:sz="0" w:space="0" w:color="auto"/>
                <w:left w:val="none" w:sz="0" w:space="0" w:color="auto"/>
                <w:bottom w:val="none" w:sz="0" w:space="0" w:color="auto"/>
                <w:right w:val="none" w:sz="0" w:space="0" w:color="auto"/>
              </w:divBdr>
            </w:div>
            <w:div w:id="202522928">
              <w:marLeft w:val="0"/>
              <w:marRight w:val="0"/>
              <w:marTop w:val="0"/>
              <w:marBottom w:val="0"/>
              <w:divBdr>
                <w:top w:val="none" w:sz="0" w:space="0" w:color="auto"/>
                <w:left w:val="none" w:sz="0" w:space="0" w:color="auto"/>
                <w:bottom w:val="none" w:sz="0" w:space="0" w:color="auto"/>
                <w:right w:val="none" w:sz="0" w:space="0" w:color="auto"/>
              </w:divBdr>
            </w:div>
            <w:div w:id="1921207249">
              <w:marLeft w:val="0"/>
              <w:marRight w:val="0"/>
              <w:marTop w:val="0"/>
              <w:marBottom w:val="0"/>
              <w:divBdr>
                <w:top w:val="none" w:sz="0" w:space="0" w:color="auto"/>
                <w:left w:val="none" w:sz="0" w:space="0" w:color="auto"/>
                <w:bottom w:val="none" w:sz="0" w:space="0" w:color="auto"/>
                <w:right w:val="none" w:sz="0" w:space="0" w:color="auto"/>
              </w:divBdr>
            </w:div>
            <w:div w:id="748188391">
              <w:marLeft w:val="0"/>
              <w:marRight w:val="0"/>
              <w:marTop w:val="0"/>
              <w:marBottom w:val="0"/>
              <w:divBdr>
                <w:top w:val="none" w:sz="0" w:space="0" w:color="auto"/>
                <w:left w:val="none" w:sz="0" w:space="0" w:color="auto"/>
                <w:bottom w:val="none" w:sz="0" w:space="0" w:color="auto"/>
                <w:right w:val="none" w:sz="0" w:space="0" w:color="auto"/>
              </w:divBdr>
            </w:div>
            <w:div w:id="1054697133">
              <w:marLeft w:val="0"/>
              <w:marRight w:val="0"/>
              <w:marTop w:val="0"/>
              <w:marBottom w:val="0"/>
              <w:divBdr>
                <w:top w:val="none" w:sz="0" w:space="0" w:color="auto"/>
                <w:left w:val="none" w:sz="0" w:space="0" w:color="auto"/>
                <w:bottom w:val="none" w:sz="0" w:space="0" w:color="auto"/>
                <w:right w:val="none" w:sz="0" w:space="0" w:color="auto"/>
              </w:divBdr>
            </w:div>
            <w:div w:id="374240106">
              <w:marLeft w:val="0"/>
              <w:marRight w:val="0"/>
              <w:marTop w:val="0"/>
              <w:marBottom w:val="0"/>
              <w:divBdr>
                <w:top w:val="none" w:sz="0" w:space="0" w:color="auto"/>
                <w:left w:val="none" w:sz="0" w:space="0" w:color="auto"/>
                <w:bottom w:val="none" w:sz="0" w:space="0" w:color="auto"/>
                <w:right w:val="none" w:sz="0" w:space="0" w:color="auto"/>
              </w:divBdr>
            </w:div>
            <w:div w:id="1693023520">
              <w:marLeft w:val="0"/>
              <w:marRight w:val="0"/>
              <w:marTop w:val="0"/>
              <w:marBottom w:val="0"/>
              <w:divBdr>
                <w:top w:val="none" w:sz="0" w:space="0" w:color="auto"/>
                <w:left w:val="none" w:sz="0" w:space="0" w:color="auto"/>
                <w:bottom w:val="none" w:sz="0" w:space="0" w:color="auto"/>
                <w:right w:val="none" w:sz="0" w:space="0" w:color="auto"/>
              </w:divBdr>
            </w:div>
            <w:div w:id="1787577118">
              <w:marLeft w:val="0"/>
              <w:marRight w:val="0"/>
              <w:marTop w:val="0"/>
              <w:marBottom w:val="0"/>
              <w:divBdr>
                <w:top w:val="none" w:sz="0" w:space="0" w:color="auto"/>
                <w:left w:val="none" w:sz="0" w:space="0" w:color="auto"/>
                <w:bottom w:val="none" w:sz="0" w:space="0" w:color="auto"/>
                <w:right w:val="none" w:sz="0" w:space="0" w:color="auto"/>
              </w:divBdr>
            </w:div>
            <w:div w:id="1684354543">
              <w:marLeft w:val="0"/>
              <w:marRight w:val="0"/>
              <w:marTop w:val="0"/>
              <w:marBottom w:val="0"/>
              <w:divBdr>
                <w:top w:val="none" w:sz="0" w:space="0" w:color="auto"/>
                <w:left w:val="none" w:sz="0" w:space="0" w:color="auto"/>
                <w:bottom w:val="none" w:sz="0" w:space="0" w:color="auto"/>
                <w:right w:val="none" w:sz="0" w:space="0" w:color="auto"/>
              </w:divBdr>
            </w:div>
            <w:div w:id="726150640">
              <w:marLeft w:val="0"/>
              <w:marRight w:val="0"/>
              <w:marTop w:val="0"/>
              <w:marBottom w:val="0"/>
              <w:divBdr>
                <w:top w:val="none" w:sz="0" w:space="0" w:color="auto"/>
                <w:left w:val="none" w:sz="0" w:space="0" w:color="auto"/>
                <w:bottom w:val="none" w:sz="0" w:space="0" w:color="auto"/>
                <w:right w:val="none" w:sz="0" w:space="0" w:color="auto"/>
              </w:divBdr>
            </w:div>
            <w:div w:id="2002736649">
              <w:marLeft w:val="0"/>
              <w:marRight w:val="0"/>
              <w:marTop w:val="0"/>
              <w:marBottom w:val="0"/>
              <w:divBdr>
                <w:top w:val="none" w:sz="0" w:space="0" w:color="auto"/>
                <w:left w:val="none" w:sz="0" w:space="0" w:color="auto"/>
                <w:bottom w:val="none" w:sz="0" w:space="0" w:color="auto"/>
                <w:right w:val="none" w:sz="0" w:space="0" w:color="auto"/>
              </w:divBdr>
            </w:div>
            <w:div w:id="690229655">
              <w:marLeft w:val="0"/>
              <w:marRight w:val="0"/>
              <w:marTop w:val="0"/>
              <w:marBottom w:val="0"/>
              <w:divBdr>
                <w:top w:val="none" w:sz="0" w:space="0" w:color="auto"/>
                <w:left w:val="none" w:sz="0" w:space="0" w:color="auto"/>
                <w:bottom w:val="none" w:sz="0" w:space="0" w:color="auto"/>
                <w:right w:val="none" w:sz="0" w:space="0" w:color="auto"/>
              </w:divBdr>
            </w:div>
            <w:div w:id="1407066074">
              <w:marLeft w:val="0"/>
              <w:marRight w:val="0"/>
              <w:marTop w:val="0"/>
              <w:marBottom w:val="0"/>
              <w:divBdr>
                <w:top w:val="none" w:sz="0" w:space="0" w:color="auto"/>
                <w:left w:val="none" w:sz="0" w:space="0" w:color="auto"/>
                <w:bottom w:val="none" w:sz="0" w:space="0" w:color="auto"/>
                <w:right w:val="none" w:sz="0" w:space="0" w:color="auto"/>
              </w:divBdr>
            </w:div>
            <w:div w:id="278685554">
              <w:marLeft w:val="0"/>
              <w:marRight w:val="0"/>
              <w:marTop w:val="0"/>
              <w:marBottom w:val="0"/>
              <w:divBdr>
                <w:top w:val="none" w:sz="0" w:space="0" w:color="auto"/>
                <w:left w:val="none" w:sz="0" w:space="0" w:color="auto"/>
                <w:bottom w:val="none" w:sz="0" w:space="0" w:color="auto"/>
                <w:right w:val="none" w:sz="0" w:space="0" w:color="auto"/>
              </w:divBdr>
            </w:div>
            <w:div w:id="534391766">
              <w:marLeft w:val="0"/>
              <w:marRight w:val="0"/>
              <w:marTop w:val="0"/>
              <w:marBottom w:val="0"/>
              <w:divBdr>
                <w:top w:val="none" w:sz="0" w:space="0" w:color="auto"/>
                <w:left w:val="none" w:sz="0" w:space="0" w:color="auto"/>
                <w:bottom w:val="none" w:sz="0" w:space="0" w:color="auto"/>
                <w:right w:val="none" w:sz="0" w:space="0" w:color="auto"/>
              </w:divBdr>
            </w:div>
            <w:div w:id="1119643149">
              <w:marLeft w:val="0"/>
              <w:marRight w:val="0"/>
              <w:marTop w:val="0"/>
              <w:marBottom w:val="0"/>
              <w:divBdr>
                <w:top w:val="none" w:sz="0" w:space="0" w:color="auto"/>
                <w:left w:val="none" w:sz="0" w:space="0" w:color="auto"/>
                <w:bottom w:val="none" w:sz="0" w:space="0" w:color="auto"/>
                <w:right w:val="none" w:sz="0" w:space="0" w:color="auto"/>
              </w:divBdr>
            </w:div>
            <w:div w:id="655574621">
              <w:marLeft w:val="0"/>
              <w:marRight w:val="0"/>
              <w:marTop w:val="0"/>
              <w:marBottom w:val="0"/>
              <w:divBdr>
                <w:top w:val="none" w:sz="0" w:space="0" w:color="auto"/>
                <w:left w:val="none" w:sz="0" w:space="0" w:color="auto"/>
                <w:bottom w:val="none" w:sz="0" w:space="0" w:color="auto"/>
                <w:right w:val="none" w:sz="0" w:space="0" w:color="auto"/>
              </w:divBdr>
            </w:div>
            <w:div w:id="2049984788">
              <w:marLeft w:val="0"/>
              <w:marRight w:val="0"/>
              <w:marTop w:val="0"/>
              <w:marBottom w:val="0"/>
              <w:divBdr>
                <w:top w:val="none" w:sz="0" w:space="0" w:color="auto"/>
                <w:left w:val="none" w:sz="0" w:space="0" w:color="auto"/>
                <w:bottom w:val="none" w:sz="0" w:space="0" w:color="auto"/>
                <w:right w:val="none" w:sz="0" w:space="0" w:color="auto"/>
              </w:divBdr>
            </w:div>
            <w:div w:id="366025952">
              <w:marLeft w:val="0"/>
              <w:marRight w:val="0"/>
              <w:marTop w:val="0"/>
              <w:marBottom w:val="0"/>
              <w:divBdr>
                <w:top w:val="none" w:sz="0" w:space="0" w:color="auto"/>
                <w:left w:val="none" w:sz="0" w:space="0" w:color="auto"/>
                <w:bottom w:val="none" w:sz="0" w:space="0" w:color="auto"/>
                <w:right w:val="none" w:sz="0" w:space="0" w:color="auto"/>
              </w:divBdr>
            </w:div>
            <w:div w:id="1202400840">
              <w:marLeft w:val="0"/>
              <w:marRight w:val="0"/>
              <w:marTop w:val="0"/>
              <w:marBottom w:val="0"/>
              <w:divBdr>
                <w:top w:val="none" w:sz="0" w:space="0" w:color="auto"/>
                <w:left w:val="none" w:sz="0" w:space="0" w:color="auto"/>
                <w:bottom w:val="none" w:sz="0" w:space="0" w:color="auto"/>
                <w:right w:val="none" w:sz="0" w:space="0" w:color="auto"/>
              </w:divBdr>
            </w:div>
            <w:div w:id="506822419">
              <w:marLeft w:val="0"/>
              <w:marRight w:val="0"/>
              <w:marTop w:val="0"/>
              <w:marBottom w:val="0"/>
              <w:divBdr>
                <w:top w:val="none" w:sz="0" w:space="0" w:color="auto"/>
                <w:left w:val="none" w:sz="0" w:space="0" w:color="auto"/>
                <w:bottom w:val="none" w:sz="0" w:space="0" w:color="auto"/>
                <w:right w:val="none" w:sz="0" w:space="0" w:color="auto"/>
              </w:divBdr>
            </w:div>
            <w:div w:id="1011833757">
              <w:marLeft w:val="0"/>
              <w:marRight w:val="0"/>
              <w:marTop w:val="0"/>
              <w:marBottom w:val="0"/>
              <w:divBdr>
                <w:top w:val="none" w:sz="0" w:space="0" w:color="auto"/>
                <w:left w:val="none" w:sz="0" w:space="0" w:color="auto"/>
                <w:bottom w:val="none" w:sz="0" w:space="0" w:color="auto"/>
                <w:right w:val="none" w:sz="0" w:space="0" w:color="auto"/>
              </w:divBdr>
            </w:div>
            <w:div w:id="711803668">
              <w:marLeft w:val="0"/>
              <w:marRight w:val="0"/>
              <w:marTop w:val="0"/>
              <w:marBottom w:val="0"/>
              <w:divBdr>
                <w:top w:val="none" w:sz="0" w:space="0" w:color="auto"/>
                <w:left w:val="none" w:sz="0" w:space="0" w:color="auto"/>
                <w:bottom w:val="none" w:sz="0" w:space="0" w:color="auto"/>
                <w:right w:val="none" w:sz="0" w:space="0" w:color="auto"/>
              </w:divBdr>
            </w:div>
            <w:div w:id="1946574088">
              <w:marLeft w:val="0"/>
              <w:marRight w:val="0"/>
              <w:marTop w:val="0"/>
              <w:marBottom w:val="0"/>
              <w:divBdr>
                <w:top w:val="none" w:sz="0" w:space="0" w:color="auto"/>
                <w:left w:val="none" w:sz="0" w:space="0" w:color="auto"/>
                <w:bottom w:val="none" w:sz="0" w:space="0" w:color="auto"/>
                <w:right w:val="none" w:sz="0" w:space="0" w:color="auto"/>
              </w:divBdr>
            </w:div>
            <w:div w:id="457574185">
              <w:marLeft w:val="0"/>
              <w:marRight w:val="0"/>
              <w:marTop w:val="0"/>
              <w:marBottom w:val="0"/>
              <w:divBdr>
                <w:top w:val="none" w:sz="0" w:space="0" w:color="auto"/>
                <w:left w:val="none" w:sz="0" w:space="0" w:color="auto"/>
                <w:bottom w:val="none" w:sz="0" w:space="0" w:color="auto"/>
                <w:right w:val="none" w:sz="0" w:space="0" w:color="auto"/>
              </w:divBdr>
            </w:div>
            <w:div w:id="1072503687">
              <w:marLeft w:val="0"/>
              <w:marRight w:val="0"/>
              <w:marTop w:val="0"/>
              <w:marBottom w:val="0"/>
              <w:divBdr>
                <w:top w:val="none" w:sz="0" w:space="0" w:color="auto"/>
                <w:left w:val="none" w:sz="0" w:space="0" w:color="auto"/>
                <w:bottom w:val="none" w:sz="0" w:space="0" w:color="auto"/>
                <w:right w:val="none" w:sz="0" w:space="0" w:color="auto"/>
              </w:divBdr>
            </w:div>
            <w:div w:id="624776258">
              <w:marLeft w:val="0"/>
              <w:marRight w:val="0"/>
              <w:marTop w:val="0"/>
              <w:marBottom w:val="0"/>
              <w:divBdr>
                <w:top w:val="none" w:sz="0" w:space="0" w:color="auto"/>
                <w:left w:val="none" w:sz="0" w:space="0" w:color="auto"/>
                <w:bottom w:val="none" w:sz="0" w:space="0" w:color="auto"/>
                <w:right w:val="none" w:sz="0" w:space="0" w:color="auto"/>
              </w:divBdr>
            </w:div>
            <w:div w:id="294870227">
              <w:marLeft w:val="0"/>
              <w:marRight w:val="0"/>
              <w:marTop w:val="0"/>
              <w:marBottom w:val="0"/>
              <w:divBdr>
                <w:top w:val="none" w:sz="0" w:space="0" w:color="auto"/>
                <w:left w:val="none" w:sz="0" w:space="0" w:color="auto"/>
                <w:bottom w:val="none" w:sz="0" w:space="0" w:color="auto"/>
                <w:right w:val="none" w:sz="0" w:space="0" w:color="auto"/>
              </w:divBdr>
            </w:div>
            <w:div w:id="893001388">
              <w:marLeft w:val="0"/>
              <w:marRight w:val="0"/>
              <w:marTop w:val="0"/>
              <w:marBottom w:val="0"/>
              <w:divBdr>
                <w:top w:val="none" w:sz="0" w:space="0" w:color="auto"/>
                <w:left w:val="none" w:sz="0" w:space="0" w:color="auto"/>
                <w:bottom w:val="none" w:sz="0" w:space="0" w:color="auto"/>
                <w:right w:val="none" w:sz="0" w:space="0" w:color="auto"/>
              </w:divBdr>
            </w:div>
            <w:div w:id="857697799">
              <w:marLeft w:val="0"/>
              <w:marRight w:val="0"/>
              <w:marTop w:val="0"/>
              <w:marBottom w:val="0"/>
              <w:divBdr>
                <w:top w:val="none" w:sz="0" w:space="0" w:color="auto"/>
                <w:left w:val="none" w:sz="0" w:space="0" w:color="auto"/>
                <w:bottom w:val="none" w:sz="0" w:space="0" w:color="auto"/>
                <w:right w:val="none" w:sz="0" w:space="0" w:color="auto"/>
              </w:divBdr>
            </w:div>
            <w:div w:id="768427569">
              <w:marLeft w:val="0"/>
              <w:marRight w:val="0"/>
              <w:marTop w:val="0"/>
              <w:marBottom w:val="0"/>
              <w:divBdr>
                <w:top w:val="none" w:sz="0" w:space="0" w:color="auto"/>
                <w:left w:val="none" w:sz="0" w:space="0" w:color="auto"/>
                <w:bottom w:val="none" w:sz="0" w:space="0" w:color="auto"/>
                <w:right w:val="none" w:sz="0" w:space="0" w:color="auto"/>
              </w:divBdr>
            </w:div>
            <w:div w:id="1337659916">
              <w:marLeft w:val="0"/>
              <w:marRight w:val="0"/>
              <w:marTop w:val="0"/>
              <w:marBottom w:val="0"/>
              <w:divBdr>
                <w:top w:val="none" w:sz="0" w:space="0" w:color="auto"/>
                <w:left w:val="none" w:sz="0" w:space="0" w:color="auto"/>
                <w:bottom w:val="none" w:sz="0" w:space="0" w:color="auto"/>
                <w:right w:val="none" w:sz="0" w:space="0" w:color="auto"/>
              </w:divBdr>
            </w:div>
            <w:div w:id="1409184226">
              <w:marLeft w:val="0"/>
              <w:marRight w:val="0"/>
              <w:marTop w:val="0"/>
              <w:marBottom w:val="0"/>
              <w:divBdr>
                <w:top w:val="none" w:sz="0" w:space="0" w:color="auto"/>
                <w:left w:val="none" w:sz="0" w:space="0" w:color="auto"/>
                <w:bottom w:val="none" w:sz="0" w:space="0" w:color="auto"/>
                <w:right w:val="none" w:sz="0" w:space="0" w:color="auto"/>
              </w:divBdr>
            </w:div>
            <w:div w:id="610749427">
              <w:marLeft w:val="0"/>
              <w:marRight w:val="0"/>
              <w:marTop w:val="0"/>
              <w:marBottom w:val="0"/>
              <w:divBdr>
                <w:top w:val="none" w:sz="0" w:space="0" w:color="auto"/>
                <w:left w:val="none" w:sz="0" w:space="0" w:color="auto"/>
                <w:bottom w:val="none" w:sz="0" w:space="0" w:color="auto"/>
                <w:right w:val="none" w:sz="0" w:space="0" w:color="auto"/>
              </w:divBdr>
            </w:div>
            <w:div w:id="1361203518">
              <w:marLeft w:val="0"/>
              <w:marRight w:val="0"/>
              <w:marTop w:val="0"/>
              <w:marBottom w:val="0"/>
              <w:divBdr>
                <w:top w:val="none" w:sz="0" w:space="0" w:color="auto"/>
                <w:left w:val="none" w:sz="0" w:space="0" w:color="auto"/>
                <w:bottom w:val="none" w:sz="0" w:space="0" w:color="auto"/>
                <w:right w:val="none" w:sz="0" w:space="0" w:color="auto"/>
              </w:divBdr>
            </w:div>
            <w:div w:id="1531987898">
              <w:marLeft w:val="0"/>
              <w:marRight w:val="0"/>
              <w:marTop w:val="0"/>
              <w:marBottom w:val="0"/>
              <w:divBdr>
                <w:top w:val="none" w:sz="0" w:space="0" w:color="auto"/>
                <w:left w:val="none" w:sz="0" w:space="0" w:color="auto"/>
                <w:bottom w:val="none" w:sz="0" w:space="0" w:color="auto"/>
                <w:right w:val="none" w:sz="0" w:space="0" w:color="auto"/>
              </w:divBdr>
            </w:div>
            <w:div w:id="1469856737">
              <w:marLeft w:val="0"/>
              <w:marRight w:val="0"/>
              <w:marTop w:val="0"/>
              <w:marBottom w:val="0"/>
              <w:divBdr>
                <w:top w:val="none" w:sz="0" w:space="0" w:color="auto"/>
                <w:left w:val="none" w:sz="0" w:space="0" w:color="auto"/>
                <w:bottom w:val="none" w:sz="0" w:space="0" w:color="auto"/>
                <w:right w:val="none" w:sz="0" w:space="0" w:color="auto"/>
              </w:divBdr>
            </w:div>
            <w:div w:id="1012151512">
              <w:marLeft w:val="0"/>
              <w:marRight w:val="0"/>
              <w:marTop w:val="0"/>
              <w:marBottom w:val="0"/>
              <w:divBdr>
                <w:top w:val="none" w:sz="0" w:space="0" w:color="auto"/>
                <w:left w:val="none" w:sz="0" w:space="0" w:color="auto"/>
                <w:bottom w:val="none" w:sz="0" w:space="0" w:color="auto"/>
                <w:right w:val="none" w:sz="0" w:space="0" w:color="auto"/>
              </w:divBdr>
            </w:div>
            <w:div w:id="1531840155">
              <w:marLeft w:val="0"/>
              <w:marRight w:val="0"/>
              <w:marTop w:val="0"/>
              <w:marBottom w:val="0"/>
              <w:divBdr>
                <w:top w:val="none" w:sz="0" w:space="0" w:color="auto"/>
                <w:left w:val="none" w:sz="0" w:space="0" w:color="auto"/>
                <w:bottom w:val="none" w:sz="0" w:space="0" w:color="auto"/>
                <w:right w:val="none" w:sz="0" w:space="0" w:color="auto"/>
              </w:divBdr>
            </w:div>
            <w:div w:id="2131583550">
              <w:marLeft w:val="0"/>
              <w:marRight w:val="0"/>
              <w:marTop w:val="0"/>
              <w:marBottom w:val="0"/>
              <w:divBdr>
                <w:top w:val="none" w:sz="0" w:space="0" w:color="auto"/>
                <w:left w:val="none" w:sz="0" w:space="0" w:color="auto"/>
                <w:bottom w:val="none" w:sz="0" w:space="0" w:color="auto"/>
                <w:right w:val="none" w:sz="0" w:space="0" w:color="auto"/>
              </w:divBdr>
            </w:div>
            <w:div w:id="337192252">
              <w:marLeft w:val="0"/>
              <w:marRight w:val="0"/>
              <w:marTop w:val="0"/>
              <w:marBottom w:val="0"/>
              <w:divBdr>
                <w:top w:val="none" w:sz="0" w:space="0" w:color="auto"/>
                <w:left w:val="none" w:sz="0" w:space="0" w:color="auto"/>
                <w:bottom w:val="none" w:sz="0" w:space="0" w:color="auto"/>
                <w:right w:val="none" w:sz="0" w:space="0" w:color="auto"/>
              </w:divBdr>
            </w:div>
            <w:div w:id="109860895">
              <w:marLeft w:val="0"/>
              <w:marRight w:val="0"/>
              <w:marTop w:val="0"/>
              <w:marBottom w:val="0"/>
              <w:divBdr>
                <w:top w:val="none" w:sz="0" w:space="0" w:color="auto"/>
                <w:left w:val="none" w:sz="0" w:space="0" w:color="auto"/>
                <w:bottom w:val="none" w:sz="0" w:space="0" w:color="auto"/>
                <w:right w:val="none" w:sz="0" w:space="0" w:color="auto"/>
              </w:divBdr>
            </w:div>
            <w:div w:id="893005015">
              <w:marLeft w:val="0"/>
              <w:marRight w:val="0"/>
              <w:marTop w:val="0"/>
              <w:marBottom w:val="0"/>
              <w:divBdr>
                <w:top w:val="none" w:sz="0" w:space="0" w:color="auto"/>
                <w:left w:val="none" w:sz="0" w:space="0" w:color="auto"/>
                <w:bottom w:val="none" w:sz="0" w:space="0" w:color="auto"/>
                <w:right w:val="none" w:sz="0" w:space="0" w:color="auto"/>
              </w:divBdr>
            </w:div>
            <w:div w:id="1470901595">
              <w:marLeft w:val="0"/>
              <w:marRight w:val="0"/>
              <w:marTop w:val="0"/>
              <w:marBottom w:val="0"/>
              <w:divBdr>
                <w:top w:val="none" w:sz="0" w:space="0" w:color="auto"/>
                <w:left w:val="none" w:sz="0" w:space="0" w:color="auto"/>
                <w:bottom w:val="none" w:sz="0" w:space="0" w:color="auto"/>
                <w:right w:val="none" w:sz="0" w:space="0" w:color="auto"/>
              </w:divBdr>
            </w:div>
            <w:div w:id="385496678">
              <w:marLeft w:val="0"/>
              <w:marRight w:val="0"/>
              <w:marTop w:val="0"/>
              <w:marBottom w:val="0"/>
              <w:divBdr>
                <w:top w:val="none" w:sz="0" w:space="0" w:color="auto"/>
                <w:left w:val="none" w:sz="0" w:space="0" w:color="auto"/>
                <w:bottom w:val="none" w:sz="0" w:space="0" w:color="auto"/>
                <w:right w:val="none" w:sz="0" w:space="0" w:color="auto"/>
              </w:divBdr>
            </w:div>
            <w:div w:id="1901747782">
              <w:marLeft w:val="0"/>
              <w:marRight w:val="0"/>
              <w:marTop w:val="0"/>
              <w:marBottom w:val="0"/>
              <w:divBdr>
                <w:top w:val="none" w:sz="0" w:space="0" w:color="auto"/>
                <w:left w:val="none" w:sz="0" w:space="0" w:color="auto"/>
                <w:bottom w:val="none" w:sz="0" w:space="0" w:color="auto"/>
                <w:right w:val="none" w:sz="0" w:space="0" w:color="auto"/>
              </w:divBdr>
            </w:div>
            <w:div w:id="1414086766">
              <w:marLeft w:val="0"/>
              <w:marRight w:val="0"/>
              <w:marTop w:val="0"/>
              <w:marBottom w:val="0"/>
              <w:divBdr>
                <w:top w:val="none" w:sz="0" w:space="0" w:color="auto"/>
                <w:left w:val="none" w:sz="0" w:space="0" w:color="auto"/>
                <w:bottom w:val="none" w:sz="0" w:space="0" w:color="auto"/>
                <w:right w:val="none" w:sz="0" w:space="0" w:color="auto"/>
              </w:divBdr>
            </w:div>
            <w:div w:id="1722825269">
              <w:marLeft w:val="0"/>
              <w:marRight w:val="0"/>
              <w:marTop w:val="0"/>
              <w:marBottom w:val="0"/>
              <w:divBdr>
                <w:top w:val="none" w:sz="0" w:space="0" w:color="auto"/>
                <w:left w:val="none" w:sz="0" w:space="0" w:color="auto"/>
                <w:bottom w:val="none" w:sz="0" w:space="0" w:color="auto"/>
                <w:right w:val="none" w:sz="0" w:space="0" w:color="auto"/>
              </w:divBdr>
            </w:div>
            <w:div w:id="655956552">
              <w:marLeft w:val="0"/>
              <w:marRight w:val="0"/>
              <w:marTop w:val="0"/>
              <w:marBottom w:val="0"/>
              <w:divBdr>
                <w:top w:val="none" w:sz="0" w:space="0" w:color="auto"/>
                <w:left w:val="none" w:sz="0" w:space="0" w:color="auto"/>
                <w:bottom w:val="none" w:sz="0" w:space="0" w:color="auto"/>
                <w:right w:val="none" w:sz="0" w:space="0" w:color="auto"/>
              </w:divBdr>
            </w:div>
            <w:div w:id="1106534869">
              <w:marLeft w:val="0"/>
              <w:marRight w:val="0"/>
              <w:marTop w:val="0"/>
              <w:marBottom w:val="0"/>
              <w:divBdr>
                <w:top w:val="none" w:sz="0" w:space="0" w:color="auto"/>
                <w:left w:val="none" w:sz="0" w:space="0" w:color="auto"/>
                <w:bottom w:val="none" w:sz="0" w:space="0" w:color="auto"/>
                <w:right w:val="none" w:sz="0" w:space="0" w:color="auto"/>
              </w:divBdr>
            </w:div>
            <w:div w:id="1370834947">
              <w:marLeft w:val="0"/>
              <w:marRight w:val="0"/>
              <w:marTop w:val="0"/>
              <w:marBottom w:val="0"/>
              <w:divBdr>
                <w:top w:val="none" w:sz="0" w:space="0" w:color="auto"/>
                <w:left w:val="none" w:sz="0" w:space="0" w:color="auto"/>
                <w:bottom w:val="none" w:sz="0" w:space="0" w:color="auto"/>
                <w:right w:val="none" w:sz="0" w:space="0" w:color="auto"/>
              </w:divBdr>
            </w:div>
            <w:div w:id="1005473099">
              <w:marLeft w:val="0"/>
              <w:marRight w:val="0"/>
              <w:marTop w:val="0"/>
              <w:marBottom w:val="0"/>
              <w:divBdr>
                <w:top w:val="none" w:sz="0" w:space="0" w:color="auto"/>
                <w:left w:val="none" w:sz="0" w:space="0" w:color="auto"/>
                <w:bottom w:val="none" w:sz="0" w:space="0" w:color="auto"/>
                <w:right w:val="none" w:sz="0" w:space="0" w:color="auto"/>
              </w:divBdr>
            </w:div>
            <w:div w:id="1249924340">
              <w:marLeft w:val="0"/>
              <w:marRight w:val="0"/>
              <w:marTop w:val="0"/>
              <w:marBottom w:val="0"/>
              <w:divBdr>
                <w:top w:val="none" w:sz="0" w:space="0" w:color="auto"/>
                <w:left w:val="none" w:sz="0" w:space="0" w:color="auto"/>
                <w:bottom w:val="none" w:sz="0" w:space="0" w:color="auto"/>
                <w:right w:val="none" w:sz="0" w:space="0" w:color="auto"/>
              </w:divBdr>
            </w:div>
            <w:div w:id="788545307">
              <w:marLeft w:val="0"/>
              <w:marRight w:val="0"/>
              <w:marTop w:val="0"/>
              <w:marBottom w:val="0"/>
              <w:divBdr>
                <w:top w:val="none" w:sz="0" w:space="0" w:color="auto"/>
                <w:left w:val="none" w:sz="0" w:space="0" w:color="auto"/>
                <w:bottom w:val="none" w:sz="0" w:space="0" w:color="auto"/>
                <w:right w:val="none" w:sz="0" w:space="0" w:color="auto"/>
              </w:divBdr>
            </w:div>
            <w:div w:id="227686886">
              <w:marLeft w:val="0"/>
              <w:marRight w:val="0"/>
              <w:marTop w:val="0"/>
              <w:marBottom w:val="0"/>
              <w:divBdr>
                <w:top w:val="none" w:sz="0" w:space="0" w:color="auto"/>
                <w:left w:val="none" w:sz="0" w:space="0" w:color="auto"/>
                <w:bottom w:val="none" w:sz="0" w:space="0" w:color="auto"/>
                <w:right w:val="none" w:sz="0" w:space="0" w:color="auto"/>
              </w:divBdr>
            </w:div>
            <w:div w:id="1330668957">
              <w:marLeft w:val="0"/>
              <w:marRight w:val="0"/>
              <w:marTop w:val="0"/>
              <w:marBottom w:val="0"/>
              <w:divBdr>
                <w:top w:val="none" w:sz="0" w:space="0" w:color="auto"/>
                <w:left w:val="none" w:sz="0" w:space="0" w:color="auto"/>
                <w:bottom w:val="none" w:sz="0" w:space="0" w:color="auto"/>
                <w:right w:val="none" w:sz="0" w:space="0" w:color="auto"/>
              </w:divBdr>
            </w:div>
            <w:div w:id="1575310802">
              <w:marLeft w:val="0"/>
              <w:marRight w:val="0"/>
              <w:marTop w:val="0"/>
              <w:marBottom w:val="0"/>
              <w:divBdr>
                <w:top w:val="none" w:sz="0" w:space="0" w:color="auto"/>
                <w:left w:val="none" w:sz="0" w:space="0" w:color="auto"/>
                <w:bottom w:val="none" w:sz="0" w:space="0" w:color="auto"/>
                <w:right w:val="none" w:sz="0" w:space="0" w:color="auto"/>
              </w:divBdr>
            </w:div>
            <w:div w:id="9071423">
              <w:marLeft w:val="0"/>
              <w:marRight w:val="0"/>
              <w:marTop w:val="0"/>
              <w:marBottom w:val="0"/>
              <w:divBdr>
                <w:top w:val="none" w:sz="0" w:space="0" w:color="auto"/>
                <w:left w:val="none" w:sz="0" w:space="0" w:color="auto"/>
                <w:bottom w:val="none" w:sz="0" w:space="0" w:color="auto"/>
                <w:right w:val="none" w:sz="0" w:space="0" w:color="auto"/>
              </w:divBdr>
            </w:div>
            <w:div w:id="2146042731">
              <w:marLeft w:val="0"/>
              <w:marRight w:val="0"/>
              <w:marTop w:val="0"/>
              <w:marBottom w:val="0"/>
              <w:divBdr>
                <w:top w:val="none" w:sz="0" w:space="0" w:color="auto"/>
                <w:left w:val="none" w:sz="0" w:space="0" w:color="auto"/>
                <w:bottom w:val="none" w:sz="0" w:space="0" w:color="auto"/>
                <w:right w:val="none" w:sz="0" w:space="0" w:color="auto"/>
              </w:divBdr>
            </w:div>
            <w:div w:id="478690105">
              <w:marLeft w:val="0"/>
              <w:marRight w:val="0"/>
              <w:marTop w:val="0"/>
              <w:marBottom w:val="0"/>
              <w:divBdr>
                <w:top w:val="none" w:sz="0" w:space="0" w:color="auto"/>
                <w:left w:val="none" w:sz="0" w:space="0" w:color="auto"/>
                <w:bottom w:val="none" w:sz="0" w:space="0" w:color="auto"/>
                <w:right w:val="none" w:sz="0" w:space="0" w:color="auto"/>
              </w:divBdr>
            </w:div>
            <w:div w:id="516962865">
              <w:marLeft w:val="0"/>
              <w:marRight w:val="0"/>
              <w:marTop w:val="0"/>
              <w:marBottom w:val="0"/>
              <w:divBdr>
                <w:top w:val="none" w:sz="0" w:space="0" w:color="auto"/>
                <w:left w:val="none" w:sz="0" w:space="0" w:color="auto"/>
                <w:bottom w:val="none" w:sz="0" w:space="0" w:color="auto"/>
                <w:right w:val="none" w:sz="0" w:space="0" w:color="auto"/>
              </w:divBdr>
            </w:div>
            <w:div w:id="268045232">
              <w:marLeft w:val="0"/>
              <w:marRight w:val="0"/>
              <w:marTop w:val="0"/>
              <w:marBottom w:val="0"/>
              <w:divBdr>
                <w:top w:val="none" w:sz="0" w:space="0" w:color="auto"/>
                <w:left w:val="none" w:sz="0" w:space="0" w:color="auto"/>
                <w:bottom w:val="none" w:sz="0" w:space="0" w:color="auto"/>
                <w:right w:val="none" w:sz="0" w:space="0" w:color="auto"/>
              </w:divBdr>
            </w:div>
            <w:div w:id="1674334026">
              <w:marLeft w:val="0"/>
              <w:marRight w:val="0"/>
              <w:marTop w:val="0"/>
              <w:marBottom w:val="0"/>
              <w:divBdr>
                <w:top w:val="none" w:sz="0" w:space="0" w:color="auto"/>
                <w:left w:val="none" w:sz="0" w:space="0" w:color="auto"/>
                <w:bottom w:val="none" w:sz="0" w:space="0" w:color="auto"/>
                <w:right w:val="none" w:sz="0" w:space="0" w:color="auto"/>
              </w:divBdr>
            </w:div>
            <w:div w:id="2048480570">
              <w:marLeft w:val="0"/>
              <w:marRight w:val="0"/>
              <w:marTop w:val="0"/>
              <w:marBottom w:val="0"/>
              <w:divBdr>
                <w:top w:val="none" w:sz="0" w:space="0" w:color="auto"/>
                <w:left w:val="none" w:sz="0" w:space="0" w:color="auto"/>
                <w:bottom w:val="none" w:sz="0" w:space="0" w:color="auto"/>
                <w:right w:val="none" w:sz="0" w:space="0" w:color="auto"/>
              </w:divBdr>
            </w:div>
            <w:div w:id="1124692704">
              <w:marLeft w:val="0"/>
              <w:marRight w:val="0"/>
              <w:marTop w:val="0"/>
              <w:marBottom w:val="0"/>
              <w:divBdr>
                <w:top w:val="none" w:sz="0" w:space="0" w:color="auto"/>
                <w:left w:val="none" w:sz="0" w:space="0" w:color="auto"/>
                <w:bottom w:val="none" w:sz="0" w:space="0" w:color="auto"/>
                <w:right w:val="none" w:sz="0" w:space="0" w:color="auto"/>
              </w:divBdr>
            </w:div>
            <w:div w:id="375934440">
              <w:marLeft w:val="0"/>
              <w:marRight w:val="0"/>
              <w:marTop w:val="0"/>
              <w:marBottom w:val="0"/>
              <w:divBdr>
                <w:top w:val="none" w:sz="0" w:space="0" w:color="auto"/>
                <w:left w:val="none" w:sz="0" w:space="0" w:color="auto"/>
                <w:bottom w:val="none" w:sz="0" w:space="0" w:color="auto"/>
                <w:right w:val="none" w:sz="0" w:space="0" w:color="auto"/>
              </w:divBdr>
            </w:div>
            <w:div w:id="1864827244">
              <w:marLeft w:val="0"/>
              <w:marRight w:val="0"/>
              <w:marTop w:val="0"/>
              <w:marBottom w:val="0"/>
              <w:divBdr>
                <w:top w:val="none" w:sz="0" w:space="0" w:color="auto"/>
                <w:left w:val="none" w:sz="0" w:space="0" w:color="auto"/>
                <w:bottom w:val="none" w:sz="0" w:space="0" w:color="auto"/>
                <w:right w:val="none" w:sz="0" w:space="0" w:color="auto"/>
              </w:divBdr>
            </w:div>
            <w:div w:id="375735029">
              <w:marLeft w:val="0"/>
              <w:marRight w:val="0"/>
              <w:marTop w:val="0"/>
              <w:marBottom w:val="0"/>
              <w:divBdr>
                <w:top w:val="none" w:sz="0" w:space="0" w:color="auto"/>
                <w:left w:val="none" w:sz="0" w:space="0" w:color="auto"/>
                <w:bottom w:val="none" w:sz="0" w:space="0" w:color="auto"/>
                <w:right w:val="none" w:sz="0" w:space="0" w:color="auto"/>
              </w:divBdr>
            </w:div>
            <w:div w:id="1270815570">
              <w:marLeft w:val="0"/>
              <w:marRight w:val="0"/>
              <w:marTop w:val="0"/>
              <w:marBottom w:val="0"/>
              <w:divBdr>
                <w:top w:val="none" w:sz="0" w:space="0" w:color="auto"/>
                <w:left w:val="none" w:sz="0" w:space="0" w:color="auto"/>
                <w:bottom w:val="none" w:sz="0" w:space="0" w:color="auto"/>
                <w:right w:val="none" w:sz="0" w:space="0" w:color="auto"/>
              </w:divBdr>
            </w:div>
            <w:div w:id="872765844">
              <w:marLeft w:val="0"/>
              <w:marRight w:val="0"/>
              <w:marTop w:val="0"/>
              <w:marBottom w:val="0"/>
              <w:divBdr>
                <w:top w:val="none" w:sz="0" w:space="0" w:color="auto"/>
                <w:left w:val="none" w:sz="0" w:space="0" w:color="auto"/>
                <w:bottom w:val="none" w:sz="0" w:space="0" w:color="auto"/>
                <w:right w:val="none" w:sz="0" w:space="0" w:color="auto"/>
              </w:divBdr>
            </w:div>
            <w:div w:id="831868691">
              <w:marLeft w:val="0"/>
              <w:marRight w:val="0"/>
              <w:marTop w:val="0"/>
              <w:marBottom w:val="0"/>
              <w:divBdr>
                <w:top w:val="none" w:sz="0" w:space="0" w:color="auto"/>
                <w:left w:val="none" w:sz="0" w:space="0" w:color="auto"/>
                <w:bottom w:val="none" w:sz="0" w:space="0" w:color="auto"/>
                <w:right w:val="none" w:sz="0" w:space="0" w:color="auto"/>
              </w:divBdr>
            </w:div>
            <w:div w:id="960112766">
              <w:marLeft w:val="0"/>
              <w:marRight w:val="0"/>
              <w:marTop w:val="0"/>
              <w:marBottom w:val="0"/>
              <w:divBdr>
                <w:top w:val="none" w:sz="0" w:space="0" w:color="auto"/>
                <w:left w:val="none" w:sz="0" w:space="0" w:color="auto"/>
                <w:bottom w:val="none" w:sz="0" w:space="0" w:color="auto"/>
                <w:right w:val="none" w:sz="0" w:space="0" w:color="auto"/>
              </w:divBdr>
            </w:div>
            <w:div w:id="1993754277">
              <w:marLeft w:val="0"/>
              <w:marRight w:val="0"/>
              <w:marTop w:val="0"/>
              <w:marBottom w:val="0"/>
              <w:divBdr>
                <w:top w:val="none" w:sz="0" w:space="0" w:color="auto"/>
                <w:left w:val="none" w:sz="0" w:space="0" w:color="auto"/>
                <w:bottom w:val="none" w:sz="0" w:space="0" w:color="auto"/>
                <w:right w:val="none" w:sz="0" w:space="0" w:color="auto"/>
              </w:divBdr>
            </w:div>
            <w:div w:id="1419449014">
              <w:marLeft w:val="0"/>
              <w:marRight w:val="0"/>
              <w:marTop w:val="0"/>
              <w:marBottom w:val="0"/>
              <w:divBdr>
                <w:top w:val="none" w:sz="0" w:space="0" w:color="auto"/>
                <w:left w:val="none" w:sz="0" w:space="0" w:color="auto"/>
                <w:bottom w:val="none" w:sz="0" w:space="0" w:color="auto"/>
                <w:right w:val="none" w:sz="0" w:space="0" w:color="auto"/>
              </w:divBdr>
            </w:div>
            <w:div w:id="1810591836">
              <w:marLeft w:val="0"/>
              <w:marRight w:val="0"/>
              <w:marTop w:val="0"/>
              <w:marBottom w:val="0"/>
              <w:divBdr>
                <w:top w:val="none" w:sz="0" w:space="0" w:color="auto"/>
                <w:left w:val="none" w:sz="0" w:space="0" w:color="auto"/>
                <w:bottom w:val="none" w:sz="0" w:space="0" w:color="auto"/>
                <w:right w:val="none" w:sz="0" w:space="0" w:color="auto"/>
              </w:divBdr>
            </w:div>
            <w:div w:id="755369528">
              <w:marLeft w:val="0"/>
              <w:marRight w:val="0"/>
              <w:marTop w:val="0"/>
              <w:marBottom w:val="0"/>
              <w:divBdr>
                <w:top w:val="none" w:sz="0" w:space="0" w:color="auto"/>
                <w:left w:val="none" w:sz="0" w:space="0" w:color="auto"/>
                <w:bottom w:val="none" w:sz="0" w:space="0" w:color="auto"/>
                <w:right w:val="none" w:sz="0" w:space="0" w:color="auto"/>
              </w:divBdr>
            </w:div>
            <w:div w:id="602960800">
              <w:marLeft w:val="0"/>
              <w:marRight w:val="0"/>
              <w:marTop w:val="0"/>
              <w:marBottom w:val="0"/>
              <w:divBdr>
                <w:top w:val="none" w:sz="0" w:space="0" w:color="auto"/>
                <w:left w:val="none" w:sz="0" w:space="0" w:color="auto"/>
                <w:bottom w:val="none" w:sz="0" w:space="0" w:color="auto"/>
                <w:right w:val="none" w:sz="0" w:space="0" w:color="auto"/>
              </w:divBdr>
            </w:div>
            <w:div w:id="1845972701">
              <w:marLeft w:val="0"/>
              <w:marRight w:val="0"/>
              <w:marTop w:val="0"/>
              <w:marBottom w:val="0"/>
              <w:divBdr>
                <w:top w:val="none" w:sz="0" w:space="0" w:color="auto"/>
                <w:left w:val="none" w:sz="0" w:space="0" w:color="auto"/>
                <w:bottom w:val="none" w:sz="0" w:space="0" w:color="auto"/>
                <w:right w:val="none" w:sz="0" w:space="0" w:color="auto"/>
              </w:divBdr>
            </w:div>
            <w:div w:id="561407571">
              <w:marLeft w:val="0"/>
              <w:marRight w:val="0"/>
              <w:marTop w:val="0"/>
              <w:marBottom w:val="0"/>
              <w:divBdr>
                <w:top w:val="none" w:sz="0" w:space="0" w:color="auto"/>
                <w:left w:val="none" w:sz="0" w:space="0" w:color="auto"/>
                <w:bottom w:val="none" w:sz="0" w:space="0" w:color="auto"/>
                <w:right w:val="none" w:sz="0" w:space="0" w:color="auto"/>
              </w:divBdr>
            </w:div>
            <w:div w:id="475339455">
              <w:marLeft w:val="0"/>
              <w:marRight w:val="0"/>
              <w:marTop w:val="0"/>
              <w:marBottom w:val="0"/>
              <w:divBdr>
                <w:top w:val="none" w:sz="0" w:space="0" w:color="auto"/>
                <w:left w:val="none" w:sz="0" w:space="0" w:color="auto"/>
                <w:bottom w:val="none" w:sz="0" w:space="0" w:color="auto"/>
                <w:right w:val="none" w:sz="0" w:space="0" w:color="auto"/>
              </w:divBdr>
            </w:div>
            <w:div w:id="304094243">
              <w:marLeft w:val="0"/>
              <w:marRight w:val="0"/>
              <w:marTop w:val="0"/>
              <w:marBottom w:val="0"/>
              <w:divBdr>
                <w:top w:val="none" w:sz="0" w:space="0" w:color="auto"/>
                <w:left w:val="none" w:sz="0" w:space="0" w:color="auto"/>
                <w:bottom w:val="none" w:sz="0" w:space="0" w:color="auto"/>
                <w:right w:val="none" w:sz="0" w:space="0" w:color="auto"/>
              </w:divBdr>
            </w:div>
            <w:div w:id="72245537">
              <w:marLeft w:val="0"/>
              <w:marRight w:val="0"/>
              <w:marTop w:val="0"/>
              <w:marBottom w:val="0"/>
              <w:divBdr>
                <w:top w:val="none" w:sz="0" w:space="0" w:color="auto"/>
                <w:left w:val="none" w:sz="0" w:space="0" w:color="auto"/>
                <w:bottom w:val="none" w:sz="0" w:space="0" w:color="auto"/>
                <w:right w:val="none" w:sz="0" w:space="0" w:color="auto"/>
              </w:divBdr>
            </w:div>
            <w:div w:id="1478302180">
              <w:marLeft w:val="0"/>
              <w:marRight w:val="0"/>
              <w:marTop w:val="0"/>
              <w:marBottom w:val="0"/>
              <w:divBdr>
                <w:top w:val="none" w:sz="0" w:space="0" w:color="auto"/>
                <w:left w:val="none" w:sz="0" w:space="0" w:color="auto"/>
                <w:bottom w:val="none" w:sz="0" w:space="0" w:color="auto"/>
                <w:right w:val="none" w:sz="0" w:space="0" w:color="auto"/>
              </w:divBdr>
            </w:div>
            <w:div w:id="1053891412">
              <w:marLeft w:val="0"/>
              <w:marRight w:val="0"/>
              <w:marTop w:val="0"/>
              <w:marBottom w:val="0"/>
              <w:divBdr>
                <w:top w:val="none" w:sz="0" w:space="0" w:color="auto"/>
                <w:left w:val="none" w:sz="0" w:space="0" w:color="auto"/>
                <w:bottom w:val="none" w:sz="0" w:space="0" w:color="auto"/>
                <w:right w:val="none" w:sz="0" w:space="0" w:color="auto"/>
              </w:divBdr>
            </w:div>
            <w:div w:id="1898086327">
              <w:marLeft w:val="0"/>
              <w:marRight w:val="0"/>
              <w:marTop w:val="0"/>
              <w:marBottom w:val="0"/>
              <w:divBdr>
                <w:top w:val="none" w:sz="0" w:space="0" w:color="auto"/>
                <w:left w:val="none" w:sz="0" w:space="0" w:color="auto"/>
                <w:bottom w:val="none" w:sz="0" w:space="0" w:color="auto"/>
                <w:right w:val="none" w:sz="0" w:space="0" w:color="auto"/>
              </w:divBdr>
            </w:div>
            <w:div w:id="824128525">
              <w:marLeft w:val="0"/>
              <w:marRight w:val="0"/>
              <w:marTop w:val="0"/>
              <w:marBottom w:val="0"/>
              <w:divBdr>
                <w:top w:val="none" w:sz="0" w:space="0" w:color="auto"/>
                <w:left w:val="none" w:sz="0" w:space="0" w:color="auto"/>
                <w:bottom w:val="none" w:sz="0" w:space="0" w:color="auto"/>
                <w:right w:val="none" w:sz="0" w:space="0" w:color="auto"/>
              </w:divBdr>
            </w:div>
            <w:div w:id="1661737731">
              <w:marLeft w:val="0"/>
              <w:marRight w:val="0"/>
              <w:marTop w:val="0"/>
              <w:marBottom w:val="0"/>
              <w:divBdr>
                <w:top w:val="none" w:sz="0" w:space="0" w:color="auto"/>
                <w:left w:val="none" w:sz="0" w:space="0" w:color="auto"/>
                <w:bottom w:val="none" w:sz="0" w:space="0" w:color="auto"/>
                <w:right w:val="none" w:sz="0" w:space="0" w:color="auto"/>
              </w:divBdr>
            </w:div>
            <w:div w:id="1249655989">
              <w:marLeft w:val="0"/>
              <w:marRight w:val="0"/>
              <w:marTop w:val="0"/>
              <w:marBottom w:val="0"/>
              <w:divBdr>
                <w:top w:val="none" w:sz="0" w:space="0" w:color="auto"/>
                <w:left w:val="none" w:sz="0" w:space="0" w:color="auto"/>
                <w:bottom w:val="none" w:sz="0" w:space="0" w:color="auto"/>
                <w:right w:val="none" w:sz="0" w:space="0" w:color="auto"/>
              </w:divBdr>
            </w:div>
            <w:div w:id="387336861">
              <w:marLeft w:val="0"/>
              <w:marRight w:val="0"/>
              <w:marTop w:val="0"/>
              <w:marBottom w:val="0"/>
              <w:divBdr>
                <w:top w:val="none" w:sz="0" w:space="0" w:color="auto"/>
                <w:left w:val="none" w:sz="0" w:space="0" w:color="auto"/>
                <w:bottom w:val="none" w:sz="0" w:space="0" w:color="auto"/>
                <w:right w:val="none" w:sz="0" w:space="0" w:color="auto"/>
              </w:divBdr>
            </w:div>
            <w:div w:id="328406580">
              <w:marLeft w:val="0"/>
              <w:marRight w:val="0"/>
              <w:marTop w:val="0"/>
              <w:marBottom w:val="0"/>
              <w:divBdr>
                <w:top w:val="none" w:sz="0" w:space="0" w:color="auto"/>
                <w:left w:val="none" w:sz="0" w:space="0" w:color="auto"/>
                <w:bottom w:val="none" w:sz="0" w:space="0" w:color="auto"/>
                <w:right w:val="none" w:sz="0" w:space="0" w:color="auto"/>
              </w:divBdr>
            </w:div>
            <w:div w:id="1253780766">
              <w:marLeft w:val="0"/>
              <w:marRight w:val="0"/>
              <w:marTop w:val="0"/>
              <w:marBottom w:val="0"/>
              <w:divBdr>
                <w:top w:val="none" w:sz="0" w:space="0" w:color="auto"/>
                <w:left w:val="none" w:sz="0" w:space="0" w:color="auto"/>
                <w:bottom w:val="none" w:sz="0" w:space="0" w:color="auto"/>
                <w:right w:val="none" w:sz="0" w:space="0" w:color="auto"/>
              </w:divBdr>
            </w:div>
            <w:div w:id="1874489600">
              <w:marLeft w:val="0"/>
              <w:marRight w:val="0"/>
              <w:marTop w:val="0"/>
              <w:marBottom w:val="0"/>
              <w:divBdr>
                <w:top w:val="none" w:sz="0" w:space="0" w:color="auto"/>
                <w:left w:val="none" w:sz="0" w:space="0" w:color="auto"/>
                <w:bottom w:val="none" w:sz="0" w:space="0" w:color="auto"/>
                <w:right w:val="none" w:sz="0" w:space="0" w:color="auto"/>
              </w:divBdr>
            </w:div>
            <w:div w:id="892159943">
              <w:marLeft w:val="0"/>
              <w:marRight w:val="0"/>
              <w:marTop w:val="0"/>
              <w:marBottom w:val="0"/>
              <w:divBdr>
                <w:top w:val="none" w:sz="0" w:space="0" w:color="auto"/>
                <w:left w:val="none" w:sz="0" w:space="0" w:color="auto"/>
                <w:bottom w:val="none" w:sz="0" w:space="0" w:color="auto"/>
                <w:right w:val="none" w:sz="0" w:space="0" w:color="auto"/>
              </w:divBdr>
            </w:div>
            <w:div w:id="1091508086">
              <w:marLeft w:val="0"/>
              <w:marRight w:val="0"/>
              <w:marTop w:val="0"/>
              <w:marBottom w:val="0"/>
              <w:divBdr>
                <w:top w:val="none" w:sz="0" w:space="0" w:color="auto"/>
                <w:left w:val="none" w:sz="0" w:space="0" w:color="auto"/>
                <w:bottom w:val="none" w:sz="0" w:space="0" w:color="auto"/>
                <w:right w:val="none" w:sz="0" w:space="0" w:color="auto"/>
              </w:divBdr>
            </w:div>
            <w:div w:id="364791401">
              <w:marLeft w:val="0"/>
              <w:marRight w:val="0"/>
              <w:marTop w:val="0"/>
              <w:marBottom w:val="0"/>
              <w:divBdr>
                <w:top w:val="none" w:sz="0" w:space="0" w:color="auto"/>
                <w:left w:val="none" w:sz="0" w:space="0" w:color="auto"/>
                <w:bottom w:val="none" w:sz="0" w:space="0" w:color="auto"/>
                <w:right w:val="none" w:sz="0" w:space="0" w:color="auto"/>
              </w:divBdr>
            </w:div>
            <w:div w:id="1289360424">
              <w:marLeft w:val="0"/>
              <w:marRight w:val="0"/>
              <w:marTop w:val="0"/>
              <w:marBottom w:val="0"/>
              <w:divBdr>
                <w:top w:val="none" w:sz="0" w:space="0" w:color="auto"/>
                <w:left w:val="none" w:sz="0" w:space="0" w:color="auto"/>
                <w:bottom w:val="none" w:sz="0" w:space="0" w:color="auto"/>
                <w:right w:val="none" w:sz="0" w:space="0" w:color="auto"/>
              </w:divBdr>
            </w:div>
            <w:div w:id="1596745203">
              <w:marLeft w:val="0"/>
              <w:marRight w:val="0"/>
              <w:marTop w:val="0"/>
              <w:marBottom w:val="0"/>
              <w:divBdr>
                <w:top w:val="none" w:sz="0" w:space="0" w:color="auto"/>
                <w:left w:val="none" w:sz="0" w:space="0" w:color="auto"/>
                <w:bottom w:val="none" w:sz="0" w:space="0" w:color="auto"/>
                <w:right w:val="none" w:sz="0" w:space="0" w:color="auto"/>
              </w:divBdr>
            </w:div>
            <w:div w:id="1137995409">
              <w:marLeft w:val="0"/>
              <w:marRight w:val="0"/>
              <w:marTop w:val="0"/>
              <w:marBottom w:val="0"/>
              <w:divBdr>
                <w:top w:val="none" w:sz="0" w:space="0" w:color="auto"/>
                <w:left w:val="none" w:sz="0" w:space="0" w:color="auto"/>
                <w:bottom w:val="none" w:sz="0" w:space="0" w:color="auto"/>
                <w:right w:val="none" w:sz="0" w:space="0" w:color="auto"/>
              </w:divBdr>
            </w:div>
            <w:div w:id="1399791815">
              <w:marLeft w:val="0"/>
              <w:marRight w:val="0"/>
              <w:marTop w:val="0"/>
              <w:marBottom w:val="0"/>
              <w:divBdr>
                <w:top w:val="none" w:sz="0" w:space="0" w:color="auto"/>
                <w:left w:val="none" w:sz="0" w:space="0" w:color="auto"/>
                <w:bottom w:val="none" w:sz="0" w:space="0" w:color="auto"/>
                <w:right w:val="none" w:sz="0" w:space="0" w:color="auto"/>
              </w:divBdr>
            </w:div>
            <w:div w:id="1973290852">
              <w:marLeft w:val="0"/>
              <w:marRight w:val="0"/>
              <w:marTop w:val="0"/>
              <w:marBottom w:val="0"/>
              <w:divBdr>
                <w:top w:val="none" w:sz="0" w:space="0" w:color="auto"/>
                <w:left w:val="none" w:sz="0" w:space="0" w:color="auto"/>
                <w:bottom w:val="none" w:sz="0" w:space="0" w:color="auto"/>
                <w:right w:val="none" w:sz="0" w:space="0" w:color="auto"/>
              </w:divBdr>
            </w:div>
            <w:div w:id="27610604">
              <w:marLeft w:val="0"/>
              <w:marRight w:val="0"/>
              <w:marTop w:val="0"/>
              <w:marBottom w:val="0"/>
              <w:divBdr>
                <w:top w:val="none" w:sz="0" w:space="0" w:color="auto"/>
                <w:left w:val="none" w:sz="0" w:space="0" w:color="auto"/>
                <w:bottom w:val="none" w:sz="0" w:space="0" w:color="auto"/>
                <w:right w:val="none" w:sz="0" w:space="0" w:color="auto"/>
              </w:divBdr>
            </w:div>
            <w:div w:id="49160222">
              <w:marLeft w:val="0"/>
              <w:marRight w:val="0"/>
              <w:marTop w:val="0"/>
              <w:marBottom w:val="0"/>
              <w:divBdr>
                <w:top w:val="none" w:sz="0" w:space="0" w:color="auto"/>
                <w:left w:val="none" w:sz="0" w:space="0" w:color="auto"/>
                <w:bottom w:val="none" w:sz="0" w:space="0" w:color="auto"/>
                <w:right w:val="none" w:sz="0" w:space="0" w:color="auto"/>
              </w:divBdr>
            </w:div>
            <w:div w:id="841773895">
              <w:marLeft w:val="0"/>
              <w:marRight w:val="0"/>
              <w:marTop w:val="0"/>
              <w:marBottom w:val="0"/>
              <w:divBdr>
                <w:top w:val="none" w:sz="0" w:space="0" w:color="auto"/>
                <w:left w:val="none" w:sz="0" w:space="0" w:color="auto"/>
                <w:bottom w:val="none" w:sz="0" w:space="0" w:color="auto"/>
                <w:right w:val="none" w:sz="0" w:space="0" w:color="auto"/>
              </w:divBdr>
            </w:div>
            <w:div w:id="280646032">
              <w:marLeft w:val="0"/>
              <w:marRight w:val="0"/>
              <w:marTop w:val="0"/>
              <w:marBottom w:val="0"/>
              <w:divBdr>
                <w:top w:val="none" w:sz="0" w:space="0" w:color="auto"/>
                <w:left w:val="none" w:sz="0" w:space="0" w:color="auto"/>
                <w:bottom w:val="none" w:sz="0" w:space="0" w:color="auto"/>
                <w:right w:val="none" w:sz="0" w:space="0" w:color="auto"/>
              </w:divBdr>
            </w:div>
            <w:div w:id="268586454">
              <w:marLeft w:val="0"/>
              <w:marRight w:val="0"/>
              <w:marTop w:val="0"/>
              <w:marBottom w:val="0"/>
              <w:divBdr>
                <w:top w:val="none" w:sz="0" w:space="0" w:color="auto"/>
                <w:left w:val="none" w:sz="0" w:space="0" w:color="auto"/>
                <w:bottom w:val="none" w:sz="0" w:space="0" w:color="auto"/>
                <w:right w:val="none" w:sz="0" w:space="0" w:color="auto"/>
              </w:divBdr>
            </w:div>
            <w:div w:id="678197894">
              <w:marLeft w:val="0"/>
              <w:marRight w:val="0"/>
              <w:marTop w:val="0"/>
              <w:marBottom w:val="0"/>
              <w:divBdr>
                <w:top w:val="none" w:sz="0" w:space="0" w:color="auto"/>
                <w:left w:val="none" w:sz="0" w:space="0" w:color="auto"/>
                <w:bottom w:val="none" w:sz="0" w:space="0" w:color="auto"/>
                <w:right w:val="none" w:sz="0" w:space="0" w:color="auto"/>
              </w:divBdr>
            </w:div>
            <w:div w:id="82193582">
              <w:marLeft w:val="0"/>
              <w:marRight w:val="0"/>
              <w:marTop w:val="0"/>
              <w:marBottom w:val="0"/>
              <w:divBdr>
                <w:top w:val="none" w:sz="0" w:space="0" w:color="auto"/>
                <w:left w:val="none" w:sz="0" w:space="0" w:color="auto"/>
                <w:bottom w:val="none" w:sz="0" w:space="0" w:color="auto"/>
                <w:right w:val="none" w:sz="0" w:space="0" w:color="auto"/>
              </w:divBdr>
            </w:div>
            <w:div w:id="543828041">
              <w:marLeft w:val="0"/>
              <w:marRight w:val="0"/>
              <w:marTop w:val="0"/>
              <w:marBottom w:val="0"/>
              <w:divBdr>
                <w:top w:val="none" w:sz="0" w:space="0" w:color="auto"/>
                <w:left w:val="none" w:sz="0" w:space="0" w:color="auto"/>
                <w:bottom w:val="none" w:sz="0" w:space="0" w:color="auto"/>
                <w:right w:val="none" w:sz="0" w:space="0" w:color="auto"/>
              </w:divBdr>
            </w:div>
            <w:div w:id="2147233313">
              <w:marLeft w:val="0"/>
              <w:marRight w:val="0"/>
              <w:marTop w:val="0"/>
              <w:marBottom w:val="0"/>
              <w:divBdr>
                <w:top w:val="none" w:sz="0" w:space="0" w:color="auto"/>
                <w:left w:val="none" w:sz="0" w:space="0" w:color="auto"/>
                <w:bottom w:val="none" w:sz="0" w:space="0" w:color="auto"/>
                <w:right w:val="none" w:sz="0" w:space="0" w:color="auto"/>
              </w:divBdr>
            </w:div>
            <w:div w:id="883294827">
              <w:marLeft w:val="0"/>
              <w:marRight w:val="0"/>
              <w:marTop w:val="0"/>
              <w:marBottom w:val="0"/>
              <w:divBdr>
                <w:top w:val="none" w:sz="0" w:space="0" w:color="auto"/>
                <w:left w:val="none" w:sz="0" w:space="0" w:color="auto"/>
                <w:bottom w:val="none" w:sz="0" w:space="0" w:color="auto"/>
                <w:right w:val="none" w:sz="0" w:space="0" w:color="auto"/>
              </w:divBdr>
            </w:div>
            <w:div w:id="997922211">
              <w:marLeft w:val="0"/>
              <w:marRight w:val="0"/>
              <w:marTop w:val="0"/>
              <w:marBottom w:val="0"/>
              <w:divBdr>
                <w:top w:val="none" w:sz="0" w:space="0" w:color="auto"/>
                <w:left w:val="none" w:sz="0" w:space="0" w:color="auto"/>
                <w:bottom w:val="none" w:sz="0" w:space="0" w:color="auto"/>
                <w:right w:val="none" w:sz="0" w:space="0" w:color="auto"/>
              </w:divBdr>
            </w:div>
            <w:div w:id="475607376">
              <w:marLeft w:val="0"/>
              <w:marRight w:val="0"/>
              <w:marTop w:val="0"/>
              <w:marBottom w:val="0"/>
              <w:divBdr>
                <w:top w:val="none" w:sz="0" w:space="0" w:color="auto"/>
                <w:left w:val="none" w:sz="0" w:space="0" w:color="auto"/>
                <w:bottom w:val="none" w:sz="0" w:space="0" w:color="auto"/>
                <w:right w:val="none" w:sz="0" w:space="0" w:color="auto"/>
              </w:divBdr>
            </w:div>
            <w:div w:id="1830049989">
              <w:marLeft w:val="0"/>
              <w:marRight w:val="0"/>
              <w:marTop w:val="0"/>
              <w:marBottom w:val="0"/>
              <w:divBdr>
                <w:top w:val="none" w:sz="0" w:space="0" w:color="auto"/>
                <w:left w:val="none" w:sz="0" w:space="0" w:color="auto"/>
                <w:bottom w:val="none" w:sz="0" w:space="0" w:color="auto"/>
                <w:right w:val="none" w:sz="0" w:space="0" w:color="auto"/>
              </w:divBdr>
            </w:div>
            <w:div w:id="411968795">
              <w:marLeft w:val="0"/>
              <w:marRight w:val="0"/>
              <w:marTop w:val="0"/>
              <w:marBottom w:val="0"/>
              <w:divBdr>
                <w:top w:val="none" w:sz="0" w:space="0" w:color="auto"/>
                <w:left w:val="none" w:sz="0" w:space="0" w:color="auto"/>
                <w:bottom w:val="none" w:sz="0" w:space="0" w:color="auto"/>
                <w:right w:val="none" w:sz="0" w:space="0" w:color="auto"/>
              </w:divBdr>
            </w:div>
            <w:div w:id="24438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089034">
      <w:bodyDiv w:val="1"/>
      <w:marLeft w:val="0"/>
      <w:marRight w:val="0"/>
      <w:marTop w:val="0"/>
      <w:marBottom w:val="0"/>
      <w:divBdr>
        <w:top w:val="none" w:sz="0" w:space="0" w:color="auto"/>
        <w:left w:val="none" w:sz="0" w:space="0" w:color="auto"/>
        <w:bottom w:val="none" w:sz="0" w:space="0" w:color="auto"/>
        <w:right w:val="none" w:sz="0" w:space="0" w:color="auto"/>
      </w:divBdr>
    </w:div>
    <w:div w:id="1075275646">
      <w:bodyDiv w:val="1"/>
      <w:marLeft w:val="0"/>
      <w:marRight w:val="0"/>
      <w:marTop w:val="0"/>
      <w:marBottom w:val="0"/>
      <w:divBdr>
        <w:top w:val="none" w:sz="0" w:space="0" w:color="auto"/>
        <w:left w:val="none" w:sz="0" w:space="0" w:color="auto"/>
        <w:bottom w:val="none" w:sz="0" w:space="0" w:color="auto"/>
        <w:right w:val="none" w:sz="0" w:space="0" w:color="auto"/>
      </w:divBdr>
    </w:div>
    <w:div w:id="1292132845">
      <w:bodyDiv w:val="1"/>
      <w:marLeft w:val="0"/>
      <w:marRight w:val="0"/>
      <w:marTop w:val="0"/>
      <w:marBottom w:val="0"/>
      <w:divBdr>
        <w:top w:val="none" w:sz="0" w:space="0" w:color="auto"/>
        <w:left w:val="none" w:sz="0" w:space="0" w:color="auto"/>
        <w:bottom w:val="none" w:sz="0" w:space="0" w:color="auto"/>
        <w:right w:val="none" w:sz="0" w:space="0" w:color="auto"/>
      </w:divBdr>
    </w:div>
    <w:div w:id="1649434534">
      <w:bodyDiv w:val="1"/>
      <w:marLeft w:val="0"/>
      <w:marRight w:val="0"/>
      <w:marTop w:val="0"/>
      <w:marBottom w:val="0"/>
      <w:divBdr>
        <w:top w:val="none" w:sz="0" w:space="0" w:color="auto"/>
        <w:left w:val="none" w:sz="0" w:space="0" w:color="auto"/>
        <w:bottom w:val="none" w:sz="0" w:space="0" w:color="auto"/>
        <w:right w:val="none" w:sz="0" w:space="0" w:color="auto"/>
      </w:divBdr>
      <w:divsChild>
        <w:div w:id="605845702">
          <w:marLeft w:val="0"/>
          <w:marRight w:val="0"/>
          <w:marTop w:val="0"/>
          <w:marBottom w:val="0"/>
          <w:divBdr>
            <w:top w:val="none" w:sz="0" w:space="0" w:color="auto"/>
            <w:left w:val="none" w:sz="0" w:space="0" w:color="auto"/>
            <w:bottom w:val="none" w:sz="0" w:space="0" w:color="auto"/>
            <w:right w:val="none" w:sz="0" w:space="0" w:color="auto"/>
          </w:divBdr>
        </w:div>
      </w:divsChild>
    </w:div>
    <w:div w:id="1736119242">
      <w:bodyDiv w:val="1"/>
      <w:marLeft w:val="0"/>
      <w:marRight w:val="0"/>
      <w:marTop w:val="0"/>
      <w:marBottom w:val="0"/>
      <w:divBdr>
        <w:top w:val="none" w:sz="0" w:space="0" w:color="auto"/>
        <w:left w:val="none" w:sz="0" w:space="0" w:color="auto"/>
        <w:bottom w:val="none" w:sz="0" w:space="0" w:color="auto"/>
        <w:right w:val="none" w:sz="0" w:space="0" w:color="auto"/>
      </w:divBdr>
    </w:div>
    <w:div w:id="1969237475">
      <w:bodyDiv w:val="1"/>
      <w:marLeft w:val="0"/>
      <w:marRight w:val="0"/>
      <w:marTop w:val="0"/>
      <w:marBottom w:val="0"/>
      <w:divBdr>
        <w:top w:val="none" w:sz="0" w:space="0" w:color="auto"/>
        <w:left w:val="none" w:sz="0" w:space="0" w:color="auto"/>
        <w:bottom w:val="none" w:sz="0" w:space="0" w:color="auto"/>
        <w:right w:val="none" w:sz="0" w:space="0" w:color="auto"/>
      </w:divBdr>
    </w:div>
    <w:div w:id="2025667675">
      <w:bodyDiv w:val="1"/>
      <w:marLeft w:val="0"/>
      <w:marRight w:val="0"/>
      <w:marTop w:val="0"/>
      <w:marBottom w:val="0"/>
      <w:divBdr>
        <w:top w:val="none" w:sz="0" w:space="0" w:color="auto"/>
        <w:left w:val="none" w:sz="0" w:space="0" w:color="auto"/>
        <w:bottom w:val="none" w:sz="0" w:space="0" w:color="auto"/>
        <w:right w:val="none" w:sz="0" w:space="0" w:color="auto"/>
      </w:divBdr>
    </w:div>
    <w:div w:id="20524198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8.jpg"/><Relationship Id="rId4" Type="http://schemas.microsoft.com/office/2007/relationships/stylesWithEffects" Target="stylesWithEffects.xml"/><Relationship Id="rId9" Type="http://schemas.openxmlformats.org/officeDocument/2006/relationships/hyperlink" Target="mailto:jk211@le.ac.uk" TargetMode="External"/><Relationship Id="rId14" Type="http://schemas.openxmlformats.org/officeDocument/2006/relationships/image" Target="media/image3.pn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836D6-53E5-41BE-A299-B19B81F91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9</Pages>
  <Words>35772</Words>
  <Characters>203906</Characters>
  <Application>Microsoft Office Word</Application>
  <DocSecurity>0</DocSecurity>
  <Lines>1699</Lines>
  <Paragraphs>478</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1.	INTRODUCTION</vt:lpstr>
      <vt:lpstr>    1.1	Multivessel disease at STEMI</vt:lpstr>
      <vt:lpstr>        1.1.1	Management of MVD at STEMI</vt:lpstr>
      <vt:lpstr>    1.2 	CMR surrogate markers of outcomes following PPCI </vt:lpstr>
      <vt:lpstr>        1.2.1 	Assessment of LV ejection fraction and volumes in acute STEMI</vt:lpstr>
    </vt:vector>
  </TitlesOfParts>
  <Company>NHS</Company>
  <LinksUpToDate>false</LinksUpToDate>
  <CharactersWithSpaces>239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al Khan</dc:creator>
  <cp:keywords/>
  <dc:description/>
  <cp:lastModifiedBy>Windows 用户</cp:lastModifiedBy>
  <cp:revision>3</cp:revision>
  <cp:lastPrinted>2016-10-15T03:44:00Z</cp:lastPrinted>
  <dcterms:created xsi:type="dcterms:W3CDTF">2017-01-03T00:21:00Z</dcterms:created>
  <dcterms:modified xsi:type="dcterms:W3CDTF">2017-01-03T06:29:00Z</dcterms:modified>
</cp:coreProperties>
</file>